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1C8A" w:rsidRPr="006B505E" w:rsidRDefault="00A71C8A" w:rsidP="006B505E">
      <w:pPr>
        <w:adjustRightInd w:val="0"/>
        <w:snapToGrid w:val="0"/>
        <w:spacing w:after="0" w:line="360" w:lineRule="auto"/>
        <w:rPr>
          <w:rFonts w:ascii="Book Antiqua" w:hAnsi="Book Antiqua" w:cs="SimSun"/>
          <w:b/>
          <w:i/>
          <w:sz w:val="24"/>
          <w:szCs w:val="24"/>
          <w:lang w:val="en-US" w:eastAsia="zh-CN"/>
        </w:rPr>
      </w:pPr>
      <w:bookmarkStart w:id="0" w:name="OLE_LINK545"/>
      <w:bookmarkStart w:id="1" w:name="OLE_LINK546"/>
      <w:bookmarkStart w:id="2" w:name="OLE_LINK592"/>
      <w:bookmarkStart w:id="3" w:name="OLE_LINK543"/>
      <w:bookmarkStart w:id="4" w:name="OLE_LINK544"/>
      <w:r w:rsidRPr="006B505E">
        <w:rPr>
          <w:rFonts w:ascii="Book Antiqua" w:eastAsia="Times New Roman" w:hAnsi="Book Antiqua" w:cs="SimSun"/>
          <w:b/>
          <w:sz w:val="24"/>
          <w:szCs w:val="24"/>
          <w:lang w:val="en-US"/>
        </w:rPr>
        <w:t xml:space="preserve">Name of journal: </w:t>
      </w:r>
      <w:bookmarkStart w:id="5" w:name="OLE_LINK718"/>
      <w:bookmarkStart w:id="6" w:name="OLE_LINK719"/>
      <w:bookmarkStart w:id="7" w:name="OLE_LINK645"/>
      <w:bookmarkStart w:id="8" w:name="OLE_LINK661"/>
      <w:bookmarkStart w:id="9" w:name="OLE_LINK1068"/>
      <w:r w:rsidRPr="006B505E">
        <w:rPr>
          <w:rFonts w:ascii="Book Antiqua" w:eastAsia="Times New Roman" w:hAnsi="Book Antiqua" w:cs="SimSun"/>
          <w:b/>
          <w:i/>
          <w:sz w:val="24"/>
          <w:szCs w:val="24"/>
          <w:lang w:val="en-US"/>
        </w:rPr>
        <w:t xml:space="preserve">World Journal of </w:t>
      </w:r>
      <w:bookmarkStart w:id="10" w:name="OLE_LINK1222"/>
      <w:bookmarkStart w:id="11" w:name="OLE_LINK1223"/>
      <w:r w:rsidRPr="006B505E">
        <w:rPr>
          <w:rFonts w:ascii="Book Antiqua" w:eastAsia="Times New Roman" w:hAnsi="Book Antiqua" w:cs="SimSun"/>
          <w:b/>
          <w:i/>
          <w:sz w:val="24"/>
          <w:szCs w:val="24"/>
          <w:lang w:val="en-US"/>
        </w:rPr>
        <w:t>Gastroenterology</w:t>
      </w:r>
      <w:bookmarkEnd w:id="5"/>
      <w:bookmarkEnd w:id="6"/>
      <w:bookmarkEnd w:id="7"/>
      <w:bookmarkEnd w:id="8"/>
      <w:bookmarkEnd w:id="9"/>
      <w:bookmarkEnd w:id="10"/>
      <w:bookmarkEnd w:id="11"/>
    </w:p>
    <w:p w:rsidR="00A71C8A" w:rsidRPr="006B505E" w:rsidRDefault="00353010" w:rsidP="006B505E">
      <w:pPr>
        <w:adjustRightInd w:val="0"/>
        <w:snapToGrid w:val="0"/>
        <w:spacing w:after="0" w:line="360" w:lineRule="auto"/>
        <w:rPr>
          <w:rFonts w:ascii="Book Antiqua" w:hAnsi="Book Antiqua" w:cs="Arial"/>
          <w:b/>
          <w:sz w:val="24"/>
          <w:szCs w:val="24"/>
          <w:lang w:val="en-US" w:eastAsia="zh-CN"/>
        </w:rPr>
      </w:pPr>
      <w:r w:rsidRPr="006B505E">
        <w:rPr>
          <w:rFonts w:ascii="Book Antiqua" w:hAnsi="Book Antiqua" w:cs="Arial"/>
          <w:b/>
          <w:sz w:val="24"/>
          <w:szCs w:val="24"/>
          <w:lang w:val="en-US"/>
        </w:rPr>
        <w:t xml:space="preserve">ESPS </w:t>
      </w:r>
      <w:r w:rsidR="00A71C8A" w:rsidRPr="006B505E">
        <w:rPr>
          <w:rFonts w:ascii="Book Antiqua" w:hAnsi="Book Antiqua" w:cs="Arial"/>
          <w:b/>
          <w:sz w:val="24"/>
          <w:szCs w:val="24"/>
          <w:lang w:val="en-US"/>
        </w:rPr>
        <w:t xml:space="preserve">Manuscript NO: </w:t>
      </w:r>
      <w:r w:rsidR="00A71C8A" w:rsidRPr="006B505E">
        <w:rPr>
          <w:rFonts w:ascii="Book Antiqua" w:hAnsi="Book Antiqua" w:cs="Arial"/>
          <w:b/>
          <w:sz w:val="24"/>
          <w:szCs w:val="24"/>
          <w:lang w:val="en-US" w:eastAsia="zh-CN"/>
        </w:rPr>
        <w:t>34313</w:t>
      </w:r>
    </w:p>
    <w:p w:rsidR="00B913F5" w:rsidRPr="006B505E" w:rsidRDefault="00A71C8A" w:rsidP="006B505E">
      <w:pPr>
        <w:spacing w:after="0" w:line="360" w:lineRule="auto"/>
        <w:rPr>
          <w:rFonts w:ascii="Book Antiqua" w:hAnsi="Book Antiqua"/>
          <w:b/>
          <w:i/>
          <w:sz w:val="24"/>
          <w:szCs w:val="24"/>
          <w:lang w:val="en-US" w:eastAsia="zh-CN"/>
        </w:rPr>
      </w:pPr>
      <w:r w:rsidRPr="006B505E">
        <w:rPr>
          <w:rFonts w:ascii="Book Antiqua" w:hAnsi="Book Antiqua"/>
          <w:b/>
          <w:sz w:val="24"/>
          <w:szCs w:val="24"/>
          <w:lang w:val="en-US"/>
        </w:rPr>
        <w:t xml:space="preserve">Manuscript Type: </w:t>
      </w:r>
      <w:r w:rsidR="00B913F5" w:rsidRPr="006B505E">
        <w:rPr>
          <w:rFonts w:ascii="Book Antiqua" w:hAnsi="Book Antiqua"/>
          <w:b/>
          <w:sz w:val="24"/>
          <w:szCs w:val="24"/>
        </w:rPr>
        <w:t>ORIGINAL ARTICLE</w:t>
      </w:r>
      <w:r w:rsidR="00B913F5" w:rsidRPr="006B505E" w:rsidDel="00B913F5">
        <w:rPr>
          <w:rFonts w:ascii="Book Antiqua" w:hAnsi="Book Antiqua"/>
          <w:b/>
          <w:i/>
          <w:sz w:val="24"/>
          <w:szCs w:val="24"/>
          <w:lang w:val="en-US"/>
        </w:rPr>
        <w:t xml:space="preserve"> </w:t>
      </w:r>
    </w:p>
    <w:p w:rsidR="00A71C8A" w:rsidRPr="006B505E" w:rsidRDefault="00A71C8A" w:rsidP="006B505E">
      <w:pPr>
        <w:spacing w:after="0" w:line="360" w:lineRule="auto"/>
        <w:rPr>
          <w:rFonts w:ascii="Book Antiqua" w:hAnsi="Book Antiqua"/>
          <w:b/>
          <w:sz w:val="24"/>
          <w:szCs w:val="24"/>
          <w:lang w:val="en-US" w:eastAsia="zh-CN"/>
        </w:rPr>
      </w:pPr>
    </w:p>
    <w:p w:rsidR="00244A17" w:rsidRPr="006B505E" w:rsidRDefault="00B913F5" w:rsidP="006B505E">
      <w:pPr>
        <w:spacing w:after="0" w:line="360" w:lineRule="auto"/>
        <w:rPr>
          <w:rFonts w:ascii="Book Antiqua" w:hAnsi="Book Antiqua"/>
          <w:sz w:val="24"/>
          <w:szCs w:val="24"/>
          <w:lang w:val="en-US" w:eastAsia="zh-CN"/>
        </w:rPr>
      </w:pPr>
      <w:r w:rsidRPr="006B505E">
        <w:rPr>
          <w:rFonts w:ascii="Book Antiqua" w:hAnsi="Book Antiqua"/>
          <w:b/>
          <w:i/>
          <w:sz w:val="24"/>
          <w:szCs w:val="24"/>
          <w:lang w:val="en-US"/>
        </w:rPr>
        <w:t>Retrospective Study</w:t>
      </w:r>
      <w:bookmarkEnd w:id="0"/>
      <w:bookmarkEnd w:id="1"/>
      <w:bookmarkEnd w:id="2"/>
      <w:bookmarkEnd w:id="3"/>
      <w:bookmarkEnd w:id="4"/>
    </w:p>
    <w:p w:rsidR="00244A17" w:rsidRPr="006B505E" w:rsidRDefault="00244A17" w:rsidP="006B505E">
      <w:pPr>
        <w:pStyle w:val="NoSpacing"/>
        <w:spacing w:line="360" w:lineRule="auto"/>
        <w:jc w:val="both"/>
        <w:rPr>
          <w:rFonts w:ascii="Book Antiqua" w:hAnsi="Book Antiqua"/>
          <w:b/>
          <w:sz w:val="24"/>
          <w:szCs w:val="24"/>
          <w:lang w:val="en-US" w:eastAsia="zh-CN"/>
        </w:rPr>
      </w:pPr>
      <w:r w:rsidRPr="006B505E">
        <w:rPr>
          <w:rFonts w:ascii="Book Antiqua" w:hAnsi="Book Antiqua"/>
          <w:b/>
          <w:sz w:val="24"/>
          <w:szCs w:val="24"/>
          <w:lang w:val="en-US"/>
        </w:rPr>
        <w:t xml:space="preserve">Integrating </w:t>
      </w:r>
      <w:r w:rsidRPr="006B505E">
        <w:rPr>
          <w:rFonts w:ascii="Book Antiqua" w:hAnsi="Book Antiqua"/>
          <w:b/>
          <w:i/>
          <w:sz w:val="24"/>
          <w:szCs w:val="24"/>
          <w:lang w:val="en-US"/>
        </w:rPr>
        <w:t>TYMS</w:t>
      </w:r>
      <w:r w:rsidRPr="006B505E">
        <w:rPr>
          <w:rFonts w:ascii="Book Antiqua" w:hAnsi="Book Antiqua"/>
          <w:b/>
          <w:sz w:val="24"/>
          <w:szCs w:val="24"/>
          <w:lang w:val="en-US"/>
        </w:rPr>
        <w:t xml:space="preserve">, </w:t>
      </w:r>
      <w:r w:rsidRPr="006B505E">
        <w:rPr>
          <w:rFonts w:ascii="Book Antiqua" w:hAnsi="Book Antiqua"/>
          <w:b/>
          <w:i/>
          <w:sz w:val="24"/>
          <w:szCs w:val="24"/>
          <w:lang w:val="en-US"/>
        </w:rPr>
        <w:t>KRAS</w:t>
      </w:r>
      <w:r w:rsidRPr="006B505E">
        <w:rPr>
          <w:rFonts w:ascii="Book Antiqua" w:hAnsi="Book Antiqua"/>
          <w:b/>
          <w:sz w:val="24"/>
          <w:szCs w:val="24"/>
          <w:lang w:val="en-US"/>
        </w:rPr>
        <w:t xml:space="preserve"> and </w:t>
      </w:r>
      <w:r w:rsidRPr="006B505E">
        <w:rPr>
          <w:rFonts w:ascii="Book Antiqua" w:hAnsi="Book Antiqua"/>
          <w:b/>
          <w:i/>
          <w:sz w:val="24"/>
          <w:szCs w:val="24"/>
          <w:lang w:val="en-US"/>
        </w:rPr>
        <w:t>BRAF</w:t>
      </w:r>
      <w:r w:rsidRPr="006B505E">
        <w:rPr>
          <w:rFonts w:ascii="Book Antiqua" w:hAnsi="Book Antiqua"/>
          <w:b/>
          <w:sz w:val="24"/>
          <w:szCs w:val="24"/>
          <w:lang w:val="en-US"/>
        </w:rPr>
        <w:t xml:space="preserve"> testing in patients wi</w:t>
      </w:r>
      <w:r w:rsidR="00A71C8A" w:rsidRPr="006B505E">
        <w:rPr>
          <w:rFonts w:ascii="Book Antiqua" w:hAnsi="Book Antiqua"/>
          <w:b/>
          <w:sz w:val="24"/>
          <w:szCs w:val="24"/>
          <w:lang w:val="en-US"/>
        </w:rPr>
        <w:t>th metastatic colorectal cancer</w:t>
      </w:r>
    </w:p>
    <w:p w:rsidR="00244A17" w:rsidRPr="006B505E" w:rsidRDefault="00244A17" w:rsidP="006B505E">
      <w:pPr>
        <w:pStyle w:val="NoSpacing"/>
        <w:spacing w:line="360" w:lineRule="auto"/>
        <w:jc w:val="both"/>
        <w:rPr>
          <w:rFonts w:ascii="Book Antiqua" w:hAnsi="Book Antiqua"/>
          <w:sz w:val="24"/>
          <w:szCs w:val="24"/>
          <w:lang w:val="en-US" w:eastAsia="zh-CN"/>
        </w:rPr>
      </w:pPr>
    </w:p>
    <w:p w:rsidR="00244A17" w:rsidRPr="006B505E" w:rsidRDefault="00244A17" w:rsidP="006B505E">
      <w:pPr>
        <w:pStyle w:val="NoSpacing"/>
        <w:spacing w:line="360" w:lineRule="auto"/>
        <w:jc w:val="both"/>
        <w:rPr>
          <w:rFonts w:ascii="Book Antiqua" w:hAnsi="Book Antiqua"/>
          <w:sz w:val="24"/>
          <w:szCs w:val="24"/>
          <w:lang w:val="en-US" w:eastAsia="zh-CN"/>
        </w:rPr>
      </w:pPr>
      <w:r w:rsidRPr="006B505E">
        <w:rPr>
          <w:rFonts w:ascii="Book Antiqua" w:hAnsi="Book Antiqua"/>
          <w:sz w:val="24"/>
          <w:szCs w:val="24"/>
          <w:lang w:val="en-US"/>
        </w:rPr>
        <w:t xml:space="preserve">Ntavatzikos A </w:t>
      </w:r>
      <w:r w:rsidRPr="006B505E">
        <w:rPr>
          <w:rFonts w:ascii="Book Antiqua" w:hAnsi="Book Antiqua"/>
          <w:i/>
          <w:sz w:val="24"/>
          <w:szCs w:val="24"/>
          <w:lang w:val="en-US"/>
        </w:rPr>
        <w:t xml:space="preserve">et al. </w:t>
      </w:r>
      <w:r w:rsidRPr="006B505E">
        <w:rPr>
          <w:rFonts w:ascii="Book Antiqua" w:hAnsi="Book Antiqua"/>
          <w:sz w:val="24"/>
          <w:szCs w:val="24"/>
          <w:lang w:val="en-US"/>
        </w:rPr>
        <w:t>Molecular profiling in mCRC</w:t>
      </w:r>
    </w:p>
    <w:p w:rsidR="00DA6AD7" w:rsidRPr="006B505E" w:rsidRDefault="00DA6AD7" w:rsidP="006B505E">
      <w:pPr>
        <w:pStyle w:val="NoSpacing"/>
        <w:spacing w:line="360" w:lineRule="auto"/>
        <w:jc w:val="both"/>
        <w:rPr>
          <w:rFonts w:ascii="Book Antiqua" w:hAnsi="Book Antiqua"/>
          <w:b/>
          <w:sz w:val="24"/>
          <w:szCs w:val="24"/>
          <w:lang w:val="en-US"/>
        </w:rPr>
      </w:pPr>
    </w:p>
    <w:p w:rsidR="00244A17" w:rsidRPr="006B505E" w:rsidRDefault="00DA6AD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Anastasios </w:t>
      </w:r>
      <w:r w:rsidR="00244A17" w:rsidRPr="006B505E">
        <w:rPr>
          <w:rFonts w:ascii="Book Antiqua" w:hAnsi="Book Antiqua"/>
          <w:sz w:val="24"/>
          <w:szCs w:val="24"/>
          <w:lang w:val="en-US"/>
        </w:rPr>
        <w:t xml:space="preserve">Ntavatzikos, </w:t>
      </w:r>
      <w:r w:rsidRPr="006B505E">
        <w:rPr>
          <w:rFonts w:ascii="Book Antiqua" w:hAnsi="Book Antiqua"/>
          <w:sz w:val="24"/>
          <w:szCs w:val="24"/>
          <w:lang w:val="en-US"/>
        </w:rPr>
        <w:t xml:space="preserve">Aris </w:t>
      </w:r>
      <w:r w:rsidR="00244A17" w:rsidRPr="006B505E">
        <w:rPr>
          <w:rFonts w:ascii="Book Antiqua" w:hAnsi="Book Antiqua"/>
          <w:sz w:val="24"/>
          <w:szCs w:val="24"/>
          <w:lang w:val="en-US"/>
        </w:rPr>
        <w:t xml:space="preserve">Spathis, </w:t>
      </w:r>
      <w:r w:rsidRPr="006B505E">
        <w:rPr>
          <w:rFonts w:ascii="Book Antiqua" w:hAnsi="Book Antiqua"/>
          <w:sz w:val="24"/>
          <w:szCs w:val="24"/>
          <w:lang w:val="en-US"/>
        </w:rPr>
        <w:t xml:space="preserve">Paul </w:t>
      </w:r>
      <w:r w:rsidR="00244A17" w:rsidRPr="006B505E">
        <w:rPr>
          <w:rFonts w:ascii="Book Antiqua" w:hAnsi="Book Antiqua"/>
          <w:sz w:val="24"/>
          <w:szCs w:val="24"/>
          <w:lang w:val="en-US"/>
        </w:rPr>
        <w:t xml:space="preserve">Patapis, </w:t>
      </w:r>
      <w:r w:rsidRPr="006B505E">
        <w:rPr>
          <w:rFonts w:ascii="Book Antiqua" w:hAnsi="Book Antiqua"/>
          <w:sz w:val="24"/>
          <w:szCs w:val="24"/>
          <w:lang w:val="en-US"/>
        </w:rPr>
        <w:t xml:space="preserve">Nikolaos </w:t>
      </w:r>
      <w:r w:rsidR="00244A17" w:rsidRPr="006B505E">
        <w:rPr>
          <w:rFonts w:ascii="Book Antiqua" w:hAnsi="Book Antiqua"/>
          <w:sz w:val="24"/>
          <w:szCs w:val="24"/>
          <w:lang w:val="en-US"/>
        </w:rPr>
        <w:t xml:space="preserve">Machairas, </w:t>
      </w:r>
      <w:r w:rsidRPr="006B505E">
        <w:rPr>
          <w:rFonts w:ascii="Book Antiqua" w:hAnsi="Book Antiqua"/>
          <w:sz w:val="24"/>
          <w:szCs w:val="24"/>
          <w:lang w:val="en-US"/>
        </w:rPr>
        <w:t xml:space="preserve">George </w:t>
      </w:r>
      <w:r w:rsidR="00244A17" w:rsidRPr="006B505E">
        <w:rPr>
          <w:rFonts w:ascii="Book Antiqua" w:hAnsi="Book Antiqua"/>
          <w:sz w:val="24"/>
          <w:szCs w:val="24"/>
          <w:lang w:val="en-US"/>
        </w:rPr>
        <w:t xml:space="preserve">Peros, </w:t>
      </w:r>
      <w:r w:rsidRPr="006B505E">
        <w:rPr>
          <w:rFonts w:ascii="Book Antiqua" w:hAnsi="Book Antiqua"/>
          <w:sz w:val="24"/>
          <w:szCs w:val="24"/>
          <w:lang w:val="en-US"/>
        </w:rPr>
        <w:t xml:space="preserve">Stefanos </w:t>
      </w:r>
      <w:r w:rsidR="00244A17" w:rsidRPr="006B505E">
        <w:rPr>
          <w:rFonts w:ascii="Book Antiqua" w:hAnsi="Book Antiqua"/>
          <w:sz w:val="24"/>
          <w:szCs w:val="24"/>
          <w:lang w:val="en-US"/>
        </w:rPr>
        <w:t xml:space="preserve">Konstantoudakis, </w:t>
      </w:r>
      <w:r w:rsidRPr="006B505E">
        <w:rPr>
          <w:rFonts w:ascii="Book Antiqua" w:hAnsi="Book Antiqua"/>
          <w:sz w:val="24"/>
          <w:szCs w:val="24"/>
          <w:lang w:val="en-US"/>
        </w:rPr>
        <w:t xml:space="preserve">Danai </w:t>
      </w:r>
      <w:r w:rsidR="00244A17" w:rsidRPr="006B505E">
        <w:rPr>
          <w:rFonts w:ascii="Book Antiqua" w:hAnsi="Book Antiqua"/>
          <w:sz w:val="24"/>
          <w:szCs w:val="24"/>
          <w:lang w:val="en-US"/>
        </w:rPr>
        <w:t xml:space="preserve">Leventakou, </w:t>
      </w:r>
      <w:r w:rsidRPr="006B505E">
        <w:rPr>
          <w:rFonts w:ascii="Book Antiqua" w:hAnsi="Book Antiqua"/>
          <w:sz w:val="24"/>
          <w:szCs w:val="24"/>
          <w:lang w:val="en-US"/>
        </w:rPr>
        <w:t xml:space="preserve">Ioannis </w:t>
      </w:r>
      <w:r w:rsidR="00244A17" w:rsidRPr="006B505E">
        <w:rPr>
          <w:rFonts w:ascii="Book Antiqua" w:hAnsi="Book Antiqua"/>
          <w:sz w:val="24"/>
          <w:szCs w:val="24"/>
          <w:lang w:val="en-US"/>
        </w:rPr>
        <w:t xml:space="preserve">Panayiotides, </w:t>
      </w:r>
      <w:r w:rsidRPr="006B505E">
        <w:rPr>
          <w:rFonts w:ascii="Book Antiqua" w:hAnsi="Book Antiqua"/>
          <w:sz w:val="24"/>
          <w:szCs w:val="24"/>
          <w:lang w:val="en-US"/>
        </w:rPr>
        <w:t xml:space="preserve">Petros </w:t>
      </w:r>
      <w:r w:rsidR="00244A17" w:rsidRPr="006B505E">
        <w:rPr>
          <w:rFonts w:ascii="Book Antiqua" w:hAnsi="Book Antiqua"/>
          <w:sz w:val="24"/>
          <w:szCs w:val="24"/>
          <w:lang w:val="en-US"/>
        </w:rPr>
        <w:t xml:space="preserve">Karakitsos, </w:t>
      </w:r>
      <w:r w:rsidRPr="006B505E">
        <w:rPr>
          <w:rFonts w:ascii="Book Antiqua" w:hAnsi="Book Antiqua"/>
          <w:sz w:val="24"/>
          <w:szCs w:val="24"/>
          <w:lang w:val="en-US"/>
        </w:rPr>
        <w:t xml:space="preserve">Anna </w:t>
      </w:r>
      <w:r w:rsidR="00244A17" w:rsidRPr="006B505E">
        <w:rPr>
          <w:rFonts w:ascii="Book Antiqua" w:hAnsi="Book Antiqua"/>
          <w:sz w:val="24"/>
          <w:szCs w:val="24"/>
          <w:lang w:val="en-US"/>
        </w:rPr>
        <w:t xml:space="preserve">Koumarianou </w:t>
      </w:r>
    </w:p>
    <w:p w:rsidR="00244A17" w:rsidRPr="006B505E" w:rsidRDefault="00244A17" w:rsidP="006B505E">
      <w:pPr>
        <w:pStyle w:val="NoSpacing"/>
        <w:spacing w:line="360" w:lineRule="auto"/>
        <w:jc w:val="both"/>
        <w:rPr>
          <w:rFonts w:ascii="Book Antiqua" w:hAnsi="Book Antiqua"/>
          <w:b/>
          <w:sz w:val="24"/>
          <w:szCs w:val="24"/>
          <w:lang w:val="en-US"/>
        </w:rPr>
      </w:pPr>
    </w:p>
    <w:p w:rsidR="00B913F5" w:rsidRPr="006B505E" w:rsidRDefault="00DA6AD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t xml:space="preserve">Anastasios </w:t>
      </w:r>
      <w:r w:rsidR="00244A17" w:rsidRPr="006B505E">
        <w:rPr>
          <w:rFonts w:ascii="Book Antiqua" w:hAnsi="Book Antiqua"/>
          <w:b/>
          <w:sz w:val="24"/>
          <w:szCs w:val="24"/>
          <w:lang w:val="en-US"/>
        </w:rPr>
        <w:t>Ntavatzikos,</w:t>
      </w:r>
      <w:r w:rsidR="00244A17" w:rsidRPr="006B505E">
        <w:rPr>
          <w:rFonts w:ascii="Book Antiqua" w:hAnsi="Book Antiqua"/>
          <w:sz w:val="24"/>
          <w:szCs w:val="24"/>
          <w:lang w:val="en-US"/>
        </w:rPr>
        <w:t xml:space="preserve"> </w:t>
      </w:r>
      <w:r w:rsidRPr="006B505E">
        <w:rPr>
          <w:rFonts w:ascii="Book Antiqua" w:hAnsi="Book Antiqua"/>
          <w:sz w:val="24"/>
          <w:szCs w:val="24"/>
          <w:lang w:val="en-US"/>
        </w:rPr>
        <w:t>Hematology-Oncology Unit, 4th Department of Internal Medicine</w:t>
      </w:r>
      <w:r w:rsidRPr="006B505E" w:rsidDel="00DA6AD7">
        <w:rPr>
          <w:rFonts w:ascii="Book Antiqua" w:hAnsi="Book Antiqua"/>
          <w:sz w:val="24"/>
          <w:szCs w:val="24"/>
          <w:lang w:val="en-US"/>
        </w:rPr>
        <w:t xml:space="preserve"> </w:t>
      </w:r>
      <w:r w:rsidR="00244A17" w:rsidRPr="006B505E">
        <w:rPr>
          <w:rFonts w:ascii="Book Antiqua" w:hAnsi="Book Antiqua"/>
          <w:sz w:val="24"/>
          <w:szCs w:val="24"/>
          <w:lang w:val="en-US"/>
        </w:rPr>
        <w:t>, Medical School, National and Kapodistrian University of Athens, "ATTIKON" University Hospital,</w:t>
      </w:r>
      <w:r w:rsidR="00B913F5" w:rsidRPr="006B505E">
        <w:rPr>
          <w:rFonts w:ascii="Book Antiqua" w:hAnsi="Book Antiqua"/>
          <w:sz w:val="24"/>
          <w:szCs w:val="24"/>
          <w:lang w:val="en-US" w:eastAsia="zh-CN"/>
        </w:rPr>
        <w:t xml:space="preserve"> </w:t>
      </w:r>
      <w:r w:rsidR="00244A17" w:rsidRPr="006B505E">
        <w:rPr>
          <w:rFonts w:ascii="Book Antiqua" w:hAnsi="Book Antiqua"/>
          <w:sz w:val="24"/>
          <w:szCs w:val="24"/>
          <w:lang w:val="en-US"/>
        </w:rPr>
        <w:t>12462</w:t>
      </w:r>
      <w:r w:rsidR="00B913F5" w:rsidRPr="006B505E">
        <w:rPr>
          <w:rFonts w:ascii="Book Antiqua" w:hAnsi="Book Antiqua"/>
          <w:sz w:val="24"/>
          <w:szCs w:val="24"/>
          <w:lang w:val="en-US" w:eastAsia="zh-CN"/>
        </w:rPr>
        <w:t xml:space="preserve"> </w:t>
      </w:r>
      <w:r w:rsidR="00244A17" w:rsidRPr="006B505E">
        <w:rPr>
          <w:rFonts w:ascii="Book Antiqua" w:hAnsi="Book Antiqua"/>
          <w:sz w:val="24"/>
          <w:szCs w:val="24"/>
          <w:lang w:val="en-US"/>
        </w:rPr>
        <w:t>Athens, Greece</w:t>
      </w:r>
    </w:p>
    <w:p w:rsidR="00244A17" w:rsidRPr="006B505E" w:rsidRDefault="00B913F5" w:rsidP="006B505E">
      <w:pPr>
        <w:pStyle w:val="NoSpacing"/>
        <w:spacing w:line="360" w:lineRule="auto"/>
        <w:jc w:val="both"/>
        <w:rPr>
          <w:rFonts w:ascii="Book Antiqua" w:hAnsi="Book Antiqua"/>
          <w:b/>
          <w:sz w:val="24"/>
          <w:szCs w:val="24"/>
          <w:lang w:val="en-US"/>
        </w:rPr>
      </w:pPr>
      <w:r w:rsidRPr="006B505E" w:rsidDel="00B913F5">
        <w:rPr>
          <w:rFonts w:ascii="Book Antiqua" w:hAnsi="Book Antiqua"/>
          <w:sz w:val="24"/>
          <w:szCs w:val="24"/>
          <w:lang w:val="en-US"/>
        </w:rPr>
        <w:t xml:space="preserve"> </w:t>
      </w:r>
    </w:p>
    <w:p w:rsidR="00244A17" w:rsidRPr="006B505E" w:rsidRDefault="00DA6AD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 xml:space="preserve">Aris </w:t>
      </w:r>
      <w:r w:rsidR="00244A17" w:rsidRPr="006B505E">
        <w:rPr>
          <w:rFonts w:ascii="Book Antiqua" w:hAnsi="Book Antiqua"/>
          <w:b/>
          <w:sz w:val="24"/>
          <w:szCs w:val="24"/>
          <w:lang w:val="en-US"/>
        </w:rPr>
        <w:t>Spathis</w:t>
      </w:r>
      <w:r w:rsidR="00244A17" w:rsidRPr="006B505E">
        <w:rPr>
          <w:rFonts w:ascii="Book Antiqua" w:hAnsi="Book Antiqua"/>
          <w:sz w:val="24"/>
          <w:szCs w:val="24"/>
          <w:lang w:val="en-US"/>
        </w:rPr>
        <w:t>, Department of Cytopathology, National and Kapodistrian University of Athens, Medical School, "ATTIKON" University Hospital, 12462</w:t>
      </w:r>
      <w:r w:rsidR="00B913F5" w:rsidRPr="006B505E">
        <w:rPr>
          <w:rFonts w:ascii="Book Antiqua" w:hAnsi="Book Antiqua"/>
          <w:sz w:val="24"/>
          <w:szCs w:val="24"/>
          <w:lang w:val="en-US" w:eastAsia="zh-CN"/>
        </w:rPr>
        <w:t xml:space="preserve"> </w:t>
      </w:r>
      <w:r w:rsidR="00244A17" w:rsidRPr="006B505E">
        <w:rPr>
          <w:rFonts w:ascii="Book Antiqua" w:hAnsi="Book Antiqua"/>
          <w:sz w:val="24"/>
          <w:szCs w:val="24"/>
          <w:lang w:val="en-US"/>
        </w:rPr>
        <w:t>Athens, Greece</w:t>
      </w:r>
      <w:r w:rsidR="00B913F5" w:rsidRPr="006B505E">
        <w:rPr>
          <w:rFonts w:ascii="Book Antiqua" w:hAnsi="Book Antiqua"/>
          <w:sz w:val="24"/>
          <w:szCs w:val="24"/>
          <w:lang w:val="en-US" w:eastAsia="zh-CN"/>
        </w:rPr>
        <w:t xml:space="preserve"> </w:t>
      </w:r>
      <w:r w:rsidR="00244A17" w:rsidRPr="006B505E">
        <w:rPr>
          <w:rFonts w:ascii="Book Antiqua" w:hAnsi="Book Antiqua"/>
          <w:sz w:val="24"/>
          <w:szCs w:val="24"/>
          <w:lang w:val="en-US"/>
        </w:rPr>
        <w:t xml:space="preserve"> </w:t>
      </w:r>
    </w:p>
    <w:p w:rsidR="00244A17" w:rsidRPr="006B505E" w:rsidRDefault="00244A17" w:rsidP="006B505E">
      <w:pPr>
        <w:pStyle w:val="NoSpacing"/>
        <w:spacing w:line="360" w:lineRule="auto"/>
        <w:jc w:val="both"/>
        <w:rPr>
          <w:rFonts w:ascii="Book Antiqua" w:hAnsi="Book Antiqua"/>
          <w:b/>
          <w:sz w:val="24"/>
          <w:szCs w:val="24"/>
          <w:lang w:val="en-US"/>
        </w:rPr>
      </w:pPr>
    </w:p>
    <w:p w:rsidR="00B913F5" w:rsidRPr="006B505E" w:rsidRDefault="00DA6AD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t xml:space="preserve">Paul </w:t>
      </w:r>
      <w:r w:rsidR="00244A17" w:rsidRPr="006B505E">
        <w:rPr>
          <w:rFonts w:ascii="Book Antiqua" w:hAnsi="Book Antiqua"/>
          <w:b/>
          <w:sz w:val="24"/>
          <w:szCs w:val="24"/>
          <w:lang w:val="en-US"/>
        </w:rPr>
        <w:t>Patapis</w:t>
      </w:r>
      <w:r w:rsidR="00244A17" w:rsidRPr="006B505E">
        <w:rPr>
          <w:rFonts w:ascii="Book Antiqua" w:hAnsi="Book Antiqua"/>
          <w:sz w:val="24"/>
          <w:szCs w:val="24"/>
          <w:lang w:val="en-US"/>
        </w:rPr>
        <w:t>, 3</w:t>
      </w:r>
      <w:r w:rsidR="00244A17" w:rsidRPr="006B505E">
        <w:rPr>
          <w:rFonts w:ascii="Book Antiqua" w:hAnsi="Book Antiqua"/>
          <w:sz w:val="24"/>
          <w:szCs w:val="24"/>
          <w:vertAlign w:val="superscript"/>
          <w:lang w:val="en-US"/>
        </w:rPr>
        <w:t>rd</w:t>
      </w:r>
      <w:r w:rsidR="00244A17" w:rsidRPr="006B505E">
        <w:rPr>
          <w:rFonts w:ascii="Book Antiqua" w:hAnsi="Book Antiqua"/>
          <w:sz w:val="24"/>
          <w:szCs w:val="24"/>
          <w:lang w:val="en-US"/>
        </w:rPr>
        <w:t xml:space="preserve"> Department of Surgery, Medical School, National and Kapodistrian University of Athens, "ATTIKON" University Hospital, 12462 Athens, Greece</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DA6AD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 xml:space="preserve">Nikolaos </w:t>
      </w:r>
      <w:r w:rsidR="00244A17" w:rsidRPr="006B505E">
        <w:rPr>
          <w:rFonts w:ascii="Book Antiqua" w:hAnsi="Book Antiqua"/>
          <w:b/>
          <w:sz w:val="24"/>
          <w:szCs w:val="24"/>
          <w:lang w:val="en-US"/>
        </w:rPr>
        <w:t>Machairas,</w:t>
      </w:r>
      <w:r w:rsidR="006B505E" w:rsidRPr="006B505E">
        <w:rPr>
          <w:rFonts w:ascii="Book Antiqua" w:hAnsi="Book Antiqua"/>
          <w:sz w:val="24"/>
          <w:szCs w:val="24"/>
          <w:lang w:val="en-US"/>
        </w:rPr>
        <w:t xml:space="preserve"> 3</w:t>
      </w:r>
      <w:r w:rsidR="006B505E" w:rsidRPr="006B505E">
        <w:rPr>
          <w:rFonts w:ascii="Book Antiqua" w:hAnsi="Book Antiqua"/>
          <w:sz w:val="24"/>
          <w:szCs w:val="24"/>
          <w:vertAlign w:val="superscript"/>
          <w:lang w:val="en-US"/>
        </w:rPr>
        <w:t>rd</w:t>
      </w:r>
      <w:r w:rsidR="006B505E" w:rsidRPr="006B505E">
        <w:rPr>
          <w:rFonts w:ascii="Book Antiqua" w:hAnsi="Book Antiqua"/>
          <w:sz w:val="24"/>
          <w:szCs w:val="24"/>
          <w:lang w:val="en-US"/>
        </w:rPr>
        <w:t xml:space="preserve"> </w:t>
      </w:r>
      <w:r w:rsidR="00244A17" w:rsidRPr="006B505E">
        <w:rPr>
          <w:rFonts w:ascii="Book Antiqua" w:hAnsi="Book Antiqua"/>
          <w:sz w:val="24"/>
          <w:szCs w:val="24"/>
          <w:lang w:val="en-US"/>
        </w:rPr>
        <w:t>Department of Surgery, Medical School, National and Kapodistrian University of Athens, "ATTIKON" University Hospital, 12462 Athens, Greece</w:t>
      </w:r>
      <w:r w:rsidR="00B913F5" w:rsidRPr="006B505E" w:rsidDel="00B913F5">
        <w:rPr>
          <w:rFonts w:ascii="Book Antiqua" w:hAnsi="Book Antiqua"/>
          <w:sz w:val="24"/>
          <w:szCs w:val="24"/>
          <w:lang w:val="en-US"/>
        </w:rPr>
        <w:t xml:space="preserve"> </w:t>
      </w:r>
    </w:p>
    <w:p w:rsidR="00244A17" w:rsidRPr="006B505E" w:rsidRDefault="00244A17" w:rsidP="006B505E">
      <w:pPr>
        <w:pStyle w:val="NoSpacing"/>
        <w:spacing w:line="360" w:lineRule="auto"/>
        <w:jc w:val="both"/>
        <w:rPr>
          <w:rFonts w:ascii="Book Antiqua" w:hAnsi="Book Antiqua"/>
          <w:b/>
          <w:sz w:val="24"/>
          <w:szCs w:val="24"/>
          <w:lang w:val="en-US"/>
        </w:rPr>
      </w:pPr>
    </w:p>
    <w:p w:rsidR="00B913F5" w:rsidRPr="006B505E" w:rsidRDefault="00DA6AD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lastRenderedPageBreak/>
        <w:t xml:space="preserve">George </w:t>
      </w:r>
      <w:r w:rsidR="00244A17" w:rsidRPr="006B505E">
        <w:rPr>
          <w:rFonts w:ascii="Book Antiqua" w:hAnsi="Book Antiqua"/>
          <w:b/>
          <w:sz w:val="24"/>
          <w:szCs w:val="24"/>
          <w:lang w:val="en-US"/>
        </w:rPr>
        <w:t>Peros</w:t>
      </w:r>
      <w:r w:rsidR="00244A17" w:rsidRPr="006B505E">
        <w:rPr>
          <w:rFonts w:ascii="Book Antiqua" w:hAnsi="Book Antiqua"/>
          <w:sz w:val="24"/>
          <w:szCs w:val="24"/>
          <w:lang w:val="en-US"/>
        </w:rPr>
        <w:t xml:space="preserve">, Department of Surgery, Medical School, National and Kapodistrian University of Athens, </w:t>
      </w:r>
      <w:r w:rsidRPr="006B505E">
        <w:rPr>
          <w:rFonts w:ascii="Book Antiqua" w:hAnsi="Book Antiqua"/>
          <w:sz w:val="24"/>
          <w:szCs w:val="24"/>
          <w:lang w:val="en-US"/>
        </w:rPr>
        <w:t>Evgenideio Therapeutirio S.A., “I AGIA TRIAS”, 11528</w:t>
      </w:r>
      <w:r w:rsidR="00244A17" w:rsidRPr="006B505E">
        <w:rPr>
          <w:rFonts w:ascii="Book Antiqua" w:hAnsi="Book Antiqua"/>
          <w:sz w:val="24"/>
          <w:szCs w:val="24"/>
          <w:lang w:val="en-US"/>
        </w:rPr>
        <w:t xml:space="preserve"> Athens, Greece</w:t>
      </w:r>
    </w:p>
    <w:p w:rsidR="00244A17" w:rsidRPr="006B505E" w:rsidRDefault="00B913F5" w:rsidP="006B505E">
      <w:pPr>
        <w:pStyle w:val="NoSpacing"/>
        <w:spacing w:line="360" w:lineRule="auto"/>
        <w:jc w:val="both"/>
        <w:rPr>
          <w:rFonts w:ascii="Book Antiqua" w:hAnsi="Book Antiqua"/>
          <w:b/>
          <w:sz w:val="24"/>
          <w:szCs w:val="24"/>
          <w:lang w:val="en-US"/>
        </w:rPr>
      </w:pPr>
      <w:r w:rsidRPr="006B505E" w:rsidDel="00B913F5">
        <w:rPr>
          <w:rFonts w:ascii="Book Antiqua" w:hAnsi="Book Antiqua"/>
          <w:sz w:val="24"/>
          <w:szCs w:val="24"/>
          <w:lang w:val="en-US"/>
        </w:rPr>
        <w:t xml:space="preserve"> </w:t>
      </w:r>
    </w:p>
    <w:p w:rsidR="00244A17" w:rsidRPr="006B505E" w:rsidRDefault="00DA6AD7" w:rsidP="006B505E">
      <w:pPr>
        <w:pStyle w:val="NoSpacing"/>
        <w:spacing w:line="360" w:lineRule="auto"/>
        <w:jc w:val="both"/>
        <w:rPr>
          <w:rFonts w:ascii="Book Antiqua" w:hAnsi="Book Antiqua"/>
          <w:b/>
          <w:sz w:val="24"/>
          <w:szCs w:val="24"/>
          <w:lang w:val="en-US" w:eastAsia="zh-CN"/>
        </w:rPr>
      </w:pPr>
      <w:r w:rsidRPr="006B505E">
        <w:rPr>
          <w:rFonts w:ascii="Book Antiqua" w:hAnsi="Book Antiqua"/>
          <w:b/>
          <w:sz w:val="24"/>
          <w:szCs w:val="24"/>
          <w:lang w:val="en-US"/>
        </w:rPr>
        <w:t xml:space="preserve">Stefanos </w:t>
      </w:r>
      <w:r w:rsidR="00244A17" w:rsidRPr="006B505E">
        <w:rPr>
          <w:rFonts w:ascii="Book Antiqua" w:hAnsi="Book Antiqua"/>
          <w:b/>
          <w:sz w:val="24"/>
          <w:szCs w:val="24"/>
          <w:lang w:val="en-US"/>
        </w:rPr>
        <w:t xml:space="preserve">Konstantoudakis, </w:t>
      </w:r>
      <w:r w:rsidR="00244A17" w:rsidRPr="006B505E">
        <w:rPr>
          <w:rFonts w:ascii="Book Antiqua" w:hAnsi="Book Antiqua"/>
          <w:sz w:val="24"/>
          <w:szCs w:val="24"/>
          <w:lang w:val="en-US"/>
        </w:rPr>
        <w:t>2</w:t>
      </w:r>
      <w:r w:rsidR="00244A17" w:rsidRPr="006B505E">
        <w:rPr>
          <w:rFonts w:ascii="Book Antiqua" w:hAnsi="Book Antiqua"/>
          <w:sz w:val="24"/>
          <w:szCs w:val="24"/>
          <w:vertAlign w:val="superscript"/>
          <w:lang w:val="en-US"/>
        </w:rPr>
        <w:t>nd</w:t>
      </w:r>
      <w:r w:rsidR="00244A17" w:rsidRPr="006B505E">
        <w:rPr>
          <w:rFonts w:ascii="Book Antiqua" w:hAnsi="Book Antiqua"/>
          <w:sz w:val="24"/>
          <w:szCs w:val="24"/>
          <w:lang w:val="en-US"/>
        </w:rPr>
        <w:t xml:space="preserve"> Department of Pathology, University of Athens, Medical School, "ATTIKON" University Hospital, 12462 Athens, Greece</w:t>
      </w:r>
      <w:r w:rsidR="00B913F5" w:rsidRPr="006B505E">
        <w:rPr>
          <w:rFonts w:ascii="Book Antiqua" w:hAnsi="Book Antiqua"/>
          <w:sz w:val="24"/>
          <w:szCs w:val="24"/>
          <w:lang w:val="en-US" w:eastAsia="zh-CN"/>
        </w:rPr>
        <w:t xml:space="preserve"> </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DA6AD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t xml:space="preserve">Danai </w:t>
      </w:r>
      <w:r w:rsidR="00244A17" w:rsidRPr="006B505E">
        <w:rPr>
          <w:rFonts w:ascii="Book Antiqua" w:hAnsi="Book Antiqua"/>
          <w:b/>
          <w:sz w:val="24"/>
          <w:szCs w:val="24"/>
          <w:lang w:val="en-US"/>
        </w:rPr>
        <w:t xml:space="preserve">Leventakou, </w:t>
      </w:r>
      <w:r w:rsidR="00244A17" w:rsidRPr="006B505E">
        <w:rPr>
          <w:rFonts w:ascii="Book Antiqua" w:hAnsi="Book Antiqua"/>
          <w:sz w:val="24"/>
          <w:szCs w:val="24"/>
          <w:lang w:val="en-US"/>
        </w:rPr>
        <w:t>Department of Cytopathology, National and Kapodistrian University of Athens, Medical School, "ATTIKON" University Hospital,</w:t>
      </w:r>
      <w:r w:rsidR="00B913F5" w:rsidRPr="006B505E">
        <w:rPr>
          <w:rFonts w:ascii="Book Antiqua" w:hAnsi="Book Antiqua"/>
          <w:sz w:val="24"/>
          <w:szCs w:val="24"/>
          <w:lang w:val="en-US" w:eastAsia="zh-CN"/>
        </w:rPr>
        <w:t xml:space="preserve"> </w:t>
      </w:r>
      <w:r w:rsidR="00244A17" w:rsidRPr="006B505E">
        <w:rPr>
          <w:rFonts w:ascii="Book Antiqua" w:hAnsi="Book Antiqua"/>
          <w:sz w:val="24"/>
          <w:szCs w:val="24"/>
          <w:lang w:val="en-US"/>
        </w:rPr>
        <w:t>12462 Athens, Greece</w:t>
      </w:r>
      <w:r w:rsidR="00B913F5" w:rsidRPr="006B505E">
        <w:rPr>
          <w:rFonts w:ascii="Book Antiqua" w:hAnsi="Book Antiqua"/>
          <w:sz w:val="24"/>
          <w:szCs w:val="24"/>
          <w:lang w:val="en-US" w:eastAsia="zh-CN"/>
        </w:rPr>
        <w:t xml:space="preserve"> </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DA6AD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t xml:space="preserve">Ioannis </w:t>
      </w:r>
      <w:r w:rsidR="00244A17" w:rsidRPr="006B505E">
        <w:rPr>
          <w:rFonts w:ascii="Book Antiqua" w:hAnsi="Book Antiqua"/>
          <w:b/>
          <w:sz w:val="24"/>
          <w:szCs w:val="24"/>
          <w:lang w:val="en-US"/>
        </w:rPr>
        <w:t>Panayiotides</w:t>
      </w:r>
      <w:r w:rsidR="00244A17" w:rsidRPr="006B505E">
        <w:rPr>
          <w:rFonts w:ascii="Book Antiqua" w:hAnsi="Book Antiqua"/>
          <w:sz w:val="24"/>
          <w:szCs w:val="24"/>
          <w:lang w:val="en-US"/>
        </w:rPr>
        <w:t>, 2</w:t>
      </w:r>
      <w:r w:rsidR="00244A17" w:rsidRPr="006B505E">
        <w:rPr>
          <w:rFonts w:ascii="Book Antiqua" w:hAnsi="Book Antiqua"/>
          <w:sz w:val="24"/>
          <w:szCs w:val="24"/>
          <w:vertAlign w:val="superscript"/>
          <w:lang w:val="en-US"/>
        </w:rPr>
        <w:t xml:space="preserve">nd </w:t>
      </w:r>
      <w:r w:rsidR="00244A17" w:rsidRPr="006B505E">
        <w:rPr>
          <w:rFonts w:ascii="Book Antiqua" w:hAnsi="Book Antiqua"/>
          <w:sz w:val="24"/>
          <w:szCs w:val="24"/>
          <w:lang w:val="en-US"/>
        </w:rPr>
        <w:t>Department of Pathology, University of Athens, Medical School, "ATTIKON" University Hospital,</w:t>
      </w:r>
      <w:r w:rsidR="00B913F5" w:rsidRPr="006B505E">
        <w:rPr>
          <w:rFonts w:ascii="Book Antiqua" w:hAnsi="Book Antiqua"/>
          <w:sz w:val="24"/>
          <w:szCs w:val="24"/>
          <w:lang w:val="en-US" w:eastAsia="zh-CN"/>
        </w:rPr>
        <w:t xml:space="preserve"> </w:t>
      </w:r>
      <w:r w:rsidR="00244A17" w:rsidRPr="006B505E">
        <w:rPr>
          <w:rFonts w:ascii="Book Antiqua" w:hAnsi="Book Antiqua"/>
          <w:sz w:val="24"/>
          <w:szCs w:val="24"/>
          <w:lang w:val="en-US"/>
        </w:rPr>
        <w:t>12462 Athens, Greece</w:t>
      </w:r>
      <w:r w:rsidR="00B913F5" w:rsidRPr="006B505E">
        <w:rPr>
          <w:rFonts w:ascii="Book Antiqua" w:hAnsi="Book Antiqua"/>
          <w:sz w:val="24"/>
          <w:szCs w:val="24"/>
          <w:lang w:val="en-US" w:eastAsia="zh-CN"/>
        </w:rPr>
        <w:t xml:space="preserve"> </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DA6AD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t xml:space="preserve">Petros </w:t>
      </w:r>
      <w:r w:rsidR="00244A17" w:rsidRPr="006B505E">
        <w:rPr>
          <w:rFonts w:ascii="Book Antiqua" w:hAnsi="Book Antiqua"/>
          <w:b/>
          <w:sz w:val="24"/>
          <w:szCs w:val="24"/>
          <w:lang w:val="en-US"/>
        </w:rPr>
        <w:t>Karakitsos</w:t>
      </w:r>
      <w:r w:rsidR="00244A17" w:rsidRPr="006B505E">
        <w:rPr>
          <w:rFonts w:ascii="Book Antiqua" w:hAnsi="Book Antiqua"/>
          <w:sz w:val="24"/>
          <w:szCs w:val="24"/>
          <w:lang w:val="en-US"/>
        </w:rPr>
        <w:t>, Department of Cytopathology, National and Kapodistrian University of Athens, Medical School, "ATTIKON" University Hospital, 12462 Athens, Greece</w:t>
      </w:r>
      <w:r w:rsidR="00B913F5" w:rsidRPr="006B505E">
        <w:rPr>
          <w:rFonts w:ascii="Book Antiqua" w:hAnsi="Book Antiqua"/>
          <w:sz w:val="24"/>
          <w:szCs w:val="24"/>
          <w:lang w:val="en-US" w:eastAsia="zh-CN"/>
        </w:rPr>
        <w:t xml:space="preserve"> </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DA6AD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t xml:space="preserve">Anna </w:t>
      </w:r>
      <w:r w:rsidR="00244A17" w:rsidRPr="006B505E">
        <w:rPr>
          <w:rFonts w:ascii="Book Antiqua" w:hAnsi="Book Antiqua"/>
          <w:b/>
          <w:sz w:val="24"/>
          <w:szCs w:val="24"/>
          <w:lang w:val="en-US"/>
        </w:rPr>
        <w:t>Koumarianou</w:t>
      </w:r>
      <w:r w:rsidR="00244A17" w:rsidRPr="006B505E">
        <w:rPr>
          <w:rFonts w:ascii="Book Antiqua" w:hAnsi="Book Antiqua"/>
          <w:sz w:val="24"/>
          <w:szCs w:val="24"/>
          <w:lang w:val="en-US"/>
        </w:rPr>
        <w:t>, Hematology-Oncology Unit, 4</w:t>
      </w:r>
      <w:r w:rsidR="00244A17" w:rsidRPr="006B505E">
        <w:rPr>
          <w:rFonts w:ascii="Book Antiqua" w:hAnsi="Book Antiqua"/>
          <w:sz w:val="24"/>
          <w:szCs w:val="24"/>
          <w:vertAlign w:val="superscript"/>
          <w:lang w:val="en-US"/>
        </w:rPr>
        <w:t>th</w:t>
      </w:r>
      <w:r w:rsidR="00244A17" w:rsidRPr="006B505E">
        <w:rPr>
          <w:rFonts w:ascii="Book Antiqua" w:hAnsi="Book Antiqua"/>
          <w:sz w:val="24"/>
          <w:szCs w:val="24"/>
          <w:lang w:val="en-US"/>
        </w:rPr>
        <w:t xml:space="preserve"> Department of Internal Medicine, National and Kapodistrian University of Athens, "ATTIKON" University Hospital,</w:t>
      </w:r>
      <w:r w:rsidR="00B913F5" w:rsidRPr="006B505E">
        <w:rPr>
          <w:rFonts w:ascii="Book Antiqua" w:hAnsi="Book Antiqua"/>
          <w:sz w:val="24"/>
          <w:szCs w:val="24"/>
          <w:lang w:val="en-US" w:eastAsia="zh-CN"/>
        </w:rPr>
        <w:t xml:space="preserve"> </w:t>
      </w:r>
      <w:r w:rsidR="00244A17" w:rsidRPr="006B505E">
        <w:rPr>
          <w:rFonts w:ascii="Book Antiqua" w:hAnsi="Book Antiqua"/>
          <w:sz w:val="24"/>
          <w:szCs w:val="24"/>
          <w:lang w:val="en-US"/>
        </w:rPr>
        <w:t>12462 Athens, Greece</w:t>
      </w:r>
      <w:r w:rsidR="00B913F5" w:rsidRPr="006B505E">
        <w:rPr>
          <w:rFonts w:ascii="Book Antiqua" w:hAnsi="Book Antiqua"/>
          <w:sz w:val="24"/>
          <w:szCs w:val="24"/>
          <w:lang w:val="en-US" w:eastAsia="zh-CN"/>
        </w:rPr>
        <w:t xml:space="preserve"> </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t xml:space="preserve">Author contributions: </w:t>
      </w:r>
      <w:r w:rsidRPr="006B505E">
        <w:rPr>
          <w:rFonts w:ascii="Book Antiqua" w:hAnsi="Book Antiqua"/>
          <w:sz w:val="24"/>
          <w:szCs w:val="24"/>
          <w:lang w:val="en-US"/>
        </w:rPr>
        <w:t>Ntavatzikos A, Patapis P, Spathis A and Koumarianou A collected the data; Ntavatzikos A, Patapis P, Spathis A and Koumarianou A analyzed the data; Ntavatzikos A, Spathis A and Koumarianou A drafted the manuscript;  Peros G, Patapis P, Panayiotides I.G. and Karakitsos P provided analytical oversight; Peros G,</w:t>
      </w:r>
      <w:r w:rsidR="00956EBC" w:rsidRPr="006B505E">
        <w:rPr>
          <w:rFonts w:ascii="Book Antiqua" w:hAnsi="Book Antiqua"/>
          <w:sz w:val="24"/>
          <w:szCs w:val="24"/>
          <w:lang w:val="en-US"/>
        </w:rPr>
        <w:t xml:space="preserve"> Machairas N,</w:t>
      </w:r>
      <w:r w:rsidRPr="006B505E">
        <w:rPr>
          <w:rFonts w:ascii="Book Antiqua" w:hAnsi="Book Antiqua"/>
          <w:sz w:val="24"/>
          <w:szCs w:val="24"/>
          <w:lang w:val="en-US"/>
        </w:rPr>
        <w:t xml:space="preserve"> </w:t>
      </w:r>
      <w:r w:rsidR="00956EBC" w:rsidRPr="006B505E">
        <w:rPr>
          <w:rFonts w:ascii="Book Antiqua" w:hAnsi="Book Antiqua"/>
          <w:sz w:val="24"/>
          <w:szCs w:val="24"/>
          <w:lang w:val="en-US"/>
        </w:rPr>
        <w:t>Panayiotides IG</w:t>
      </w:r>
      <w:r w:rsidRPr="006B505E">
        <w:rPr>
          <w:rFonts w:ascii="Book Antiqua" w:hAnsi="Book Antiqua"/>
          <w:sz w:val="24"/>
          <w:szCs w:val="24"/>
          <w:lang w:val="en-US"/>
        </w:rPr>
        <w:t xml:space="preserve">, Karakitsos P and Koumarianou A designed and supervised the study; Ntavatzikos A, Koumarianou A, Spathis A, Leventakou D and Karakitsos P performed the research; Panayiotides IG and Karakitsos P contributed new analytic tools; all </w:t>
      </w:r>
      <w:r w:rsidRPr="006B505E">
        <w:rPr>
          <w:rFonts w:ascii="Book Antiqua" w:hAnsi="Book Antiqua"/>
          <w:sz w:val="24"/>
          <w:szCs w:val="24"/>
          <w:lang w:val="en-US"/>
        </w:rPr>
        <w:lastRenderedPageBreak/>
        <w:t>authors revised the manuscript for important intellectual content;</w:t>
      </w:r>
      <w:r w:rsidR="006B505E" w:rsidRPr="006B505E">
        <w:rPr>
          <w:rFonts w:ascii="Book Antiqua" w:hAnsi="Book Antiqua" w:hint="eastAsia"/>
          <w:sz w:val="24"/>
          <w:szCs w:val="24"/>
          <w:lang w:val="en-US" w:eastAsia="zh-CN"/>
        </w:rPr>
        <w:t xml:space="preserve"> </w:t>
      </w:r>
      <w:r w:rsidRPr="006B505E">
        <w:rPr>
          <w:rFonts w:ascii="Book Antiqua" w:hAnsi="Book Antiqua"/>
          <w:sz w:val="24"/>
          <w:szCs w:val="24"/>
          <w:lang w:val="en-US"/>
        </w:rPr>
        <w:t>Aris</w:t>
      </w:r>
      <w:r w:rsidR="00B913F5" w:rsidRPr="006B505E">
        <w:rPr>
          <w:rFonts w:ascii="Book Antiqua" w:hAnsi="Book Antiqua"/>
          <w:sz w:val="24"/>
          <w:szCs w:val="24"/>
          <w:lang w:val="en-US" w:eastAsia="zh-CN"/>
        </w:rPr>
        <w:t xml:space="preserve"> S</w:t>
      </w:r>
      <w:r w:rsidRPr="006B505E">
        <w:rPr>
          <w:rFonts w:ascii="Book Antiqua" w:hAnsi="Book Antiqua"/>
          <w:sz w:val="24"/>
          <w:szCs w:val="24"/>
          <w:lang w:val="en-US"/>
        </w:rPr>
        <w:t xml:space="preserve">, Konstantoudakis S, Panayiotides IG and Karakitsos P offered the technical or material support; Machairas </w:t>
      </w:r>
      <w:r w:rsidR="006A3C27" w:rsidRPr="006B505E">
        <w:rPr>
          <w:rFonts w:ascii="Book Antiqua" w:hAnsi="Book Antiqua"/>
          <w:sz w:val="24"/>
          <w:szCs w:val="24"/>
          <w:lang w:val="en-US"/>
        </w:rPr>
        <w:t>N</w:t>
      </w:r>
      <w:r w:rsidRPr="006B505E">
        <w:rPr>
          <w:rFonts w:ascii="Book Antiqua" w:hAnsi="Book Antiqua"/>
          <w:sz w:val="24"/>
          <w:szCs w:val="24"/>
          <w:lang w:val="en-US"/>
        </w:rPr>
        <w:t>, Koumarianou A, Panayiotides IG, Karakitsos P and Peros G provided administrative support; all authors have read and approved the final version to be published; Ntavatzikos A, Spathis A and Koumarianou A wrote the first draft of the paper.</w:t>
      </w: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A71C8A" w:rsidP="006B505E">
      <w:pPr>
        <w:spacing w:after="0" w:line="360" w:lineRule="auto"/>
        <w:rPr>
          <w:rFonts w:ascii="Book Antiqua" w:hAnsi="Book Antiqua"/>
          <w:b/>
          <w:sz w:val="24"/>
          <w:szCs w:val="24"/>
          <w:lang w:val="en-US"/>
        </w:rPr>
      </w:pPr>
      <w:bookmarkStart w:id="12" w:name="OLE_LINK330"/>
      <w:bookmarkStart w:id="13" w:name="OLE_LINK331"/>
      <w:r w:rsidRPr="006B505E">
        <w:rPr>
          <w:rFonts w:ascii="Book Antiqua" w:hAnsi="Book Antiqua"/>
          <w:b/>
          <w:sz w:val="24"/>
          <w:szCs w:val="24"/>
          <w:lang w:val="en-US"/>
        </w:rPr>
        <w:t>Supported by</w:t>
      </w:r>
      <w:r w:rsidR="00B913F5" w:rsidRPr="006B505E">
        <w:rPr>
          <w:rFonts w:ascii="Book Antiqua" w:hAnsi="Book Antiqua"/>
          <w:sz w:val="24"/>
          <w:szCs w:val="24"/>
          <w:lang w:val="en-US" w:eastAsia="zh-CN"/>
        </w:rPr>
        <w:t xml:space="preserve"> </w:t>
      </w:r>
      <w:r w:rsidR="00B913F5" w:rsidRPr="006B505E">
        <w:rPr>
          <w:rFonts w:ascii="Book Antiqua" w:hAnsi="Book Antiqua"/>
          <w:sz w:val="24"/>
          <w:szCs w:val="24"/>
          <w:lang w:val="en-US"/>
        </w:rPr>
        <w:t>Kapodistrias, National and Kapodistrian University of Athens</w:t>
      </w:r>
      <w:r w:rsidR="00B913F5" w:rsidRPr="006B505E">
        <w:rPr>
          <w:rFonts w:ascii="Book Antiqua" w:hAnsi="Book Antiqua"/>
          <w:sz w:val="24"/>
          <w:szCs w:val="24"/>
          <w:lang w:val="en-US" w:eastAsia="zh-CN"/>
        </w:rPr>
        <w:t>,</w:t>
      </w:r>
      <w:r w:rsidR="00F80E03" w:rsidRPr="006B505E">
        <w:rPr>
          <w:rFonts w:ascii="Book Antiqua" w:hAnsi="Book Antiqua"/>
          <w:b/>
          <w:sz w:val="24"/>
          <w:szCs w:val="24"/>
          <w:lang w:val="en-US"/>
        </w:rPr>
        <w:t xml:space="preserve"> </w:t>
      </w:r>
      <w:bookmarkEnd w:id="12"/>
      <w:bookmarkEnd w:id="13"/>
      <w:r w:rsidR="00B913F5" w:rsidRPr="006B505E">
        <w:rPr>
          <w:rFonts w:ascii="Book Antiqua" w:hAnsi="Book Antiqua"/>
          <w:sz w:val="24"/>
          <w:szCs w:val="24"/>
          <w:lang w:val="en-US" w:eastAsia="zh-CN"/>
        </w:rPr>
        <w:t>No.</w:t>
      </w:r>
      <w:r w:rsidR="00B23816" w:rsidRPr="006B505E">
        <w:rPr>
          <w:rFonts w:ascii="Book Antiqua" w:hAnsi="Book Antiqua"/>
          <w:sz w:val="24"/>
          <w:szCs w:val="24"/>
          <w:lang w:val="en-US"/>
        </w:rPr>
        <w:t xml:space="preserve">70/3/8006 (Pythagoras II, EPEAEK II, GSRT) and </w:t>
      </w:r>
      <w:r w:rsidR="00B913F5" w:rsidRPr="006B505E">
        <w:rPr>
          <w:rFonts w:ascii="Book Antiqua" w:hAnsi="Book Antiqua"/>
          <w:sz w:val="24"/>
          <w:szCs w:val="24"/>
          <w:lang w:val="en-US" w:eastAsia="zh-CN"/>
        </w:rPr>
        <w:t>No.</w:t>
      </w:r>
      <w:r w:rsidR="00B23816" w:rsidRPr="006B505E">
        <w:rPr>
          <w:rFonts w:ascii="Book Antiqua" w:hAnsi="Book Antiqua"/>
          <w:sz w:val="24"/>
          <w:szCs w:val="24"/>
          <w:lang w:val="en-US"/>
        </w:rPr>
        <w:t>70/3/9114</w:t>
      </w:r>
      <w:r w:rsidR="00B913F5" w:rsidRPr="006B505E">
        <w:rPr>
          <w:rFonts w:ascii="Book Antiqua" w:hAnsi="Book Antiqua"/>
          <w:sz w:val="24"/>
          <w:szCs w:val="24"/>
          <w:lang w:val="en-US" w:eastAsia="zh-CN"/>
        </w:rPr>
        <w:t xml:space="preserve">; </w:t>
      </w:r>
      <w:r w:rsidR="00B23816" w:rsidRPr="006B505E">
        <w:rPr>
          <w:rFonts w:ascii="Book Antiqua" w:hAnsi="Book Antiqua"/>
          <w:sz w:val="24"/>
          <w:szCs w:val="24"/>
          <w:lang w:val="en-US"/>
        </w:rPr>
        <w:t xml:space="preserve">Spathis A was supported during data collection from </w:t>
      </w:r>
      <w:r w:rsidR="00B913F5" w:rsidRPr="006B505E">
        <w:rPr>
          <w:rFonts w:ascii="Book Antiqua" w:hAnsi="Book Antiqua"/>
          <w:sz w:val="24"/>
          <w:szCs w:val="24"/>
          <w:lang w:val="en-US" w:eastAsia="zh-CN"/>
        </w:rPr>
        <w:t>No.</w:t>
      </w:r>
      <w:r w:rsidR="00B23816" w:rsidRPr="006B505E">
        <w:rPr>
          <w:rFonts w:ascii="Book Antiqua" w:hAnsi="Book Antiqua"/>
          <w:sz w:val="24"/>
          <w:szCs w:val="24"/>
          <w:lang w:val="en-US"/>
        </w:rPr>
        <w:t>70/3/8462 (PENED (European Social Fund (75%) and the Greek Ministry of Development-GSRT (25%).</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 xml:space="preserve">Institutional review board statement: </w:t>
      </w:r>
      <w:r w:rsidRPr="006B505E">
        <w:rPr>
          <w:rFonts w:ascii="Book Antiqua" w:hAnsi="Book Antiqua"/>
          <w:sz w:val="24"/>
          <w:szCs w:val="24"/>
          <w:lang w:val="en-US"/>
        </w:rPr>
        <w:t>The study was reviewed and approved by the Institutional Review Board and Ethical Committee of University General Hospital Attikon, Athens, Greece.</w:t>
      </w:r>
    </w:p>
    <w:p w:rsidR="00244A17" w:rsidRPr="006B505E" w:rsidRDefault="00244A17" w:rsidP="006B505E">
      <w:pPr>
        <w:pStyle w:val="NoSpacing"/>
        <w:spacing w:line="360" w:lineRule="auto"/>
        <w:jc w:val="both"/>
        <w:rPr>
          <w:rFonts w:ascii="Book Antiqua" w:hAnsi="Book Antiqua"/>
          <w:b/>
          <w:sz w:val="24"/>
          <w:szCs w:val="24"/>
          <w:lang w:val="en-US"/>
        </w:rPr>
      </w:pPr>
    </w:p>
    <w:p w:rsidR="00CA510A" w:rsidRPr="006B505E" w:rsidRDefault="00244A17" w:rsidP="006B505E">
      <w:pPr>
        <w:pStyle w:val="NoSpacing"/>
        <w:spacing w:line="360" w:lineRule="auto"/>
        <w:jc w:val="both"/>
        <w:rPr>
          <w:rFonts w:ascii="Book Antiqua" w:hAnsi="Book Antiqua"/>
          <w:b/>
          <w:sz w:val="24"/>
          <w:szCs w:val="24"/>
          <w:lang w:val="en-US" w:eastAsia="zh-CN"/>
        </w:rPr>
      </w:pPr>
      <w:r w:rsidRPr="006B505E">
        <w:rPr>
          <w:rFonts w:ascii="Book Antiqua" w:hAnsi="Book Antiqua"/>
          <w:b/>
          <w:sz w:val="24"/>
          <w:szCs w:val="24"/>
          <w:lang w:val="en-US"/>
        </w:rPr>
        <w:t xml:space="preserve">Informed consent statement: </w:t>
      </w:r>
      <w:r w:rsidR="00CA510A" w:rsidRPr="006B505E">
        <w:rPr>
          <w:rFonts w:ascii="Book Antiqua" w:hAnsi="Book Antiqua"/>
          <w:sz w:val="24"/>
          <w:szCs w:val="24"/>
          <w:lang w:val="en-US"/>
        </w:rPr>
        <w:t xml:space="preserve">Patients were not required to give informed consent to the study because the analysis used anonymous clinical data that were obtained after each patient agreed to treatment by written consent. </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 xml:space="preserve">Conflict-of-interest statement: </w:t>
      </w:r>
      <w:r w:rsidRPr="006B505E">
        <w:rPr>
          <w:rFonts w:ascii="Book Antiqua" w:hAnsi="Book Antiqua"/>
          <w:sz w:val="24"/>
          <w:szCs w:val="24"/>
          <w:lang w:val="en-US"/>
        </w:rPr>
        <w:t>We have no conflicts of interest to disclose.</w:t>
      </w:r>
    </w:p>
    <w:p w:rsidR="00244A17" w:rsidRPr="006B505E" w:rsidRDefault="00244A17" w:rsidP="006B505E">
      <w:pPr>
        <w:pStyle w:val="NoSpacing"/>
        <w:spacing w:line="360" w:lineRule="auto"/>
        <w:jc w:val="both"/>
        <w:rPr>
          <w:rFonts w:ascii="Book Antiqua" w:hAnsi="Book Antiqua"/>
          <w:b/>
          <w:sz w:val="24"/>
          <w:szCs w:val="24"/>
          <w:lang w:val="en-US"/>
        </w:rPr>
      </w:pPr>
    </w:p>
    <w:p w:rsidR="00AF4FE5" w:rsidRPr="006B505E" w:rsidRDefault="00244A1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t xml:space="preserve">Data sharing statement: </w:t>
      </w:r>
      <w:r w:rsidRPr="006B505E">
        <w:rPr>
          <w:rFonts w:ascii="Book Antiqua" w:hAnsi="Book Antiqua"/>
          <w:sz w:val="24"/>
          <w:szCs w:val="24"/>
          <w:lang w:val="en-US"/>
        </w:rPr>
        <w:t>No additional data are available</w:t>
      </w:r>
      <w:r w:rsidR="00AF4FE5" w:rsidRPr="006B505E">
        <w:rPr>
          <w:rFonts w:ascii="Book Antiqua" w:hAnsi="Book Antiqua"/>
          <w:sz w:val="24"/>
          <w:szCs w:val="24"/>
          <w:lang w:val="en-US" w:eastAsia="zh-CN"/>
        </w:rPr>
        <w:t>.</w:t>
      </w:r>
    </w:p>
    <w:p w:rsidR="00244A17" w:rsidRPr="006B505E" w:rsidRDefault="00244A17" w:rsidP="006B505E">
      <w:pPr>
        <w:pStyle w:val="NoSpacing"/>
        <w:spacing w:line="360" w:lineRule="auto"/>
        <w:jc w:val="both"/>
        <w:rPr>
          <w:rFonts w:ascii="Book Antiqua" w:hAnsi="Book Antiqua"/>
          <w:sz w:val="24"/>
          <w:szCs w:val="24"/>
          <w:lang w:val="en-US" w:eastAsia="zh-CN"/>
        </w:rPr>
      </w:pPr>
      <w:r w:rsidRPr="006B505E">
        <w:rPr>
          <w:rFonts w:ascii="Book Antiqua" w:hAnsi="Book Antiqua"/>
          <w:sz w:val="24"/>
          <w:szCs w:val="24"/>
          <w:lang w:val="en-US"/>
        </w:rPr>
        <w:t xml:space="preserve"> </w:t>
      </w:r>
    </w:p>
    <w:p w:rsidR="00B913F5" w:rsidRPr="006B505E" w:rsidRDefault="00A71C8A" w:rsidP="006B505E">
      <w:pPr>
        <w:spacing w:after="0" w:line="360" w:lineRule="auto"/>
        <w:rPr>
          <w:rFonts w:ascii="Book Antiqua" w:hAnsi="Book Antiqua"/>
          <w:sz w:val="24"/>
          <w:szCs w:val="24"/>
          <w:lang w:val="en-US" w:eastAsia="zh-CN"/>
        </w:rPr>
      </w:pPr>
      <w:bookmarkStart w:id="14" w:name="OLE_LINK155"/>
      <w:bookmarkStart w:id="15" w:name="OLE_LINK183"/>
      <w:bookmarkStart w:id="16" w:name="OLE_LINK441"/>
      <w:r w:rsidRPr="006B505E">
        <w:rPr>
          <w:rFonts w:ascii="Book Antiqua" w:hAnsi="Book Antiqua"/>
          <w:b/>
          <w:sz w:val="24"/>
          <w:szCs w:val="24"/>
          <w:lang w:val="en-US"/>
        </w:rPr>
        <w:t xml:space="preserve">Open-Access: </w:t>
      </w:r>
      <w:r w:rsidRPr="006B505E">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6B505E">
        <w:rPr>
          <w:rFonts w:ascii="Book Antiqua" w:hAnsi="Book Antiqua"/>
          <w:sz w:val="24"/>
          <w:szCs w:val="24"/>
          <w:lang w:val="en-US"/>
        </w:rPr>
        <w:lastRenderedPageBreak/>
        <w:t xml:space="preserve">cited and the use is non-commercial. See: </w:t>
      </w:r>
      <w:hyperlink r:id="rId8" w:history="1">
        <w:r w:rsidR="00AF4FE5" w:rsidRPr="006B505E">
          <w:rPr>
            <w:rStyle w:val="Hyperlink"/>
            <w:rFonts w:ascii="Book Antiqua" w:hAnsi="Book Antiqua"/>
            <w:color w:val="auto"/>
            <w:sz w:val="24"/>
            <w:szCs w:val="24"/>
            <w:lang w:val="en-US"/>
          </w:rPr>
          <w:t>http://creativecommons.org/licenses/by-nc/4.0/</w:t>
        </w:r>
      </w:hyperlink>
    </w:p>
    <w:p w:rsidR="00AF4FE5" w:rsidRPr="006B505E" w:rsidRDefault="00AF4FE5" w:rsidP="006B505E">
      <w:pPr>
        <w:spacing w:after="0" w:line="360" w:lineRule="auto"/>
        <w:rPr>
          <w:rFonts w:ascii="Book Antiqua" w:hAnsi="Book Antiqua"/>
          <w:b/>
          <w:sz w:val="24"/>
          <w:szCs w:val="24"/>
          <w:lang w:val="en-US" w:eastAsia="zh-CN"/>
        </w:rPr>
      </w:pPr>
    </w:p>
    <w:bookmarkEnd w:id="14"/>
    <w:bookmarkEnd w:id="15"/>
    <w:bookmarkEnd w:id="16"/>
    <w:p w:rsidR="00B913F5" w:rsidRPr="006B505E" w:rsidRDefault="00B913F5" w:rsidP="006B505E">
      <w:pPr>
        <w:spacing w:after="0" w:line="360" w:lineRule="auto"/>
        <w:rPr>
          <w:rFonts w:ascii="Book Antiqua" w:hAnsi="Book Antiqua" w:cs="Arial Unicode MS"/>
          <w:sz w:val="24"/>
          <w:szCs w:val="24"/>
        </w:rPr>
      </w:pPr>
      <w:r w:rsidRPr="006B505E">
        <w:rPr>
          <w:rFonts w:ascii="Book Antiqua" w:hAnsi="Book Antiqua" w:cs="Arial Unicode MS"/>
          <w:b/>
          <w:sz w:val="24"/>
          <w:szCs w:val="24"/>
        </w:rPr>
        <w:t>Manuscript source:</w:t>
      </w:r>
      <w:r w:rsidRPr="006B505E">
        <w:rPr>
          <w:rFonts w:ascii="Book Antiqua" w:hAnsi="Book Antiqua" w:cs="Arial Unicode MS"/>
          <w:sz w:val="24"/>
          <w:szCs w:val="24"/>
        </w:rPr>
        <w:t xml:space="preserve"> Invited manuscript</w:t>
      </w:r>
    </w:p>
    <w:p w:rsidR="00A71C8A" w:rsidRPr="006B505E" w:rsidRDefault="00A71C8A" w:rsidP="006B505E">
      <w:pPr>
        <w:spacing w:after="0" w:line="360" w:lineRule="auto"/>
        <w:rPr>
          <w:rFonts w:ascii="Book Antiqua" w:hAnsi="Book Antiqua" w:cs="Arial Unicode MS"/>
          <w:sz w:val="24"/>
          <w:szCs w:val="24"/>
          <w:lang w:eastAsia="zh-CN"/>
        </w:rPr>
      </w:pPr>
    </w:p>
    <w:p w:rsidR="00DA6AD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Correspondence to:</w:t>
      </w:r>
      <w:r w:rsidR="006B505E" w:rsidRPr="006B505E">
        <w:rPr>
          <w:rFonts w:ascii="Book Antiqua" w:hAnsi="Book Antiqua" w:hint="eastAsia"/>
          <w:b/>
          <w:sz w:val="24"/>
          <w:szCs w:val="24"/>
          <w:lang w:val="en-US" w:eastAsia="zh-CN"/>
        </w:rPr>
        <w:t xml:space="preserve"> </w:t>
      </w:r>
      <w:r w:rsidR="00DA6AD7" w:rsidRPr="006B505E">
        <w:rPr>
          <w:rFonts w:ascii="Book Antiqua" w:hAnsi="Book Antiqua"/>
          <w:b/>
          <w:sz w:val="24"/>
          <w:szCs w:val="24"/>
          <w:lang w:val="en-US"/>
        </w:rPr>
        <w:t xml:space="preserve">Anastasios </w:t>
      </w:r>
      <w:r w:rsidRPr="006B505E">
        <w:rPr>
          <w:rFonts w:ascii="Book Antiqua" w:hAnsi="Book Antiqua"/>
          <w:b/>
          <w:sz w:val="24"/>
          <w:szCs w:val="24"/>
          <w:lang w:val="en-US"/>
        </w:rPr>
        <w:t>Ntavatzikos</w:t>
      </w:r>
      <w:r w:rsidRPr="006B505E">
        <w:rPr>
          <w:rFonts w:ascii="Book Antiqua" w:hAnsi="Book Antiqua"/>
          <w:sz w:val="24"/>
          <w:szCs w:val="24"/>
          <w:lang w:val="en-US"/>
        </w:rPr>
        <w:t>,</w:t>
      </w:r>
      <w:r w:rsidR="00B13444" w:rsidRPr="006B505E">
        <w:rPr>
          <w:rFonts w:ascii="Book Antiqua" w:hAnsi="Book Antiqua"/>
          <w:sz w:val="24"/>
          <w:szCs w:val="24"/>
          <w:lang w:val="en-US"/>
        </w:rPr>
        <w:t xml:space="preserve"> </w:t>
      </w:r>
      <w:r w:rsidR="00B13444" w:rsidRPr="006B505E">
        <w:rPr>
          <w:rFonts w:ascii="Book Antiqua" w:hAnsi="Book Antiqua"/>
          <w:b/>
          <w:sz w:val="24"/>
          <w:szCs w:val="24"/>
          <w:lang w:val="en-US"/>
        </w:rPr>
        <w:t>MD, General Surgeon, Research Scientist,</w:t>
      </w:r>
      <w:r w:rsidRPr="006B505E">
        <w:rPr>
          <w:rFonts w:ascii="Book Antiqua" w:hAnsi="Book Antiqua"/>
          <w:b/>
          <w:sz w:val="24"/>
          <w:szCs w:val="24"/>
          <w:lang w:val="en-US"/>
        </w:rPr>
        <w:t xml:space="preserve"> </w:t>
      </w:r>
      <w:r w:rsidR="00DA6AD7" w:rsidRPr="006B505E">
        <w:rPr>
          <w:rFonts w:ascii="Book Antiqua" w:hAnsi="Book Antiqua"/>
          <w:sz w:val="24"/>
          <w:szCs w:val="24"/>
          <w:lang w:val="en-US"/>
        </w:rPr>
        <w:t>Hematology-Oncology Unit, 4</w:t>
      </w:r>
      <w:r w:rsidR="00DA6AD7" w:rsidRPr="006B505E">
        <w:rPr>
          <w:rFonts w:ascii="Book Antiqua" w:hAnsi="Book Antiqua"/>
          <w:sz w:val="24"/>
          <w:szCs w:val="24"/>
          <w:vertAlign w:val="superscript"/>
          <w:lang w:val="en-US"/>
        </w:rPr>
        <w:t xml:space="preserve">th </w:t>
      </w:r>
      <w:r w:rsidR="00DA6AD7" w:rsidRPr="006B505E">
        <w:rPr>
          <w:rFonts w:ascii="Book Antiqua" w:hAnsi="Book Antiqua"/>
          <w:sz w:val="24"/>
          <w:szCs w:val="24"/>
          <w:lang w:val="en-US"/>
        </w:rPr>
        <w:t xml:space="preserve">Department of Internal Medicine, Medical School, National and Kapodistrian University of Athens, "ATTIKON" University Hospital, Rimini 1, Haidari, 12462 Athens, Greece. </w:t>
      </w:r>
      <w:hyperlink r:id="rId9" w:history="1">
        <w:r w:rsidR="00DA6AD7" w:rsidRPr="006B505E">
          <w:rPr>
            <w:rStyle w:val="Hyperlink"/>
            <w:rFonts w:ascii="Book Antiqua" w:hAnsi="Book Antiqua"/>
            <w:color w:val="auto"/>
            <w:sz w:val="24"/>
            <w:szCs w:val="24"/>
            <w:lang w:val="en-US"/>
          </w:rPr>
          <w:t>dmaal2@yahoo.gr</w:t>
        </w:r>
      </w:hyperlink>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Telephone</w:t>
      </w:r>
      <w:r w:rsidRPr="006B505E">
        <w:rPr>
          <w:rFonts w:ascii="Book Antiqua" w:hAnsi="Book Antiqua"/>
          <w:sz w:val="24"/>
          <w:szCs w:val="24"/>
          <w:lang w:val="en-US"/>
        </w:rPr>
        <w:t>: +30</w:t>
      </w:r>
      <w:r w:rsidR="007E2CD2" w:rsidRPr="006B505E">
        <w:rPr>
          <w:rFonts w:ascii="Book Antiqua" w:hAnsi="Book Antiqua"/>
          <w:sz w:val="24"/>
          <w:szCs w:val="24"/>
          <w:lang w:val="en-US"/>
        </w:rPr>
        <w:t>-</w:t>
      </w:r>
      <w:r w:rsidRPr="006B505E">
        <w:rPr>
          <w:rFonts w:ascii="Book Antiqua" w:hAnsi="Book Antiqua"/>
          <w:sz w:val="24"/>
          <w:szCs w:val="24"/>
          <w:lang w:val="en-US"/>
        </w:rPr>
        <w:t>210</w:t>
      </w:r>
      <w:r w:rsidR="00F41C7B" w:rsidRPr="006B505E">
        <w:rPr>
          <w:rFonts w:ascii="Book Antiqua" w:hAnsi="Book Antiqua"/>
          <w:sz w:val="24"/>
          <w:szCs w:val="24"/>
          <w:lang w:val="en-US"/>
        </w:rPr>
        <w:t>-</w:t>
      </w:r>
      <w:r w:rsidRPr="006B505E">
        <w:rPr>
          <w:rFonts w:ascii="Book Antiqua" w:hAnsi="Book Antiqua"/>
          <w:sz w:val="24"/>
          <w:szCs w:val="24"/>
          <w:lang w:val="en-US"/>
        </w:rPr>
        <w:t>5831687</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Fax</w:t>
      </w:r>
      <w:r w:rsidRPr="006B505E">
        <w:rPr>
          <w:rFonts w:ascii="Book Antiqua" w:hAnsi="Book Antiqua"/>
          <w:sz w:val="24"/>
          <w:szCs w:val="24"/>
          <w:lang w:val="en-US"/>
        </w:rPr>
        <w:t>: +30</w:t>
      </w:r>
      <w:r w:rsidR="007E2CD2" w:rsidRPr="006B505E">
        <w:rPr>
          <w:rFonts w:ascii="Book Antiqua" w:hAnsi="Book Antiqua"/>
          <w:sz w:val="24"/>
          <w:szCs w:val="24"/>
          <w:lang w:val="en-US"/>
        </w:rPr>
        <w:t>-</w:t>
      </w:r>
      <w:r w:rsidRPr="006B505E">
        <w:rPr>
          <w:rFonts w:ascii="Book Antiqua" w:hAnsi="Book Antiqua"/>
          <w:sz w:val="24"/>
          <w:szCs w:val="24"/>
          <w:lang w:val="en-US"/>
        </w:rPr>
        <w:t>210</w:t>
      </w:r>
      <w:r w:rsidR="00DA6AD7" w:rsidRPr="006B505E">
        <w:rPr>
          <w:rFonts w:ascii="Book Antiqua" w:hAnsi="Book Antiqua"/>
          <w:sz w:val="24"/>
          <w:szCs w:val="24"/>
          <w:lang w:val="en-US"/>
        </w:rPr>
        <w:t>-</w:t>
      </w:r>
      <w:r w:rsidRPr="006B505E">
        <w:rPr>
          <w:rFonts w:ascii="Book Antiqua" w:hAnsi="Book Antiqua"/>
          <w:sz w:val="24"/>
          <w:szCs w:val="24"/>
          <w:lang w:val="en-US"/>
        </w:rPr>
        <w:t>5326446</w:t>
      </w:r>
    </w:p>
    <w:p w:rsidR="00244A17" w:rsidRPr="006B505E" w:rsidRDefault="00B913F5" w:rsidP="006B505E">
      <w:pPr>
        <w:pStyle w:val="NoSpacing"/>
        <w:spacing w:line="360" w:lineRule="auto"/>
        <w:jc w:val="both"/>
        <w:rPr>
          <w:rFonts w:ascii="Book Antiqua" w:hAnsi="Book Antiqua"/>
          <w:sz w:val="24"/>
          <w:szCs w:val="24"/>
          <w:lang w:val="en-US" w:eastAsia="zh-CN"/>
        </w:rPr>
      </w:pPr>
      <w:r w:rsidRPr="006B505E">
        <w:rPr>
          <w:rFonts w:ascii="Book Antiqua" w:hAnsi="Book Antiqua"/>
          <w:sz w:val="24"/>
          <w:szCs w:val="24"/>
          <w:lang w:val="en-US" w:eastAsia="zh-CN"/>
        </w:rPr>
        <w:t xml:space="preserve"> </w:t>
      </w:r>
    </w:p>
    <w:p w:rsidR="00A71C8A" w:rsidRPr="006B505E" w:rsidRDefault="00A71C8A" w:rsidP="006B505E">
      <w:pPr>
        <w:pStyle w:val="NoSpacing"/>
        <w:spacing w:line="360" w:lineRule="auto"/>
        <w:jc w:val="both"/>
        <w:rPr>
          <w:rFonts w:ascii="Book Antiqua" w:hAnsi="Book Antiqua"/>
          <w:sz w:val="24"/>
          <w:szCs w:val="24"/>
          <w:lang w:val="en-US" w:eastAsia="zh-CN"/>
        </w:rPr>
      </w:pPr>
    </w:p>
    <w:p w:rsidR="00FF67EA" w:rsidRPr="006B505E" w:rsidRDefault="00A71C8A" w:rsidP="006B505E">
      <w:pPr>
        <w:spacing w:after="0" w:line="360" w:lineRule="auto"/>
        <w:rPr>
          <w:rFonts w:ascii="Book Antiqua" w:hAnsi="Book Antiqua"/>
          <w:b/>
          <w:sz w:val="24"/>
          <w:szCs w:val="24"/>
          <w:lang w:val="en-US" w:eastAsia="zh-CN"/>
        </w:rPr>
      </w:pPr>
      <w:bookmarkStart w:id="17" w:name="OLE_LINK476"/>
      <w:bookmarkStart w:id="18" w:name="OLE_LINK477"/>
      <w:bookmarkStart w:id="19" w:name="OLE_LINK117"/>
      <w:bookmarkStart w:id="20" w:name="OLE_LINK528"/>
      <w:bookmarkStart w:id="21" w:name="OLE_LINK557"/>
      <w:r w:rsidRPr="006B505E">
        <w:rPr>
          <w:rFonts w:ascii="Book Antiqua" w:hAnsi="Book Antiqua"/>
          <w:b/>
          <w:sz w:val="24"/>
          <w:szCs w:val="24"/>
          <w:lang w:val="en-US"/>
        </w:rPr>
        <w:t>Received:</w:t>
      </w:r>
      <w:r w:rsidR="00D02735" w:rsidRPr="006B505E">
        <w:rPr>
          <w:rFonts w:ascii="Book Antiqua" w:hAnsi="Book Antiqua"/>
          <w:b/>
          <w:sz w:val="24"/>
          <w:szCs w:val="24"/>
          <w:lang w:val="en-US"/>
        </w:rPr>
        <w:t xml:space="preserve"> </w:t>
      </w:r>
      <w:r w:rsidR="00FF67EA" w:rsidRPr="006B505E">
        <w:rPr>
          <w:rFonts w:ascii="Book Antiqua" w:hAnsi="Book Antiqua" w:cs="Arial"/>
          <w:sz w:val="24"/>
          <w:szCs w:val="24"/>
          <w:shd w:val="clear" w:color="auto" w:fill="FFFFFF"/>
        </w:rPr>
        <w:t>April</w:t>
      </w:r>
      <w:r w:rsidR="00FF67EA" w:rsidRPr="006B505E">
        <w:rPr>
          <w:rFonts w:ascii="Book Antiqua" w:hAnsi="Book Antiqua"/>
          <w:sz w:val="24"/>
          <w:szCs w:val="24"/>
          <w:lang w:val="en-US"/>
        </w:rPr>
        <w:t xml:space="preserve"> </w:t>
      </w:r>
      <w:r w:rsidR="00FF67EA" w:rsidRPr="006B505E">
        <w:rPr>
          <w:rFonts w:ascii="Book Antiqua" w:hAnsi="Book Antiqua"/>
          <w:sz w:val="24"/>
          <w:szCs w:val="24"/>
          <w:lang w:val="en-US" w:eastAsia="zh-CN"/>
        </w:rPr>
        <w:t>12, 2017</w:t>
      </w:r>
    </w:p>
    <w:p w:rsidR="00A71C8A" w:rsidRPr="006B505E" w:rsidRDefault="00A71C8A" w:rsidP="006B505E">
      <w:pPr>
        <w:spacing w:after="0" w:line="360" w:lineRule="auto"/>
        <w:rPr>
          <w:rFonts w:ascii="Book Antiqua" w:hAnsi="Book Antiqua"/>
          <w:b/>
          <w:sz w:val="24"/>
          <w:szCs w:val="24"/>
          <w:lang w:val="en-US"/>
        </w:rPr>
      </w:pPr>
      <w:r w:rsidRPr="006B505E">
        <w:rPr>
          <w:rFonts w:ascii="Book Antiqua" w:hAnsi="Book Antiqua"/>
          <w:b/>
          <w:sz w:val="24"/>
          <w:szCs w:val="24"/>
          <w:lang w:val="en-US"/>
        </w:rPr>
        <w:t>Peer-review started:</w:t>
      </w:r>
      <w:r w:rsidR="00D02735" w:rsidRPr="006B505E">
        <w:rPr>
          <w:rFonts w:ascii="Book Antiqua" w:hAnsi="Book Antiqua"/>
          <w:b/>
          <w:sz w:val="24"/>
          <w:szCs w:val="24"/>
          <w:lang w:val="en-US"/>
        </w:rPr>
        <w:t xml:space="preserve"> </w:t>
      </w:r>
      <w:r w:rsidR="00B913F5" w:rsidRPr="006B505E">
        <w:rPr>
          <w:rFonts w:ascii="Book Antiqua" w:hAnsi="Book Antiqua" w:cs="Arial"/>
          <w:sz w:val="24"/>
          <w:szCs w:val="24"/>
          <w:shd w:val="clear" w:color="auto" w:fill="FFFFFF"/>
        </w:rPr>
        <w:t>April</w:t>
      </w:r>
      <w:r w:rsidR="00B913F5" w:rsidRPr="006B505E">
        <w:rPr>
          <w:rFonts w:ascii="Book Antiqua" w:hAnsi="Book Antiqua"/>
          <w:sz w:val="24"/>
          <w:szCs w:val="24"/>
          <w:lang w:val="en-US"/>
        </w:rPr>
        <w:t xml:space="preserve"> </w:t>
      </w:r>
      <w:r w:rsidR="00B913F5" w:rsidRPr="006B505E">
        <w:rPr>
          <w:rFonts w:ascii="Book Antiqua" w:hAnsi="Book Antiqua"/>
          <w:sz w:val="24"/>
          <w:szCs w:val="24"/>
          <w:lang w:val="en-US" w:eastAsia="zh-CN"/>
        </w:rPr>
        <w:t>14, 2017</w:t>
      </w:r>
    </w:p>
    <w:p w:rsidR="00FF67EA" w:rsidRPr="006B505E" w:rsidRDefault="00A71C8A" w:rsidP="006B505E">
      <w:pPr>
        <w:spacing w:after="0" w:line="360" w:lineRule="auto"/>
        <w:rPr>
          <w:rFonts w:ascii="Book Antiqua" w:hAnsi="Book Antiqua"/>
          <w:b/>
          <w:sz w:val="24"/>
          <w:szCs w:val="24"/>
          <w:lang w:val="en-US" w:eastAsia="zh-CN"/>
        </w:rPr>
      </w:pPr>
      <w:r w:rsidRPr="006B505E">
        <w:rPr>
          <w:rFonts w:ascii="Book Antiqua" w:hAnsi="Book Antiqua"/>
          <w:b/>
          <w:sz w:val="24"/>
          <w:szCs w:val="24"/>
          <w:lang w:val="en-US"/>
        </w:rPr>
        <w:t>First decision:</w:t>
      </w:r>
      <w:r w:rsidR="00D02735" w:rsidRPr="006B505E">
        <w:rPr>
          <w:rFonts w:ascii="Book Antiqua" w:hAnsi="Book Antiqua"/>
          <w:b/>
          <w:sz w:val="24"/>
          <w:szCs w:val="24"/>
          <w:lang w:val="en-US"/>
        </w:rPr>
        <w:t xml:space="preserve"> </w:t>
      </w:r>
      <w:r w:rsidR="00FF67EA" w:rsidRPr="006B505E">
        <w:rPr>
          <w:rFonts w:ascii="Book Antiqua" w:hAnsi="Book Antiqua" w:cs="Arial"/>
          <w:sz w:val="24"/>
          <w:szCs w:val="24"/>
          <w:shd w:val="clear" w:color="auto" w:fill="FFFFFF"/>
        </w:rPr>
        <w:t>June</w:t>
      </w:r>
      <w:r w:rsidR="00FF67EA" w:rsidRPr="006B505E">
        <w:rPr>
          <w:rFonts w:ascii="Book Antiqua" w:hAnsi="Book Antiqua"/>
          <w:sz w:val="24"/>
          <w:szCs w:val="24"/>
          <w:lang w:val="en-US" w:eastAsia="zh-CN"/>
        </w:rPr>
        <w:t xml:space="preserve"> </w:t>
      </w:r>
      <w:r w:rsidR="00B913F5" w:rsidRPr="006B505E">
        <w:rPr>
          <w:rFonts w:ascii="Book Antiqua" w:hAnsi="Book Antiqua"/>
          <w:sz w:val="24"/>
          <w:szCs w:val="24"/>
          <w:lang w:val="en-US" w:eastAsia="zh-CN"/>
        </w:rPr>
        <w:t>7</w:t>
      </w:r>
      <w:r w:rsidR="00FF67EA" w:rsidRPr="006B505E">
        <w:rPr>
          <w:rFonts w:ascii="Book Antiqua" w:hAnsi="Book Antiqua"/>
          <w:sz w:val="24"/>
          <w:szCs w:val="24"/>
          <w:lang w:val="en-US" w:eastAsia="zh-CN"/>
        </w:rPr>
        <w:t>, 2017</w:t>
      </w:r>
    </w:p>
    <w:p w:rsidR="00A71C8A" w:rsidRPr="006B505E" w:rsidRDefault="00A71C8A" w:rsidP="006B505E">
      <w:pPr>
        <w:spacing w:after="0" w:line="360" w:lineRule="auto"/>
        <w:rPr>
          <w:rFonts w:ascii="Book Antiqua" w:hAnsi="Book Antiqua"/>
          <w:b/>
          <w:sz w:val="24"/>
          <w:szCs w:val="24"/>
          <w:lang w:val="en-US"/>
        </w:rPr>
      </w:pPr>
      <w:r w:rsidRPr="006B505E">
        <w:rPr>
          <w:rFonts w:ascii="Book Antiqua" w:hAnsi="Book Antiqua"/>
          <w:b/>
          <w:sz w:val="24"/>
          <w:szCs w:val="24"/>
          <w:lang w:val="en-US"/>
        </w:rPr>
        <w:t>Revised:</w:t>
      </w:r>
      <w:r w:rsidR="00FF67EA" w:rsidRPr="006B505E">
        <w:rPr>
          <w:rFonts w:ascii="Book Antiqua" w:hAnsi="Book Antiqua"/>
          <w:b/>
          <w:sz w:val="24"/>
          <w:szCs w:val="24"/>
          <w:lang w:val="en-US"/>
        </w:rPr>
        <w:t xml:space="preserve"> </w:t>
      </w:r>
      <w:r w:rsidR="00B913F5" w:rsidRPr="006B505E">
        <w:rPr>
          <w:rFonts w:ascii="Book Antiqua" w:hAnsi="Book Antiqua" w:cs="Arial"/>
          <w:sz w:val="24"/>
          <w:szCs w:val="24"/>
          <w:shd w:val="clear" w:color="auto" w:fill="FFFFFF"/>
        </w:rPr>
        <w:t>June</w:t>
      </w:r>
      <w:r w:rsidR="00B913F5" w:rsidRPr="006B505E">
        <w:rPr>
          <w:rFonts w:ascii="Book Antiqua" w:hAnsi="Book Antiqua"/>
          <w:sz w:val="24"/>
          <w:szCs w:val="24"/>
          <w:lang w:val="en-US" w:eastAsia="zh-CN"/>
        </w:rPr>
        <w:t xml:space="preserve"> 22, 2017</w:t>
      </w:r>
    </w:p>
    <w:p w:rsidR="00A71C8A" w:rsidRPr="001510D0" w:rsidRDefault="00A71C8A" w:rsidP="001510D0">
      <w:pPr>
        <w:spacing w:line="360" w:lineRule="auto"/>
        <w:rPr>
          <w:rFonts w:ascii="Book Antiqua" w:hAnsi="Book Antiqua"/>
          <w:color w:val="000000"/>
          <w:sz w:val="24"/>
        </w:rPr>
      </w:pPr>
      <w:r w:rsidRPr="006B505E">
        <w:rPr>
          <w:rFonts w:ascii="Book Antiqua" w:hAnsi="Book Antiqua"/>
          <w:b/>
          <w:sz w:val="24"/>
          <w:szCs w:val="24"/>
          <w:lang w:val="en-US"/>
        </w:rPr>
        <w:t xml:space="preserve">Accepted: </w:t>
      </w:r>
      <w:bookmarkStart w:id="22" w:name="OLE_LINK135"/>
      <w:bookmarkStart w:id="23" w:name="OLE_LINK136"/>
      <w:bookmarkStart w:id="24" w:name="OLE_LINK137"/>
      <w:r w:rsidR="001510D0">
        <w:rPr>
          <w:rFonts w:ascii="Book Antiqua" w:hAnsi="Book Antiqua"/>
          <w:color w:val="000000"/>
          <w:sz w:val="24"/>
        </w:rPr>
        <w:t>July 22, 2017</w:t>
      </w:r>
      <w:bookmarkStart w:id="25" w:name="_GoBack"/>
      <w:bookmarkEnd w:id="22"/>
      <w:bookmarkEnd w:id="23"/>
      <w:bookmarkEnd w:id="24"/>
      <w:bookmarkEnd w:id="25"/>
      <w:r w:rsidRPr="006B505E">
        <w:rPr>
          <w:rFonts w:ascii="Book Antiqua" w:hAnsi="Book Antiqua"/>
          <w:sz w:val="24"/>
          <w:szCs w:val="24"/>
          <w:lang w:val="en-US"/>
        </w:rPr>
        <w:t xml:space="preserve"> </w:t>
      </w:r>
    </w:p>
    <w:p w:rsidR="00A71C8A" w:rsidRPr="006B505E" w:rsidRDefault="00A71C8A" w:rsidP="006B505E">
      <w:pPr>
        <w:spacing w:after="0" w:line="360" w:lineRule="auto"/>
        <w:rPr>
          <w:rFonts w:ascii="Book Antiqua" w:hAnsi="Book Antiqua"/>
          <w:b/>
          <w:sz w:val="24"/>
          <w:szCs w:val="24"/>
          <w:lang w:val="en-US"/>
        </w:rPr>
      </w:pPr>
      <w:r w:rsidRPr="006B505E">
        <w:rPr>
          <w:rFonts w:ascii="Book Antiqua" w:hAnsi="Book Antiqua"/>
          <w:b/>
          <w:sz w:val="24"/>
          <w:szCs w:val="24"/>
          <w:lang w:val="en-US"/>
        </w:rPr>
        <w:t>Article in press:</w:t>
      </w:r>
    </w:p>
    <w:p w:rsidR="007E2CD2" w:rsidRPr="006B505E" w:rsidRDefault="00A71C8A" w:rsidP="006B505E">
      <w:pPr>
        <w:spacing w:after="0" w:line="360" w:lineRule="auto"/>
        <w:rPr>
          <w:rFonts w:ascii="Book Antiqua" w:hAnsi="Book Antiqua"/>
          <w:b/>
          <w:sz w:val="24"/>
          <w:szCs w:val="24"/>
        </w:rPr>
      </w:pPr>
      <w:r w:rsidRPr="006B505E">
        <w:rPr>
          <w:rFonts w:ascii="Book Antiqua" w:hAnsi="Book Antiqua"/>
          <w:b/>
          <w:sz w:val="24"/>
          <w:szCs w:val="24"/>
          <w:lang w:val="en-US"/>
        </w:rPr>
        <w:t>Published online:</w:t>
      </w:r>
      <w:bookmarkEnd w:id="17"/>
      <w:bookmarkEnd w:id="18"/>
      <w:bookmarkEnd w:id="19"/>
      <w:bookmarkEnd w:id="20"/>
      <w:bookmarkEnd w:id="21"/>
    </w:p>
    <w:p w:rsidR="00244A17" w:rsidRPr="006B505E" w:rsidRDefault="00244A17" w:rsidP="006B505E">
      <w:pPr>
        <w:spacing w:after="0" w:line="360" w:lineRule="auto"/>
        <w:rPr>
          <w:rFonts w:ascii="Book Antiqua" w:hAnsi="Book Antiqua"/>
          <w:b/>
          <w:sz w:val="24"/>
          <w:szCs w:val="24"/>
          <w:lang w:val="en-US"/>
        </w:rPr>
      </w:pPr>
      <w:r w:rsidRPr="006B505E">
        <w:rPr>
          <w:rFonts w:ascii="Book Antiqua" w:hAnsi="Book Antiqua"/>
          <w:sz w:val="24"/>
          <w:szCs w:val="24"/>
          <w:lang w:val="en-US"/>
        </w:rPr>
        <w:br w:type="page"/>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lastRenderedPageBreak/>
        <w:t>Abstract</w:t>
      </w:r>
    </w:p>
    <w:p w:rsidR="00B913F5" w:rsidRPr="006B505E" w:rsidRDefault="00244A17" w:rsidP="006B505E">
      <w:pPr>
        <w:pStyle w:val="NoSpacing"/>
        <w:spacing w:line="360" w:lineRule="auto"/>
        <w:jc w:val="both"/>
        <w:rPr>
          <w:rFonts w:ascii="Book Antiqua" w:hAnsi="Book Antiqua"/>
          <w:i/>
          <w:sz w:val="24"/>
          <w:szCs w:val="24"/>
          <w:lang w:val="en-US" w:eastAsia="zh-CN"/>
        </w:rPr>
      </w:pPr>
      <w:r w:rsidRPr="006B505E">
        <w:rPr>
          <w:rFonts w:ascii="Book Antiqua" w:hAnsi="Book Antiqua"/>
          <w:b/>
          <w:i/>
          <w:sz w:val="24"/>
          <w:szCs w:val="24"/>
          <w:lang w:val="en-US"/>
        </w:rPr>
        <w:t>AIM</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To investigate the impact of </w:t>
      </w:r>
      <w:r w:rsidR="005C2B3A" w:rsidRPr="006B505E">
        <w:rPr>
          <w:rFonts w:ascii="Book Antiqua" w:hAnsi="Book Antiqua"/>
          <w:sz w:val="24"/>
          <w:szCs w:val="24"/>
          <w:lang w:val="en-US"/>
        </w:rPr>
        <w:t>thymidylate synthase</w:t>
      </w:r>
      <w:r w:rsidR="005C2B3A" w:rsidRPr="006B505E">
        <w:rPr>
          <w:rFonts w:ascii="Book Antiqua" w:hAnsi="Book Antiqua"/>
          <w:i/>
          <w:sz w:val="24"/>
          <w:szCs w:val="24"/>
          <w:lang w:val="en-US"/>
        </w:rPr>
        <w:t xml:space="preserve"> </w:t>
      </w:r>
      <w:r w:rsidR="005C2B3A" w:rsidRPr="006B505E">
        <w:rPr>
          <w:rFonts w:ascii="Book Antiqua" w:hAnsi="Book Antiqua"/>
          <w:sz w:val="24"/>
          <w:szCs w:val="24"/>
          <w:lang w:val="en-US" w:eastAsia="zh-CN"/>
        </w:rPr>
        <w:t>(</w:t>
      </w:r>
      <w:r w:rsidRPr="006B505E">
        <w:rPr>
          <w:rFonts w:ascii="Book Antiqua" w:hAnsi="Book Antiqua"/>
          <w:i/>
          <w:sz w:val="24"/>
          <w:szCs w:val="24"/>
          <w:lang w:val="en-US"/>
        </w:rPr>
        <w:t>TYMS</w:t>
      </w:r>
      <w:r w:rsidR="005C2B3A" w:rsidRPr="006B505E">
        <w:rPr>
          <w:rFonts w:ascii="Book Antiqua" w:hAnsi="Book Antiqua"/>
          <w:sz w:val="24"/>
          <w:szCs w:val="24"/>
          <w:lang w:val="en-US" w:eastAsia="zh-CN"/>
        </w:rPr>
        <w:t>)</w:t>
      </w:r>
      <w:r w:rsidRPr="006B505E">
        <w:rPr>
          <w:rFonts w:ascii="Book Antiqua" w:hAnsi="Book Antiqua"/>
          <w:i/>
          <w:sz w:val="24"/>
          <w:szCs w:val="24"/>
          <w:lang w:val="en-US"/>
        </w:rPr>
        <w:t>, KRAS</w:t>
      </w:r>
      <w:r w:rsidRPr="006B505E">
        <w:rPr>
          <w:rFonts w:ascii="Book Antiqua" w:hAnsi="Book Antiqua"/>
          <w:sz w:val="24"/>
          <w:szCs w:val="24"/>
          <w:lang w:val="en-US"/>
        </w:rPr>
        <w:t xml:space="preserve"> and </w:t>
      </w:r>
      <w:r w:rsidRPr="006B505E">
        <w:rPr>
          <w:rFonts w:ascii="Book Antiqua" w:hAnsi="Book Antiqua"/>
          <w:i/>
          <w:sz w:val="24"/>
          <w:szCs w:val="24"/>
          <w:lang w:val="en-US"/>
        </w:rPr>
        <w:t>BRAF</w:t>
      </w:r>
      <w:r w:rsidRPr="006B505E">
        <w:rPr>
          <w:rFonts w:ascii="Book Antiqua" w:hAnsi="Book Antiqua"/>
          <w:sz w:val="24"/>
          <w:szCs w:val="24"/>
          <w:lang w:val="en-US"/>
        </w:rPr>
        <w:t xml:space="preserve"> in the survival of metastatic colorectal cancer (mCRC) patients treated with chemotherapy. </w:t>
      </w:r>
    </w:p>
    <w:p w:rsidR="00244A17" w:rsidRPr="006B505E" w:rsidRDefault="00244A17" w:rsidP="006B505E">
      <w:pPr>
        <w:pStyle w:val="NoSpacing"/>
        <w:spacing w:line="360" w:lineRule="auto"/>
        <w:jc w:val="both"/>
        <w:rPr>
          <w:rFonts w:ascii="Book Antiqua" w:hAnsi="Book Antiqua"/>
          <w:b/>
          <w:sz w:val="24"/>
          <w:szCs w:val="24"/>
          <w:u w:val="single"/>
          <w:lang w:val="en-US"/>
        </w:rPr>
      </w:pPr>
    </w:p>
    <w:p w:rsidR="00B913F5" w:rsidRPr="006B505E" w:rsidRDefault="00244A17" w:rsidP="006B505E">
      <w:pPr>
        <w:pStyle w:val="NoSpacing"/>
        <w:spacing w:line="360" w:lineRule="auto"/>
        <w:jc w:val="both"/>
        <w:rPr>
          <w:rFonts w:ascii="Book Antiqua" w:hAnsi="Book Antiqua"/>
          <w:i/>
          <w:sz w:val="24"/>
          <w:szCs w:val="24"/>
          <w:lang w:val="en-US" w:eastAsia="zh-CN"/>
        </w:rPr>
      </w:pPr>
      <w:r w:rsidRPr="006B505E">
        <w:rPr>
          <w:rFonts w:ascii="Book Antiqua" w:hAnsi="Book Antiqua"/>
          <w:b/>
          <w:i/>
          <w:sz w:val="24"/>
          <w:szCs w:val="24"/>
          <w:lang w:val="en-US"/>
        </w:rPr>
        <w:t>METHODS</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Clinical data were collected retrospectively from records of consecutive patients with mCRC treated with fluoropyrimidine-based chemotherapy from 1/2005 to 1/2007. Formalin-fixed paraffin-embedded tissues were retrieved for analysis. </w:t>
      </w:r>
      <w:r w:rsidRPr="006B505E">
        <w:rPr>
          <w:rFonts w:ascii="Book Antiqua" w:hAnsi="Book Antiqua"/>
          <w:i/>
          <w:sz w:val="24"/>
          <w:szCs w:val="24"/>
          <w:lang w:val="en-US"/>
        </w:rPr>
        <w:t>TYMS</w:t>
      </w:r>
      <w:r w:rsidRPr="006B505E">
        <w:rPr>
          <w:rFonts w:ascii="Book Antiqua" w:hAnsi="Book Antiqua"/>
          <w:sz w:val="24"/>
          <w:szCs w:val="24"/>
          <w:lang w:val="en-US"/>
        </w:rPr>
        <w:t xml:space="preserve"> genotypes were identified with restriction fragment analysis PCR, while </w:t>
      </w:r>
      <w:r w:rsidRPr="006B505E">
        <w:rPr>
          <w:rFonts w:ascii="Book Antiqua" w:hAnsi="Book Antiqua"/>
          <w:i/>
          <w:sz w:val="24"/>
          <w:szCs w:val="24"/>
          <w:lang w:val="en-US"/>
        </w:rPr>
        <w:t>KRAS</w:t>
      </w:r>
      <w:r w:rsidRPr="006B505E">
        <w:rPr>
          <w:rFonts w:ascii="Book Antiqua" w:hAnsi="Book Antiqua"/>
          <w:sz w:val="24"/>
          <w:szCs w:val="24"/>
          <w:lang w:val="en-US"/>
        </w:rPr>
        <w:t xml:space="preserve"> and </w:t>
      </w:r>
      <w:r w:rsidRPr="006B505E">
        <w:rPr>
          <w:rFonts w:ascii="Book Antiqua" w:hAnsi="Book Antiqua"/>
          <w:i/>
          <w:sz w:val="24"/>
          <w:szCs w:val="24"/>
          <w:lang w:val="en-US"/>
        </w:rPr>
        <w:t>BRAF</w:t>
      </w:r>
      <w:r w:rsidRPr="006B505E">
        <w:rPr>
          <w:rFonts w:ascii="Book Antiqua" w:hAnsi="Book Antiqua"/>
          <w:sz w:val="24"/>
          <w:szCs w:val="24"/>
          <w:lang w:val="en-US"/>
        </w:rPr>
        <w:t xml:space="preserve"> mutation status was evaluated using real-time PCR assays. </w:t>
      </w:r>
      <w:r w:rsidRPr="006B505E">
        <w:rPr>
          <w:rFonts w:ascii="Book Antiqua" w:hAnsi="Book Antiqua"/>
          <w:bCs/>
          <w:i/>
          <w:sz w:val="24"/>
          <w:szCs w:val="24"/>
          <w:lang w:val="en-US"/>
        </w:rPr>
        <w:t>TYMS</w:t>
      </w:r>
      <w:r w:rsidRPr="006B505E">
        <w:rPr>
          <w:rFonts w:ascii="Book Antiqua" w:hAnsi="Book Antiqua"/>
          <w:bCs/>
          <w:sz w:val="24"/>
          <w:szCs w:val="24"/>
          <w:lang w:val="en-US"/>
        </w:rPr>
        <w:t>-gene polymorphisms of each of the 3’</w:t>
      </w:r>
      <w:r w:rsidR="00AD29C9" w:rsidRPr="006B505E">
        <w:rPr>
          <w:rFonts w:ascii="Book Antiqua" w:hAnsi="Book Antiqua"/>
          <w:sz w:val="24"/>
          <w:szCs w:val="24"/>
          <w:lang w:val="en-US"/>
        </w:rPr>
        <w:t xml:space="preserve"> untranslated region</w:t>
      </w:r>
      <w:r w:rsidR="00AD29C9" w:rsidRPr="006B505E">
        <w:rPr>
          <w:rFonts w:ascii="Book Antiqua" w:hAnsi="Book Antiqua"/>
          <w:bCs/>
          <w:sz w:val="24"/>
          <w:szCs w:val="24"/>
          <w:lang w:val="en-US"/>
        </w:rPr>
        <w:t xml:space="preserve"> </w:t>
      </w:r>
      <w:r w:rsidR="00AD29C9" w:rsidRPr="006B505E">
        <w:rPr>
          <w:rFonts w:ascii="Book Antiqua" w:hAnsi="Book Antiqua"/>
          <w:bCs/>
          <w:sz w:val="24"/>
          <w:szCs w:val="24"/>
          <w:lang w:val="en-US" w:eastAsia="zh-CN"/>
        </w:rPr>
        <w:t>(</w:t>
      </w:r>
      <w:r w:rsidRPr="006B505E">
        <w:rPr>
          <w:rFonts w:ascii="Book Antiqua" w:hAnsi="Book Antiqua"/>
          <w:bCs/>
          <w:sz w:val="24"/>
          <w:szCs w:val="24"/>
          <w:lang w:val="en-US"/>
        </w:rPr>
        <w:t>UTR</w:t>
      </w:r>
      <w:r w:rsidR="00AD29C9" w:rsidRPr="006B505E">
        <w:rPr>
          <w:rFonts w:ascii="Book Antiqua" w:hAnsi="Book Antiqua"/>
          <w:bCs/>
          <w:sz w:val="24"/>
          <w:szCs w:val="24"/>
          <w:lang w:val="en-US" w:eastAsia="zh-CN"/>
        </w:rPr>
        <w:t>)</w:t>
      </w:r>
      <w:r w:rsidRPr="006B505E">
        <w:rPr>
          <w:rFonts w:ascii="Book Antiqua" w:hAnsi="Book Antiqua"/>
          <w:bCs/>
          <w:sz w:val="24"/>
          <w:szCs w:val="24"/>
          <w:lang w:val="en-US"/>
        </w:rPr>
        <w:t xml:space="preserve"> and 5’UTR were classified into three groups according to the probability they have for high, medium and low TYMS expression (and similar levels of risk) based on evidence from previous studies. </w:t>
      </w:r>
      <w:r w:rsidRPr="006B505E">
        <w:rPr>
          <w:rFonts w:ascii="Book Antiqua" w:hAnsi="Book Antiqua"/>
          <w:sz w:val="24"/>
          <w:szCs w:val="24"/>
          <w:lang w:val="en-US"/>
        </w:rPr>
        <w:t>Univariable and multivariable survival analyses were performed.</w:t>
      </w:r>
    </w:p>
    <w:p w:rsidR="00244A17" w:rsidRPr="006B505E" w:rsidRDefault="00244A17" w:rsidP="006B505E">
      <w:pPr>
        <w:pStyle w:val="NoSpacing"/>
        <w:spacing w:line="360" w:lineRule="auto"/>
        <w:jc w:val="both"/>
        <w:rPr>
          <w:rFonts w:ascii="Book Antiqua" w:hAnsi="Book Antiqua"/>
          <w:i/>
          <w:sz w:val="24"/>
          <w:szCs w:val="24"/>
          <w:u w:val="single"/>
          <w:lang w:val="en-US"/>
        </w:rPr>
      </w:pPr>
    </w:p>
    <w:p w:rsidR="00B913F5" w:rsidRPr="006B505E" w:rsidRDefault="00244A17" w:rsidP="006B505E">
      <w:pPr>
        <w:pStyle w:val="NoSpacing"/>
        <w:spacing w:line="360" w:lineRule="auto"/>
        <w:jc w:val="both"/>
        <w:rPr>
          <w:rFonts w:ascii="Book Antiqua" w:hAnsi="Book Antiqua"/>
          <w:i/>
          <w:sz w:val="24"/>
          <w:szCs w:val="24"/>
          <w:lang w:val="en-US" w:eastAsia="zh-CN"/>
        </w:rPr>
      </w:pPr>
      <w:r w:rsidRPr="006B505E">
        <w:rPr>
          <w:rFonts w:ascii="Book Antiqua" w:hAnsi="Book Antiqua"/>
          <w:b/>
          <w:i/>
          <w:sz w:val="24"/>
          <w:szCs w:val="24"/>
          <w:lang w:val="en-US"/>
        </w:rPr>
        <w:t>RESULTS</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The analysis recovered 89 patients with mCRC (46.1%</w:t>
      </w:r>
      <w:r w:rsidRPr="006B505E">
        <w:rPr>
          <w:rFonts w:ascii="Book Antiqua" w:hAnsi="Book Antiqua"/>
          <w:i/>
          <w:sz w:val="24"/>
          <w:szCs w:val="24"/>
          <w:lang w:val="en-US"/>
        </w:rPr>
        <w:t xml:space="preserve"> de novo </w:t>
      </w:r>
      <w:r w:rsidRPr="006B505E">
        <w:rPr>
          <w:rFonts w:ascii="Book Antiqua" w:hAnsi="Book Antiqua"/>
          <w:sz w:val="24"/>
          <w:szCs w:val="24"/>
          <w:lang w:val="en-US"/>
        </w:rPr>
        <w:t>metastatic disease and 53.9% relapsed). Of these, 46 patients (51.7%) had colon and 43 (48.3%) rectal primary. All patients were treated with fluoropyrimidines-based chemotherapy (5FU or capecitabine) single-agent or in combination with irinotecan or/and oxaliplatin or/and bevacizumab. With a median follow up time of 14.8 mo</w:t>
      </w:r>
      <w:r w:rsidR="00380CFF">
        <w:rPr>
          <w:rFonts w:ascii="Book Antiqua" w:hAnsi="Book Antiqua" w:hint="eastAsia"/>
          <w:sz w:val="24"/>
          <w:szCs w:val="24"/>
          <w:lang w:val="en-US" w:eastAsia="zh-CN"/>
        </w:rPr>
        <w:t xml:space="preserve"> </w:t>
      </w:r>
      <w:r w:rsidRPr="006B505E">
        <w:rPr>
          <w:rFonts w:ascii="Book Antiqua" w:hAnsi="Book Antiqua"/>
          <w:sz w:val="24"/>
          <w:szCs w:val="24"/>
          <w:lang w:val="en-US"/>
        </w:rPr>
        <w:t xml:space="preserve">(range 0-119.8), 85 patients (95.5%) experienced disease progression and 63 deaths (70.8%) were recorded. The 3-year and 5-year OS rate was 25.4% and 7.7% while the 3-year </w:t>
      </w:r>
      <w:r w:rsidR="007F672E" w:rsidRPr="006B505E">
        <w:rPr>
          <w:rFonts w:ascii="Book Antiqua" w:hAnsi="Book Antiqua"/>
          <w:bCs/>
          <w:sz w:val="24"/>
          <w:szCs w:val="24"/>
          <w:lang w:val="en-US" w:eastAsia="zh-CN"/>
        </w:rPr>
        <w:t>p</w:t>
      </w:r>
      <w:r w:rsidR="007F672E" w:rsidRPr="006B505E">
        <w:rPr>
          <w:rFonts w:ascii="Book Antiqua" w:hAnsi="Book Antiqua"/>
          <w:bCs/>
          <w:sz w:val="24"/>
          <w:szCs w:val="24"/>
          <w:lang w:val="en-US"/>
        </w:rPr>
        <w:t>rogression-free survival</w:t>
      </w:r>
      <w:r w:rsidR="007F672E" w:rsidRPr="006B505E">
        <w:rPr>
          <w:rFonts w:ascii="Book Antiqua" w:hAnsi="Book Antiqua"/>
          <w:sz w:val="24"/>
          <w:szCs w:val="24"/>
          <w:lang w:val="en-US"/>
        </w:rPr>
        <w:t xml:space="preserve"> </w:t>
      </w:r>
      <w:r w:rsidR="007F672E" w:rsidRPr="006B505E">
        <w:rPr>
          <w:rFonts w:ascii="Book Antiqua" w:hAnsi="Book Antiqua"/>
          <w:sz w:val="24"/>
          <w:szCs w:val="24"/>
          <w:lang w:val="en-US" w:eastAsia="zh-CN"/>
        </w:rPr>
        <w:t>(</w:t>
      </w:r>
      <w:r w:rsidRPr="006B505E">
        <w:rPr>
          <w:rFonts w:ascii="Book Antiqua" w:hAnsi="Book Antiqua"/>
          <w:sz w:val="24"/>
          <w:szCs w:val="24"/>
          <w:lang w:val="en-US"/>
        </w:rPr>
        <w:t>PFS</w:t>
      </w:r>
      <w:r w:rsidR="007F672E" w:rsidRPr="006B505E">
        <w:rPr>
          <w:rFonts w:ascii="Book Antiqua" w:hAnsi="Book Antiqua"/>
          <w:sz w:val="24"/>
          <w:szCs w:val="24"/>
          <w:lang w:val="en-US" w:eastAsia="zh-CN"/>
        </w:rPr>
        <w:t>)</w:t>
      </w:r>
      <w:r w:rsidRPr="006B505E">
        <w:rPr>
          <w:rFonts w:ascii="Book Antiqua" w:hAnsi="Book Antiqua"/>
          <w:sz w:val="24"/>
          <w:szCs w:val="24"/>
          <w:lang w:val="en-US"/>
        </w:rPr>
        <w:t xml:space="preserve"> rate was 7.1%. Multivariate analysis of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w:t>
      </w:r>
      <w:r w:rsidRPr="006B505E">
        <w:rPr>
          <w:rFonts w:ascii="Book Antiqua" w:hAnsi="Book Antiqua"/>
          <w:i/>
          <w:sz w:val="24"/>
          <w:szCs w:val="24"/>
          <w:lang w:val="en-US"/>
        </w:rPr>
        <w:t>KRAS</w:t>
      </w:r>
      <w:r w:rsidRPr="006B505E">
        <w:rPr>
          <w:rFonts w:ascii="Book Antiqua" w:hAnsi="Book Antiqua"/>
          <w:sz w:val="24"/>
          <w:szCs w:val="24"/>
          <w:lang w:val="en-US"/>
        </w:rPr>
        <w:t xml:space="preserve"> and </w:t>
      </w:r>
      <w:r w:rsidRPr="006B505E">
        <w:rPr>
          <w:rFonts w:ascii="Book Antiqua" w:hAnsi="Book Antiqua"/>
          <w:i/>
          <w:sz w:val="24"/>
          <w:szCs w:val="24"/>
          <w:lang w:val="en-US"/>
        </w:rPr>
        <w:t xml:space="preserve">BRAF </w:t>
      </w:r>
      <w:r w:rsidRPr="006B505E">
        <w:rPr>
          <w:rFonts w:ascii="Book Antiqua" w:hAnsi="Book Antiqua"/>
          <w:sz w:val="24"/>
          <w:szCs w:val="24"/>
          <w:lang w:val="en-US"/>
        </w:rPr>
        <w:t xml:space="preserve">with clinicopathological parameters indicated that </w:t>
      </w:r>
      <w:r w:rsidRPr="006B505E">
        <w:rPr>
          <w:rFonts w:ascii="Book Antiqua" w:hAnsi="Book Antiqua"/>
          <w:i/>
          <w:sz w:val="24"/>
          <w:szCs w:val="24"/>
          <w:lang w:val="en-US"/>
        </w:rPr>
        <w:t>TYMS</w:t>
      </w:r>
      <w:r w:rsidRPr="006B505E">
        <w:rPr>
          <w:rFonts w:ascii="Book Antiqua" w:hAnsi="Book Antiqua"/>
          <w:sz w:val="24"/>
          <w:szCs w:val="24"/>
          <w:lang w:val="en-US"/>
        </w:rPr>
        <w:t xml:space="preserve"> 3’UTR polymorphisms are associated with risk for disease progression and death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5 and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3 respectively). When compared to tumors without any del </w:t>
      </w:r>
      <w:r w:rsidRPr="006B505E">
        <w:rPr>
          <w:rFonts w:ascii="Book Antiqua" w:hAnsi="Book Antiqua"/>
          <w:sz w:val="24"/>
          <w:szCs w:val="24"/>
          <w:lang w:val="en-US"/>
        </w:rPr>
        <w:lastRenderedPageBreak/>
        <w:t>allele (genotypes ins/ins and ins/</w:t>
      </w:r>
      <w:r w:rsidR="006457A5" w:rsidRPr="006B505E">
        <w:rPr>
          <w:rFonts w:ascii="Book Antiqua" w:hAnsi="Book Antiqua" w:cs="Arial"/>
          <w:sz w:val="24"/>
          <w:szCs w:val="24"/>
          <w:shd w:val="clear" w:color="auto" w:fill="FFFFFF"/>
        </w:rPr>
        <w:t xml:space="preserve"> </w:t>
      </w:r>
      <w:r w:rsidR="006457A5" w:rsidRPr="006B505E">
        <w:rPr>
          <w:rFonts w:ascii="Book Antiqua" w:hAnsi="Book Antiqua"/>
          <w:sz w:val="24"/>
          <w:szCs w:val="24"/>
          <w:lang w:val="en-US"/>
        </w:rPr>
        <w:t xml:space="preserve">loss of heterozygosity </w:t>
      </w:r>
      <w:r w:rsidR="006457A5" w:rsidRPr="006B505E">
        <w:rPr>
          <w:rFonts w:ascii="Book Antiqua" w:hAnsi="Book Antiqua"/>
          <w:sz w:val="24"/>
          <w:szCs w:val="24"/>
          <w:lang w:val="en-US" w:eastAsia="zh-CN"/>
        </w:rPr>
        <w:t>(</w:t>
      </w:r>
      <w:r w:rsidRPr="006B505E">
        <w:rPr>
          <w:rFonts w:ascii="Book Antiqua" w:hAnsi="Book Antiqua"/>
          <w:sz w:val="24"/>
          <w:szCs w:val="24"/>
          <w:lang w:val="en-US"/>
        </w:rPr>
        <w:t>LOH</w:t>
      </w:r>
      <w:r w:rsidR="006457A5" w:rsidRPr="006B505E">
        <w:rPr>
          <w:rFonts w:ascii="Book Antiqua" w:hAnsi="Book Antiqua"/>
          <w:sz w:val="24"/>
          <w:szCs w:val="24"/>
          <w:lang w:val="en-US" w:eastAsia="zh-CN"/>
        </w:rPr>
        <w:t>)</w:t>
      </w:r>
      <w:r w:rsidRPr="006B505E">
        <w:rPr>
          <w:rFonts w:ascii="Book Antiqua" w:hAnsi="Book Antiqua"/>
          <w:sz w:val="24"/>
          <w:szCs w:val="24"/>
          <w:lang w:val="en-US"/>
        </w:rPr>
        <w:t xml:space="preserve"> linked with high </w:t>
      </w:r>
      <w:r w:rsidRPr="006B505E">
        <w:rPr>
          <w:rFonts w:ascii="Book Antiqua" w:hAnsi="Book Antiqua"/>
          <w:i/>
          <w:sz w:val="24"/>
          <w:szCs w:val="24"/>
          <w:lang w:val="en-US"/>
        </w:rPr>
        <w:t xml:space="preserve">TYMS </w:t>
      </w:r>
      <w:r w:rsidRPr="006B505E">
        <w:rPr>
          <w:rFonts w:ascii="Book Antiqua" w:hAnsi="Book Antiqua"/>
          <w:sz w:val="24"/>
          <w:szCs w:val="24"/>
          <w:lang w:val="en-US"/>
        </w:rPr>
        <w:t xml:space="preserve">expression) tumors with del/del genotype (low expression group) and tumors with ins/del or del/LOH (intermediate expression group) have lower risk for disease progression (HR 0.432 95%CI 0.198-0.946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4 and HR 0.513 95%CI 0.287-0.919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3 respectively) and death (HR 0.366 95%CI 0.162-0.827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2 HR 0.559 95%CI 0.309-1.113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6 respectively). Additionally, </w:t>
      </w:r>
      <w:r w:rsidRPr="006B505E">
        <w:rPr>
          <w:rFonts w:ascii="Book Antiqua" w:hAnsi="Book Antiqua"/>
          <w:i/>
          <w:sz w:val="24"/>
          <w:szCs w:val="24"/>
          <w:lang w:val="en-US"/>
        </w:rPr>
        <w:t>KRAS</w:t>
      </w:r>
      <w:r w:rsidRPr="006B505E">
        <w:rPr>
          <w:rFonts w:ascii="Book Antiqua" w:hAnsi="Book Antiqua"/>
          <w:sz w:val="24"/>
          <w:szCs w:val="24"/>
          <w:lang w:val="en-US"/>
        </w:rPr>
        <w:t xml:space="preserve"> mutation was associated independently with the risk of disease progression (HR 1.600 95%CI 1.011-2.531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0.05). The addition of irinotecan in 1</w:t>
      </w:r>
      <w:r w:rsidRPr="006B505E">
        <w:rPr>
          <w:rFonts w:ascii="Book Antiqua" w:hAnsi="Book Antiqua"/>
          <w:sz w:val="24"/>
          <w:szCs w:val="24"/>
          <w:vertAlign w:val="superscript"/>
          <w:lang w:val="en-US"/>
        </w:rPr>
        <w:t>st</w:t>
      </w:r>
      <w:r w:rsidRPr="006B505E">
        <w:rPr>
          <w:rFonts w:ascii="Book Antiqua" w:hAnsi="Book Antiqua"/>
          <w:sz w:val="24"/>
          <w:szCs w:val="24"/>
          <w:lang w:val="en-US"/>
        </w:rPr>
        <w:t xml:space="preserve"> line chemotherapy was associated independently with lower risk for disease progression and death (HR 0.600 95%CI 0.372-0.969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4 and HR 0.352 95%CI 0.164-0.757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0.01 respectively).</w:t>
      </w:r>
    </w:p>
    <w:p w:rsidR="00244A17" w:rsidRPr="006B505E" w:rsidRDefault="00244A17" w:rsidP="006B505E">
      <w:pPr>
        <w:pStyle w:val="NoSpacing"/>
        <w:spacing w:line="360" w:lineRule="auto"/>
        <w:jc w:val="both"/>
        <w:rPr>
          <w:rFonts w:ascii="Book Antiqua" w:hAnsi="Book Antiqua"/>
          <w:b/>
          <w:sz w:val="24"/>
          <w:szCs w:val="24"/>
          <w:lang w:val="en-US"/>
        </w:rPr>
      </w:pPr>
    </w:p>
    <w:p w:rsidR="00757B3B" w:rsidRPr="006B505E" w:rsidRDefault="00244A17" w:rsidP="006B505E">
      <w:pPr>
        <w:pStyle w:val="NoSpacing"/>
        <w:spacing w:line="360" w:lineRule="auto"/>
        <w:jc w:val="both"/>
        <w:rPr>
          <w:rFonts w:ascii="Book Antiqua" w:hAnsi="Book Antiqua"/>
          <w:b/>
          <w:i/>
          <w:sz w:val="24"/>
          <w:szCs w:val="24"/>
          <w:lang w:val="en-US" w:eastAsia="zh-CN"/>
        </w:rPr>
      </w:pPr>
      <w:r w:rsidRPr="006B505E">
        <w:rPr>
          <w:rFonts w:ascii="Book Antiqua" w:hAnsi="Book Antiqua"/>
          <w:b/>
          <w:i/>
          <w:sz w:val="24"/>
          <w:szCs w:val="24"/>
          <w:lang w:val="en-US"/>
        </w:rPr>
        <w:t>CONCLUSION</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The </w:t>
      </w:r>
      <w:r w:rsidRPr="006B505E">
        <w:rPr>
          <w:rFonts w:ascii="Book Antiqua" w:hAnsi="Book Antiqua"/>
          <w:i/>
          <w:sz w:val="24"/>
          <w:szCs w:val="24"/>
          <w:lang w:val="en-US"/>
        </w:rPr>
        <w:t>TYMS</w:t>
      </w:r>
      <w:r w:rsidRPr="006B505E">
        <w:rPr>
          <w:rFonts w:ascii="Book Antiqua" w:hAnsi="Book Antiqua"/>
          <w:sz w:val="24"/>
          <w:szCs w:val="24"/>
          <w:lang w:val="en-US"/>
        </w:rPr>
        <w:t xml:space="preserve"> genotypes ins/ins and ins/LOH associate with worst prognosis in mCRC patients under fluoropyrimidine-based chemotherapy. Large prospective studies are needed for validation of our findings. </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i/>
          <w:sz w:val="24"/>
          <w:szCs w:val="24"/>
          <w:lang w:val="en-US" w:eastAsia="zh-CN"/>
        </w:rPr>
      </w:pPr>
      <w:r w:rsidRPr="006B505E">
        <w:rPr>
          <w:rFonts w:ascii="Book Antiqua" w:hAnsi="Book Antiqua"/>
          <w:b/>
          <w:sz w:val="24"/>
          <w:szCs w:val="24"/>
          <w:lang w:val="en-US"/>
        </w:rPr>
        <w:t xml:space="preserve">Key words: </w:t>
      </w:r>
      <w:r w:rsidR="00A71C8A" w:rsidRPr="006B505E">
        <w:rPr>
          <w:rFonts w:ascii="Book Antiqua" w:hAnsi="Book Antiqua"/>
          <w:sz w:val="24"/>
          <w:szCs w:val="24"/>
          <w:lang w:val="en-US"/>
        </w:rPr>
        <w:t xml:space="preserve">Thymidylate </w:t>
      </w:r>
      <w:r w:rsidRPr="006B505E">
        <w:rPr>
          <w:rFonts w:ascii="Book Antiqua" w:hAnsi="Book Antiqua"/>
          <w:sz w:val="24"/>
          <w:szCs w:val="24"/>
          <w:lang w:val="en-US"/>
        </w:rPr>
        <w:t xml:space="preserve">synthase; </w:t>
      </w:r>
      <w:r w:rsidR="00A71C8A" w:rsidRPr="006B505E">
        <w:rPr>
          <w:rFonts w:ascii="Book Antiqua" w:hAnsi="Book Antiqua"/>
          <w:sz w:val="24"/>
          <w:szCs w:val="24"/>
          <w:lang w:val="en-US"/>
        </w:rPr>
        <w:t>Polymorphisms</w:t>
      </w:r>
      <w:r w:rsidRPr="006B505E">
        <w:rPr>
          <w:rFonts w:ascii="Book Antiqua" w:hAnsi="Book Antiqua"/>
          <w:sz w:val="24"/>
          <w:szCs w:val="24"/>
          <w:lang w:val="en-US"/>
        </w:rPr>
        <w:t xml:space="preserve">; </w:t>
      </w:r>
      <w:r w:rsidR="00F475BA" w:rsidRPr="006B505E">
        <w:rPr>
          <w:rFonts w:ascii="Book Antiqua" w:hAnsi="Book Antiqua"/>
          <w:sz w:val="24"/>
          <w:szCs w:val="24"/>
          <w:lang w:val="en-US"/>
        </w:rPr>
        <w:t>mCRC</w:t>
      </w:r>
      <w:r w:rsidRPr="006B505E">
        <w:rPr>
          <w:rFonts w:ascii="Book Antiqua" w:hAnsi="Book Antiqua"/>
          <w:sz w:val="24"/>
          <w:szCs w:val="24"/>
          <w:lang w:val="en-US"/>
        </w:rPr>
        <w:t xml:space="preserve">; </w:t>
      </w:r>
      <w:r w:rsidR="00476955" w:rsidRPr="006B505E">
        <w:rPr>
          <w:rFonts w:ascii="Book Antiqua" w:hAnsi="Book Antiqua"/>
          <w:sz w:val="24"/>
          <w:szCs w:val="24"/>
          <w:lang w:val="en-US"/>
        </w:rPr>
        <w:t xml:space="preserve">Loss </w:t>
      </w:r>
      <w:r w:rsidR="00757B3B" w:rsidRPr="006B505E">
        <w:rPr>
          <w:rFonts w:ascii="Book Antiqua" w:hAnsi="Book Antiqua"/>
          <w:sz w:val="24"/>
          <w:szCs w:val="24"/>
          <w:lang w:val="en-US"/>
        </w:rPr>
        <w:t>of heterozygosity</w:t>
      </w:r>
      <w:r w:rsidRPr="006B505E">
        <w:rPr>
          <w:rFonts w:ascii="Book Antiqua" w:hAnsi="Book Antiqua"/>
          <w:sz w:val="24"/>
          <w:szCs w:val="24"/>
          <w:lang w:val="en-US"/>
        </w:rPr>
        <w:t xml:space="preserve">; </w:t>
      </w:r>
      <w:r w:rsidR="00A71C8A" w:rsidRPr="006B505E">
        <w:rPr>
          <w:rFonts w:ascii="Book Antiqua" w:hAnsi="Book Antiqua"/>
          <w:sz w:val="24"/>
          <w:szCs w:val="24"/>
          <w:lang w:val="en-US"/>
        </w:rPr>
        <w:t>Survival</w:t>
      </w:r>
      <w:r w:rsidRPr="006B505E">
        <w:rPr>
          <w:rFonts w:ascii="Book Antiqua" w:hAnsi="Book Antiqua"/>
          <w:sz w:val="24"/>
          <w:szCs w:val="24"/>
          <w:lang w:val="en-US"/>
        </w:rPr>
        <w:t xml:space="preserve">; </w:t>
      </w:r>
      <w:r w:rsidR="00A71C8A" w:rsidRPr="006B505E">
        <w:rPr>
          <w:rFonts w:ascii="Book Antiqua" w:hAnsi="Book Antiqua"/>
          <w:sz w:val="24"/>
          <w:szCs w:val="24"/>
          <w:lang w:val="en-US"/>
        </w:rPr>
        <w:t>Chemotherapy</w:t>
      </w:r>
      <w:r w:rsidRPr="006B505E">
        <w:rPr>
          <w:rFonts w:ascii="Book Antiqua" w:hAnsi="Book Antiqua"/>
          <w:sz w:val="24"/>
          <w:szCs w:val="24"/>
          <w:lang w:val="en-US"/>
        </w:rPr>
        <w:t xml:space="preserve">; </w:t>
      </w:r>
      <w:r w:rsidRPr="006B505E">
        <w:rPr>
          <w:rFonts w:ascii="Book Antiqua" w:hAnsi="Book Antiqua"/>
          <w:i/>
          <w:sz w:val="24"/>
          <w:szCs w:val="24"/>
          <w:lang w:val="en-US"/>
        </w:rPr>
        <w:t>KRAS</w:t>
      </w:r>
      <w:r w:rsidRPr="006B505E">
        <w:rPr>
          <w:rFonts w:ascii="Book Antiqua" w:hAnsi="Book Antiqua"/>
          <w:sz w:val="24"/>
          <w:szCs w:val="24"/>
          <w:lang w:val="en-US"/>
        </w:rPr>
        <w:t xml:space="preserve">; </w:t>
      </w:r>
      <w:r w:rsidRPr="006B505E">
        <w:rPr>
          <w:rFonts w:ascii="Book Antiqua" w:hAnsi="Book Antiqua"/>
          <w:i/>
          <w:sz w:val="24"/>
          <w:szCs w:val="24"/>
          <w:lang w:val="en-US"/>
        </w:rPr>
        <w:t>BRAF;</w:t>
      </w:r>
      <w:r w:rsidR="00B13444" w:rsidRPr="006B505E">
        <w:rPr>
          <w:rFonts w:ascii="Book Antiqua" w:hAnsi="Book Antiqua"/>
          <w:i/>
          <w:sz w:val="24"/>
          <w:szCs w:val="24"/>
          <w:lang w:val="en-US"/>
        </w:rPr>
        <w:t xml:space="preserve"> </w:t>
      </w:r>
      <w:r w:rsidRPr="006B505E">
        <w:rPr>
          <w:rFonts w:ascii="Book Antiqua" w:hAnsi="Book Antiqua"/>
          <w:i/>
          <w:sz w:val="24"/>
          <w:szCs w:val="24"/>
          <w:lang w:val="en-US"/>
        </w:rPr>
        <w:t>TYMS</w:t>
      </w:r>
    </w:p>
    <w:p w:rsidR="00A71C8A" w:rsidRPr="006B505E" w:rsidRDefault="00A71C8A" w:rsidP="006B505E">
      <w:pPr>
        <w:pStyle w:val="NoSpacing"/>
        <w:spacing w:line="360" w:lineRule="auto"/>
        <w:jc w:val="both"/>
        <w:rPr>
          <w:rFonts w:ascii="Book Antiqua" w:hAnsi="Book Antiqua"/>
          <w:sz w:val="24"/>
          <w:szCs w:val="24"/>
          <w:lang w:val="en-US" w:eastAsia="zh-CN"/>
        </w:rPr>
      </w:pPr>
    </w:p>
    <w:p w:rsidR="00A71C8A" w:rsidRPr="006B505E" w:rsidRDefault="00A71C8A" w:rsidP="006B505E">
      <w:pPr>
        <w:spacing w:after="0" w:line="360" w:lineRule="auto"/>
        <w:rPr>
          <w:rFonts w:ascii="Book Antiqua" w:hAnsi="Book Antiqua" w:cs="Arial"/>
          <w:sz w:val="24"/>
          <w:szCs w:val="24"/>
          <w:lang w:val="en-US"/>
        </w:rPr>
      </w:pPr>
      <w:bookmarkStart w:id="26" w:name="OLE_LINK55"/>
      <w:bookmarkStart w:id="27" w:name="OLE_LINK56"/>
      <w:bookmarkStart w:id="28" w:name="OLE_LINK105"/>
      <w:bookmarkStart w:id="29" w:name="OLE_LINK116"/>
      <w:bookmarkStart w:id="30" w:name="OLE_LINK89"/>
      <w:r w:rsidRPr="006B505E">
        <w:rPr>
          <w:rFonts w:ascii="Book Antiqua" w:hAnsi="Book Antiqua"/>
          <w:b/>
          <w:sz w:val="24"/>
          <w:szCs w:val="24"/>
          <w:lang w:val="en-US"/>
        </w:rPr>
        <w:t>©</w:t>
      </w:r>
      <w:bookmarkEnd w:id="26"/>
      <w:bookmarkEnd w:id="27"/>
      <w:r w:rsidRPr="006B505E">
        <w:rPr>
          <w:rFonts w:ascii="Book Antiqua" w:hAnsi="Book Antiqua"/>
          <w:b/>
          <w:sz w:val="24"/>
          <w:szCs w:val="24"/>
          <w:lang w:val="en-US"/>
        </w:rPr>
        <w:t xml:space="preserve"> </w:t>
      </w:r>
      <w:r w:rsidRPr="006B505E">
        <w:rPr>
          <w:rFonts w:ascii="Book Antiqua" w:hAnsi="Book Antiqua" w:cs="Arial"/>
          <w:b/>
          <w:sz w:val="24"/>
          <w:szCs w:val="24"/>
          <w:lang w:val="en-US"/>
        </w:rPr>
        <w:t xml:space="preserve">The Author(s) 2017. </w:t>
      </w:r>
      <w:r w:rsidRPr="006B505E">
        <w:rPr>
          <w:rFonts w:ascii="Book Antiqua" w:hAnsi="Book Antiqua" w:cs="Arial"/>
          <w:sz w:val="24"/>
          <w:szCs w:val="24"/>
          <w:lang w:val="en-US"/>
        </w:rPr>
        <w:t>Published by Baishideng Publishing Group Inc. All rights reserved.</w:t>
      </w:r>
    </w:p>
    <w:bookmarkEnd w:id="28"/>
    <w:bookmarkEnd w:id="29"/>
    <w:bookmarkEnd w:id="30"/>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 xml:space="preserve">Core tip: </w:t>
      </w:r>
      <w:r w:rsidRPr="006B505E">
        <w:rPr>
          <w:rFonts w:ascii="Book Antiqua" w:hAnsi="Book Antiqua"/>
          <w:sz w:val="24"/>
          <w:szCs w:val="24"/>
          <w:lang w:val="en-US"/>
        </w:rPr>
        <w:t xml:space="preserve">The etiology of resistance to new targeted agents and chemotherapy is currently being investigated into the patients’ genetic profile in order to develop a prognostic model that could lead to individualized treatment. In this context, we studied the effect of </w:t>
      </w:r>
      <w:r w:rsidR="005C2B3A" w:rsidRPr="006B505E">
        <w:rPr>
          <w:rFonts w:ascii="Book Antiqua" w:hAnsi="Book Antiqua"/>
          <w:sz w:val="24"/>
          <w:szCs w:val="24"/>
          <w:lang w:val="en-US"/>
        </w:rPr>
        <w:t>thymidylate synthase</w:t>
      </w:r>
      <w:r w:rsidR="005C2B3A" w:rsidRPr="006B505E">
        <w:rPr>
          <w:rFonts w:ascii="Book Antiqua" w:hAnsi="Book Antiqua"/>
          <w:i/>
          <w:sz w:val="24"/>
          <w:szCs w:val="24"/>
          <w:lang w:val="en-US"/>
        </w:rPr>
        <w:t xml:space="preserve"> </w:t>
      </w:r>
      <w:r w:rsidR="005C2B3A" w:rsidRPr="006B505E">
        <w:rPr>
          <w:rFonts w:ascii="Book Antiqua" w:hAnsi="Book Antiqua"/>
          <w:sz w:val="24"/>
          <w:szCs w:val="24"/>
          <w:lang w:val="en-US" w:eastAsia="zh-CN"/>
        </w:rPr>
        <w:t>(</w:t>
      </w:r>
      <w:r w:rsidRPr="006B505E">
        <w:rPr>
          <w:rFonts w:ascii="Book Antiqua" w:hAnsi="Book Antiqua"/>
          <w:i/>
          <w:sz w:val="24"/>
          <w:szCs w:val="24"/>
          <w:lang w:val="en-US"/>
        </w:rPr>
        <w:t>TYMS</w:t>
      </w:r>
      <w:r w:rsidR="005C2B3A" w:rsidRPr="006B505E">
        <w:rPr>
          <w:rFonts w:ascii="Book Antiqua" w:hAnsi="Book Antiqua"/>
          <w:sz w:val="24"/>
          <w:szCs w:val="24"/>
          <w:lang w:val="en-US" w:eastAsia="zh-CN"/>
        </w:rPr>
        <w:t>)</w:t>
      </w:r>
      <w:r w:rsidR="006457A5" w:rsidRPr="006B505E">
        <w:rPr>
          <w:rFonts w:ascii="Book Antiqua" w:hAnsi="Book Antiqua"/>
          <w:sz w:val="24"/>
          <w:szCs w:val="24"/>
          <w:lang w:val="en-US" w:eastAsia="zh-CN"/>
        </w:rPr>
        <w:t xml:space="preserve"> </w:t>
      </w:r>
      <w:r w:rsidRPr="006B505E">
        <w:rPr>
          <w:rFonts w:ascii="Book Antiqua" w:hAnsi="Book Antiqua"/>
          <w:sz w:val="24"/>
          <w:szCs w:val="24"/>
          <w:lang w:val="en-US"/>
        </w:rPr>
        <w:t xml:space="preserve">polymorphisms that have been described so far, taking into account the presence of </w:t>
      </w:r>
      <w:r w:rsidRPr="006B505E">
        <w:rPr>
          <w:rFonts w:ascii="Book Antiqua" w:hAnsi="Book Antiqua"/>
          <w:i/>
          <w:sz w:val="24"/>
          <w:szCs w:val="24"/>
          <w:lang w:val="en-US"/>
        </w:rPr>
        <w:t>KRAS</w:t>
      </w:r>
      <w:r w:rsidRPr="006B505E">
        <w:rPr>
          <w:rFonts w:ascii="Book Antiqua" w:hAnsi="Book Antiqua"/>
          <w:sz w:val="24"/>
          <w:szCs w:val="24"/>
          <w:lang w:val="en-US"/>
        </w:rPr>
        <w:t xml:space="preserve"> and </w:t>
      </w:r>
      <w:r w:rsidRPr="006B505E">
        <w:rPr>
          <w:rFonts w:ascii="Book Antiqua" w:hAnsi="Book Antiqua"/>
          <w:i/>
          <w:sz w:val="24"/>
          <w:szCs w:val="24"/>
          <w:lang w:val="en-US"/>
        </w:rPr>
        <w:t>BRAF</w:t>
      </w:r>
      <w:r w:rsidRPr="006B505E">
        <w:rPr>
          <w:rFonts w:ascii="Book Antiqua" w:hAnsi="Book Antiqua"/>
          <w:sz w:val="24"/>
          <w:szCs w:val="24"/>
          <w:lang w:val="en-US"/>
        </w:rPr>
        <w:t xml:space="preserve"> mutations in association with the treatment. </w:t>
      </w:r>
      <w:r w:rsidRPr="006B505E">
        <w:rPr>
          <w:rFonts w:ascii="Book Antiqua" w:hAnsi="Book Antiqua"/>
          <w:i/>
          <w:sz w:val="24"/>
          <w:szCs w:val="24"/>
          <w:lang w:val="en-US"/>
        </w:rPr>
        <w:t>TYMS</w:t>
      </w:r>
      <w:r w:rsidRPr="006B505E">
        <w:rPr>
          <w:rFonts w:ascii="Book Antiqua" w:hAnsi="Book Antiqua"/>
          <w:sz w:val="24"/>
          <w:szCs w:val="24"/>
          <w:lang w:val="en-US"/>
        </w:rPr>
        <w:t xml:space="preserve"> 3’</w:t>
      </w:r>
      <w:r w:rsidR="00AD29C9" w:rsidRPr="006B505E">
        <w:rPr>
          <w:rFonts w:ascii="Book Antiqua" w:hAnsi="Book Antiqua"/>
          <w:sz w:val="24"/>
          <w:szCs w:val="24"/>
          <w:lang w:val="en-US"/>
        </w:rPr>
        <w:t xml:space="preserve"> untranslated region</w:t>
      </w:r>
      <w:r w:rsidRPr="006B505E">
        <w:rPr>
          <w:rFonts w:ascii="Book Antiqua" w:hAnsi="Book Antiqua"/>
          <w:sz w:val="24"/>
          <w:szCs w:val="24"/>
          <w:lang w:val="en-US"/>
        </w:rPr>
        <w:t xml:space="preserve"> polymorphism ins/ins and ins/</w:t>
      </w:r>
      <w:r w:rsidR="006457A5" w:rsidRPr="006B505E">
        <w:rPr>
          <w:rFonts w:ascii="Book Antiqua" w:hAnsi="Book Antiqua"/>
          <w:sz w:val="24"/>
          <w:szCs w:val="24"/>
          <w:lang w:val="en-US"/>
        </w:rPr>
        <w:t xml:space="preserve">loss of heterozygosity </w:t>
      </w:r>
      <w:r w:rsidRPr="006B505E">
        <w:rPr>
          <w:rFonts w:ascii="Book Antiqua" w:hAnsi="Book Antiqua"/>
          <w:sz w:val="24"/>
          <w:szCs w:val="24"/>
          <w:lang w:val="en-US"/>
        </w:rPr>
        <w:t xml:space="preserve">emerged as an independent factor that increases the risk of </w:t>
      </w:r>
      <w:r w:rsidRPr="006B505E">
        <w:rPr>
          <w:rFonts w:ascii="Book Antiqua" w:hAnsi="Book Antiqua"/>
          <w:sz w:val="24"/>
          <w:szCs w:val="24"/>
          <w:lang w:val="en-US"/>
        </w:rPr>
        <w:lastRenderedPageBreak/>
        <w:t>both disease progression and death. Regimens that included irinotecan had reduced risk of disease progression and death.</w:t>
      </w: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eastAsia="zh-CN"/>
        </w:rPr>
      </w:pPr>
      <w:r w:rsidRPr="006B505E">
        <w:rPr>
          <w:rFonts w:ascii="Book Antiqua" w:hAnsi="Book Antiqua"/>
          <w:sz w:val="24"/>
          <w:szCs w:val="24"/>
          <w:lang w:val="en-US"/>
        </w:rPr>
        <w:t xml:space="preserve">Ntavatzikos </w:t>
      </w:r>
      <w:r w:rsidR="007E2CD2" w:rsidRPr="006B505E">
        <w:rPr>
          <w:rFonts w:ascii="Book Antiqua" w:hAnsi="Book Antiqua"/>
          <w:sz w:val="24"/>
          <w:szCs w:val="24"/>
          <w:lang w:val="en-US"/>
        </w:rPr>
        <w:t>A, Spathis A, Patapis P</w:t>
      </w:r>
      <w:r w:rsidRPr="006B505E">
        <w:rPr>
          <w:rFonts w:ascii="Book Antiqua" w:hAnsi="Book Antiqua"/>
          <w:sz w:val="24"/>
          <w:szCs w:val="24"/>
          <w:lang w:val="en-US"/>
        </w:rPr>
        <w:t xml:space="preserve">, Machairas </w:t>
      </w:r>
      <w:r w:rsidR="007E2CD2" w:rsidRPr="006B505E">
        <w:rPr>
          <w:rFonts w:ascii="Book Antiqua" w:hAnsi="Book Antiqua"/>
          <w:sz w:val="24"/>
          <w:szCs w:val="24"/>
        </w:rPr>
        <w:t>Ν</w:t>
      </w:r>
      <w:r w:rsidRPr="006B505E">
        <w:rPr>
          <w:rFonts w:ascii="Book Antiqua" w:hAnsi="Book Antiqua"/>
          <w:sz w:val="24"/>
          <w:szCs w:val="24"/>
          <w:lang w:val="en-US"/>
        </w:rPr>
        <w:t xml:space="preserve">, Peros </w:t>
      </w:r>
      <w:r w:rsidR="007E2CD2" w:rsidRPr="006B505E">
        <w:rPr>
          <w:rFonts w:ascii="Book Antiqua" w:hAnsi="Book Antiqua"/>
          <w:sz w:val="24"/>
          <w:szCs w:val="24"/>
          <w:lang w:val="en-US"/>
        </w:rPr>
        <w:t>G</w:t>
      </w:r>
      <w:r w:rsidRPr="006B505E">
        <w:rPr>
          <w:rFonts w:ascii="Book Antiqua" w:hAnsi="Book Antiqua"/>
          <w:sz w:val="24"/>
          <w:szCs w:val="24"/>
          <w:lang w:val="en-US"/>
        </w:rPr>
        <w:t xml:space="preserve">, Konstantoudakis </w:t>
      </w:r>
      <w:r w:rsidR="007E2CD2" w:rsidRPr="006B505E">
        <w:rPr>
          <w:rFonts w:ascii="Book Antiqua" w:hAnsi="Book Antiqua"/>
          <w:sz w:val="24"/>
          <w:szCs w:val="24"/>
          <w:lang w:val="en-US"/>
        </w:rPr>
        <w:t>S</w:t>
      </w:r>
      <w:r w:rsidRPr="006B505E">
        <w:rPr>
          <w:rFonts w:ascii="Book Antiqua" w:hAnsi="Book Antiqua"/>
          <w:sz w:val="24"/>
          <w:szCs w:val="24"/>
          <w:lang w:val="en-US"/>
        </w:rPr>
        <w:t xml:space="preserve">, Leventakou </w:t>
      </w:r>
      <w:r w:rsidR="007E2CD2" w:rsidRPr="006B505E">
        <w:rPr>
          <w:rFonts w:ascii="Book Antiqua" w:hAnsi="Book Antiqua"/>
          <w:sz w:val="24"/>
          <w:szCs w:val="24"/>
          <w:lang w:val="en-US"/>
        </w:rPr>
        <w:t>D</w:t>
      </w:r>
      <w:r w:rsidRPr="006B505E">
        <w:rPr>
          <w:rFonts w:ascii="Book Antiqua" w:hAnsi="Book Antiqua"/>
          <w:sz w:val="24"/>
          <w:szCs w:val="24"/>
          <w:lang w:val="en-US"/>
        </w:rPr>
        <w:t xml:space="preserve">, Panayiotides IG, Karakitsos </w:t>
      </w:r>
      <w:r w:rsidR="007E2CD2" w:rsidRPr="006B505E">
        <w:rPr>
          <w:rFonts w:ascii="Book Antiqua" w:hAnsi="Book Antiqua"/>
          <w:sz w:val="24"/>
          <w:szCs w:val="24"/>
          <w:lang w:val="en-US"/>
        </w:rPr>
        <w:t>P</w:t>
      </w:r>
      <w:r w:rsidRPr="006B505E">
        <w:rPr>
          <w:rFonts w:ascii="Book Antiqua" w:hAnsi="Book Antiqua"/>
          <w:sz w:val="24"/>
          <w:szCs w:val="24"/>
          <w:lang w:val="en-US"/>
        </w:rPr>
        <w:t xml:space="preserve">, Koumarianou </w:t>
      </w:r>
      <w:r w:rsidR="007E2CD2" w:rsidRPr="006B505E">
        <w:rPr>
          <w:rFonts w:ascii="Book Antiqua" w:hAnsi="Book Antiqua"/>
          <w:sz w:val="24"/>
          <w:szCs w:val="24"/>
          <w:lang w:val="en-US"/>
        </w:rPr>
        <w:t>A</w:t>
      </w:r>
      <w:r w:rsidRPr="006B505E">
        <w:rPr>
          <w:rFonts w:ascii="Book Antiqua" w:hAnsi="Book Antiqua"/>
          <w:sz w:val="24"/>
          <w:szCs w:val="24"/>
          <w:lang w:val="en-US"/>
        </w:rPr>
        <w:t xml:space="preserve">.  Integrating </w:t>
      </w:r>
      <w:r w:rsidRPr="006B505E">
        <w:rPr>
          <w:rFonts w:ascii="Book Antiqua" w:hAnsi="Book Antiqua"/>
          <w:i/>
          <w:sz w:val="24"/>
          <w:szCs w:val="24"/>
          <w:lang w:val="en-US"/>
        </w:rPr>
        <w:t>TYMS</w:t>
      </w:r>
      <w:r w:rsidRPr="006B505E">
        <w:rPr>
          <w:rFonts w:ascii="Book Antiqua" w:hAnsi="Book Antiqua"/>
          <w:sz w:val="24"/>
          <w:szCs w:val="24"/>
          <w:lang w:val="en-US"/>
        </w:rPr>
        <w:t xml:space="preserve">, </w:t>
      </w:r>
      <w:r w:rsidRPr="006B505E">
        <w:rPr>
          <w:rFonts w:ascii="Book Antiqua" w:hAnsi="Book Antiqua"/>
          <w:i/>
          <w:sz w:val="24"/>
          <w:szCs w:val="24"/>
          <w:lang w:val="en-US"/>
        </w:rPr>
        <w:t>KRAS</w:t>
      </w:r>
      <w:r w:rsidRPr="006B505E">
        <w:rPr>
          <w:rFonts w:ascii="Book Antiqua" w:hAnsi="Book Antiqua"/>
          <w:sz w:val="24"/>
          <w:szCs w:val="24"/>
          <w:lang w:val="en-US"/>
        </w:rPr>
        <w:t xml:space="preserve"> and </w:t>
      </w:r>
      <w:r w:rsidRPr="006B505E">
        <w:rPr>
          <w:rFonts w:ascii="Book Antiqua" w:hAnsi="Book Antiqua"/>
          <w:i/>
          <w:sz w:val="24"/>
          <w:szCs w:val="24"/>
          <w:lang w:val="en-US"/>
        </w:rPr>
        <w:t>BRAF</w:t>
      </w:r>
      <w:r w:rsidRPr="006B505E">
        <w:rPr>
          <w:rFonts w:ascii="Book Antiqua" w:hAnsi="Book Antiqua"/>
          <w:sz w:val="24"/>
          <w:szCs w:val="24"/>
          <w:lang w:val="en-US"/>
        </w:rPr>
        <w:t xml:space="preserve"> testing in patients with metastatic colorectal cancer.</w:t>
      </w:r>
      <w:r w:rsidR="007E2CD2" w:rsidRPr="006B505E">
        <w:rPr>
          <w:rFonts w:ascii="Book Antiqua" w:hAnsi="Book Antiqua"/>
          <w:sz w:val="24"/>
          <w:szCs w:val="24"/>
          <w:lang w:val="en-US"/>
        </w:rPr>
        <w:t xml:space="preserve"> </w:t>
      </w:r>
      <w:r w:rsidR="007E2CD2" w:rsidRPr="006B505E">
        <w:rPr>
          <w:rFonts w:ascii="Book Antiqua" w:hAnsi="Book Antiqua"/>
          <w:i/>
          <w:sz w:val="24"/>
          <w:szCs w:val="24"/>
          <w:lang w:val="en-US"/>
        </w:rPr>
        <w:t xml:space="preserve">World J Gastroenterol 2017; </w:t>
      </w:r>
      <w:r w:rsidR="007E2CD2" w:rsidRPr="006B505E">
        <w:rPr>
          <w:rFonts w:ascii="Book Antiqua" w:hAnsi="Book Antiqua"/>
          <w:sz w:val="24"/>
          <w:szCs w:val="24"/>
          <w:lang w:val="en-US"/>
        </w:rPr>
        <w:t>In press</w:t>
      </w:r>
    </w:p>
    <w:p w:rsidR="00244A17" w:rsidRPr="006B505E" w:rsidRDefault="00244A17" w:rsidP="006B505E">
      <w:pPr>
        <w:pStyle w:val="NoSpacing"/>
        <w:spacing w:line="360" w:lineRule="auto"/>
        <w:jc w:val="both"/>
        <w:rPr>
          <w:rFonts w:ascii="Book Antiqua" w:eastAsiaTheme="majorEastAsia" w:hAnsi="Book Antiqua" w:cstheme="majorBidi"/>
          <w:b/>
          <w:sz w:val="24"/>
          <w:szCs w:val="24"/>
          <w:lang w:val="en-US"/>
        </w:rPr>
      </w:pPr>
      <w:r w:rsidRPr="006B505E">
        <w:rPr>
          <w:rFonts w:ascii="Book Antiqua" w:hAnsi="Book Antiqua"/>
          <w:b/>
          <w:sz w:val="24"/>
          <w:szCs w:val="24"/>
          <w:lang w:val="en-US"/>
        </w:rPr>
        <w:br w:type="page"/>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lastRenderedPageBreak/>
        <w:t>INTRODUCTION</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Metastatic colorectal cancer (mCRC) is the second and third leading cause of cancer-related death in Europe</w:t>
      </w:r>
      <w:r w:rsidR="00143BD3" w:rsidRPr="006B505E">
        <w:rPr>
          <w:rFonts w:ascii="Book Antiqua" w:hAnsi="Book Antiqua"/>
          <w:sz w:val="24"/>
          <w:szCs w:val="24"/>
          <w:lang w:val="en-US"/>
        </w:rPr>
        <w:fldChar w:fldCharType="begin">
          <w:fldData xml:space="preserve">PEVuZE5vdGU+PENpdGU+PEF1dGhvcj5GZXJsYXk8L0F1dGhvcj48WWVhcj4yMDEzPC9ZZWFyPjxS
ZWNOdW0+MTAxNjQ8L1JlY051bT48RGlzcGxheVRleHQ+PHN0eWxlIGZhY2U9InN1cGVyc2NyaXB0
Ij5bMV08L3N0eWxlPjwvRGlzcGxheVRleHQ+PHJlY29yZD48cmVjLW51bWJlcj4xMDE2NDwvcmVj
LW51bWJlcj48Zm9yZWlnbi1rZXlzPjxrZXkgYXBwPSJFTiIgZGItaWQ9ImY5MHRheHJkNmEwcnI4
ZTlyZThwZTV0eDVleHBzdzBhNTB2ZSI+MTAxNjQ8L2tleT48L2ZvcmVpZ24ta2V5cz48cmVmLXR5
cGUgbmFtZT0iSm91cm5hbCBBcnRpY2xlIj4xNzwvcmVmLXR5cGU+PGNvbnRyaWJ1dG9ycz48YXV0
aG9ycz48YXV0aG9yPkZlcmxheSwgSi48L2F1dGhvcj48YXV0aG9yPlN0ZWxpYXJvdmEtRm91Y2hl
ciwgRS48L2F1dGhvcj48YXV0aG9yPkxvcnRldC1UaWV1bGVudCwgSi48L2F1dGhvcj48YXV0aG9y
PlJvc3NvLCBTLjwvYXV0aG9yPjxhdXRob3I+Q29lYmVyZ2gsIEouIFcuPC9hdXRob3I+PGF1dGhv
cj5Db21iZXIsIEguPC9hdXRob3I+PGF1dGhvcj5Gb3JtYW4sIEQuPC9hdXRob3I+PGF1dGhvcj5C
cmF5LCBGLjwvYXV0aG9yPjwvYXV0aG9ycz48L2NvbnRyaWJ1dG9ycz48dGl0bGVzPjx0aXRsZT5D
YW5jZXIgaW5jaWRlbmNlIGFuZCBtb3J0YWxpdHkgcGF0dGVybnMgaW4gRXVyb3BlOiBlc3RpbWF0
ZXMgZm9yIDQwIGNvdW50cmllcyBpbiAyMDEyPC90aXRsZT48c2Vjb25kYXJ5LXRpdGxlPkV1ciBK
IENhbmNlcjwvc2Vjb25kYXJ5LXRpdGxlPjwvdGl0bGVzPjxwZXJpb2RpY2FsPjxmdWxsLXRpdGxl
PkV1ciBKIENhbmNlcjwvZnVsbC10aXRsZT48L3BlcmlvZGljYWw+PHBhZ2VzPjEzNzQtNDAzPC9w
YWdlcz48dm9sdW1lPjQ5PC92b2x1bWU+PG51bWJlcj42PC9udW1iZXI+PGVkaXRpb24+MjAxMy8w
Mi8yNjwvZWRpdGlvbj48a2V5d29yZHM+PGtleXdvcmQ+QnJlYXN0IE5lb3BsYXNtczwva2V5d29y
ZD48a2V5d29yZD5Db2xvcmVjdGFsIE5lb3BsYXNtczwva2V5d29yZD48a2V5d29yZD5FdXJvcGU8
L2tleXdvcmQ+PGtleXdvcmQ+RXVyb3BlYW4gVW5pb248L2tleXdvcmQ+PGtleXdvcmQ+RmVtYWxl
PC9rZXl3b3JkPjxrZXl3b3JkPkh1bWFuczwva2V5d29yZD48a2V5d29yZD5JbmNpZGVuY2U8L2tl
eXdvcmQ+PGtleXdvcmQ+THVuZyBOZW9wbGFzbXM8L2tleXdvcmQ+PGtleXdvcmQ+TWFsZTwva2V5
d29yZD48a2V5d29yZD5Nb3J0YWxpdHk8L2tleXdvcmQ+PGtleXdvcmQ+TmVvcGxhc21zPC9rZXl3
b3JkPjxrZXl3b3JkPlByb3N0YXRpYyBOZW9wbGFzbXM8L2tleXdvcmQ+PGtleXdvcmQ+UmVnaXN0
cmllczwva2V5d29yZD48a2V5d29yZD5TdG9tYWNoIE5lb3BsYXNtczwva2V5d29yZD48a2V5d29y
ZD5TdXJ2aXZhbCBSYXRlPC9rZXl3b3JkPjwva2V5d29yZHM+PGRhdGVzPjx5ZWFyPjIwMTM8L3ll
YXI+PHB1Yi1kYXRlcz48ZGF0ZT5BcHI8L2RhdGU+PC9wdWItZGF0ZXM+PC9kYXRlcz48aXNibj4x
ODc5LTA4NTI8L2lzYm4+PGFjY2Vzc2lvbi1udW0+MjM0ODUyMzE8L2FjY2Vzc2lvbi1udW0+PHVy
bHM+PHJlbGF0ZWQtdXJscz48dXJsPmh0dHBzOi8vd3d3Lm5jYmkubmxtLm5paC5nb3YvcHVibWVk
LzIzNDg1MjMxPC91cmw+PC9yZWxhdGVkLXVybHM+PC91cmxzPjxlbGVjdHJvbmljLXJlc291cmNl
LW51bT4xMC4xMDE2L2ouZWpjYS4yMDEyLjEyLjAyNzwvZWxlY3Ryb25pYy1yZXNvdXJjZS1udW0+
PGxhbmd1YWdlPmVuZzwvbGFuZ3VhZ2U+PC9yZWNvcmQ+PC9DaXRlPjxDaXRlPjxBdXRob3I+RmVy
bGF5PC9BdXRob3I+PFllYXI+MjAxMzwvWWVhcj48UmVjTnVtPjEwMTY0PC9SZWNOdW0+PElEVGV4
dD5DYW5jZXIgaW5jaWRlbmNlIGFuZCBtb3J0YWxpdHkgcGF0dGVybnMgaW4gRXVyb3BlOiBlc3Rp
bWF0ZXMgZm9yIDQwIGNvdW50cmllcyBpbiAyMDEyPC9JRFRleHQ+PHJlY29yZD48cmVjLW51bWJl
cj4xMDE2NDwvcmVjLW51bWJlcj48Zm9yZWlnbi1rZXlzPjxrZXkgYXBwPSJFTiIgZGItaWQ9ImY5
MHRheHJkNmEwcnI4ZTlyZThwZTV0eDVleHBzdzBhNTB2ZSI+MTAxNjQ8L2tleT48L2ZvcmVpZ24t
a2V5cz48cmVmLXR5cGUgbmFtZT0iSm91cm5hbCBBcnRpY2xlIj4xNzwvcmVmLXR5cGU+PGNvbnRy
aWJ1dG9ycz48YXV0aG9ycz48YXV0aG9yPkZlcmxheSwgSi48L2F1dGhvcj48YXV0aG9yPlN0ZWxp
YXJvdmEtRm91Y2hlciwgRS48L2F1dGhvcj48YXV0aG9yPkxvcnRldC1UaWV1bGVudCwgSi48L2F1
dGhvcj48YXV0aG9yPlJvc3NvLCBTLjwvYXV0aG9yPjxhdXRob3I+Q29lYmVyZ2gsIEouIFcuPC9h
dXRob3I+PGF1dGhvcj5Db21iZXIsIEguPC9hdXRob3I+PGF1dGhvcj5Gb3JtYW4sIEQuPC9hdXRo
b3I+PGF1dGhvcj5CcmF5LCBGLjwvYXV0aG9yPjwvYXV0aG9ycz48L2NvbnRyaWJ1dG9ycz48dGl0
bGVzPjx0aXRsZT5DYW5jZXIgaW5jaWRlbmNlIGFuZCBtb3J0YWxpdHkgcGF0dGVybnMgaW4gRXVy
b3BlOiBlc3RpbWF0ZXMgZm9yIDQwIGNvdW50cmllcyBpbiAyMDEyPC90aXRsZT48c2Vjb25kYXJ5
LXRpdGxlPkV1ciBKIENhbmNlcjwvc2Vjb25kYXJ5LXRpdGxlPjwvdGl0bGVzPjxwZXJpb2RpY2Fs
PjxmdWxsLXRpdGxlPkV1ciBKIENhbmNlcjwvZnVsbC10aXRsZT48L3BlcmlvZGljYWw+PHBhZ2Vz
PjEzNzQtNDAzPC9wYWdlcz48dm9sdW1lPjQ5PC92b2x1bWU+PG51bWJlcj42PC9udW1iZXI+PGVk
aXRpb24+MjAxMy8wMi8yNjwvZWRpdGlvbj48a2V5d29yZHM+PGtleXdvcmQ+QnJlYXN0IE5lb3Bs
YXNtczwva2V5d29yZD48a2V5d29yZD5Db2xvcmVjdGFsIE5lb3BsYXNtczwva2V5d29yZD48a2V5
d29yZD5FdXJvcGU8L2tleXdvcmQ+PGtleXdvcmQ+RXVyb3BlYW4gVW5pb248L2tleXdvcmQ+PGtl
eXdvcmQ+RmVtYWxlPC9rZXl3b3JkPjxrZXl3b3JkPkh1bWFuczwva2V5d29yZD48a2V5d29yZD5J
bmNpZGVuY2U8L2tleXdvcmQ+PGtleXdvcmQ+THVuZyBOZW9wbGFzbXM8L2tleXdvcmQ+PGtleXdv
cmQ+TWFsZTwva2V5d29yZD48a2V5d29yZD5Nb3J0YWxpdHk8L2tleXdvcmQ+PGtleXdvcmQ+TmVv
cGxhc21zPC9rZXl3b3JkPjxrZXl3b3JkPlByb3N0YXRpYyBOZW9wbGFzbXM8L2tleXdvcmQ+PGtl
eXdvcmQ+UmVnaXN0cmllczwva2V5d29yZD48a2V5d29yZD5TdG9tYWNoIE5lb3BsYXNtczwva2V5
d29yZD48a2V5d29yZD5TdXJ2aXZhbCBSYXRlPC9rZXl3b3JkPjwva2V5d29yZHM+PGRhdGVzPjx5
ZWFyPjIwMTM8L3llYXI+PHB1Yi1kYXRlcz48ZGF0ZT5BcHI8L2RhdGU+PC9wdWItZGF0ZXM+PC9k
YXRlcz48aXNibj4xODc5LTA4NTI8L2lzYm4+PGFjY2Vzc2lvbi1udW0+MjM0ODUyMzE8L2FjY2Vz
c2lvbi1udW0+PHVybHM+PHJlbGF0ZWQtdXJscz48dXJsPmh0dHBzOi8vd3d3Lm5jYmkubmxtLm5p
aC5nb3YvcHVibWVkLzIzNDg1MjMxPC91cmw+PC9yZWxhdGVkLXVybHM+PC91cmxzPjxlbGVjdHJv
bmljLXJlc291cmNlLW51bT4xMC4xMDE2L2ouZWpjYS4yMDEyLjEyLjAyNzwvZWxlY3Ryb25pYy1y
ZXNvdXJjZS1udW0+PGxhbmd1YWdlPmVuZzwvbGFuZ3VhZ2U+PC9yZWNvcmQ+PC9DaXRlPjwvRW5k
Tm90ZT4A
</w:fldData>
        </w:fldChar>
      </w:r>
      <w:r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GZXJsYXk8L0F1dGhvcj48WWVhcj4yMDEzPC9ZZWFyPjxS
ZWNOdW0+MTAxNjQ8L1JlY051bT48RGlzcGxheVRleHQ+PHN0eWxlIGZhY2U9InN1cGVyc2NyaXB0
Ij5bMV08L3N0eWxlPjwvRGlzcGxheVRleHQ+PHJlY29yZD48cmVjLW51bWJlcj4xMDE2NDwvcmVj
LW51bWJlcj48Zm9yZWlnbi1rZXlzPjxrZXkgYXBwPSJFTiIgZGItaWQ9ImY5MHRheHJkNmEwcnI4
ZTlyZThwZTV0eDVleHBzdzBhNTB2ZSI+MTAxNjQ8L2tleT48L2ZvcmVpZ24ta2V5cz48cmVmLXR5
cGUgbmFtZT0iSm91cm5hbCBBcnRpY2xlIj4xNzwvcmVmLXR5cGU+PGNvbnRyaWJ1dG9ycz48YXV0
aG9ycz48YXV0aG9yPkZlcmxheSwgSi48L2F1dGhvcj48YXV0aG9yPlN0ZWxpYXJvdmEtRm91Y2hl
ciwgRS48L2F1dGhvcj48YXV0aG9yPkxvcnRldC1UaWV1bGVudCwgSi48L2F1dGhvcj48YXV0aG9y
PlJvc3NvLCBTLjwvYXV0aG9yPjxhdXRob3I+Q29lYmVyZ2gsIEouIFcuPC9hdXRob3I+PGF1dGhv
cj5Db21iZXIsIEguPC9hdXRob3I+PGF1dGhvcj5Gb3JtYW4sIEQuPC9hdXRob3I+PGF1dGhvcj5C
cmF5LCBGLjwvYXV0aG9yPjwvYXV0aG9ycz48L2NvbnRyaWJ1dG9ycz48dGl0bGVzPjx0aXRsZT5D
YW5jZXIgaW5jaWRlbmNlIGFuZCBtb3J0YWxpdHkgcGF0dGVybnMgaW4gRXVyb3BlOiBlc3RpbWF0
ZXMgZm9yIDQwIGNvdW50cmllcyBpbiAyMDEyPC90aXRsZT48c2Vjb25kYXJ5LXRpdGxlPkV1ciBK
IENhbmNlcjwvc2Vjb25kYXJ5LXRpdGxlPjwvdGl0bGVzPjxwZXJpb2RpY2FsPjxmdWxsLXRpdGxl
PkV1ciBKIENhbmNlcjwvZnVsbC10aXRsZT48L3BlcmlvZGljYWw+PHBhZ2VzPjEzNzQtNDAzPC9w
YWdlcz48dm9sdW1lPjQ5PC92b2x1bWU+PG51bWJlcj42PC9udW1iZXI+PGVkaXRpb24+MjAxMy8w
Mi8yNjwvZWRpdGlvbj48a2V5d29yZHM+PGtleXdvcmQ+QnJlYXN0IE5lb3BsYXNtczwva2V5d29y
ZD48a2V5d29yZD5Db2xvcmVjdGFsIE5lb3BsYXNtczwva2V5d29yZD48a2V5d29yZD5FdXJvcGU8
L2tleXdvcmQ+PGtleXdvcmQ+RXVyb3BlYW4gVW5pb248L2tleXdvcmQ+PGtleXdvcmQ+RmVtYWxl
PC9rZXl3b3JkPjxrZXl3b3JkPkh1bWFuczwva2V5d29yZD48a2V5d29yZD5JbmNpZGVuY2U8L2tl
eXdvcmQ+PGtleXdvcmQ+THVuZyBOZW9wbGFzbXM8L2tleXdvcmQ+PGtleXdvcmQ+TWFsZTwva2V5
d29yZD48a2V5d29yZD5Nb3J0YWxpdHk8L2tleXdvcmQ+PGtleXdvcmQ+TmVvcGxhc21zPC9rZXl3
b3JkPjxrZXl3b3JkPlByb3N0YXRpYyBOZW9wbGFzbXM8L2tleXdvcmQ+PGtleXdvcmQ+UmVnaXN0
cmllczwva2V5d29yZD48a2V5d29yZD5TdG9tYWNoIE5lb3BsYXNtczwva2V5d29yZD48a2V5d29y
ZD5TdXJ2aXZhbCBSYXRlPC9rZXl3b3JkPjwva2V5d29yZHM+PGRhdGVzPjx5ZWFyPjIwMTM8L3ll
YXI+PHB1Yi1kYXRlcz48ZGF0ZT5BcHI8L2RhdGU+PC9wdWItZGF0ZXM+PC9kYXRlcz48aXNibj4x
ODc5LTA4NTI8L2lzYm4+PGFjY2Vzc2lvbi1udW0+MjM0ODUyMzE8L2FjY2Vzc2lvbi1udW0+PHVy
bHM+PHJlbGF0ZWQtdXJscz48dXJsPmh0dHBzOi8vd3d3Lm5jYmkubmxtLm5paC5nb3YvcHVibWVk
LzIzNDg1MjMxPC91cmw+PC9yZWxhdGVkLXVybHM+PC91cmxzPjxlbGVjdHJvbmljLXJlc291cmNl
LW51bT4xMC4xMDE2L2ouZWpjYS4yMDEyLjEyLjAyNzwvZWxlY3Ryb25pYy1yZXNvdXJjZS1udW0+
PGxhbmd1YWdlPmVuZzwvbGFuZ3VhZ2U+PC9yZWNvcmQ+PC9DaXRlPjxDaXRlPjxBdXRob3I+RmVy
bGF5PC9BdXRob3I+PFllYXI+MjAxMzwvWWVhcj48UmVjTnVtPjEwMTY0PC9SZWNOdW0+PElEVGV4
dD5DYW5jZXIgaW5jaWRlbmNlIGFuZCBtb3J0YWxpdHkgcGF0dGVybnMgaW4gRXVyb3BlOiBlc3Rp
bWF0ZXMgZm9yIDQwIGNvdW50cmllcyBpbiAyMDEyPC9JRFRleHQ+PHJlY29yZD48cmVjLW51bWJl
cj4xMDE2NDwvcmVjLW51bWJlcj48Zm9yZWlnbi1rZXlzPjxrZXkgYXBwPSJFTiIgZGItaWQ9ImY5
MHRheHJkNmEwcnI4ZTlyZThwZTV0eDVleHBzdzBhNTB2ZSI+MTAxNjQ8L2tleT48L2ZvcmVpZ24t
a2V5cz48cmVmLXR5cGUgbmFtZT0iSm91cm5hbCBBcnRpY2xlIj4xNzwvcmVmLXR5cGU+PGNvbnRy
aWJ1dG9ycz48YXV0aG9ycz48YXV0aG9yPkZlcmxheSwgSi48L2F1dGhvcj48YXV0aG9yPlN0ZWxp
YXJvdmEtRm91Y2hlciwgRS48L2F1dGhvcj48YXV0aG9yPkxvcnRldC1UaWV1bGVudCwgSi48L2F1
dGhvcj48YXV0aG9yPlJvc3NvLCBTLjwvYXV0aG9yPjxhdXRob3I+Q29lYmVyZ2gsIEouIFcuPC9h
dXRob3I+PGF1dGhvcj5Db21iZXIsIEguPC9hdXRob3I+PGF1dGhvcj5Gb3JtYW4sIEQuPC9hdXRo
b3I+PGF1dGhvcj5CcmF5LCBGLjwvYXV0aG9yPjwvYXV0aG9ycz48L2NvbnRyaWJ1dG9ycz48dGl0
bGVzPjx0aXRsZT5DYW5jZXIgaW5jaWRlbmNlIGFuZCBtb3J0YWxpdHkgcGF0dGVybnMgaW4gRXVy
b3BlOiBlc3RpbWF0ZXMgZm9yIDQwIGNvdW50cmllcyBpbiAyMDEyPC90aXRsZT48c2Vjb25kYXJ5
LXRpdGxlPkV1ciBKIENhbmNlcjwvc2Vjb25kYXJ5LXRpdGxlPjwvdGl0bGVzPjxwZXJpb2RpY2Fs
PjxmdWxsLXRpdGxlPkV1ciBKIENhbmNlcjwvZnVsbC10aXRsZT48L3BlcmlvZGljYWw+PHBhZ2Vz
PjEzNzQtNDAzPC9wYWdlcz48dm9sdW1lPjQ5PC92b2x1bWU+PG51bWJlcj42PC9udW1iZXI+PGVk
aXRpb24+MjAxMy8wMi8yNjwvZWRpdGlvbj48a2V5d29yZHM+PGtleXdvcmQ+QnJlYXN0IE5lb3Bs
YXNtczwva2V5d29yZD48a2V5d29yZD5Db2xvcmVjdGFsIE5lb3BsYXNtczwva2V5d29yZD48a2V5
d29yZD5FdXJvcGU8L2tleXdvcmQ+PGtleXdvcmQ+RXVyb3BlYW4gVW5pb248L2tleXdvcmQ+PGtl
eXdvcmQ+RmVtYWxlPC9rZXl3b3JkPjxrZXl3b3JkPkh1bWFuczwva2V5d29yZD48a2V5d29yZD5J
bmNpZGVuY2U8L2tleXdvcmQ+PGtleXdvcmQ+THVuZyBOZW9wbGFzbXM8L2tleXdvcmQ+PGtleXdv
cmQ+TWFsZTwva2V5d29yZD48a2V5d29yZD5Nb3J0YWxpdHk8L2tleXdvcmQ+PGtleXdvcmQ+TmVv
cGxhc21zPC9rZXl3b3JkPjxrZXl3b3JkPlByb3N0YXRpYyBOZW9wbGFzbXM8L2tleXdvcmQ+PGtl
eXdvcmQ+UmVnaXN0cmllczwva2V5d29yZD48a2V5d29yZD5TdG9tYWNoIE5lb3BsYXNtczwva2V5
d29yZD48a2V5d29yZD5TdXJ2aXZhbCBSYXRlPC9rZXl3b3JkPjwva2V5d29yZHM+PGRhdGVzPjx5
ZWFyPjIwMTM8L3llYXI+PHB1Yi1kYXRlcz48ZGF0ZT5BcHI8L2RhdGU+PC9wdWItZGF0ZXM+PC9k
YXRlcz48aXNibj4xODc5LTA4NTI8L2lzYm4+PGFjY2Vzc2lvbi1udW0+MjM0ODUyMzE8L2FjY2Vz
c2lvbi1udW0+PHVybHM+PHJlbGF0ZWQtdXJscz48dXJsPmh0dHBzOi8vd3d3Lm5jYmkubmxtLm5p
aC5nb3YvcHVibWVkLzIzNDg1MjMxPC91cmw+PC9yZWxhdGVkLXVybHM+PC91cmxzPjxlbGVjdHJv
bmljLXJlc291cmNlLW51bT4xMC4xMDE2L2ouZWpjYS4yMDEyLjEyLjAyNzwvZWxlY3Ryb25pYy1y
ZXNvdXJjZS1udW0+PGxhbmd1YWdlPmVuZzwvbGFuZ3VhZ2U+PC9yZWNvcmQ+PC9DaXRlPjwvRW5k
Tm90ZT4A
</w:fldData>
        </w:fldChar>
      </w:r>
      <w:r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Pr="006B505E">
        <w:rPr>
          <w:rFonts w:ascii="Book Antiqua" w:hAnsi="Book Antiqua"/>
          <w:noProof/>
          <w:sz w:val="24"/>
          <w:szCs w:val="24"/>
          <w:vertAlign w:val="superscript"/>
          <w:lang w:val="en-US"/>
        </w:rPr>
        <w:t>[1]</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and </w:t>
      </w:r>
      <w:r w:rsidR="00BF30F0" w:rsidRPr="006B505E">
        <w:rPr>
          <w:rFonts w:ascii="Book Antiqua" w:hAnsi="Book Antiqua"/>
          <w:sz w:val="24"/>
          <w:szCs w:val="24"/>
          <w:lang w:val="en-US"/>
        </w:rPr>
        <w:t>the United States</w:t>
      </w:r>
      <w:r w:rsidR="00143BD3" w:rsidRPr="006B505E">
        <w:rPr>
          <w:rFonts w:ascii="Book Antiqua" w:hAnsi="Book Antiqua"/>
          <w:sz w:val="24"/>
          <w:szCs w:val="24"/>
          <w:lang w:val="en-US"/>
        </w:rPr>
        <w:fldChar w:fldCharType="begin">
          <w:fldData xml:space="preserve">PEVuZE5vdGU+PENpdGU+PEF1dGhvcj5TaWVnZWw8L0F1dGhvcj48WWVhcj4yMDE2PC9ZZWFyPjxS
ZWNOdW0+MTAyNTQ8L1JlY051bT48SURUZXh0PkNhbmNlciBzdGF0aXN0aWNzLCAyMDE2PC9JRFRl
eHQ+PERpc3BsYXlUZXh0PjxzdHlsZSBmYWNlPSJzdXBlcnNjcmlwdCI+WzJdPC9zdHlsZT48L0Rp
c3BsYXlUZXh0PjxyZWNvcmQ+PHJlYy1udW1iZXI+MTAyNTQ8L3JlYy1udW1iZXI+PGZvcmVpZ24t
a2V5cz48a2V5IGFwcD0iRU4iIGRiLWlkPSJmOTB0YXhyZDZhMHJyOGU5cmU4cGU1dHg1ZXhwc3cw
YTUwdmUiPjEwMjU0PC9rZXk+PC9mb3JlaWduLWtleXM+PHJlZi10eXBlIG5hbWU9IkpvdXJuYWwg
QXJ0aWNsZSI+MTc8L3JlZi10eXBlPjxjb250cmlidXRvcnM+PGF1dGhvcnM+PGF1dGhvcj5TaWVn
ZWwsIFIuIEwuPC9hdXRob3I+PGF1dGhvcj5NaWxsZXIsIEsuIEQuPC9hdXRob3I+PGF1dGhvcj5K
ZW1hbCwgQS48L2F1dGhvcj48L2F1dGhvcnM+PC9jb250cmlidXRvcnM+PGF1dGgtYWRkcmVzcz5E
aXJlY3RvciwgU3VydmVpbGxhbmNlIEluZm9ybWF0aW9uLCBTdXJ2ZWlsbGFuY2UgYW5kIEhlYWx0
aCBTZXJ2aWNlcyBSZXNlYXJjaCwgQW1lcmljYW4gQ2FuY2VyIFNvY2lldHksIEF0bGFudGEsIEdB
LiYjeEQ7RXBpZGVtaW9sb2dpc3QsIFN1cnZlaWxsYW5jZSBhbmQgSGVhbHRoIFNlcnZpY2VzIFJl
c2VhcmNoLCBBbWVyaWNhbiBDYW5jZXIgU29jaWV0eSwgQXRsYW50YSwgR0EuJiN4RDtWaWNlIFBy
ZXNpZGVudCwgU3VydmVpbGxhbmNlIGFuZCBIZWFsdGggU2VydmljZXMgUmVzZWFyY2gsIEFtZXJp
Y2FuIENhbmNlciBTb2NpZXR5LCBBdGxhbnRhLCBHQS48L2F1dGgtYWRkcmVzcz48dGl0bGVzPjx0
aXRsZT5DYW5jZXIgc3RhdGlzdGljcywgMjAxNjwvdGl0bGU+PHNlY29uZGFyeS10aXRsZT5DQSBD
YW5jZXIgSiBDbGluPC9zZWNvbmRhcnktdGl0bGU+PC90aXRsZXM+PHBlcmlvZGljYWw+PGZ1bGwt
dGl0bGU+Q0EgQ2FuY2VyIEogQ2xpbjwvZnVsbC10aXRsZT48L3BlcmlvZGljYWw+PHBhZ2VzPjct
MzA8L3BhZ2VzPjx2b2x1bWU+NjY8L3ZvbHVtZT48bnVtYmVyPjE8L251bWJlcj48ZWRpdGlvbj4y
MDE2LzAxLzA5PC9lZGl0aW9uPjxrZXl3b3Jkcz48a2V5d29yZD5BbWVyaWNhbiBDYW5jZXIgU29j
aWV0eTwva2V5d29yZD48a2V5d29yZD5Db250aW5lbnRhbCBQb3B1bGF0aW9uIEdyb3Vwcy9zdGF0
aXN0aWNzICZhbXA7IG51bWVyaWNhbCBkYXRhPC9rZXl3b3JkPjxrZXl3b3JkPkZlbWFsZTwva2V5
d29yZD48a2V5d29yZD5IdW1hbnM8L2tleXdvcmQ+PGtleXdvcmQ+SW5jaWRlbmNlPC9rZXl3b3Jk
PjxrZXl3b3JkPk1hbGU8L2tleXdvcmQ+PGtleXdvcmQ+TmVvcGxhc21zLyplcGlkZW1pb2xvZ3kv
bW9ydGFsaXR5PC9rZXl3b3JkPjxrZXl3b3JkPlJlZ2lzdHJpZXM8L2tleXdvcmQ+PGtleXdvcmQ+
U0VFUiBQcm9ncmFtPC9rZXl3b3JkPjxrZXl3b3JkPlNleCBEaXN0cmlidXRpb248L2tleXdvcmQ+
PGtleXdvcmQ+U3Vydml2YWwgUmF0ZTwva2V5d29yZD48a2V5d29yZD5Vbml0ZWQgU3RhdGVzL2Vw
aWRlbWlvbG9neTwva2V5d29yZD48L2tleXdvcmRzPjxkYXRlcz48eWVhcj4yMDE2PC95ZWFyPjxw
dWItZGF0ZXM+PGRhdGU+SmFuLUZlYjwvZGF0ZT48L3B1Yi1kYXRlcz48L2RhdGVzPjxpc2JuPjE1
NDItNDg2MyAoRWxlY3Ryb25pYykmI3hEOzAwMDctOTIzNSAoTGlua2luZyk8L2lzYm4+PGFjY2Vz
c2lvbi1udW0+MjY3NDI5OTg8L2FjY2Vzc2lvbi1udW0+PHVybHM+PHJlbGF0ZWQtdXJscz48dXJs
Pmh0dHA6Ly93d3cubmNiaS5ubG0ubmloLmdvdi9wdWJtZWQvMjY3NDI5OTg8L3VybD48L3JlbGF0
ZWQtdXJscz48L3VybHM+PGVsZWN0cm9uaWMtcmVzb3VyY2UtbnVtPjEwLjMzMjIvY2FhYy4yMTMz
MjwvZWxlY3Ryb25pYy1yZXNvdXJjZS1udW0+PGxhbmd1YWdlPmVuZzwvbGFuZ3VhZ2U+PC9yZWNv
cmQ+PC9DaXRlPjxDaXRlPjxBdXRob3I+U2llZ2VsPC9BdXRob3I+PFllYXI+MjAxNjwvWWVhcj48
UmVjTnVtPjEwMjU0PC9SZWNOdW0+PHJlY29yZD48cmVjLW51bWJlcj4xMDI1NDwvcmVjLW51bWJl
cj48Zm9yZWlnbi1rZXlzPjxrZXkgYXBwPSJFTiIgZGItaWQ9ImY5MHRheHJkNmEwcnI4ZTlyZThw
ZTV0eDVleHBzdzBhNTB2ZSI+MTAyNTQ8L2tleT48L2ZvcmVpZ24ta2V5cz48cmVmLXR5cGUgbmFt
ZT0iSm91cm5hbCBBcnRpY2xlIj4xNzwvcmVmLXR5cGU+PGNvbnRyaWJ1dG9ycz48YXV0aG9ycz48
YXV0aG9yPlNpZWdlbCwgUi4gTC48L2F1dGhvcj48YXV0aG9yPk1pbGxlciwgSy4gRC48L2F1dGhv
cj48YXV0aG9yPkplbWFsLCBBLjwvYXV0aG9yPjwvYXV0aG9ycz48L2NvbnRyaWJ1dG9ycz48YXV0
aC1hZGRyZXNzPkRpcmVjdG9yLCBTdXJ2ZWlsbGFuY2UgSW5mb3JtYXRpb24sIFN1cnZlaWxsYW5j
ZSBhbmQgSGVhbHRoIFNlcnZpY2VzIFJlc2VhcmNoLCBBbWVyaWNhbiBDYW5jZXIgU29jaWV0eSwg
QXRsYW50YSwgR0EuJiN4RDtFcGlkZW1pb2xvZ2lzdCwgU3VydmVpbGxhbmNlIGFuZCBIZWFsdGgg
U2VydmljZXMgUmVzZWFyY2gsIEFtZXJpY2FuIENhbmNlciBTb2NpZXR5LCBBdGxhbnRhLCBHQS4m
I3hEO1ZpY2UgUHJlc2lkZW50LCBTdXJ2ZWlsbGFuY2UgYW5kIEhlYWx0aCBTZXJ2aWNlcyBSZXNl
YXJjaCwgQW1lcmljYW4gQ2FuY2VyIFNvY2lldHksIEF0bGFudGEsIEdBLjwvYXV0aC1hZGRyZXNz
Pjx0aXRsZXM+PHRpdGxlPkNhbmNlciBzdGF0aXN0aWNzLCAyMDE2PC90aXRsZT48c2Vjb25kYXJ5
LXRpdGxlPkNBIENhbmNlciBKIENsaW48L3NlY29uZGFyeS10aXRsZT48L3RpdGxlcz48cGVyaW9k
aWNhbD48ZnVsbC10aXRsZT5DQSBDYW5jZXIgSiBDbGluPC9mdWxsLXRpdGxlPjwvcGVyaW9kaWNh
bD48cGFnZXM+Ny0zMDwvcGFnZXM+PHZvbHVtZT42Njwvdm9sdW1lPjxudW1iZXI+MTwvbnVtYmVy
PjxlZGl0aW9uPjIwMTYvMDEvMDk8L2VkaXRpb24+PGtleXdvcmRzPjxrZXl3b3JkPkFtZXJpY2Fu
IENhbmNlciBTb2NpZXR5PC9rZXl3b3JkPjxrZXl3b3JkPkNvbnRpbmVudGFsIFBvcHVsYXRpb24g
R3JvdXBzL3N0YXRpc3RpY3MgJmFtcDsgbnVtZXJpY2FsIGRhdGE8L2tleXdvcmQ+PGtleXdvcmQ+
RmVtYWxlPC9rZXl3b3JkPjxrZXl3b3JkPkh1bWFuczwva2V5d29yZD48a2V5d29yZD5JbmNpZGVu
Y2U8L2tleXdvcmQ+PGtleXdvcmQ+TWFsZTwva2V5d29yZD48a2V5d29yZD5OZW9wbGFzbXMvKmVw
aWRlbWlvbG9neS9tb3J0YWxpdHk8L2tleXdvcmQ+PGtleXdvcmQ+UmVnaXN0cmllczwva2V5d29y
ZD48a2V5d29yZD5TRUVSIFByb2dyYW08L2tleXdvcmQ+PGtleXdvcmQ+U2V4IERpc3RyaWJ1dGlv
bjwva2V5d29yZD48a2V5d29yZD5TdXJ2aXZhbCBSYXRlPC9rZXl3b3JkPjxrZXl3b3JkPlVuaXRl
ZCBTdGF0ZXMvZXBpZGVtaW9sb2d5PC9rZXl3b3JkPjwva2V5d29yZHM+PGRhdGVzPjx5ZWFyPjIw
MTY8L3llYXI+PHB1Yi1kYXRlcz48ZGF0ZT5KYW4tRmViPC9kYXRlPjwvcHViLWRhdGVzPjwvZGF0
ZXM+PGlzYm4+MTU0Mi00ODYzIChFbGVjdHJvbmljKSYjeEQ7MDAwNy05MjM1IChMaW5raW5nKTwv
aXNibj48YWNjZXNzaW9uLW51bT4yNjc0Mjk5ODwvYWNjZXNzaW9uLW51bT48dXJscz48cmVsYXRl
ZC11cmxzPjx1cmw+aHR0cDovL3d3dy5uY2JpLm5sbS5uaWguZ292L3B1Ym1lZC8yNjc0Mjk5ODwv
dXJsPjwvcmVsYXRlZC11cmxzPjwvdXJscz48ZWxlY3Ryb25pYy1yZXNvdXJjZS1udW0+MTAuMzMy
Mi9jYWFjLjIxMzMyPC9lbGVjdHJvbmljLXJlc291cmNlLW51bT48bGFuZ3VhZ2U+ZW5nPC9sYW5n
dWFnZT48L3JlY29yZD48L0NpdGU+PC9FbmROb3RlPgB=
</w:fldData>
        </w:fldChar>
      </w:r>
      <w:r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TaWVnZWw8L0F1dGhvcj48WWVhcj4yMDE2PC9ZZWFyPjxS
ZWNOdW0+MTAyNTQ8L1JlY051bT48SURUZXh0PkNhbmNlciBzdGF0aXN0aWNzLCAyMDE2PC9JRFRl
eHQ+PERpc3BsYXlUZXh0PjxzdHlsZSBmYWNlPSJzdXBlcnNjcmlwdCI+WzJdPC9zdHlsZT48L0Rp
c3BsYXlUZXh0PjxyZWNvcmQ+PHJlYy1udW1iZXI+MTAyNTQ8L3JlYy1udW1iZXI+PGZvcmVpZ24t
a2V5cz48a2V5IGFwcD0iRU4iIGRiLWlkPSJmOTB0YXhyZDZhMHJyOGU5cmU4cGU1dHg1ZXhwc3cw
YTUwdmUiPjEwMjU0PC9rZXk+PC9mb3JlaWduLWtleXM+PHJlZi10eXBlIG5hbWU9IkpvdXJuYWwg
QXJ0aWNsZSI+MTc8L3JlZi10eXBlPjxjb250cmlidXRvcnM+PGF1dGhvcnM+PGF1dGhvcj5TaWVn
ZWwsIFIuIEwuPC9hdXRob3I+PGF1dGhvcj5NaWxsZXIsIEsuIEQuPC9hdXRob3I+PGF1dGhvcj5K
ZW1hbCwgQS48L2F1dGhvcj48L2F1dGhvcnM+PC9jb250cmlidXRvcnM+PGF1dGgtYWRkcmVzcz5E
aXJlY3RvciwgU3VydmVpbGxhbmNlIEluZm9ybWF0aW9uLCBTdXJ2ZWlsbGFuY2UgYW5kIEhlYWx0
aCBTZXJ2aWNlcyBSZXNlYXJjaCwgQW1lcmljYW4gQ2FuY2VyIFNvY2lldHksIEF0bGFudGEsIEdB
LiYjeEQ7RXBpZGVtaW9sb2dpc3QsIFN1cnZlaWxsYW5jZSBhbmQgSGVhbHRoIFNlcnZpY2VzIFJl
c2VhcmNoLCBBbWVyaWNhbiBDYW5jZXIgU29jaWV0eSwgQXRsYW50YSwgR0EuJiN4RDtWaWNlIFBy
ZXNpZGVudCwgU3VydmVpbGxhbmNlIGFuZCBIZWFsdGggU2VydmljZXMgUmVzZWFyY2gsIEFtZXJp
Y2FuIENhbmNlciBTb2NpZXR5LCBBdGxhbnRhLCBHQS48L2F1dGgtYWRkcmVzcz48dGl0bGVzPjx0
aXRsZT5DYW5jZXIgc3RhdGlzdGljcywgMjAxNjwvdGl0bGU+PHNlY29uZGFyeS10aXRsZT5DQSBD
YW5jZXIgSiBDbGluPC9zZWNvbmRhcnktdGl0bGU+PC90aXRsZXM+PHBlcmlvZGljYWw+PGZ1bGwt
dGl0bGU+Q0EgQ2FuY2VyIEogQ2xpbjwvZnVsbC10aXRsZT48L3BlcmlvZGljYWw+PHBhZ2VzPjct
MzA8L3BhZ2VzPjx2b2x1bWU+NjY8L3ZvbHVtZT48bnVtYmVyPjE8L251bWJlcj48ZWRpdGlvbj4y
MDE2LzAxLzA5PC9lZGl0aW9uPjxrZXl3b3Jkcz48a2V5d29yZD5BbWVyaWNhbiBDYW5jZXIgU29j
aWV0eTwva2V5d29yZD48a2V5d29yZD5Db250aW5lbnRhbCBQb3B1bGF0aW9uIEdyb3Vwcy9zdGF0
aXN0aWNzICZhbXA7IG51bWVyaWNhbCBkYXRhPC9rZXl3b3JkPjxrZXl3b3JkPkZlbWFsZTwva2V5
d29yZD48a2V5d29yZD5IdW1hbnM8L2tleXdvcmQ+PGtleXdvcmQ+SW5jaWRlbmNlPC9rZXl3b3Jk
PjxrZXl3b3JkPk1hbGU8L2tleXdvcmQ+PGtleXdvcmQ+TmVvcGxhc21zLyplcGlkZW1pb2xvZ3kv
bW9ydGFsaXR5PC9rZXl3b3JkPjxrZXl3b3JkPlJlZ2lzdHJpZXM8L2tleXdvcmQ+PGtleXdvcmQ+
U0VFUiBQcm9ncmFtPC9rZXl3b3JkPjxrZXl3b3JkPlNleCBEaXN0cmlidXRpb248L2tleXdvcmQ+
PGtleXdvcmQ+U3Vydml2YWwgUmF0ZTwva2V5d29yZD48a2V5d29yZD5Vbml0ZWQgU3RhdGVzL2Vw
aWRlbWlvbG9neTwva2V5d29yZD48L2tleXdvcmRzPjxkYXRlcz48eWVhcj4yMDE2PC95ZWFyPjxw
dWItZGF0ZXM+PGRhdGU+SmFuLUZlYjwvZGF0ZT48L3B1Yi1kYXRlcz48L2RhdGVzPjxpc2JuPjE1
NDItNDg2MyAoRWxlY3Ryb25pYykmI3hEOzAwMDctOTIzNSAoTGlua2luZyk8L2lzYm4+PGFjY2Vz
c2lvbi1udW0+MjY3NDI5OTg8L2FjY2Vzc2lvbi1udW0+PHVybHM+PHJlbGF0ZWQtdXJscz48dXJs
Pmh0dHA6Ly93d3cubmNiaS5ubG0ubmloLmdvdi9wdWJtZWQvMjY3NDI5OTg8L3VybD48L3JlbGF0
ZWQtdXJscz48L3VybHM+PGVsZWN0cm9uaWMtcmVzb3VyY2UtbnVtPjEwLjMzMjIvY2FhYy4yMTMz
MjwvZWxlY3Ryb25pYy1yZXNvdXJjZS1udW0+PGxhbmd1YWdlPmVuZzwvbGFuZ3VhZ2U+PC9yZWNv
cmQ+PC9DaXRlPjxDaXRlPjxBdXRob3I+U2llZ2VsPC9BdXRob3I+PFllYXI+MjAxNjwvWWVhcj48
UmVjTnVtPjEwMjU0PC9SZWNOdW0+PHJlY29yZD48cmVjLW51bWJlcj4xMDI1NDwvcmVjLW51bWJl
cj48Zm9yZWlnbi1rZXlzPjxrZXkgYXBwPSJFTiIgZGItaWQ9ImY5MHRheHJkNmEwcnI4ZTlyZThw
ZTV0eDVleHBzdzBhNTB2ZSI+MTAyNTQ8L2tleT48L2ZvcmVpZ24ta2V5cz48cmVmLXR5cGUgbmFt
ZT0iSm91cm5hbCBBcnRpY2xlIj4xNzwvcmVmLXR5cGU+PGNvbnRyaWJ1dG9ycz48YXV0aG9ycz48
YXV0aG9yPlNpZWdlbCwgUi4gTC48L2F1dGhvcj48YXV0aG9yPk1pbGxlciwgSy4gRC48L2F1dGhv
cj48YXV0aG9yPkplbWFsLCBBLjwvYXV0aG9yPjwvYXV0aG9ycz48L2NvbnRyaWJ1dG9ycz48YXV0
aC1hZGRyZXNzPkRpcmVjdG9yLCBTdXJ2ZWlsbGFuY2UgSW5mb3JtYXRpb24sIFN1cnZlaWxsYW5j
ZSBhbmQgSGVhbHRoIFNlcnZpY2VzIFJlc2VhcmNoLCBBbWVyaWNhbiBDYW5jZXIgU29jaWV0eSwg
QXRsYW50YSwgR0EuJiN4RDtFcGlkZW1pb2xvZ2lzdCwgU3VydmVpbGxhbmNlIGFuZCBIZWFsdGgg
U2VydmljZXMgUmVzZWFyY2gsIEFtZXJpY2FuIENhbmNlciBTb2NpZXR5LCBBdGxhbnRhLCBHQS4m
I3hEO1ZpY2UgUHJlc2lkZW50LCBTdXJ2ZWlsbGFuY2UgYW5kIEhlYWx0aCBTZXJ2aWNlcyBSZXNl
YXJjaCwgQW1lcmljYW4gQ2FuY2VyIFNvY2lldHksIEF0bGFudGEsIEdBLjwvYXV0aC1hZGRyZXNz
Pjx0aXRsZXM+PHRpdGxlPkNhbmNlciBzdGF0aXN0aWNzLCAyMDE2PC90aXRsZT48c2Vjb25kYXJ5
LXRpdGxlPkNBIENhbmNlciBKIENsaW48L3NlY29uZGFyeS10aXRsZT48L3RpdGxlcz48cGVyaW9k
aWNhbD48ZnVsbC10aXRsZT5DQSBDYW5jZXIgSiBDbGluPC9mdWxsLXRpdGxlPjwvcGVyaW9kaWNh
bD48cGFnZXM+Ny0zMDwvcGFnZXM+PHZvbHVtZT42Njwvdm9sdW1lPjxudW1iZXI+MTwvbnVtYmVy
PjxlZGl0aW9uPjIwMTYvMDEvMDk8L2VkaXRpb24+PGtleXdvcmRzPjxrZXl3b3JkPkFtZXJpY2Fu
IENhbmNlciBTb2NpZXR5PC9rZXl3b3JkPjxrZXl3b3JkPkNvbnRpbmVudGFsIFBvcHVsYXRpb24g
R3JvdXBzL3N0YXRpc3RpY3MgJmFtcDsgbnVtZXJpY2FsIGRhdGE8L2tleXdvcmQ+PGtleXdvcmQ+
RmVtYWxlPC9rZXl3b3JkPjxrZXl3b3JkPkh1bWFuczwva2V5d29yZD48a2V5d29yZD5JbmNpZGVu
Y2U8L2tleXdvcmQ+PGtleXdvcmQ+TWFsZTwva2V5d29yZD48a2V5d29yZD5OZW9wbGFzbXMvKmVw
aWRlbWlvbG9neS9tb3J0YWxpdHk8L2tleXdvcmQ+PGtleXdvcmQ+UmVnaXN0cmllczwva2V5d29y
ZD48a2V5d29yZD5TRUVSIFByb2dyYW08L2tleXdvcmQ+PGtleXdvcmQ+U2V4IERpc3RyaWJ1dGlv
bjwva2V5d29yZD48a2V5d29yZD5TdXJ2aXZhbCBSYXRlPC9rZXl3b3JkPjxrZXl3b3JkPlVuaXRl
ZCBTdGF0ZXMvZXBpZGVtaW9sb2d5PC9rZXl3b3JkPjwva2V5d29yZHM+PGRhdGVzPjx5ZWFyPjIw
MTY8L3llYXI+PHB1Yi1kYXRlcz48ZGF0ZT5KYW4tRmViPC9kYXRlPjwvcHViLWRhdGVzPjwvZGF0
ZXM+PGlzYm4+MTU0Mi00ODYzIChFbGVjdHJvbmljKSYjeEQ7MDAwNy05MjM1IChMaW5raW5nKTwv
aXNibj48YWNjZXNzaW9uLW51bT4yNjc0Mjk5ODwvYWNjZXNzaW9uLW51bT48dXJscz48cmVsYXRl
ZC11cmxzPjx1cmw+aHR0cDovL3d3dy5uY2JpLm5sbS5uaWguZ292L3B1Ym1lZC8yNjc0Mjk5ODwv
dXJsPjwvcmVsYXRlZC11cmxzPjwvdXJscz48ZWxlY3Ryb25pYy1yZXNvdXJjZS1udW0+MTAuMzMy
Mi9jYWFjLjIxMzMyPC9lbGVjdHJvbmljLXJlc291cmNlLW51bT48bGFuZ3VhZ2U+ZW5nPC9sYW5n
dWFnZT48L3JlY29yZD48L0NpdGU+PC9FbmROb3RlPgB=
</w:fldData>
        </w:fldChar>
      </w:r>
      <w:r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Pr="006B505E">
        <w:rPr>
          <w:rFonts w:ascii="Book Antiqua" w:hAnsi="Book Antiqua"/>
          <w:noProof/>
          <w:sz w:val="24"/>
          <w:szCs w:val="24"/>
          <w:vertAlign w:val="superscript"/>
          <w:lang w:val="en-US"/>
        </w:rPr>
        <w:t>[2]</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respectively, although important and constant overall survival (OS) improvements have been </w:t>
      </w:r>
      <w:r w:rsidRPr="006B505E">
        <w:rPr>
          <w:rFonts w:ascii="Book Antiqua" w:hAnsi="Book Antiqua"/>
          <w:sz w:val="24"/>
          <w:szCs w:val="24"/>
          <w:lang w:val="en-GB"/>
        </w:rPr>
        <w:t>achieved</w:t>
      </w:r>
      <w:r w:rsidR="00143BD3" w:rsidRPr="006B505E">
        <w:rPr>
          <w:rFonts w:ascii="Book Antiqua" w:hAnsi="Book Antiqua"/>
          <w:sz w:val="24"/>
          <w:szCs w:val="24"/>
          <w:lang w:val="en-GB"/>
        </w:rPr>
        <w:fldChar w:fldCharType="begin"/>
      </w:r>
      <w:r w:rsidRPr="006B505E">
        <w:rPr>
          <w:rFonts w:ascii="Book Antiqua" w:hAnsi="Book Antiqua"/>
          <w:sz w:val="24"/>
          <w:szCs w:val="24"/>
          <w:lang w:val="en-GB"/>
        </w:rPr>
        <w:instrText xml:space="preserve"> ADDIN EN.CITE &lt;EndNote&gt;&lt;Cite&gt;&lt;Author&gt;Rossi&lt;/Author&gt;&lt;Year&gt;2014&lt;/Year&gt;&lt;RecNum&gt;10165&lt;/RecNum&gt;&lt;DisplayText&gt;&lt;style face="superscript"&gt;[3]&lt;/style&gt;&lt;/DisplayText&gt;&lt;record&gt;&lt;rec-number&gt;10165&lt;/rec-number&gt;&lt;foreign-keys&gt;&lt;key app="EN" db-id="f90taxrd6a0rr8e9re8pe5tx5expsw0a50ve"&gt;10165&lt;/key&gt;&lt;/foreign-keys&gt;&lt;ref-type name="Journal Article"&gt;17&lt;/ref-type&gt;&lt;contributors&gt;&lt;authors&gt;&lt;author&gt;Rossi, A.&lt;/author&gt;&lt;author&gt;Torri, V.&lt;/author&gt;&lt;author&gt;Garassino, M. C.&lt;/author&gt;&lt;author&gt;Porcu, L.&lt;/author&gt;&lt;author&gt;Galetta, D.&lt;/author&gt;&lt;/authors&gt;&lt;/contributors&gt;&lt;titles&gt;&lt;title&gt;The impact of personalized medicine on survival: comparisons of results in metastatic breast, colorectal and non-small-cell lung cancers&lt;/title&gt;&lt;secondary-title&gt;Cancer Treat Rev&lt;/secondary-title&gt;&lt;/titles&gt;&lt;periodical&gt;&lt;full-title&gt;Cancer Treat Rev&lt;/full-title&gt;&lt;/periodical&gt;&lt;pages&gt;485-94&lt;/pages&gt;&lt;volume&gt;40&lt;/volume&gt;&lt;number&gt;4&lt;/number&gt;&lt;edition&gt;2013/09/25&lt;/edition&gt;&lt;keywords&gt;&lt;keyword&gt;Breast Neoplasms&lt;/keyword&gt;&lt;keyword&gt;Carcinoma, Non-Small-Cell Lung&lt;/keyword&gt;&lt;keyword&gt;Colorectal Neoplasms&lt;/keyword&gt;&lt;keyword&gt;Female&lt;/keyword&gt;&lt;keyword&gt;Humans&lt;/keyword&gt;&lt;keyword&gt;Lung Neoplasms&lt;/keyword&gt;&lt;keyword&gt;Meta-Analysis as Topic&lt;/keyword&gt;&lt;keyword&gt;Precision Medicine&lt;/keyword&gt;&lt;keyword&gt;Randomized Controlled Trials as Topic&lt;/keyword&gt;&lt;keyword&gt;Survival Rate&lt;/keyword&gt;&lt;keyword&gt;Treatment Outcome&lt;/keyword&gt;&lt;/keywords&gt;&lt;dates&gt;&lt;year&gt;2014&lt;/year&gt;&lt;pub-dates&gt;&lt;date&gt;May&lt;/date&gt;&lt;/pub-dates&gt;&lt;/dates&gt;&lt;isbn&gt;1532-1967&lt;/isbn&gt;&lt;accession-num&gt;24112813&lt;/accession-num&gt;&lt;urls&gt;&lt;related-urls&gt;&lt;url&gt;https://www.ncbi.nlm.nih.gov/pubmed/24112813&lt;/url&gt;&lt;/related-urls&gt;&lt;/urls&gt;&lt;electronic-resource-num&gt;10.1016/j.ctrv.2013.09.012&lt;/electronic-resource-num&gt;&lt;language&gt;eng&lt;/language&gt;&lt;/record&gt;&lt;/Cite&gt;&lt;/EndNote&gt;</w:instrText>
      </w:r>
      <w:r w:rsidR="00143BD3" w:rsidRPr="006B505E">
        <w:rPr>
          <w:rFonts w:ascii="Book Antiqua" w:hAnsi="Book Antiqua"/>
          <w:sz w:val="24"/>
          <w:szCs w:val="24"/>
          <w:lang w:val="en-GB"/>
        </w:rPr>
        <w:fldChar w:fldCharType="separate"/>
      </w:r>
      <w:r w:rsidRPr="006B505E">
        <w:rPr>
          <w:rFonts w:ascii="Book Antiqua" w:hAnsi="Book Antiqua"/>
          <w:noProof/>
          <w:sz w:val="24"/>
          <w:szCs w:val="24"/>
          <w:vertAlign w:val="superscript"/>
          <w:lang w:val="en-GB"/>
        </w:rPr>
        <w:t>[3]</w:t>
      </w:r>
      <w:r w:rsidR="00143BD3" w:rsidRPr="006B505E">
        <w:rPr>
          <w:rFonts w:ascii="Book Antiqua" w:hAnsi="Book Antiqua"/>
          <w:sz w:val="24"/>
          <w:szCs w:val="24"/>
          <w:lang w:val="en-GB"/>
        </w:rPr>
        <w:fldChar w:fldCharType="end"/>
      </w:r>
      <w:r w:rsidRPr="006B505E">
        <w:rPr>
          <w:rFonts w:ascii="Book Antiqua" w:hAnsi="Book Antiqua"/>
          <w:sz w:val="24"/>
          <w:szCs w:val="24"/>
          <w:lang w:val="en-GB"/>
        </w:rPr>
        <w:t xml:space="preserve"> </w:t>
      </w:r>
      <w:r w:rsidRPr="006B505E">
        <w:rPr>
          <w:rFonts w:ascii="Book Antiqua" w:hAnsi="Book Antiqua"/>
          <w:sz w:val="24"/>
          <w:szCs w:val="24"/>
          <w:lang w:val="en-US"/>
        </w:rPr>
        <w:t>in the last decades. Even though today there are more treatment options including several basic chemotherapy regimens in combination with targeted agents</w:t>
      </w:r>
      <w:r w:rsidR="00143BD3" w:rsidRPr="006B505E">
        <w:rPr>
          <w:rFonts w:ascii="Book Antiqua" w:hAnsi="Book Antiqua"/>
          <w:sz w:val="24"/>
          <w:szCs w:val="24"/>
          <w:lang w:val="en-US"/>
        </w:rPr>
        <w:fldChar w:fldCharType="begin">
          <w:fldData xml:space="preserve">PEVuZE5vdGU+PENpdGU+PEF1dGhvcj5QZWV0ZXJzPC9BdXRob3I+PFllYXI+MjAxMjwvWWVhcj48
UmVjTnVtPjEwMTY2PC9SZWNOdW0+PElEVGV4dD5CaW9sb2dpYyB0aGVyYXBpZXMgaW4gdGhlIG1l
dGFzdGF0aWMgY29sb3JlY3RhbCBjYW5jZXIgdHJlYXRtZW50IGNvbnRpbnV1bS0tYXBwbHlpbmcg
Y3VycmVudCBldmlkZW5jZSB0byBjbGluaWNhbCBwcmFjdGljZTwvSURUZXh0PjxEaXNwbGF5VGV4
dD48c3R5bGUgZmFjZT0ic3VwZXJzY3JpcHQiPls0XTwvc3R5bGU+PC9EaXNwbGF5VGV4dD48cmVj
b3JkPjxyZWMtbnVtYmVyPjEwMTY2PC9yZWMtbnVtYmVyPjxmb3JlaWduLWtleXM+PGtleSBhcHA9
IkVOIiBkYi1pZD0iZjkwdGF4cmQ2YTBycjhlOXJlOHBlNXR4NWV4cHN3MGE1MHZlIj4xMDE2Njwv
a2V5PjwvZm9yZWlnbi1rZXlzPjxyZWYtdHlwZSBuYW1lPSJKb3VybmFsIEFydGljbGUiPjE3PC9y
ZWYtdHlwZT48Y29udHJpYnV0b3JzPjxhdXRob3JzPjxhdXRob3I+UGVldGVycywgTS48L2F1dGhv
cj48YXV0aG9yPlByaWNlLCBULjwvYXV0aG9yPjwvYXV0aG9ycz48L2NvbnRyaWJ1dG9ycz48dGl0
bGVzPjx0aXRsZT5CaW9sb2dpYyB0aGVyYXBpZXMgaW4gdGhlIG1ldGFzdGF0aWMgY29sb3JlY3Rh
bCBjYW5jZXIgdHJlYXRtZW50IGNvbnRpbnV1bS0tYXBwbHlpbmcgY3VycmVudCBldmlkZW5jZSB0
byBjbGluaWNhbCBwcmFjdGljZTwvdGl0bGU+PHNlY29uZGFyeS10aXRsZT5DYW5jZXIgVHJlYXQg
UmV2PC9zZWNvbmRhcnktdGl0bGU+PC90aXRsZXM+PHBlcmlvZGljYWw+PGZ1bGwtdGl0bGU+Q2Fu
Y2VyIFRyZWF0IFJldjwvZnVsbC10aXRsZT48L3BlcmlvZGljYWw+PHBhZ2VzPjM5Ny00MDY8L3Bh
Z2VzPjx2b2x1bWU+Mzg8L3ZvbHVtZT48bnVtYmVyPjU8L251bWJlcj48ZWRpdGlvbj4yMDExLzA5
LzA2PC9lZGl0aW9uPjxrZXl3b3Jkcz48a2V5d29yZD5BbnRpYm9kaWVzLCBNb25vY2xvbmFsPC9r
ZXl3b3JkPjxrZXl3b3JkPkFudGlib2RpZXMsIE1vbm9jbG9uYWwsIEh1bWFuaXplZDwva2V5d29y
ZD48a2V5d29yZD5BbnRpbmVvcGxhc3RpYyBDb21iaW5lZCBDaGVtb3RoZXJhcHkgUHJvdG9jb2xz
PC9rZXl3b3JkPjxrZXl3b3JkPkJldmFjaXp1bWFiPC9rZXl3b3JkPjxrZXl3b3JkPkNhbXB0b3Ro
ZWNpbjwva2V5d29yZD48a2V5d29yZD5DYXBlY2l0YWJpbmU8L2tleXdvcmQ+PGtleXdvcmQ+Q2V0
dXhpbWFiPC9rZXl3b3JkPjxrZXl3b3JkPkNvbG9yZWN0YWwgTmVvcGxhc21zPC9rZXl3b3JkPjxr
ZXl3b3JkPkRlb3h5Y3l0aWRpbmU8L2tleXdvcmQ+PGtleXdvcmQ+Rmx1b3JvdXJhY2lsPC9rZXl3
b3JkPjxrZXl3b3JkPkh1bWFuczwva2V5d29yZD48a2V5d29yZD5MZXVjb3ZvcmluPC9rZXl3b3Jk
PjxrZXl3b3JkPk1pdG9teWNpbjwva2V5d29yZD48a2V5d29yZD5NdXRhdGlvbjwva2V5d29yZD48
a2V5d29yZD5Pcmdhbm9wbGF0aW51bSBDb21wb3VuZHM8L2tleXdvcmQ+PGtleXdvcmQ+UHJvdG8t
T25jb2dlbmUgUHJvdGVpbnM8L2tleXdvcmQ+PGtleXdvcmQ+UHJvdG8tT25jb2dlbmUgUHJvdGVp
bnMgQi1yYWY8L2tleXdvcmQ+PGtleXdvcmQ+UHJvdG8tT25jb2dlbmUgUHJvdGVpbnMgcDIxKHJh
cyk8L2tleXdvcmQ+PGtleXdvcmQ+UmVjZXB0b3IsIEVwaWRlcm1hbCBHcm93dGggRmFjdG9yPC9r
ZXl3b3JkPjxrZXl3b3JkPlZhc2N1bGFyIEVuZG90aGVsaWFsIEdyb3d0aCBGYWN0b3IgQTwva2V5
d29yZD48a2V5d29yZD5yYXMgUHJvdGVpbnM8L2tleXdvcmQ+PC9rZXl3b3Jkcz48ZGF0ZXM+PHll
YXI+MjAxMjwveWVhcj48cHViLWRhdGVzPjxkYXRlPkF1ZzwvZGF0ZT48L3B1Yi1kYXRlcz48L2Rh
dGVzPjxpc2JuPjE1MzItMTk2NzwvaXNibj48YWNjZXNzaW9uLW51bT4yMTg5OTk1NTwvYWNjZXNz
aW9uLW51bT48dXJscz48cmVsYXRlZC11cmxzPjx1cmw+aHR0cHM6Ly93d3cubmNiaS5ubG0ubmlo
Lmdvdi9wdWJtZWQvMjE4OTk5NTU8L3VybD48L3JlbGF0ZWQtdXJscz48L3VybHM+PGVsZWN0cm9u
aWMtcmVzb3VyY2UtbnVtPjEwLjEwMTYvai5jdHJ2LjIwMTEuMDguMDAyPC9lbGVjdHJvbmljLXJl
c291cmNlLW51bT48bGFuZ3VhZ2U+ZW5nPC9sYW5ndWFnZT48L3JlY29yZD48L0NpdGU+PENpdGU+
PEF1dGhvcj5QZWV0ZXJzPC9BdXRob3I+PFllYXI+MjAxMjwvWWVhcj48UmVjTnVtPjEwMTY2PC9S
ZWNOdW0+PHJlY29yZD48cmVjLW51bWJlcj4xMDE2NjwvcmVjLW51bWJlcj48Zm9yZWlnbi1rZXlz
PjxrZXkgYXBwPSJFTiIgZGItaWQ9ImY5MHRheHJkNmEwcnI4ZTlyZThwZTV0eDVleHBzdzBhNTB2
ZSI+MTAxNjY8L2tleT48L2ZvcmVpZ24ta2V5cz48cmVmLXR5cGUgbmFtZT0iSm91cm5hbCBBcnRp
Y2xlIj4xNzwvcmVmLXR5cGU+PGNvbnRyaWJ1dG9ycz48YXV0aG9ycz48YXV0aG9yPlBlZXRlcnMs
IE0uPC9hdXRob3I+PGF1dGhvcj5QcmljZSwgVC48L2F1dGhvcj48L2F1dGhvcnM+PC9jb250cmli
dXRvcnM+PHRpdGxlcz48dGl0bGU+QmlvbG9naWMgdGhlcmFwaWVzIGluIHRoZSBtZXRhc3RhdGlj
IGNvbG9yZWN0YWwgY2FuY2VyIHRyZWF0bWVudCBjb250aW51dW0tLWFwcGx5aW5nIGN1cnJlbnQg
ZXZpZGVuY2UgdG8gY2xpbmljYWwgcHJhY3RpY2U8L3RpdGxlPjxzZWNvbmRhcnktdGl0bGU+Q2Fu
Y2VyIFRyZWF0IFJldjwvc2Vjb25kYXJ5LXRpdGxlPjwvdGl0bGVzPjxwZXJpb2RpY2FsPjxmdWxs
LXRpdGxlPkNhbmNlciBUcmVhdCBSZXY8L2Z1bGwtdGl0bGU+PC9wZXJpb2RpY2FsPjxwYWdlcz4z
OTctNDA2PC9wYWdlcz48dm9sdW1lPjM4PC92b2x1bWU+PG51bWJlcj41PC9udW1iZXI+PGVkaXRp
b24+MjAxMS8wOS8wNjwvZWRpdGlvbj48a2V5d29yZHM+PGtleXdvcmQ+QW50aWJvZGllcywgTW9u
b2Nsb25hbDwva2V5d29yZD48a2V5d29yZD5BbnRpYm9kaWVzLCBNb25vY2xvbmFsLCBIdW1hbml6
ZWQ8L2tleXdvcmQ+PGtleXdvcmQ+QW50aW5lb3BsYXN0aWMgQ29tYmluZWQgQ2hlbW90aGVyYXB5
IFByb3RvY29sczwva2V5d29yZD48a2V5d29yZD5CZXZhY2l6dW1hYjwva2V5d29yZD48a2V5d29y
ZD5DYW1wdG90aGVjaW48L2tleXdvcmQ+PGtleXdvcmQ+Q2FwZWNpdGFiaW5lPC9rZXl3b3JkPjxr
ZXl3b3JkPkNldHV4aW1hYjwva2V5d29yZD48a2V5d29yZD5Db2xvcmVjdGFsIE5lb3BsYXNtczwv
a2V5d29yZD48a2V5d29yZD5EZW94eWN5dGlkaW5lPC9rZXl3b3JkPjxrZXl3b3JkPkZsdW9yb3Vy
YWNpbDwva2V5d29yZD48a2V5d29yZD5IdW1hbnM8L2tleXdvcmQ+PGtleXdvcmQ+TGV1Y292b3Jp
bjwva2V5d29yZD48a2V5d29yZD5NaXRvbXljaW48L2tleXdvcmQ+PGtleXdvcmQ+TXV0YXRpb248
L2tleXdvcmQ+PGtleXdvcmQ+T3JnYW5vcGxhdGludW0gQ29tcG91bmRzPC9rZXl3b3JkPjxrZXl3
b3JkPlByb3RvLU9uY29nZW5lIFByb3RlaW5zPC9rZXl3b3JkPjxrZXl3b3JkPlByb3RvLU9uY29n
ZW5lIFByb3RlaW5zIEItcmFmPC9rZXl3b3JkPjxrZXl3b3JkPlByb3RvLU9uY29nZW5lIFByb3Rl
aW5zIHAyMShyYXMpPC9rZXl3b3JkPjxrZXl3b3JkPlJlY2VwdG9yLCBFcGlkZXJtYWwgR3Jvd3Ro
IEZhY3Rvcjwva2V5d29yZD48a2V5d29yZD5WYXNjdWxhciBFbmRvdGhlbGlhbCBHcm93dGggRmFj
dG9yIEE8L2tleXdvcmQ+PGtleXdvcmQ+cmFzIFByb3RlaW5zPC9rZXl3b3JkPjwva2V5d29yZHM+
PGRhdGVzPjx5ZWFyPjIwMTI8L3llYXI+PHB1Yi1kYXRlcz48ZGF0ZT5BdWc8L2RhdGU+PC9wdWIt
ZGF0ZXM+PC9kYXRlcz48aXNibj4xNTMyLTE5Njc8L2lzYm4+PGFjY2Vzc2lvbi1udW0+MjE4OTk5
NTU8L2FjY2Vzc2lvbi1udW0+PHVybHM+PHJlbGF0ZWQtdXJscz48dXJsPmh0dHBzOi8vd3d3Lm5j
YmkubmxtLm5paC5nb3YvcHVibWVkLzIxODk5OTU1PC91cmw+PC9yZWxhdGVkLXVybHM+PC91cmxz
PjxlbGVjdHJvbmljLXJlc291cmNlLW51bT4xMC4xMDE2L2ouY3Rydi4yMDExLjA4LjAwMjwvZWxl
Y3Ryb25pYy1yZXNvdXJjZS1udW0+PGxhbmd1YWdlPmVuZzwvbGFuZ3VhZ2U+PC9yZWNvcmQ+PC9D
aXRlPjwvRW5kTm90ZT5=
</w:fldData>
        </w:fldChar>
      </w:r>
      <w:r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QZWV0ZXJzPC9BdXRob3I+PFllYXI+MjAxMjwvWWVhcj48
UmVjTnVtPjEwMTY2PC9SZWNOdW0+PElEVGV4dD5CaW9sb2dpYyB0aGVyYXBpZXMgaW4gdGhlIG1l
dGFzdGF0aWMgY29sb3JlY3RhbCBjYW5jZXIgdHJlYXRtZW50IGNvbnRpbnV1bS0tYXBwbHlpbmcg
Y3VycmVudCBldmlkZW5jZSB0byBjbGluaWNhbCBwcmFjdGljZTwvSURUZXh0PjxEaXNwbGF5VGV4
dD48c3R5bGUgZmFjZT0ic3VwZXJzY3JpcHQiPls0XTwvc3R5bGU+PC9EaXNwbGF5VGV4dD48cmVj
b3JkPjxyZWMtbnVtYmVyPjEwMTY2PC9yZWMtbnVtYmVyPjxmb3JlaWduLWtleXM+PGtleSBhcHA9
IkVOIiBkYi1pZD0iZjkwdGF4cmQ2YTBycjhlOXJlOHBlNXR4NWV4cHN3MGE1MHZlIj4xMDE2Njwv
a2V5PjwvZm9yZWlnbi1rZXlzPjxyZWYtdHlwZSBuYW1lPSJKb3VybmFsIEFydGljbGUiPjE3PC9y
ZWYtdHlwZT48Y29udHJpYnV0b3JzPjxhdXRob3JzPjxhdXRob3I+UGVldGVycywgTS48L2F1dGhv
cj48YXV0aG9yPlByaWNlLCBULjwvYXV0aG9yPjwvYXV0aG9ycz48L2NvbnRyaWJ1dG9ycz48dGl0
bGVzPjx0aXRsZT5CaW9sb2dpYyB0aGVyYXBpZXMgaW4gdGhlIG1ldGFzdGF0aWMgY29sb3JlY3Rh
bCBjYW5jZXIgdHJlYXRtZW50IGNvbnRpbnV1bS0tYXBwbHlpbmcgY3VycmVudCBldmlkZW5jZSB0
byBjbGluaWNhbCBwcmFjdGljZTwvdGl0bGU+PHNlY29uZGFyeS10aXRsZT5DYW5jZXIgVHJlYXQg
UmV2PC9zZWNvbmRhcnktdGl0bGU+PC90aXRsZXM+PHBlcmlvZGljYWw+PGZ1bGwtdGl0bGU+Q2Fu
Y2VyIFRyZWF0IFJldjwvZnVsbC10aXRsZT48L3BlcmlvZGljYWw+PHBhZ2VzPjM5Ny00MDY8L3Bh
Z2VzPjx2b2x1bWU+Mzg8L3ZvbHVtZT48bnVtYmVyPjU8L251bWJlcj48ZWRpdGlvbj4yMDExLzA5
LzA2PC9lZGl0aW9uPjxrZXl3b3Jkcz48a2V5d29yZD5BbnRpYm9kaWVzLCBNb25vY2xvbmFsPC9r
ZXl3b3JkPjxrZXl3b3JkPkFudGlib2RpZXMsIE1vbm9jbG9uYWwsIEh1bWFuaXplZDwva2V5d29y
ZD48a2V5d29yZD5BbnRpbmVvcGxhc3RpYyBDb21iaW5lZCBDaGVtb3RoZXJhcHkgUHJvdG9jb2xz
PC9rZXl3b3JkPjxrZXl3b3JkPkJldmFjaXp1bWFiPC9rZXl3b3JkPjxrZXl3b3JkPkNhbXB0b3Ro
ZWNpbjwva2V5d29yZD48a2V5d29yZD5DYXBlY2l0YWJpbmU8L2tleXdvcmQ+PGtleXdvcmQ+Q2V0
dXhpbWFiPC9rZXl3b3JkPjxrZXl3b3JkPkNvbG9yZWN0YWwgTmVvcGxhc21zPC9rZXl3b3JkPjxr
ZXl3b3JkPkRlb3h5Y3l0aWRpbmU8L2tleXdvcmQ+PGtleXdvcmQ+Rmx1b3JvdXJhY2lsPC9rZXl3
b3JkPjxrZXl3b3JkPkh1bWFuczwva2V5d29yZD48a2V5d29yZD5MZXVjb3ZvcmluPC9rZXl3b3Jk
PjxrZXl3b3JkPk1pdG9teWNpbjwva2V5d29yZD48a2V5d29yZD5NdXRhdGlvbjwva2V5d29yZD48
a2V5d29yZD5Pcmdhbm9wbGF0aW51bSBDb21wb3VuZHM8L2tleXdvcmQ+PGtleXdvcmQ+UHJvdG8t
T25jb2dlbmUgUHJvdGVpbnM8L2tleXdvcmQ+PGtleXdvcmQ+UHJvdG8tT25jb2dlbmUgUHJvdGVp
bnMgQi1yYWY8L2tleXdvcmQ+PGtleXdvcmQ+UHJvdG8tT25jb2dlbmUgUHJvdGVpbnMgcDIxKHJh
cyk8L2tleXdvcmQ+PGtleXdvcmQ+UmVjZXB0b3IsIEVwaWRlcm1hbCBHcm93dGggRmFjdG9yPC9r
ZXl3b3JkPjxrZXl3b3JkPlZhc2N1bGFyIEVuZG90aGVsaWFsIEdyb3d0aCBGYWN0b3IgQTwva2V5
d29yZD48a2V5d29yZD5yYXMgUHJvdGVpbnM8L2tleXdvcmQ+PC9rZXl3b3Jkcz48ZGF0ZXM+PHll
YXI+MjAxMjwveWVhcj48cHViLWRhdGVzPjxkYXRlPkF1ZzwvZGF0ZT48L3B1Yi1kYXRlcz48L2Rh
dGVzPjxpc2JuPjE1MzItMTk2NzwvaXNibj48YWNjZXNzaW9uLW51bT4yMTg5OTk1NTwvYWNjZXNz
aW9uLW51bT48dXJscz48cmVsYXRlZC11cmxzPjx1cmw+aHR0cHM6Ly93d3cubmNiaS5ubG0ubmlo
Lmdvdi9wdWJtZWQvMjE4OTk5NTU8L3VybD48L3JlbGF0ZWQtdXJscz48L3VybHM+PGVsZWN0cm9u
aWMtcmVzb3VyY2UtbnVtPjEwLjEwMTYvai5jdHJ2LjIwMTEuMDguMDAyPC9lbGVjdHJvbmljLXJl
c291cmNlLW51bT48bGFuZ3VhZ2U+ZW5nPC9sYW5ndWFnZT48L3JlY29yZD48L0NpdGU+PENpdGU+
PEF1dGhvcj5QZWV0ZXJzPC9BdXRob3I+PFllYXI+MjAxMjwvWWVhcj48UmVjTnVtPjEwMTY2PC9S
ZWNOdW0+PHJlY29yZD48cmVjLW51bWJlcj4xMDE2NjwvcmVjLW51bWJlcj48Zm9yZWlnbi1rZXlz
PjxrZXkgYXBwPSJFTiIgZGItaWQ9ImY5MHRheHJkNmEwcnI4ZTlyZThwZTV0eDVleHBzdzBhNTB2
ZSI+MTAxNjY8L2tleT48L2ZvcmVpZ24ta2V5cz48cmVmLXR5cGUgbmFtZT0iSm91cm5hbCBBcnRp
Y2xlIj4xNzwvcmVmLXR5cGU+PGNvbnRyaWJ1dG9ycz48YXV0aG9ycz48YXV0aG9yPlBlZXRlcnMs
IE0uPC9hdXRob3I+PGF1dGhvcj5QcmljZSwgVC48L2F1dGhvcj48L2F1dGhvcnM+PC9jb250cmli
dXRvcnM+PHRpdGxlcz48dGl0bGU+QmlvbG9naWMgdGhlcmFwaWVzIGluIHRoZSBtZXRhc3RhdGlj
IGNvbG9yZWN0YWwgY2FuY2VyIHRyZWF0bWVudCBjb250aW51dW0tLWFwcGx5aW5nIGN1cnJlbnQg
ZXZpZGVuY2UgdG8gY2xpbmljYWwgcHJhY3RpY2U8L3RpdGxlPjxzZWNvbmRhcnktdGl0bGU+Q2Fu
Y2VyIFRyZWF0IFJldjwvc2Vjb25kYXJ5LXRpdGxlPjwvdGl0bGVzPjxwZXJpb2RpY2FsPjxmdWxs
LXRpdGxlPkNhbmNlciBUcmVhdCBSZXY8L2Z1bGwtdGl0bGU+PC9wZXJpb2RpY2FsPjxwYWdlcz4z
OTctNDA2PC9wYWdlcz48dm9sdW1lPjM4PC92b2x1bWU+PG51bWJlcj41PC9udW1iZXI+PGVkaXRp
b24+MjAxMS8wOS8wNjwvZWRpdGlvbj48a2V5d29yZHM+PGtleXdvcmQ+QW50aWJvZGllcywgTW9u
b2Nsb25hbDwva2V5d29yZD48a2V5d29yZD5BbnRpYm9kaWVzLCBNb25vY2xvbmFsLCBIdW1hbml6
ZWQ8L2tleXdvcmQ+PGtleXdvcmQ+QW50aW5lb3BsYXN0aWMgQ29tYmluZWQgQ2hlbW90aGVyYXB5
IFByb3RvY29sczwva2V5d29yZD48a2V5d29yZD5CZXZhY2l6dW1hYjwva2V5d29yZD48a2V5d29y
ZD5DYW1wdG90aGVjaW48L2tleXdvcmQ+PGtleXdvcmQ+Q2FwZWNpdGFiaW5lPC9rZXl3b3JkPjxr
ZXl3b3JkPkNldHV4aW1hYjwva2V5d29yZD48a2V5d29yZD5Db2xvcmVjdGFsIE5lb3BsYXNtczwv
a2V5d29yZD48a2V5d29yZD5EZW94eWN5dGlkaW5lPC9rZXl3b3JkPjxrZXl3b3JkPkZsdW9yb3Vy
YWNpbDwva2V5d29yZD48a2V5d29yZD5IdW1hbnM8L2tleXdvcmQ+PGtleXdvcmQ+TGV1Y292b3Jp
bjwva2V5d29yZD48a2V5d29yZD5NaXRvbXljaW48L2tleXdvcmQ+PGtleXdvcmQ+TXV0YXRpb248
L2tleXdvcmQ+PGtleXdvcmQ+T3JnYW5vcGxhdGludW0gQ29tcG91bmRzPC9rZXl3b3JkPjxrZXl3
b3JkPlByb3RvLU9uY29nZW5lIFByb3RlaW5zPC9rZXl3b3JkPjxrZXl3b3JkPlByb3RvLU9uY29n
ZW5lIFByb3RlaW5zIEItcmFmPC9rZXl3b3JkPjxrZXl3b3JkPlByb3RvLU9uY29nZW5lIFByb3Rl
aW5zIHAyMShyYXMpPC9rZXl3b3JkPjxrZXl3b3JkPlJlY2VwdG9yLCBFcGlkZXJtYWwgR3Jvd3Ro
IEZhY3Rvcjwva2V5d29yZD48a2V5d29yZD5WYXNjdWxhciBFbmRvdGhlbGlhbCBHcm93dGggRmFj
dG9yIEE8L2tleXdvcmQ+PGtleXdvcmQ+cmFzIFByb3RlaW5zPC9rZXl3b3JkPjwva2V5d29yZHM+
PGRhdGVzPjx5ZWFyPjIwMTI8L3llYXI+PHB1Yi1kYXRlcz48ZGF0ZT5BdWc8L2RhdGU+PC9wdWIt
ZGF0ZXM+PC9kYXRlcz48aXNibj4xNTMyLTE5Njc8L2lzYm4+PGFjY2Vzc2lvbi1udW0+MjE4OTk5
NTU8L2FjY2Vzc2lvbi1udW0+PHVybHM+PHJlbGF0ZWQtdXJscz48dXJsPmh0dHBzOi8vd3d3Lm5j
YmkubmxtLm5paC5nb3YvcHVibWVkLzIxODk5OTU1PC91cmw+PC9yZWxhdGVkLXVybHM+PC91cmxz
PjxlbGVjdHJvbmljLXJlc291cmNlLW51bT4xMC4xMDE2L2ouY3Rydi4yMDExLjA4LjAwMjwvZWxl
Y3Ryb25pYy1yZXNvdXJjZS1udW0+PGxhbmd1YWdlPmVuZzwvbGFuZ3VhZ2U+PC9yZWNvcmQ+PC9D
aXRlPjwvRW5kTm90ZT5=
</w:fldData>
        </w:fldChar>
      </w:r>
      <w:r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Pr="006B505E">
        <w:rPr>
          <w:rFonts w:ascii="Book Antiqua" w:hAnsi="Book Antiqua"/>
          <w:noProof/>
          <w:sz w:val="24"/>
          <w:szCs w:val="24"/>
          <w:vertAlign w:val="superscript"/>
          <w:lang w:val="en-US"/>
        </w:rPr>
        <w:t>[4]</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it has been found that large variation exists in individual patient prognosis and response to chemotherapy, ca</w:t>
      </w:r>
      <w:r w:rsidR="00C65A76" w:rsidRPr="006B505E">
        <w:rPr>
          <w:rFonts w:ascii="Book Antiqua" w:hAnsi="Book Antiqua"/>
          <w:sz w:val="24"/>
          <w:szCs w:val="24"/>
          <w:lang w:val="en-US"/>
        </w:rPr>
        <w:t>used by molecular heterogeneity</w:t>
      </w:r>
      <w:r w:rsidR="00143BD3" w:rsidRPr="006B505E">
        <w:rPr>
          <w:rFonts w:ascii="Book Antiqua" w:hAnsi="Book Antiqua"/>
          <w:sz w:val="24"/>
          <w:szCs w:val="24"/>
          <w:lang w:val="en-US"/>
        </w:rPr>
        <w:fldChar w:fldCharType="begin"/>
      </w:r>
      <w:r w:rsidR="00C65A76" w:rsidRPr="006B505E">
        <w:rPr>
          <w:rFonts w:ascii="Book Antiqua" w:hAnsi="Book Antiqua"/>
          <w:sz w:val="24"/>
          <w:szCs w:val="24"/>
          <w:lang w:val="en-US"/>
        </w:rPr>
        <w:instrText xml:space="preserve"> ADDIN EN.CITE &lt;EndNote&gt;&lt;Cite&gt;&lt;Author&gt;Sinicrope&lt;/Author&gt;&lt;Year&gt;2016&lt;/Year&gt;&lt;RecNum&gt;58&lt;/RecNum&gt;&lt;DisplayText&gt;&lt;style face="superscript"&gt;[5]&lt;/style&gt;&lt;/DisplayText&gt;&lt;record&gt;&lt;rec-number&gt;58&lt;/rec-number&gt;&lt;foreign-keys&gt;&lt;key app="EN" db-id="pxsreee5x000f4erf23ve9dmtedepsxve0wa" timestamp="1491551485"&gt;58&lt;/key&gt;&lt;/foreign-keys&gt;&lt;ref-type name="Journal Article"&gt;17&lt;/ref-type&gt;&lt;contributors&gt;&lt;authors&gt;&lt;author&gt;Sinicrope, F. A.&lt;/author&gt;&lt;author&gt;Okamoto, K.&lt;/author&gt;&lt;author&gt;Kasi, P. M.&lt;/author&gt;&lt;author&gt;Kawakami, H.&lt;/author&gt;&lt;/authors&gt;&lt;/contributors&gt;&lt;titles&gt;&lt;title&gt;Molecular Biomarkers in the Personalized Treatment of Colorectal Cancer&lt;/title&gt;&lt;secondary-title&gt;Clin Gastroenterol Hepatol&lt;/secondary-title&gt;&lt;/titles&gt;&lt;periodical&gt;&lt;full-title&gt;Clin Gastroenterol Hepatol&lt;/full-title&gt;&lt;/periodical&gt;&lt;pages&gt;651-8&lt;/pages&gt;&lt;volume&gt;14&lt;/volume&gt;&lt;number&gt;5&lt;/number&gt;&lt;edition&gt;2016/02/09&lt;/edition&gt;&lt;keywords&gt;&lt;keyword&gt;Colorectal Neoplasms&lt;/keyword&gt;&lt;keyword&gt;DNA Repair Enzymes&lt;/keyword&gt;&lt;keyword&gt;Drug Therapy&lt;/keyword&gt;&lt;keyword&gt;Gene Expression Profiling&lt;/keyword&gt;&lt;keyword&gt;Genetic Markers&lt;/keyword&gt;&lt;keyword&gt;Humans&lt;/keyword&gt;&lt;keyword&gt;Immunotherapy&lt;/keyword&gt;&lt;keyword&gt;Precision Medicine&lt;/keyword&gt;&lt;keyword&gt;Prognosis&lt;/keyword&gt;&lt;keyword&gt;Proto-Oncogene Proteins B-raf&lt;/keyword&gt;&lt;keyword&gt;Proto-Oncogene Proteins p21(ras)&lt;/keyword&gt;&lt;/keywords&gt;&lt;dates&gt;&lt;year&gt;2016&lt;/year&gt;&lt;pub-dates&gt;&lt;date&gt;May&lt;/date&gt;&lt;/pub-dates&gt;&lt;/dates&gt;&lt;isbn&gt;1542-7714&lt;/isbn&gt;&lt;accession-num&gt;26872400&lt;/accession-num&gt;&lt;urls&gt;&lt;related-urls&gt;&lt;url&gt;https://www.ncbi.nlm.nih.gov/pubmed/26872400&lt;/url&gt;&lt;/related-urls&gt;&lt;/urls&gt;&lt;custom2&gt;PMC4836987&lt;/custom2&gt;&lt;electronic-resource-num&gt;10.1016/j.cgh.2016.02.008&lt;/electronic-resource-num&gt;&lt;language&gt;eng&lt;/language&gt;&lt;/record&gt;&lt;/Cite&gt;&lt;/EndNote&gt;</w:instrText>
      </w:r>
      <w:r w:rsidR="00143BD3" w:rsidRPr="006B505E">
        <w:rPr>
          <w:rFonts w:ascii="Book Antiqua" w:hAnsi="Book Antiqua"/>
          <w:sz w:val="24"/>
          <w:szCs w:val="24"/>
          <w:lang w:val="en-US"/>
        </w:rPr>
        <w:fldChar w:fldCharType="separate"/>
      </w:r>
      <w:r w:rsidR="00C65A76" w:rsidRPr="006B505E">
        <w:rPr>
          <w:rFonts w:ascii="Book Antiqua" w:hAnsi="Book Antiqua"/>
          <w:noProof/>
          <w:sz w:val="24"/>
          <w:szCs w:val="24"/>
          <w:vertAlign w:val="superscript"/>
          <w:lang w:val="en-US"/>
        </w:rPr>
        <w:t>[5]</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w:t>
      </w:r>
      <w:r w:rsidR="00C65A76" w:rsidRPr="006B505E">
        <w:rPr>
          <w:rFonts w:ascii="Book Antiqua" w:hAnsi="Book Antiqua"/>
          <w:sz w:val="24"/>
          <w:szCs w:val="24"/>
          <w:lang w:val="en-US"/>
        </w:rPr>
        <w:t xml:space="preserve"> </w:t>
      </w:r>
      <w:r w:rsidRPr="006B505E">
        <w:rPr>
          <w:rFonts w:ascii="Book Antiqua" w:hAnsi="Book Antiqua"/>
          <w:sz w:val="24"/>
          <w:szCs w:val="24"/>
          <w:lang w:val="en-US"/>
        </w:rPr>
        <w:t>As a result, treatment decisions are more complex and largely empirical</w:t>
      </w:r>
      <w:r w:rsidR="00143BD3" w:rsidRPr="006B505E">
        <w:rPr>
          <w:rFonts w:ascii="Book Antiqua" w:hAnsi="Book Antiqua"/>
          <w:sz w:val="24"/>
          <w:szCs w:val="24"/>
          <w:lang w:val="en-US"/>
        </w:rPr>
        <w:fldChar w:fldCharType="begin">
          <w:fldData xml:space="preserve">PEVuZE5vdGU+PENpdGU+PEF1dGhvcj5DdWJpbGxvPC9BdXRob3I+PFllYXI+MjAxNjwvWWVhcj48
UmVjTnVtPjEwMTY4PC9SZWNOdW0+PElEVGV4dD5QaGFzZSBJSSBUcmlhbCBvZiBUYXJnZXQtZ3Vp
ZGVkIFBlcnNvbmFsaXplZCBDaGVtb3RoZXJhcHkgaW4gRmlyc3QtbGluZSBNZXRhc3RhdGljIENv
bG9yZWN0YWwgQ2FuY2VyPC9JRFRleHQ+PERpc3BsYXlUZXh0PjxzdHlsZSBmYWNlPSJzdXBlcnNj
cmlwdCI+WzZdPC9zdHlsZT48L0Rpc3BsYXlUZXh0PjxyZWNvcmQ+PHJlYy1udW1iZXI+MTAxNjg8
L3JlYy1udW1iZXI+PGZvcmVpZ24ta2V5cz48a2V5IGFwcD0iRU4iIGRiLWlkPSJmOTB0YXhyZDZh
MHJyOGU5cmU4cGU1dHg1ZXhwc3cwYTUwdmUiPjEwMTY4PC9rZXk+PC9mb3JlaWduLWtleXM+PHJl
Zi10eXBlIG5hbWU9IkpvdXJuYWwgQXJ0aWNsZSI+MTc8L3JlZi10eXBlPjxjb250cmlidXRvcnM+
PGF1dGhvcnM+PGF1dGhvcj5DdWJpbGxvLCBBLjwvYXV0aG9yPjxhdXRob3I+Um9kcmlndWV6LVBh
c2N1YWwsIEouPC9hdXRob3I+PGF1dGhvcj5Mw7NwZXotUsOtb3MsIEYuPC9hdXRob3I+PGF1dGhv
cj5QbGF6YSwgQy48L2F1dGhvcj48YXV0aG9yPkdhcmPDrWEsIEUuPC9hdXRob3I+PGF1dGhvcj7D
gWx2YXJleiwgUi48L2F1dGhvcj48YXV0aG9yPmRlIFZpY2VudGUsIEUuPC9hdXRob3I+PGF1dGhv
cj5RdWlqYW5vLCBZLjwvYXV0aG9yPjxhdXRob3I+SGVybmFuZG8sIE8uPC9hdXRob3I+PGF1dGhv
cj5SdWJpbywgQy48L2F1dGhvcj48YXV0aG9yPlBlcmVhLCBTLjwvYXV0aG9yPjxhdXRob3I+U2Fu
Y2hleiwgRy48L2F1dGhvcj48YXV0aG9yPkhpZGFsZ28sIE0uPC9hdXRob3I+PC9hdXRob3JzPjwv
Y29udHJpYnV0b3JzPjx0aXRsZXM+PHRpdGxlPlBoYXNlIElJIFRyaWFsIG9mIFRhcmdldC1ndWlk
ZWQgUGVyc29uYWxpemVkIENoZW1vdGhlcmFweSBpbiBGaXJzdC1saW5lIE1ldGFzdGF0aWMgQ29s
b3JlY3RhbCBDYW5jZXI8L3RpdGxlPjxzZWNvbmRhcnktdGl0bGU+QW0gSiBDbGluIE9uY29sPC9z
ZWNvbmRhcnktdGl0bGU+PC90aXRsZXM+PHBlcmlvZGljYWw+PGZ1bGwtdGl0bGU+QW0gSiBDbGlu
IE9uY29sPC9mdWxsLXRpdGxlPjwvcGVyaW9kaWNhbD48cGFnZXM+MjM2LTQyPC9wYWdlcz48dm9s
dW1lPjM5PC92b2x1bWU+PG51bWJlcj4zPC9udW1iZXI+PGRhdGVzPjx5ZWFyPjIwMTY8L3llYXI+
PHB1Yi1kYXRlcz48ZGF0ZT5KdW48L2RhdGU+PC9wdWItZGF0ZXM+PC9kYXRlcz48aXNibj4xNTM3
LTQ1M1g8L2lzYm4+PGFjY2Vzc2lvbi1udW0+MjQ1MTc5NTk8L2FjY2Vzc2lvbi1udW0+PHVybHM+
PHJlbGF0ZWQtdXJscz48dXJsPmh0dHBzOi8vd3d3Lm5jYmkubmxtLm5paC5nb3YvcHVibWVkLzI0
NTE3OTU5PC91cmw+PC9yZWxhdGVkLXVybHM+PC91cmxzPjxlbGVjdHJvbmljLXJlc291cmNlLW51
bT4xMC4xMDk3L0NPQy4wMDAwMDAwMDAwMDAwMDQ1PC9lbGVjdHJvbmljLXJlc291cmNlLW51bT48
bGFuZ3VhZ2U+ZW5nPC9sYW5ndWFnZT48L3JlY29yZD48L0NpdGU+PENpdGU+PEF1dGhvcj5DdWJp
bGxvPC9BdXRob3I+PFllYXI+MjAxNjwvWWVhcj48UmVjTnVtPjEwMTY4PC9SZWNOdW0+PHJlY29y
ZD48cmVjLW51bWJlcj4xMDE2ODwvcmVjLW51bWJlcj48Zm9yZWlnbi1rZXlzPjxrZXkgYXBwPSJF
TiIgZGItaWQ9ImY5MHRheHJkNmEwcnI4ZTlyZThwZTV0eDVleHBzdzBhNTB2ZSI+MTAxNjg8L2tl
eT48L2ZvcmVpZ24ta2V5cz48cmVmLXR5cGUgbmFtZT0iSm91cm5hbCBBcnRpY2xlIj4xNzwvcmVm
LXR5cGU+PGNvbnRyaWJ1dG9ycz48YXV0aG9ycz48YXV0aG9yPkN1YmlsbG8sIEEuPC9hdXRob3I+
PGF1dGhvcj5Sb2RyaWd1ZXotUGFzY3VhbCwgSi48L2F1dGhvcj48YXV0aG9yPkzDs3Blei1Sw61v
cywgRi48L2F1dGhvcj48YXV0aG9yPlBsYXphLCBDLjwvYXV0aG9yPjxhdXRob3I+R2FyY8OtYSwg
RS48L2F1dGhvcj48YXV0aG9yPsOBbHZhcmV6LCBSLjwvYXV0aG9yPjxhdXRob3I+ZGUgVmljZW50
ZSwgRS48L2F1dGhvcj48YXV0aG9yPlF1aWphbm8sIFkuPC9hdXRob3I+PGF1dGhvcj5IZXJuYW5k
bywgTy48L2F1dGhvcj48YXV0aG9yPlJ1YmlvLCBDLjwvYXV0aG9yPjxhdXRob3I+UGVyZWEsIFMu
PC9hdXRob3I+PGF1dGhvcj5TYW5jaGV6LCBHLjwvYXV0aG9yPjxhdXRob3I+SGlkYWxnbywgTS48
L2F1dGhvcj48L2F1dGhvcnM+PC9jb250cmlidXRvcnM+PHRpdGxlcz48dGl0bGU+UGhhc2UgSUkg
VHJpYWwgb2YgVGFyZ2V0LWd1aWRlZCBQZXJzb25hbGl6ZWQgQ2hlbW90aGVyYXB5IGluIEZpcnN0
LWxpbmUgTWV0YXN0YXRpYyBDb2xvcmVjdGFsIENhbmNlcjwvdGl0bGU+PHNlY29uZGFyeS10aXRs
ZT5BbSBKIENsaW4gT25jb2w8L3NlY29uZGFyeS10aXRsZT48L3RpdGxlcz48cGVyaW9kaWNhbD48
ZnVsbC10aXRsZT5BbSBKIENsaW4gT25jb2w8L2Z1bGwtdGl0bGU+PC9wZXJpb2RpY2FsPjxwYWdl
cz4yMzYtNDI8L3BhZ2VzPjx2b2x1bWU+Mzk8L3ZvbHVtZT48bnVtYmVyPjM8L251bWJlcj48ZGF0
ZXM+PHllYXI+MjAxNjwveWVhcj48cHViLWRhdGVzPjxkYXRlPkp1bjwvZGF0ZT48L3B1Yi1kYXRl
cz48L2RhdGVzPjxpc2JuPjE1MzctNDUzWDwvaXNibj48YWNjZXNzaW9uLW51bT4yNDUxNzk1OTwv
YWNjZXNzaW9uLW51bT48dXJscz48cmVsYXRlZC11cmxzPjx1cmw+aHR0cHM6Ly93d3cubmNiaS5u
bG0ubmloLmdvdi9wdWJtZWQvMjQ1MTc5NTk8L3VybD48L3JlbGF0ZWQtdXJscz48L3VybHM+PGVs
ZWN0cm9uaWMtcmVzb3VyY2UtbnVtPjEwLjEwOTcvQ09DLjAwMDAwMDAwMDAwMDAwNDU8L2VsZWN0
cm9uaWMtcmVzb3VyY2UtbnVtPjxsYW5ndWFnZT5lbmc8L2xhbmd1YWdlPjwvcmVjb3JkPjwvQ2l0
ZT48L0VuZE5vdGU+
</w:fldData>
        </w:fldChar>
      </w:r>
      <w:r w:rsidR="00C65A76"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DdWJpbGxvPC9BdXRob3I+PFllYXI+MjAxNjwvWWVhcj48
UmVjTnVtPjEwMTY4PC9SZWNOdW0+PElEVGV4dD5QaGFzZSBJSSBUcmlhbCBvZiBUYXJnZXQtZ3Vp
ZGVkIFBlcnNvbmFsaXplZCBDaGVtb3RoZXJhcHkgaW4gRmlyc3QtbGluZSBNZXRhc3RhdGljIENv
bG9yZWN0YWwgQ2FuY2VyPC9JRFRleHQ+PERpc3BsYXlUZXh0PjxzdHlsZSBmYWNlPSJzdXBlcnNj
cmlwdCI+WzZdPC9zdHlsZT48L0Rpc3BsYXlUZXh0PjxyZWNvcmQ+PHJlYy1udW1iZXI+MTAxNjg8
L3JlYy1udW1iZXI+PGZvcmVpZ24ta2V5cz48a2V5IGFwcD0iRU4iIGRiLWlkPSJmOTB0YXhyZDZh
MHJyOGU5cmU4cGU1dHg1ZXhwc3cwYTUwdmUiPjEwMTY4PC9rZXk+PC9mb3JlaWduLWtleXM+PHJl
Zi10eXBlIG5hbWU9IkpvdXJuYWwgQXJ0aWNsZSI+MTc8L3JlZi10eXBlPjxjb250cmlidXRvcnM+
PGF1dGhvcnM+PGF1dGhvcj5DdWJpbGxvLCBBLjwvYXV0aG9yPjxhdXRob3I+Um9kcmlndWV6LVBh
c2N1YWwsIEouPC9hdXRob3I+PGF1dGhvcj5Mw7NwZXotUsOtb3MsIEYuPC9hdXRob3I+PGF1dGhv
cj5QbGF6YSwgQy48L2F1dGhvcj48YXV0aG9yPkdhcmPDrWEsIEUuPC9hdXRob3I+PGF1dGhvcj7D
gWx2YXJleiwgUi48L2F1dGhvcj48YXV0aG9yPmRlIFZpY2VudGUsIEUuPC9hdXRob3I+PGF1dGhv
cj5RdWlqYW5vLCBZLjwvYXV0aG9yPjxhdXRob3I+SGVybmFuZG8sIE8uPC9hdXRob3I+PGF1dGhv
cj5SdWJpbywgQy48L2F1dGhvcj48YXV0aG9yPlBlcmVhLCBTLjwvYXV0aG9yPjxhdXRob3I+U2Fu
Y2hleiwgRy48L2F1dGhvcj48YXV0aG9yPkhpZGFsZ28sIE0uPC9hdXRob3I+PC9hdXRob3JzPjwv
Y29udHJpYnV0b3JzPjx0aXRsZXM+PHRpdGxlPlBoYXNlIElJIFRyaWFsIG9mIFRhcmdldC1ndWlk
ZWQgUGVyc29uYWxpemVkIENoZW1vdGhlcmFweSBpbiBGaXJzdC1saW5lIE1ldGFzdGF0aWMgQ29s
b3JlY3RhbCBDYW5jZXI8L3RpdGxlPjxzZWNvbmRhcnktdGl0bGU+QW0gSiBDbGluIE9uY29sPC9z
ZWNvbmRhcnktdGl0bGU+PC90aXRsZXM+PHBlcmlvZGljYWw+PGZ1bGwtdGl0bGU+QW0gSiBDbGlu
IE9uY29sPC9mdWxsLXRpdGxlPjwvcGVyaW9kaWNhbD48cGFnZXM+MjM2LTQyPC9wYWdlcz48dm9s
dW1lPjM5PC92b2x1bWU+PG51bWJlcj4zPC9udW1iZXI+PGRhdGVzPjx5ZWFyPjIwMTY8L3llYXI+
PHB1Yi1kYXRlcz48ZGF0ZT5KdW48L2RhdGU+PC9wdWItZGF0ZXM+PC9kYXRlcz48aXNibj4xNTM3
LTQ1M1g8L2lzYm4+PGFjY2Vzc2lvbi1udW0+MjQ1MTc5NTk8L2FjY2Vzc2lvbi1udW0+PHVybHM+
PHJlbGF0ZWQtdXJscz48dXJsPmh0dHBzOi8vd3d3Lm5jYmkubmxtLm5paC5nb3YvcHVibWVkLzI0
NTE3OTU5PC91cmw+PC9yZWxhdGVkLXVybHM+PC91cmxzPjxlbGVjdHJvbmljLXJlc291cmNlLW51
bT4xMC4xMDk3L0NPQy4wMDAwMDAwMDAwMDAwMDQ1PC9lbGVjdHJvbmljLXJlc291cmNlLW51bT48
bGFuZ3VhZ2U+ZW5nPC9sYW5ndWFnZT48L3JlY29yZD48L0NpdGU+PENpdGU+PEF1dGhvcj5DdWJp
bGxvPC9BdXRob3I+PFllYXI+MjAxNjwvWWVhcj48UmVjTnVtPjEwMTY4PC9SZWNOdW0+PHJlY29y
ZD48cmVjLW51bWJlcj4xMDE2ODwvcmVjLW51bWJlcj48Zm9yZWlnbi1rZXlzPjxrZXkgYXBwPSJF
TiIgZGItaWQ9ImY5MHRheHJkNmEwcnI4ZTlyZThwZTV0eDVleHBzdzBhNTB2ZSI+MTAxNjg8L2tl
eT48L2ZvcmVpZ24ta2V5cz48cmVmLXR5cGUgbmFtZT0iSm91cm5hbCBBcnRpY2xlIj4xNzwvcmVm
LXR5cGU+PGNvbnRyaWJ1dG9ycz48YXV0aG9ycz48YXV0aG9yPkN1YmlsbG8sIEEuPC9hdXRob3I+
PGF1dGhvcj5Sb2RyaWd1ZXotUGFzY3VhbCwgSi48L2F1dGhvcj48YXV0aG9yPkzDs3Blei1Sw61v
cywgRi48L2F1dGhvcj48YXV0aG9yPlBsYXphLCBDLjwvYXV0aG9yPjxhdXRob3I+R2FyY8OtYSwg
RS48L2F1dGhvcj48YXV0aG9yPsOBbHZhcmV6LCBSLjwvYXV0aG9yPjxhdXRob3I+ZGUgVmljZW50
ZSwgRS48L2F1dGhvcj48YXV0aG9yPlF1aWphbm8sIFkuPC9hdXRob3I+PGF1dGhvcj5IZXJuYW5k
bywgTy48L2F1dGhvcj48YXV0aG9yPlJ1YmlvLCBDLjwvYXV0aG9yPjxhdXRob3I+UGVyZWEsIFMu
PC9hdXRob3I+PGF1dGhvcj5TYW5jaGV6LCBHLjwvYXV0aG9yPjxhdXRob3I+SGlkYWxnbywgTS48
L2F1dGhvcj48L2F1dGhvcnM+PC9jb250cmlidXRvcnM+PHRpdGxlcz48dGl0bGU+UGhhc2UgSUkg
VHJpYWwgb2YgVGFyZ2V0LWd1aWRlZCBQZXJzb25hbGl6ZWQgQ2hlbW90aGVyYXB5IGluIEZpcnN0
LWxpbmUgTWV0YXN0YXRpYyBDb2xvcmVjdGFsIENhbmNlcjwvdGl0bGU+PHNlY29uZGFyeS10aXRs
ZT5BbSBKIENsaW4gT25jb2w8L3NlY29uZGFyeS10aXRsZT48L3RpdGxlcz48cGVyaW9kaWNhbD48
ZnVsbC10aXRsZT5BbSBKIENsaW4gT25jb2w8L2Z1bGwtdGl0bGU+PC9wZXJpb2RpY2FsPjxwYWdl
cz4yMzYtNDI8L3BhZ2VzPjx2b2x1bWU+Mzk8L3ZvbHVtZT48bnVtYmVyPjM8L251bWJlcj48ZGF0
ZXM+PHllYXI+MjAxNjwveWVhcj48cHViLWRhdGVzPjxkYXRlPkp1bjwvZGF0ZT48L3B1Yi1kYXRl
cz48L2RhdGVzPjxpc2JuPjE1MzctNDUzWDwvaXNibj48YWNjZXNzaW9uLW51bT4yNDUxNzk1OTwv
YWNjZXNzaW9uLW51bT48dXJscz48cmVsYXRlZC11cmxzPjx1cmw+aHR0cHM6Ly93d3cubmNiaS5u
bG0ubmloLmdvdi9wdWJtZWQvMjQ1MTc5NTk8L3VybD48L3JlbGF0ZWQtdXJscz48L3VybHM+PGVs
ZWN0cm9uaWMtcmVzb3VyY2UtbnVtPjEwLjEwOTcvQ09DLjAwMDAwMDAwMDAwMDAwNDU8L2VsZWN0
cm9uaWMtcmVzb3VyY2UtbnVtPjxsYW5ndWFnZT5lbmc8L2xhbmd1YWdlPjwvcmVjb3JkPjwvQ2l0
ZT48L0VuZE5vdGU+
</w:fldData>
        </w:fldChar>
      </w:r>
      <w:r w:rsidR="00C65A76"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5A76" w:rsidRPr="006B505E">
        <w:rPr>
          <w:rFonts w:ascii="Book Antiqua" w:hAnsi="Book Antiqua"/>
          <w:noProof/>
          <w:sz w:val="24"/>
          <w:szCs w:val="24"/>
          <w:vertAlign w:val="superscript"/>
          <w:lang w:val="en-US"/>
        </w:rPr>
        <w:t>[6]</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This depicts our lack of understanding of the molecular background and the interplay of different oncogenic pathways such as </w:t>
      </w:r>
      <w:r w:rsidRPr="006B505E">
        <w:rPr>
          <w:rFonts w:ascii="Book Antiqua" w:hAnsi="Book Antiqua"/>
          <w:i/>
          <w:sz w:val="24"/>
          <w:szCs w:val="24"/>
          <w:lang w:val="en-US"/>
        </w:rPr>
        <w:t>RAS</w:t>
      </w:r>
      <w:r w:rsidRPr="006B505E">
        <w:rPr>
          <w:rFonts w:ascii="Book Antiqua" w:hAnsi="Book Antiqua"/>
          <w:sz w:val="24"/>
          <w:szCs w:val="24"/>
          <w:lang w:val="en-US"/>
        </w:rPr>
        <w:t xml:space="preserve"> and </w:t>
      </w:r>
      <w:r w:rsidRPr="006B505E">
        <w:rPr>
          <w:rFonts w:ascii="Book Antiqua" w:hAnsi="Book Antiqua"/>
          <w:i/>
          <w:sz w:val="24"/>
          <w:szCs w:val="24"/>
          <w:lang w:val="en-US"/>
        </w:rPr>
        <w:t xml:space="preserve">BRAF </w:t>
      </w:r>
      <w:r w:rsidRPr="006B505E">
        <w:rPr>
          <w:rFonts w:ascii="Book Antiqua" w:hAnsi="Book Antiqua"/>
          <w:sz w:val="24"/>
          <w:szCs w:val="24"/>
          <w:lang w:val="en-US"/>
        </w:rPr>
        <w:t>with gene polymorphisms, such as thymidylate synthase (</w:t>
      </w:r>
      <w:r w:rsidRPr="006B505E">
        <w:rPr>
          <w:rFonts w:ascii="Book Antiqua" w:hAnsi="Book Antiqua"/>
          <w:i/>
          <w:sz w:val="24"/>
          <w:szCs w:val="24"/>
          <w:lang w:val="en-US"/>
        </w:rPr>
        <w:t>TYMS</w:t>
      </w:r>
      <w:r w:rsidRPr="006B505E">
        <w:rPr>
          <w:rFonts w:ascii="Book Antiqua" w:hAnsi="Book Antiqua"/>
          <w:sz w:val="24"/>
          <w:szCs w:val="24"/>
          <w:lang w:val="en-US"/>
        </w:rPr>
        <w:t>), responsible for the heterogeneity of responses to treatments.</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i/>
          <w:sz w:val="24"/>
          <w:szCs w:val="24"/>
          <w:lang w:val="en-US"/>
        </w:rPr>
        <w:t>KRAS</w:t>
      </w:r>
      <w:r w:rsidRPr="006B505E">
        <w:rPr>
          <w:rFonts w:ascii="Book Antiqua" w:hAnsi="Book Antiqua"/>
          <w:sz w:val="24"/>
          <w:szCs w:val="24"/>
          <w:lang w:val="en-US"/>
        </w:rPr>
        <w:t xml:space="preserve"> is a member of the </w:t>
      </w:r>
      <w:r w:rsidRPr="006B505E">
        <w:rPr>
          <w:rFonts w:ascii="Book Antiqua" w:hAnsi="Book Antiqua"/>
          <w:i/>
          <w:sz w:val="24"/>
          <w:szCs w:val="24"/>
          <w:lang w:val="en-US"/>
        </w:rPr>
        <w:t>RAS</w:t>
      </w:r>
      <w:r w:rsidRPr="006B505E">
        <w:rPr>
          <w:rFonts w:ascii="Book Antiqua" w:hAnsi="Book Antiqua"/>
          <w:sz w:val="24"/>
          <w:szCs w:val="24"/>
          <w:lang w:val="en-US"/>
        </w:rPr>
        <w:t xml:space="preserve"> family of genes (</w:t>
      </w:r>
      <w:r w:rsidRPr="006B505E">
        <w:rPr>
          <w:rFonts w:ascii="Book Antiqua" w:hAnsi="Book Antiqua"/>
          <w:i/>
          <w:sz w:val="24"/>
          <w:szCs w:val="24"/>
          <w:lang w:val="en-US"/>
        </w:rPr>
        <w:t xml:space="preserve">KRAS, NRAS </w:t>
      </w:r>
      <w:r w:rsidRPr="006B505E">
        <w:rPr>
          <w:rFonts w:ascii="Book Antiqua" w:hAnsi="Book Antiqua"/>
          <w:sz w:val="24"/>
          <w:szCs w:val="24"/>
          <w:lang w:val="en-US"/>
        </w:rPr>
        <w:t xml:space="preserve">and </w:t>
      </w:r>
      <w:r w:rsidRPr="006B505E">
        <w:rPr>
          <w:rFonts w:ascii="Book Antiqua" w:hAnsi="Book Antiqua"/>
          <w:i/>
          <w:sz w:val="24"/>
          <w:szCs w:val="24"/>
          <w:lang w:val="en-US"/>
        </w:rPr>
        <w:t>HRAS</w:t>
      </w:r>
      <w:r w:rsidRPr="006B505E">
        <w:rPr>
          <w:rFonts w:ascii="Book Antiqua" w:hAnsi="Book Antiqua"/>
          <w:sz w:val="24"/>
          <w:szCs w:val="24"/>
          <w:lang w:val="en-US"/>
        </w:rPr>
        <w:t>) that encode quanosine-5’-triphosphate (GTP)-binding proteins which acts as a molecular switch linking receptor and non</w:t>
      </w:r>
      <w:r w:rsidR="009C5007" w:rsidRPr="006B505E">
        <w:rPr>
          <w:rFonts w:ascii="Book Antiqua" w:hAnsi="Book Antiqua"/>
          <w:sz w:val="24"/>
          <w:szCs w:val="24"/>
          <w:lang w:val="en-US"/>
        </w:rPr>
        <w:t>-</w:t>
      </w:r>
      <w:r w:rsidRPr="006B505E">
        <w:rPr>
          <w:rFonts w:ascii="Book Antiqua" w:hAnsi="Book Antiqua"/>
          <w:sz w:val="24"/>
          <w:szCs w:val="24"/>
          <w:lang w:val="en-US"/>
        </w:rPr>
        <w:t xml:space="preserve">receptor tyrosine kinase activation to downstream cytoplasmic or nuclear events. Activating mutations in RAS results in stimulating cell proliferation and inhibiting apoptosis. Around 32-40% of CRC harbor a </w:t>
      </w:r>
      <w:r w:rsidRPr="006B505E">
        <w:rPr>
          <w:rFonts w:ascii="Book Antiqua" w:hAnsi="Book Antiqua"/>
          <w:i/>
          <w:sz w:val="24"/>
          <w:szCs w:val="24"/>
          <w:lang w:val="en-US"/>
        </w:rPr>
        <w:t>KRAS</w:t>
      </w:r>
      <w:r w:rsidRPr="006B505E">
        <w:rPr>
          <w:rFonts w:ascii="Book Antiqua" w:hAnsi="Book Antiqua"/>
          <w:sz w:val="24"/>
          <w:szCs w:val="24"/>
          <w:lang w:val="en-US"/>
        </w:rPr>
        <w:t xml:space="preserve"> mutation</w:t>
      </w:r>
      <w:r w:rsidR="00143BD3" w:rsidRPr="006B505E">
        <w:rPr>
          <w:rFonts w:ascii="Book Antiqua" w:hAnsi="Book Antiqua"/>
          <w:sz w:val="24"/>
          <w:szCs w:val="24"/>
          <w:lang w:val="en-US"/>
        </w:rPr>
        <w:fldChar w:fldCharType="begin">
          <w:fldData xml:space="preserve">PEVuZE5vdGU+PENpdGU+PEF1dGhvcj5BZGplaTwvQXV0aG9yPjxZZWFyPjIwMDE8L1llYXI+PFJl
Y051bT4xMDE2OTwvUmVjTnVtPjxEaXNwbGF5VGV4dD48c3R5bGUgZmFjZT0ic3VwZXJzY3JpcHQi
Pls3LDhdPC9zdHlsZT48L0Rpc3BsYXlUZXh0PjxyZWNvcmQ+PHJlYy1udW1iZXI+MTAxNjk8L3Jl
Yy1udW1iZXI+PGZvcmVpZ24ta2V5cz48a2V5IGFwcD0iRU4iIGRiLWlkPSJmOTB0YXhyZDZhMHJy
OGU5cmU4cGU1dHg1ZXhwc3cwYTUwdmUiPjEwMTY5PC9rZXk+PC9mb3JlaWduLWtleXM+PHJlZi10
eXBlIG5hbWU9IkpvdXJuYWwgQXJ0aWNsZSI+MTc8L3JlZi10eXBlPjxjb250cmlidXRvcnM+PGF1
dGhvcnM+PGF1dGhvcj5BZGplaSwgQS4gQS48L2F1dGhvcj48L2F1dGhvcnM+PC9jb250cmlidXRv
cnM+PHRpdGxlcz48dGl0bGU+QmxvY2tpbmcgb25jb2dlbmljIFJhcyBzaWduYWxpbmcgZm9yIGNh
bmNlciB0aGVyYXB5PC90aXRsZT48c2Vjb25kYXJ5LXRpdGxlPkogTmF0bCBDYW5jZXIgSW5zdDwv
c2Vjb25kYXJ5LXRpdGxlPjwvdGl0bGVzPjxwZXJpb2RpY2FsPjxmdWxsLXRpdGxlPkogTmF0bCBD
YW5jZXIgSW5zdDwvZnVsbC10aXRsZT48L3BlcmlvZGljYWw+PHBhZ2VzPjEwNjItNzQ8L3BhZ2Vz
Pjx2b2x1bWU+OTM8L3ZvbHVtZT48bnVtYmVyPjE0PC9udW1iZXI+PGtleXdvcmRzPjxrZXl3b3Jk
PkFsa3lsIGFuZCBBcnlsIFRyYW5zZmVyYXNlczwva2V5d29yZD48a2V5d29yZD5BbmltYWxzPC9r
ZXl3b3JkPjxrZXl3b3JkPkFudGluZW9wbGFzdGljIEFnZW50czwva2V5d29yZD48a2V5d29yZD5D
ZWxsIEN5Y2xlPC9rZXl3b3JkPjxrZXl3b3JkPkNlbGwgRGl2aXNpb248L2tleXdvcmQ+PGtleXdv
cmQ+R2VuZXMsIHJhczwva2V5d29yZD48a2V5d29yZD5HZW5ldGljIFRoZXJhcHk8L2tleXdvcmQ+
PGtleXdvcmQ+SHVtYW5zPC9rZXl3b3JkPjxrZXl3b3JkPk11dGF0aW9uPC9rZXl3b3JkPjxrZXl3
b3JkPk5lb3BsYXNtczwva2V5d29yZD48a2V5d29yZD5PbGlnb251Y2xlb3RpZGVzLCBBbnRpc2Vu
c2U8L2tleXdvcmQ+PGtleXdvcmQ+UHJvdGVpbiBQcmVueWxhdGlvbjwva2V5d29yZD48a2V5d29y
ZD5TaWduYWwgVHJhbnNkdWN0aW9uPC9rZXl3b3JkPjxrZXl3b3JkPnJhcyBQcm90ZWluczwva2V5
d29yZD48L2tleXdvcmRzPjxkYXRlcz48eWVhcj4yMDAxPC95ZWFyPjxwdWItZGF0ZXM+PGRhdGU+
SnVsPC9kYXRlPjwvcHViLWRhdGVzPjwvZGF0ZXM+PGlzYm4+MDAyNy04ODc0PC9pc2JuPjxhY2Nl
c3Npb24tbnVtPjExNDU5ODY3PC9hY2Nlc3Npb24tbnVtPjx1cmxzPjxyZWxhdGVkLXVybHM+PHVy
bD5odHRwczovL3d3dy5uY2JpLm5sbS5uaWguZ292L3B1Ym1lZC8xMTQ1OTg2NzwvdXJsPjwvcmVs
YXRlZC11cmxzPjwvdXJscz48ZWxlY3Ryb25pYy1yZXNvdXJjZS1udW0+MTAuMTA5My9qbmNpLzkz
LjE0LjEwNjI8L2VsZWN0cm9uaWMtcmVzb3VyY2UtbnVtPjxsYW5ndWFnZT5lbmc8L2xhbmd1YWdl
PjwvcmVjb3JkPjwvQ2l0ZT48Q2l0ZT48QXV0aG9yPkRlIFJvb2NrPC9BdXRob3I+PFllYXI+MjAx
MTwvWWVhcj48UmVjTnVtPjEwMTcwPC9SZWNOdW0+PHJlY29yZD48cmVjLW51bWJlcj4xMDE3MDwv
cmVjLW51bWJlcj48Zm9yZWlnbi1rZXlzPjxrZXkgYXBwPSJFTiIgZGItaWQ9ImY5MHRheHJkNmEw
cnI4ZTlyZThwZTV0eDVleHBzdzBhNTB2ZSI+MTAxNzA8L2tleT48L2ZvcmVpZ24ta2V5cz48cmVm
LXR5cGUgbmFtZT0iSm91cm5hbCBBcnRpY2xlIj4xNzwvcmVmLXR5cGU+PGNvbnRyaWJ1dG9ycz48
YXV0aG9ycz48YXV0aG9yPkRlIFJvb2NrLCBXLjwvYXV0aG9yPjxhdXRob3I+RGUgVnJpZW5kdCwg
Vi48L2F1dGhvcj48YXV0aG9yPk5vcm1hbm5vLCBOLjwvYXV0aG9yPjxhdXRob3I+Q2lhcmRpZWxs
bywgRi48L2F1dGhvcj48YXV0aG9yPlRlanBhciwgUy48L2F1dGhvcj48L2F1dGhvcnM+PC9jb250
cmlidXRvcnM+PHRpdGxlcz48dGl0bGU+S1JBUywgQlJBRiwgUElLM0NBLCBhbmQgUFRFTiBtdXRh
dGlvbnM6IGltcGxpY2F0aW9ucyBmb3IgdGFyZ2V0ZWQgdGhlcmFwaWVzIGluIG1ldGFzdGF0aWMg
Y29sb3JlY3RhbCBjYW5jZXI8L3RpdGxlPjxzZWNvbmRhcnktdGl0bGU+TGFuY2V0IE9uY29sPC9z
ZWNvbmRhcnktdGl0bGU+PC90aXRsZXM+PHBlcmlvZGljYWw+PGZ1bGwtdGl0bGU+TGFuY2V0IE9u
Y29sPC9mdWxsLXRpdGxlPjwvcGVyaW9kaWNhbD48cGFnZXM+NTk0LTYwMzwvcGFnZXM+PHZvbHVt
ZT4xMjwvdm9sdW1lPjxudW1iZXI+NjwvbnVtYmVyPjxlZGl0aW9uPjIwMTAvMTIvMTQ8L2VkaXRp
b24+PGtleXdvcmRzPjxrZXl3b3JkPkNvbG9yZWN0YWwgTmVvcGxhc21zPC9rZXl3b3JkPjxrZXl3
b3JkPkRydWcgUmVzaXN0YW5jZSwgTmVvcGxhc208L2tleXdvcmQ+PGtleXdvcmQ+SHVtYW5zPC9r
ZXl3b3JkPjxrZXl3b3JkPk1BUCBLaW5hc2UgS2luYXNlIDE8L2tleXdvcmQ+PGtleXdvcmQ+TXV0
YXRpb248L2tleXdvcmQ+PGtleXdvcmQ+TmVvcGxhc20gTWV0YXN0YXNpczwva2V5d29yZD48a2V5
d29yZD5QVEVOIFBob3NwaG9oeWRyb2xhc2U8L2tleXdvcmQ+PGtleXdvcmQ+UGhvc3BoYXRpZHls
aW5vc2l0b2wgMy1LaW5hc2VzPC9rZXl3b3JkPjxrZXl3b3JkPlByb3RvLU9uY29nZW5lIFByb3Rl
aW5zPC9rZXl3b3JkPjxrZXl3b3JkPlByb3RvLU9uY29nZW5lIFByb3RlaW5zIEItcmFmPC9rZXl3
b3JkPjxrZXl3b3JkPlByb3RvLU9uY29nZW5lIFByb3RlaW5zIHAyMShyYXMpPC9rZXl3b3JkPjxr
ZXl3b3JkPlJlY2VwdG9yLCBFcGlkZXJtYWwgR3Jvd3RoIEZhY3Rvcjwva2V5d29yZD48a2V5d29y
ZD5UT1IgU2VyaW5lLVRocmVvbmluZSBLaW5hc2VzPC9rZXl3b3JkPjxrZXl3b3JkPnJhcyBQcm90
ZWluczwva2V5d29yZD48L2tleXdvcmRzPjxkYXRlcz48eWVhcj4yMDExPC95ZWFyPjxwdWItZGF0
ZXM+PGRhdGU+SnVuPC9kYXRlPjwvcHViLWRhdGVzPjwvZGF0ZXM+PGlzYm4+MTQ3NC01NDg4PC9p
c2JuPjxhY2Nlc3Npb24tbnVtPjIxMTYzNzAzPC9hY2Nlc3Npb24tbnVtPjx1cmxzPjxyZWxhdGVk
LXVybHM+PHVybD5odHRwczovL3d3dy5uY2JpLm5sbS5uaWguZ292L3B1Ym1lZC8yMTE2MzcwMzwv
dXJsPjwvcmVsYXRlZC11cmxzPjwvdXJscz48ZWxlY3Ryb25pYy1yZXNvdXJjZS1udW0+MTAuMTAx
Ni9TMTQ3MC0yMDQ1KDEwKTcwMjA5LTY8L2VsZWN0cm9uaWMtcmVzb3VyY2UtbnVtPjxsYW5ndWFn
ZT5lbmc8L2xhbmd1YWdlPjwvcmVjb3JkPjwvQ2l0ZT48Q2l0ZT48QXV0aG9yPkFkamVpPC9BdXRo
b3I+PFllYXI+MjAwMTwvWWVhcj48UmVjTnVtPjEwMTY5PC9SZWNOdW0+PElEVGV4dD5CbG9ja2lu
ZyBvbmNvZ2VuaWMgUmFzIHNpZ25hbGluZyBmb3IgY2FuY2VyIHRoZXJhcHk8L0lEVGV4dD48cmVj
b3JkPjxyZWMtbnVtYmVyPjEwMTY5PC9yZWMtbnVtYmVyPjxmb3JlaWduLWtleXM+PGtleSBhcHA9
IkVOIiBkYi1pZD0iZjkwdGF4cmQ2YTBycjhlOXJlOHBlNXR4NWV4cHN3MGE1MHZlIj4xMDE2OTwv
a2V5PjwvZm9yZWlnbi1rZXlzPjxyZWYtdHlwZSBuYW1lPSJKb3VybmFsIEFydGljbGUiPjE3PC9y
ZWYtdHlwZT48Y29udHJpYnV0b3JzPjxhdXRob3JzPjxhdXRob3I+QWRqZWksIEEuIEEuPC9hdXRo
b3I+PC9hdXRob3JzPjwvY29udHJpYnV0b3JzPjx0aXRsZXM+PHRpdGxlPkJsb2NraW5nIG9uY29n
ZW5pYyBSYXMgc2lnbmFsaW5nIGZvciBjYW5jZXIgdGhlcmFweTwvdGl0bGU+PHNlY29uZGFyeS10
aXRsZT5KIE5hdGwgQ2FuY2VyIEluc3Q8L3NlY29uZGFyeS10aXRsZT48L3RpdGxlcz48cGVyaW9k
aWNhbD48ZnVsbC10aXRsZT5KIE5hdGwgQ2FuY2VyIEluc3Q8L2Z1bGwtdGl0bGU+PC9wZXJpb2Rp
Y2FsPjxwYWdlcz4xMDYyLTc0PC9wYWdlcz48dm9sdW1lPjkzPC92b2x1bWU+PG51bWJlcj4xNDwv
bnVtYmVyPjxrZXl3b3Jkcz48a2V5d29yZD5BbGt5bCBhbmQgQXJ5bCBUcmFuc2ZlcmFzZXM8L2tl
eXdvcmQ+PGtleXdvcmQ+QW5pbWFsczwva2V5d29yZD48a2V5d29yZD5BbnRpbmVvcGxhc3RpYyBB
Z2VudHM8L2tleXdvcmQ+PGtleXdvcmQ+Q2VsbCBDeWNsZTwva2V5d29yZD48a2V5d29yZD5DZWxs
IERpdmlzaW9uPC9rZXl3b3JkPjxrZXl3b3JkPkdlbmVzLCByYXM8L2tleXdvcmQ+PGtleXdvcmQ+
R2VuZXRpYyBUaGVyYXB5PC9rZXl3b3JkPjxrZXl3b3JkPkh1bWFuczwva2V5d29yZD48a2V5d29y
ZD5NdXRhdGlvbjwva2V5d29yZD48a2V5d29yZD5OZW9wbGFzbXM8L2tleXdvcmQ+PGtleXdvcmQ+
T2xpZ29udWNsZW90aWRlcywgQW50aXNlbnNlPC9rZXl3b3JkPjxrZXl3b3JkPlByb3RlaW4gUHJl
bnlsYXRpb248L2tleXdvcmQ+PGtleXdvcmQ+U2lnbmFsIFRyYW5zZHVjdGlvbjwva2V5d29yZD48
a2V5d29yZD5yYXMgUHJvdGVpbnM8L2tleXdvcmQ+PC9rZXl3b3Jkcz48ZGF0ZXM+PHllYXI+MjAw
MTwveWVhcj48cHViLWRhdGVzPjxkYXRlPkp1bDwvZGF0ZT48L3B1Yi1kYXRlcz48L2RhdGVzPjxp
c2JuPjAwMjctODg3NDwvaXNibj48YWNjZXNzaW9uLW51bT4xMTQ1OTg2NzwvYWNjZXNzaW9uLW51
bT48dXJscz48cmVsYXRlZC11cmxzPjx1cmw+aHR0cHM6Ly93d3cubmNiaS5ubG0ubmloLmdvdi9w
dWJtZWQvMTE0NTk4Njc8L3VybD48L3JlbGF0ZWQtdXJscz48L3VybHM+PGVsZWN0cm9uaWMtcmVz
b3VyY2UtbnVtPjEwLjEwOTMvam5jaS85My4xNC4xMDYyPC9lbGVjdHJvbmljLXJlc291cmNlLW51
bT48bGFuZ3VhZ2U+ZW5nPC9sYW5ndWFnZT48L3JlY29yZD48L0NpdGU+PENpdGU+PEF1dGhvcj5E
ZSBSb29jazwvQXV0aG9yPjxZZWFyPjIwMTE8L1llYXI+PFJlY051bT4xMDE3MDwvUmVjTnVtPjxJ
RFRleHQ+S1JBUywgQlJBRiwgUElLM0NBLCBhbmQgUFRFTiBtdXRhdGlvbnM6IGltcGxpY2F0aW9u
cyBmb3IgdGFyZ2V0ZWQgdGhlcmFwaWVzIGluIG1ldGFzdGF0aWMgY29sb3JlY3RhbCBjYW5jZXI8
L0lEVGV4dD48cmVjb3JkPjxyZWMtbnVtYmVyPjEwMTcwPC9yZWMtbnVtYmVyPjxmb3JlaWduLWtl
eXM+PGtleSBhcHA9IkVOIiBkYi1pZD0iZjkwdGF4cmQ2YTBycjhlOXJlOHBlNXR4NWV4cHN3MGE1
MHZlIj4xMDE3MDwva2V5PjwvZm9yZWlnbi1rZXlzPjxyZWYtdHlwZSBuYW1lPSJKb3VybmFsIEFy
dGljbGUiPjE3PC9yZWYtdHlwZT48Y29udHJpYnV0b3JzPjxhdXRob3JzPjxhdXRob3I+RGUgUm9v
Y2ssIFcuPC9hdXRob3I+PGF1dGhvcj5EZSBWcmllbmR0LCBWLjwvYXV0aG9yPjxhdXRob3I+Tm9y
bWFubm8sIE4uPC9hdXRob3I+PGF1dGhvcj5DaWFyZGllbGxvLCBGLjwvYXV0aG9yPjxhdXRob3I+
VGVqcGFyLCBTLjwvYXV0aG9yPjwvYXV0aG9ycz48L2NvbnRyaWJ1dG9ycz48dGl0bGVzPjx0aXRs
ZT5LUkFTLCBCUkFGLCBQSUszQ0EsIGFuZCBQVEVOIG11dGF0aW9uczogaW1wbGljYXRpb25zIGZv
ciB0YXJnZXRlZCB0aGVyYXBpZXMgaW4gbWV0YXN0YXRpYyBjb2xvcmVjdGFsIGNhbmNlcjwvdGl0
bGU+PHNlY29uZGFyeS10aXRsZT5MYW5jZXQgT25jb2w8L3NlY29uZGFyeS10aXRsZT48L3RpdGxl
cz48cGVyaW9kaWNhbD48ZnVsbC10aXRsZT5MYW5jZXQgT25jb2w8L2Z1bGwtdGl0bGU+PC9wZXJp
b2RpY2FsPjxwYWdlcz41OTQtNjAzPC9wYWdlcz48dm9sdW1lPjEyPC92b2x1bWU+PG51bWJlcj42
PC9udW1iZXI+PGVkaXRpb24+MjAxMC8xMi8xNDwvZWRpdGlvbj48a2V5d29yZHM+PGtleXdvcmQ+
Q29sb3JlY3RhbCBOZW9wbGFzbXM8L2tleXdvcmQ+PGtleXdvcmQ+RHJ1ZyBSZXNpc3RhbmNlLCBO
ZW9wbGFzbTwva2V5d29yZD48a2V5d29yZD5IdW1hbnM8L2tleXdvcmQ+PGtleXdvcmQ+TUFQIEtp
bmFzZSBLaW5hc2UgMTwva2V5d29yZD48a2V5d29yZD5NdXRhdGlvbjwva2V5d29yZD48a2V5d29y
ZD5OZW9wbGFzbSBNZXRhc3Rhc2lzPC9rZXl3b3JkPjxrZXl3b3JkPlBURU4gUGhvc3Bob2h5ZHJv
bGFzZTwva2V5d29yZD48a2V5d29yZD5QaG9zcGhhdGlkeWxpbm9zaXRvbCAzLUtpbmFzZXM8L2tl
eXdvcmQ+PGtleXdvcmQ+UHJvdG8tT25jb2dlbmUgUHJvdGVpbnM8L2tleXdvcmQ+PGtleXdvcmQ+
UHJvdG8tT25jb2dlbmUgUHJvdGVpbnMgQi1yYWY8L2tleXdvcmQ+PGtleXdvcmQ+UHJvdG8tT25j
b2dlbmUgUHJvdGVpbnMgcDIxKHJhcyk8L2tleXdvcmQ+PGtleXdvcmQ+UmVjZXB0b3IsIEVwaWRl
cm1hbCBHcm93dGggRmFjdG9yPC9rZXl3b3JkPjxrZXl3b3JkPlRPUiBTZXJpbmUtVGhyZW9uaW5l
IEtpbmFzZXM8L2tleXdvcmQ+PGtleXdvcmQ+cmFzIFByb3RlaW5zPC9rZXl3b3JkPjwva2V5d29y
ZHM+PGRhdGVzPjx5ZWFyPjIwMTE8L3llYXI+PHB1Yi1kYXRlcz48ZGF0ZT5KdW48L2RhdGU+PC9w
dWItZGF0ZXM+PC9kYXRlcz48aXNibj4xNDc0LTU0ODg8L2lzYm4+PGFjY2Vzc2lvbi1udW0+MjEx
NjM3MDM8L2FjY2Vzc2lvbi1udW0+PHVybHM+PHJlbGF0ZWQtdXJscz48dXJsPmh0dHBzOi8vd3d3
Lm5jYmkubmxtLm5paC5nb3YvcHVibWVkLzIxMTYzNzAzPC91cmw+PC9yZWxhdGVkLXVybHM+PC91
cmxzPjxlbGVjdHJvbmljLXJlc291cmNlLW51bT4xMC4xMDE2L1MxNDcwLTIwNDUoMTApNzAyMDkt
NjwvZWxlY3Ryb25pYy1yZXNvdXJjZS1udW0+PGxhbmd1YWdlPmVuZzwvbGFuZ3VhZ2U+PC9yZWNv
cmQ+PC9DaXRlPjwvRW5kTm90ZT4A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BZGplaTwvQXV0aG9yPjxZZWFyPjIwMDE8L1llYXI+PFJl
Y051bT4xMDE2OTwvUmVjTnVtPjxEaXNwbGF5VGV4dD48c3R5bGUgZmFjZT0ic3VwZXJzY3JpcHQi
Pls3LDhdPC9zdHlsZT48L0Rpc3BsYXlUZXh0PjxyZWNvcmQ+PHJlYy1udW1iZXI+MTAxNjk8L3Jl
Yy1udW1iZXI+PGZvcmVpZ24ta2V5cz48a2V5IGFwcD0iRU4iIGRiLWlkPSJmOTB0YXhyZDZhMHJy
OGU5cmU4cGU1dHg1ZXhwc3cwYTUwdmUiPjEwMTY5PC9rZXk+PC9mb3JlaWduLWtleXM+PHJlZi10
eXBlIG5hbWU9IkpvdXJuYWwgQXJ0aWNsZSI+MTc8L3JlZi10eXBlPjxjb250cmlidXRvcnM+PGF1
dGhvcnM+PGF1dGhvcj5BZGplaSwgQS4gQS48L2F1dGhvcj48L2F1dGhvcnM+PC9jb250cmlidXRv
cnM+PHRpdGxlcz48dGl0bGU+QmxvY2tpbmcgb25jb2dlbmljIFJhcyBzaWduYWxpbmcgZm9yIGNh
bmNlciB0aGVyYXB5PC90aXRsZT48c2Vjb25kYXJ5LXRpdGxlPkogTmF0bCBDYW5jZXIgSW5zdDwv
c2Vjb25kYXJ5LXRpdGxlPjwvdGl0bGVzPjxwZXJpb2RpY2FsPjxmdWxsLXRpdGxlPkogTmF0bCBD
YW5jZXIgSW5zdDwvZnVsbC10aXRsZT48L3BlcmlvZGljYWw+PHBhZ2VzPjEwNjItNzQ8L3BhZ2Vz
Pjx2b2x1bWU+OTM8L3ZvbHVtZT48bnVtYmVyPjE0PC9udW1iZXI+PGtleXdvcmRzPjxrZXl3b3Jk
PkFsa3lsIGFuZCBBcnlsIFRyYW5zZmVyYXNlczwva2V5d29yZD48a2V5d29yZD5BbmltYWxzPC9r
ZXl3b3JkPjxrZXl3b3JkPkFudGluZW9wbGFzdGljIEFnZW50czwva2V5d29yZD48a2V5d29yZD5D
ZWxsIEN5Y2xlPC9rZXl3b3JkPjxrZXl3b3JkPkNlbGwgRGl2aXNpb248L2tleXdvcmQ+PGtleXdv
cmQ+R2VuZXMsIHJhczwva2V5d29yZD48a2V5d29yZD5HZW5ldGljIFRoZXJhcHk8L2tleXdvcmQ+
PGtleXdvcmQ+SHVtYW5zPC9rZXl3b3JkPjxrZXl3b3JkPk11dGF0aW9uPC9rZXl3b3JkPjxrZXl3
b3JkPk5lb3BsYXNtczwva2V5d29yZD48a2V5d29yZD5PbGlnb251Y2xlb3RpZGVzLCBBbnRpc2Vu
c2U8L2tleXdvcmQ+PGtleXdvcmQ+UHJvdGVpbiBQcmVueWxhdGlvbjwva2V5d29yZD48a2V5d29y
ZD5TaWduYWwgVHJhbnNkdWN0aW9uPC9rZXl3b3JkPjxrZXl3b3JkPnJhcyBQcm90ZWluczwva2V5
d29yZD48L2tleXdvcmRzPjxkYXRlcz48eWVhcj4yMDAxPC95ZWFyPjxwdWItZGF0ZXM+PGRhdGU+
SnVsPC9kYXRlPjwvcHViLWRhdGVzPjwvZGF0ZXM+PGlzYm4+MDAyNy04ODc0PC9pc2JuPjxhY2Nl
c3Npb24tbnVtPjExNDU5ODY3PC9hY2Nlc3Npb24tbnVtPjx1cmxzPjxyZWxhdGVkLXVybHM+PHVy
bD5odHRwczovL3d3dy5uY2JpLm5sbS5uaWguZ292L3B1Ym1lZC8xMTQ1OTg2NzwvdXJsPjwvcmVs
YXRlZC11cmxzPjwvdXJscz48ZWxlY3Ryb25pYy1yZXNvdXJjZS1udW0+MTAuMTA5My9qbmNpLzkz
LjE0LjEwNjI8L2VsZWN0cm9uaWMtcmVzb3VyY2UtbnVtPjxsYW5ndWFnZT5lbmc8L2xhbmd1YWdl
PjwvcmVjb3JkPjwvQ2l0ZT48Q2l0ZT48QXV0aG9yPkRlIFJvb2NrPC9BdXRob3I+PFllYXI+MjAx
MTwvWWVhcj48UmVjTnVtPjEwMTcwPC9SZWNOdW0+PHJlY29yZD48cmVjLW51bWJlcj4xMDE3MDwv
cmVjLW51bWJlcj48Zm9yZWlnbi1rZXlzPjxrZXkgYXBwPSJFTiIgZGItaWQ9ImY5MHRheHJkNmEw
cnI4ZTlyZThwZTV0eDVleHBzdzBhNTB2ZSI+MTAxNzA8L2tleT48L2ZvcmVpZ24ta2V5cz48cmVm
LXR5cGUgbmFtZT0iSm91cm5hbCBBcnRpY2xlIj4xNzwvcmVmLXR5cGU+PGNvbnRyaWJ1dG9ycz48
YXV0aG9ycz48YXV0aG9yPkRlIFJvb2NrLCBXLjwvYXV0aG9yPjxhdXRob3I+RGUgVnJpZW5kdCwg
Vi48L2F1dGhvcj48YXV0aG9yPk5vcm1hbm5vLCBOLjwvYXV0aG9yPjxhdXRob3I+Q2lhcmRpZWxs
bywgRi48L2F1dGhvcj48YXV0aG9yPlRlanBhciwgUy48L2F1dGhvcj48L2F1dGhvcnM+PC9jb250
cmlidXRvcnM+PHRpdGxlcz48dGl0bGU+S1JBUywgQlJBRiwgUElLM0NBLCBhbmQgUFRFTiBtdXRh
dGlvbnM6IGltcGxpY2F0aW9ucyBmb3IgdGFyZ2V0ZWQgdGhlcmFwaWVzIGluIG1ldGFzdGF0aWMg
Y29sb3JlY3RhbCBjYW5jZXI8L3RpdGxlPjxzZWNvbmRhcnktdGl0bGU+TGFuY2V0IE9uY29sPC9z
ZWNvbmRhcnktdGl0bGU+PC90aXRsZXM+PHBlcmlvZGljYWw+PGZ1bGwtdGl0bGU+TGFuY2V0IE9u
Y29sPC9mdWxsLXRpdGxlPjwvcGVyaW9kaWNhbD48cGFnZXM+NTk0LTYwMzwvcGFnZXM+PHZvbHVt
ZT4xMjwvdm9sdW1lPjxudW1iZXI+NjwvbnVtYmVyPjxlZGl0aW9uPjIwMTAvMTIvMTQ8L2VkaXRp
b24+PGtleXdvcmRzPjxrZXl3b3JkPkNvbG9yZWN0YWwgTmVvcGxhc21zPC9rZXl3b3JkPjxrZXl3
b3JkPkRydWcgUmVzaXN0YW5jZSwgTmVvcGxhc208L2tleXdvcmQ+PGtleXdvcmQ+SHVtYW5zPC9r
ZXl3b3JkPjxrZXl3b3JkPk1BUCBLaW5hc2UgS2luYXNlIDE8L2tleXdvcmQ+PGtleXdvcmQ+TXV0
YXRpb248L2tleXdvcmQ+PGtleXdvcmQ+TmVvcGxhc20gTWV0YXN0YXNpczwva2V5d29yZD48a2V5
d29yZD5QVEVOIFBob3NwaG9oeWRyb2xhc2U8L2tleXdvcmQ+PGtleXdvcmQ+UGhvc3BoYXRpZHls
aW5vc2l0b2wgMy1LaW5hc2VzPC9rZXl3b3JkPjxrZXl3b3JkPlByb3RvLU9uY29nZW5lIFByb3Rl
aW5zPC9rZXl3b3JkPjxrZXl3b3JkPlByb3RvLU9uY29nZW5lIFByb3RlaW5zIEItcmFmPC9rZXl3
b3JkPjxrZXl3b3JkPlByb3RvLU9uY29nZW5lIFByb3RlaW5zIHAyMShyYXMpPC9rZXl3b3JkPjxr
ZXl3b3JkPlJlY2VwdG9yLCBFcGlkZXJtYWwgR3Jvd3RoIEZhY3Rvcjwva2V5d29yZD48a2V5d29y
ZD5UT1IgU2VyaW5lLVRocmVvbmluZSBLaW5hc2VzPC9rZXl3b3JkPjxrZXl3b3JkPnJhcyBQcm90
ZWluczwva2V5d29yZD48L2tleXdvcmRzPjxkYXRlcz48eWVhcj4yMDExPC95ZWFyPjxwdWItZGF0
ZXM+PGRhdGU+SnVuPC9kYXRlPjwvcHViLWRhdGVzPjwvZGF0ZXM+PGlzYm4+MTQ3NC01NDg4PC9p
c2JuPjxhY2Nlc3Npb24tbnVtPjIxMTYzNzAzPC9hY2Nlc3Npb24tbnVtPjx1cmxzPjxyZWxhdGVk
LXVybHM+PHVybD5odHRwczovL3d3dy5uY2JpLm5sbS5uaWguZ292L3B1Ym1lZC8yMTE2MzcwMzwv
dXJsPjwvcmVsYXRlZC11cmxzPjwvdXJscz48ZWxlY3Ryb25pYy1yZXNvdXJjZS1udW0+MTAuMTAx
Ni9TMTQ3MC0yMDQ1KDEwKTcwMjA5LTY8L2VsZWN0cm9uaWMtcmVzb3VyY2UtbnVtPjxsYW5ndWFn
ZT5lbmc8L2xhbmd1YWdlPjwvcmVjb3JkPjwvQ2l0ZT48Q2l0ZT48QXV0aG9yPkFkamVpPC9BdXRo
b3I+PFllYXI+MjAwMTwvWWVhcj48UmVjTnVtPjEwMTY5PC9SZWNOdW0+PElEVGV4dD5CbG9ja2lu
ZyBvbmNvZ2VuaWMgUmFzIHNpZ25hbGluZyBmb3IgY2FuY2VyIHRoZXJhcHk8L0lEVGV4dD48cmVj
b3JkPjxyZWMtbnVtYmVyPjEwMTY5PC9yZWMtbnVtYmVyPjxmb3JlaWduLWtleXM+PGtleSBhcHA9
IkVOIiBkYi1pZD0iZjkwdGF4cmQ2YTBycjhlOXJlOHBlNXR4NWV4cHN3MGE1MHZlIj4xMDE2OTwv
a2V5PjwvZm9yZWlnbi1rZXlzPjxyZWYtdHlwZSBuYW1lPSJKb3VybmFsIEFydGljbGUiPjE3PC9y
ZWYtdHlwZT48Y29udHJpYnV0b3JzPjxhdXRob3JzPjxhdXRob3I+QWRqZWksIEEuIEEuPC9hdXRo
b3I+PC9hdXRob3JzPjwvY29udHJpYnV0b3JzPjx0aXRsZXM+PHRpdGxlPkJsb2NraW5nIG9uY29n
ZW5pYyBSYXMgc2lnbmFsaW5nIGZvciBjYW5jZXIgdGhlcmFweTwvdGl0bGU+PHNlY29uZGFyeS10
aXRsZT5KIE5hdGwgQ2FuY2VyIEluc3Q8L3NlY29uZGFyeS10aXRsZT48L3RpdGxlcz48cGVyaW9k
aWNhbD48ZnVsbC10aXRsZT5KIE5hdGwgQ2FuY2VyIEluc3Q8L2Z1bGwtdGl0bGU+PC9wZXJpb2Rp
Y2FsPjxwYWdlcz4xMDYyLTc0PC9wYWdlcz48dm9sdW1lPjkzPC92b2x1bWU+PG51bWJlcj4xNDwv
bnVtYmVyPjxrZXl3b3Jkcz48a2V5d29yZD5BbGt5bCBhbmQgQXJ5bCBUcmFuc2ZlcmFzZXM8L2tl
eXdvcmQ+PGtleXdvcmQ+QW5pbWFsczwva2V5d29yZD48a2V5d29yZD5BbnRpbmVvcGxhc3RpYyBB
Z2VudHM8L2tleXdvcmQ+PGtleXdvcmQ+Q2VsbCBDeWNsZTwva2V5d29yZD48a2V5d29yZD5DZWxs
IERpdmlzaW9uPC9rZXl3b3JkPjxrZXl3b3JkPkdlbmVzLCByYXM8L2tleXdvcmQ+PGtleXdvcmQ+
R2VuZXRpYyBUaGVyYXB5PC9rZXl3b3JkPjxrZXl3b3JkPkh1bWFuczwva2V5d29yZD48a2V5d29y
ZD5NdXRhdGlvbjwva2V5d29yZD48a2V5d29yZD5OZW9wbGFzbXM8L2tleXdvcmQ+PGtleXdvcmQ+
T2xpZ29udWNsZW90aWRlcywgQW50aXNlbnNlPC9rZXl3b3JkPjxrZXl3b3JkPlByb3RlaW4gUHJl
bnlsYXRpb248L2tleXdvcmQ+PGtleXdvcmQ+U2lnbmFsIFRyYW5zZHVjdGlvbjwva2V5d29yZD48
a2V5d29yZD5yYXMgUHJvdGVpbnM8L2tleXdvcmQ+PC9rZXl3b3Jkcz48ZGF0ZXM+PHllYXI+MjAw
MTwveWVhcj48cHViLWRhdGVzPjxkYXRlPkp1bDwvZGF0ZT48L3B1Yi1kYXRlcz48L2RhdGVzPjxp
c2JuPjAwMjctODg3NDwvaXNibj48YWNjZXNzaW9uLW51bT4xMTQ1OTg2NzwvYWNjZXNzaW9uLW51
bT48dXJscz48cmVsYXRlZC11cmxzPjx1cmw+aHR0cHM6Ly93d3cubmNiaS5ubG0ubmloLmdvdi9w
dWJtZWQvMTE0NTk4Njc8L3VybD48L3JlbGF0ZWQtdXJscz48L3VybHM+PGVsZWN0cm9uaWMtcmVz
b3VyY2UtbnVtPjEwLjEwOTMvam5jaS85My4xNC4xMDYyPC9lbGVjdHJvbmljLXJlc291cmNlLW51
bT48bGFuZ3VhZ2U+ZW5nPC9sYW5ndWFnZT48L3JlY29yZD48L0NpdGU+PENpdGU+PEF1dGhvcj5E
ZSBSb29jazwvQXV0aG9yPjxZZWFyPjIwMTE8L1llYXI+PFJlY051bT4xMDE3MDwvUmVjTnVtPjxJ
RFRleHQ+S1JBUywgQlJBRiwgUElLM0NBLCBhbmQgUFRFTiBtdXRhdGlvbnM6IGltcGxpY2F0aW9u
cyBmb3IgdGFyZ2V0ZWQgdGhlcmFwaWVzIGluIG1ldGFzdGF0aWMgY29sb3JlY3RhbCBjYW5jZXI8
L0lEVGV4dD48cmVjb3JkPjxyZWMtbnVtYmVyPjEwMTcwPC9yZWMtbnVtYmVyPjxmb3JlaWduLWtl
eXM+PGtleSBhcHA9IkVOIiBkYi1pZD0iZjkwdGF4cmQ2YTBycjhlOXJlOHBlNXR4NWV4cHN3MGE1
MHZlIj4xMDE3MDwva2V5PjwvZm9yZWlnbi1rZXlzPjxyZWYtdHlwZSBuYW1lPSJKb3VybmFsIEFy
dGljbGUiPjE3PC9yZWYtdHlwZT48Y29udHJpYnV0b3JzPjxhdXRob3JzPjxhdXRob3I+RGUgUm9v
Y2ssIFcuPC9hdXRob3I+PGF1dGhvcj5EZSBWcmllbmR0LCBWLjwvYXV0aG9yPjxhdXRob3I+Tm9y
bWFubm8sIE4uPC9hdXRob3I+PGF1dGhvcj5DaWFyZGllbGxvLCBGLjwvYXV0aG9yPjxhdXRob3I+
VGVqcGFyLCBTLjwvYXV0aG9yPjwvYXV0aG9ycz48L2NvbnRyaWJ1dG9ycz48dGl0bGVzPjx0aXRs
ZT5LUkFTLCBCUkFGLCBQSUszQ0EsIGFuZCBQVEVOIG11dGF0aW9uczogaW1wbGljYXRpb25zIGZv
ciB0YXJnZXRlZCB0aGVyYXBpZXMgaW4gbWV0YXN0YXRpYyBjb2xvcmVjdGFsIGNhbmNlcjwvdGl0
bGU+PHNlY29uZGFyeS10aXRsZT5MYW5jZXQgT25jb2w8L3NlY29uZGFyeS10aXRsZT48L3RpdGxl
cz48cGVyaW9kaWNhbD48ZnVsbC10aXRsZT5MYW5jZXQgT25jb2w8L2Z1bGwtdGl0bGU+PC9wZXJp
b2RpY2FsPjxwYWdlcz41OTQtNjAzPC9wYWdlcz48dm9sdW1lPjEyPC92b2x1bWU+PG51bWJlcj42
PC9udW1iZXI+PGVkaXRpb24+MjAxMC8xMi8xNDwvZWRpdGlvbj48a2V5d29yZHM+PGtleXdvcmQ+
Q29sb3JlY3RhbCBOZW9wbGFzbXM8L2tleXdvcmQ+PGtleXdvcmQ+RHJ1ZyBSZXNpc3RhbmNlLCBO
ZW9wbGFzbTwva2V5d29yZD48a2V5d29yZD5IdW1hbnM8L2tleXdvcmQ+PGtleXdvcmQ+TUFQIEtp
bmFzZSBLaW5hc2UgMTwva2V5d29yZD48a2V5d29yZD5NdXRhdGlvbjwva2V5d29yZD48a2V5d29y
ZD5OZW9wbGFzbSBNZXRhc3Rhc2lzPC9rZXl3b3JkPjxrZXl3b3JkPlBURU4gUGhvc3Bob2h5ZHJv
bGFzZTwva2V5d29yZD48a2V5d29yZD5QaG9zcGhhdGlkeWxpbm9zaXRvbCAzLUtpbmFzZXM8L2tl
eXdvcmQ+PGtleXdvcmQ+UHJvdG8tT25jb2dlbmUgUHJvdGVpbnM8L2tleXdvcmQ+PGtleXdvcmQ+
UHJvdG8tT25jb2dlbmUgUHJvdGVpbnMgQi1yYWY8L2tleXdvcmQ+PGtleXdvcmQ+UHJvdG8tT25j
b2dlbmUgUHJvdGVpbnMgcDIxKHJhcyk8L2tleXdvcmQ+PGtleXdvcmQ+UmVjZXB0b3IsIEVwaWRl
cm1hbCBHcm93dGggRmFjdG9yPC9rZXl3b3JkPjxrZXl3b3JkPlRPUiBTZXJpbmUtVGhyZW9uaW5l
IEtpbmFzZXM8L2tleXdvcmQ+PGtleXdvcmQ+cmFzIFByb3RlaW5zPC9rZXl3b3JkPjwva2V5d29y
ZHM+PGRhdGVzPjx5ZWFyPjIwMTE8L3llYXI+PHB1Yi1kYXRlcz48ZGF0ZT5KdW48L2RhdGU+PC9w
dWItZGF0ZXM+PC9kYXRlcz48aXNibj4xNDc0LTU0ODg8L2lzYm4+PGFjY2Vzc2lvbi1udW0+MjEx
NjM3MDM8L2FjY2Vzc2lvbi1udW0+PHVybHM+PHJlbGF0ZWQtdXJscz48dXJsPmh0dHBzOi8vd3d3
Lm5jYmkubmxtLm5paC5nb3YvcHVibWVkLzIxMTYzNzAzPC91cmw+PC9yZWxhdGVkLXVybHM+PC91
cmxzPjxlbGVjdHJvbmljLXJlc291cmNlLW51bT4xMC4xMDE2L1MxNDcwLTIwNDUoMTApNzAyMDkt
NjwvZWxlY3Ryb25pYy1yZXNvdXJjZS1udW0+PGxhbmd1YWdlPmVuZzwvbGFuZ3VhZ2U+PC9yZWNv
cmQ+PC9DaXRlPjwvRW5kTm90ZT4A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7,8]</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which is a predictor of response to anti-EGFR treatment</w:t>
      </w:r>
      <w:r w:rsidR="00143BD3" w:rsidRPr="006B505E">
        <w:rPr>
          <w:rFonts w:ascii="Book Antiqua" w:hAnsi="Book Antiqua"/>
          <w:sz w:val="24"/>
          <w:szCs w:val="24"/>
          <w:lang w:val="en-US"/>
        </w:rPr>
        <w:fldChar w:fldCharType="begin">
          <w:fldData xml:space="preserve">PEVuZE5vdGU+PENpdGU+PEF1dGhvcj5BbGxlZ3JhPC9BdXRob3I+PFllYXI+MjAwOTwvWWVhcj48
UmVjTnVtPjEzODwvUmVjTnVtPjxEaXNwbGF5VGV4dD48c3R5bGUgZmFjZT0ic3VwZXJzY3JpcHQi
Pls5LDEwXTwvc3R5bGU+PC9EaXNwbGF5VGV4dD48cmVjb3JkPjxyZWMtbnVtYmVyPjEzODwvcmVj
LW51bWJlcj48Zm9yZWlnbi1rZXlzPjxrZXkgYXBwPSJFTiIgZGItaWQ9InB4c3JlZWU1eDAwMGY0
ZXJmMjN2ZTlkbXRlZGVwc3h2ZTB3YSIgdGltZXN0YW1wPSIxNDkxNTUxNDg5Ij4xMzg8L2tleT48
L2ZvcmVpZ24ta2V5cz48cmVmLXR5cGUgbmFtZT0iSm91cm5hbCBBcnRpY2xlIj4xNzwvcmVmLXR5
cGU+PGNvbnRyaWJ1dG9ycz48YXV0aG9ycz48YXV0aG9yPkFsbGVncmEsIEMuIEouPC9hdXRob3I+
PGF1dGhvcj5KZXNzdXAsIEouIE0uPC9hdXRob3I+PGF1dGhvcj5Tb21lcmZpZWxkLCBNLiBSLjwv
YXV0aG9yPjxhdXRob3I+SGFtaWx0b24sIFMuIFIuPC9hdXRob3I+PGF1dGhvcj5IYW1tb25kLCBF
LiBILjwvYXV0aG9yPjxhdXRob3I+SGF5ZXMsIEQuIEYuPC9hdXRob3I+PGF1dGhvcj5NY0FsbGlz
dGVyLCBQLiBLLjwvYXV0aG9yPjxhdXRob3I+TW9ydG9uLCBSLiBGLjwvYXV0aG9yPjxhdXRob3I+
U2NoaWxza3ksIFIuIEwuPC9hdXRob3I+PC9hdXRob3JzPjwvY29udHJpYnV0b3JzPjx0aXRsZXM+
PHRpdGxlPkFtZXJpY2FuIFNvY2lldHkgb2YgQ2xpbmljYWwgT25jb2xvZ3kgcHJvdmlzaW9uYWwg
Y2xpbmljYWwgb3BpbmlvbjogdGVzdGluZyBmb3IgS1JBUyBnZW5lIG11dGF0aW9ucyBpbiBwYXRp
ZW50cyB3aXRoIG1ldGFzdGF0aWMgY29sb3JlY3RhbCBjYXJjaW5vbWEgdG8gcHJlZGljdCByZXNw
b25zZSB0byBhbnRpLWVwaWRlcm1hbCBncm93dGggZmFjdG9yIHJlY2VwdG9yIG1vbm9jbG9uYWwg
YW50aWJvZHkgdGhlcmFweTwvdGl0bGU+PHNlY29uZGFyeS10aXRsZT5KIENsaW4gT25jb2w8L3Nl
Y29uZGFyeS10aXRsZT48L3RpdGxlcz48cGVyaW9kaWNhbD48ZnVsbC10aXRsZT5KIENsaW4gT25j
b2w8L2Z1bGwtdGl0bGU+PC9wZXJpb2RpY2FsPjxwYWdlcz4yMDkxLTY8L3BhZ2VzPjx2b2x1bWU+
Mjc8L3ZvbHVtZT48bnVtYmVyPjEyPC9udW1iZXI+PGVkaXRpb24+MjAwOS8wMi8wMjwvZWRpdGlv
bj48a2V5d29yZHM+PGtleXdvcmQ+QWRlbm9jYXJjaW5vbWE8L2tleXdvcmQ+PGtleXdvcmQ+QW50
aWJvZGllcywgTW9ub2Nsb25hbDwva2V5d29yZD48a2V5d29yZD5DbGluaWNhbCBUcmlhbHMsIFBo
YXNlIElJIGFzIFRvcGljPC9rZXl3b3JkPjxrZXl3b3JkPkNsaW5pY2FsIFRyaWFscywgUGhhc2Ug
SUlJIGFzIFRvcGljPC9rZXl3b3JkPjxrZXl3b3JkPkNvbG9uaWMgTmVvcGxhc21zPC9rZXl3b3Jk
PjxrZXl3b3JkPkh1bWFuczwva2V5d29yZD48a2V5d29yZD5NdXRhdGlvbjwva2V5d29yZD48a2V5
d29yZD5QYXRpZW50IFNlbGVjdGlvbjwva2V5d29yZD48a2V5d29yZD5Qcm90by1PbmNvZ2VuZSBQ
cm90ZWluczwva2V5d29yZD48a2V5d29yZD5Qcm90by1PbmNvZ2VuZSBQcm90ZWlucyBwMjEocmFz
KTwva2V5d29yZD48a2V5d29yZD5SYW5kb21pemVkIENvbnRyb2xsZWQgVHJpYWxzIGFzIFRvcGlj
PC9rZXl3b3JkPjxrZXl3b3JkPlJlY2VwdG9yLCBFcGlkZXJtYWwgR3Jvd3RoIEZhY3Rvcjwva2V5
d29yZD48a2V5d29yZD5yYXMgUHJvdGVpbnM8L2tleXdvcmQ+PC9rZXl3b3Jkcz48ZGF0ZXM+PHll
YXI+MjAwOTwveWVhcj48cHViLWRhdGVzPjxkYXRlPkFwcjwvZGF0ZT48L3B1Yi1kYXRlcz48L2Rh
dGVzPjxpc2JuPjE1MjctNzc1NTwvaXNibj48YWNjZXNzaW9uLW51bT4xOTE4ODY3MDwvYWNjZXNz
aW9uLW51bT48dXJscz48cmVsYXRlZC11cmxzPjx1cmw+aHR0cHM6Ly93d3cubmNiaS5ubG0ubmlo
Lmdvdi9wdWJtZWQvMTkxODg2NzA8L3VybD48L3JlbGF0ZWQtdXJscz48L3VybHM+PGVsZWN0cm9u
aWMtcmVzb3VyY2UtbnVtPjEwLjEyMDAvSkNPLjIwMDkuMjEuOTE3MDwvZWxlY3Ryb25pYy1yZXNv
dXJjZS1udW0+PGxhbmd1YWdlPmVuZzwvbGFuZ3VhZ2U+PC9yZWNvcmQ+PC9DaXRlPjxDaXRlPjxB
dXRob3I+VmFuIEN1dHNlbTwvQXV0aG9yPjxZZWFyPjIwMTE8L1llYXI+PFJlY051bT4xMzc8L1Jl
Y051bT48cmVjb3JkPjxyZWMtbnVtYmVyPjEzNzwvcmVjLW51bWJlcj48Zm9yZWlnbi1rZXlzPjxr
ZXkgYXBwPSJFTiIgZGItaWQ9InB4c3JlZWU1eDAwMGY0ZXJmMjN2ZTlkbXRlZGVwc3h2ZTB3YSIg
dGltZXN0YW1wPSIxNDkxNTUxNDg5Ij4xMzc8L2tleT48L2ZvcmVpZ24ta2V5cz48cmVmLXR5cGUg
bmFtZT0iSm91cm5hbCBBcnRpY2xlIj4xNzwvcmVmLXR5cGU+PGNvbnRyaWJ1dG9ycz48YXV0aG9y
cz48YXV0aG9yPlZhbiBDdXRzZW0sIEUuPC9hdXRob3I+PGF1dGhvcj5Lw7ZobmUsIEMuIEguPC9h
dXRob3I+PGF1dGhvcj5Mw6FuZywgSS48L2F1dGhvcj48YXV0aG9yPkZvbHByZWNodCwgRy48L2F1
dGhvcj48YXV0aG9yPk5vd2Fja2ksIE0uIFAuPC9hdXRob3I+PGF1dGhvcj5DYXNjaW51LCBTLjwv
YXV0aG9yPjxhdXRob3I+U2hjaGVwb3RpbiwgSS48L2F1dGhvcj48YXV0aG9yPk1hdXJlbCwgSi48
L2F1dGhvcj48YXV0aG9yPkN1bm5pbmdoYW0sIEQuPC9hdXRob3I+PGF1dGhvcj5UZWpwYXIsIFMu
PC9hdXRob3I+PGF1dGhvcj5TY2hsaWNodGluZywgTS48L2F1dGhvcj48YXV0aG9yPlp1YmVsLCBB
LjwvYXV0aG9yPjxhdXRob3I+Q2VsaWssIEkuPC9hdXRob3I+PGF1dGhvcj5Sb3VnaWVyLCBQLjwv
YXV0aG9yPjxhdXRob3I+Q2lhcmRpZWxsbywgRi48L2F1dGhvcj48L2F1dGhvcnM+PC9jb250cmli
dXRvcnM+PHRpdGxlcz48dGl0bGU+Q2V0dXhpbWFiIHBsdXMgaXJpbm90ZWNhbiwgZmx1b3JvdXJh
Y2lsLCBhbmQgbGV1Y292b3JpbiBhcyBmaXJzdC1saW5lIHRyZWF0bWVudCBmb3IgbWV0YXN0YXRp
YyBjb2xvcmVjdGFsIGNhbmNlcjogdXBkYXRlZCBhbmFseXNpcyBvZiBvdmVyYWxsIHN1cnZpdmFs
IGFjY29yZGluZyB0byB0dW1vciBLUkFTIGFuZCBCUkFGIG11dGF0aW9uIHN0YXR1czwvdGl0bGU+
PHNlY29uZGFyeS10aXRsZT5KIENsaW4gT25jb2w8L3NlY29uZGFyeS10aXRsZT48L3RpdGxlcz48
cGVyaW9kaWNhbD48ZnVsbC10aXRsZT5KIENsaW4gT25jb2w8L2Z1bGwtdGl0bGU+PC9wZXJpb2Rp
Y2FsPjxwYWdlcz4yMDExLTk8L3BhZ2VzPjx2b2x1bWU+Mjk8L3ZvbHVtZT48bnVtYmVyPjE1PC9u
dW1iZXI+PGVkaXRpb24+MjAxMS8wNC8xODwvZWRpdGlvbj48a2V5d29yZHM+PGtleXdvcmQ+QWR1
bHQ8L2tleXdvcmQ+PGtleXdvcmQ+QWdlZDwva2V5d29yZD48a2V5d29yZD5BZ2VkLCA4MCBhbmQg
b3Zlcjwva2V5d29yZD48a2V5d29yZD5BbnRpYm9kaWVzLCBNb25vY2xvbmFsPC9rZXl3b3JkPjxr
ZXl3b3JkPkFudGlib2RpZXMsIE1vbm9jbG9uYWwsIEh1bWFuaXplZDwva2V5d29yZD48a2V5d29y
ZD5BbnRpbmVvcGxhc3RpYyBDb21iaW5lZCBDaGVtb3RoZXJhcHkgUHJvdG9jb2xzPC9rZXl3b3Jk
PjxrZXl3b3JkPkNhbXB0b3RoZWNpbjwva2V5d29yZD48a2V5d29yZD5DZXR1eGltYWI8L2tleXdv
cmQ+PGtleXdvcmQ+Q29sb3JlY3RhbCBOZW9wbGFzbXM8L2tleXdvcmQ+PGtleXdvcmQ+RmVtYWxl
PC9rZXl3b3JkPjxrZXl3b3JkPkZsdW9yb3VyYWNpbDwva2V5d29yZD48a2V5d29yZD5IdW1hbnM8
L2tleXdvcmQ+PGtleXdvcmQ+TGV1Y292b3Jpbjwva2V5d29yZD48a2V5d29yZD5NYWxlPC9rZXl3
b3JkPjxrZXl3b3JkPk1pZGRsZSBBZ2VkPC9rZXl3b3JkPjxrZXl3b3JkPk11dGF0aW9uPC9rZXl3
b3JkPjxrZXl3b3JkPk5lb3BsYXNtIE1ldGFzdGFzaXM8L2tleXdvcmQ+PGtleXdvcmQ+UHJvZ25v
c2lzPC9rZXl3b3JkPjxrZXl3b3JkPlByb3RvLU9uY29nZW5lIFByb3RlaW5zPC9rZXl3b3JkPjxr
ZXl3b3JkPlByb3RvLU9uY29nZW5lIFByb3RlaW5zIEItcmFmPC9rZXl3b3JkPjxrZXl3b3JkPlBy
b3RvLU9uY29nZW5lIFByb3RlaW5zIHAyMShyYXMpPC9rZXl3b3JkPjxrZXl3b3JkPlJlY2VwdG9y
LCBFcGlkZXJtYWwgR3Jvd3RoIEZhY3Rvcjwva2V5d29yZD48a2V5d29yZD5yYXMgUHJvdGVpbnM8
L2tleXdvcmQ+PC9rZXl3b3Jkcz48ZGF0ZXM+PHllYXI+MjAxMTwveWVhcj48cHViLWRhdGVzPjxk
YXRlPk1heTwvZGF0ZT48L3B1Yi1kYXRlcz48L2RhdGVzPjxpc2JuPjE1MjctNzc1NTwvaXNibj48
YWNjZXNzaW9uLW51bT4yMTUwMjU0NDwvYWNjZXNzaW9uLW51bT48dXJscz48cmVsYXRlZC11cmxz
Pjx1cmw+aHR0cHM6Ly93d3cubmNiaS5ubG0ubmloLmdvdi9wdWJtZWQvMjE1MDI1NDQ8L3VybD48
L3JlbGF0ZWQtdXJscz48L3VybHM+PGVsZWN0cm9uaWMtcmVzb3VyY2UtbnVtPjEwLjEyMDAvSkNP
LjIwMTAuMzMuNTA5MTwvZWxlY3Ryb25pYy1yZXNvdXJjZS1udW0+PGxhbmd1YWdlPmVuZzwvbGFu
Z3VhZ2U+PC9yZWNvcmQ+PC9DaXRlPjxDaXRlPjxBdXRob3I+QWxsZWdyYTwvQXV0aG9yPjxZZWFy
PjIwMDk8L1llYXI+PFJlY051bT4xMzg8L1JlY051bT48cmVjb3JkPjxyZWMtbnVtYmVyPjEzODwv
cmVjLW51bWJlcj48Zm9yZWlnbi1rZXlzPjxrZXkgYXBwPSJFTiIgZGItaWQ9InB4c3JlZWU1eDAw
MGY0ZXJmMjN2ZTlkbXRlZGVwc3h2ZTB3YSIgdGltZXN0YW1wPSIxNDkxNTUxNDg5Ij4xMzg8L2tl
eT48L2ZvcmVpZ24ta2V5cz48cmVmLXR5cGUgbmFtZT0iSm91cm5hbCBBcnRpY2xlIj4xNzwvcmVm
LXR5cGU+PGNvbnRyaWJ1dG9ycz48YXV0aG9ycz48YXV0aG9yPkFsbGVncmEsIEMuIEouPC9hdXRo
b3I+PGF1dGhvcj5KZXNzdXAsIEouIE0uPC9hdXRob3I+PGF1dGhvcj5Tb21lcmZpZWxkLCBNLiBS
LjwvYXV0aG9yPjxhdXRob3I+SGFtaWx0b24sIFMuIFIuPC9hdXRob3I+PGF1dGhvcj5IYW1tb25k
LCBFLiBILjwvYXV0aG9yPjxhdXRob3I+SGF5ZXMsIEQuIEYuPC9hdXRob3I+PGF1dGhvcj5NY0Fs
bGlzdGVyLCBQLiBLLjwvYXV0aG9yPjxhdXRob3I+TW9ydG9uLCBSLiBGLjwvYXV0aG9yPjxhdXRo
b3I+U2NoaWxza3ksIFIuIEwuPC9hdXRob3I+PC9hdXRob3JzPjwvY29udHJpYnV0b3JzPjx0aXRs
ZXM+PHRpdGxlPkFtZXJpY2FuIFNvY2lldHkgb2YgQ2xpbmljYWwgT25jb2xvZ3kgcHJvdmlzaW9u
YWwgY2xpbmljYWwgb3BpbmlvbjogdGVzdGluZyBmb3IgS1JBUyBnZW5lIG11dGF0aW9ucyBpbiBw
YXRpZW50cyB3aXRoIG1ldGFzdGF0aWMgY29sb3JlY3RhbCBjYXJjaW5vbWEgdG8gcHJlZGljdCBy
ZXNwb25zZSB0byBhbnRpLWVwaWRlcm1hbCBncm93dGggZmFjdG9yIHJlY2VwdG9yIG1vbm9jbG9u
YWwgYW50aWJvZHkgdGhlcmFweTwvdGl0bGU+PHNlY29uZGFyeS10aXRsZT5KIENsaW4gT25jb2w8
L3NlY29uZGFyeS10aXRsZT48L3RpdGxlcz48cGVyaW9kaWNhbD48ZnVsbC10aXRsZT5KIENsaW4g
T25jb2w8L2Z1bGwtdGl0bGU+PC9wZXJpb2RpY2FsPjxwYWdlcz4yMDkxLTY8L3BhZ2VzPjx2b2x1
bWU+Mjc8L3ZvbHVtZT48bnVtYmVyPjEyPC9udW1iZXI+PGVkaXRpb24+MjAwOS8wMi8wMjwvZWRp
dGlvbj48a2V5d29yZHM+PGtleXdvcmQ+QWRlbm9jYXJjaW5vbWE8L2tleXdvcmQ+PGtleXdvcmQ+
QW50aWJvZGllcywgTW9ub2Nsb25hbDwva2V5d29yZD48a2V5d29yZD5DbGluaWNhbCBUcmlhbHMs
IFBoYXNlIElJIGFzIFRvcGljPC9rZXl3b3JkPjxrZXl3b3JkPkNsaW5pY2FsIFRyaWFscywgUGhh
c2UgSUlJIGFzIFRvcGljPC9rZXl3b3JkPjxrZXl3b3JkPkNvbG9uaWMgTmVvcGxhc21zPC9rZXl3
b3JkPjxrZXl3b3JkPkh1bWFuczwva2V5d29yZD48a2V5d29yZD5NdXRhdGlvbjwva2V5d29yZD48
a2V5d29yZD5QYXRpZW50IFNlbGVjdGlvbjwva2V5d29yZD48a2V5d29yZD5Qcm90by1PbmNvZ2Vu
ZSBQcm90ZWluczwva2V5d29yZD48a2V5d29yZD5Qcm90by1PbmNvZ2VuZSBQcm90ZWlucyBwMjEo
cmFzKTwva2V5d29yZD48a2V5d29yZD5SYW5kb21pemVkIENvbnRyb2xsZWQgVHJpYWxzIGFzIFRv
cGljPC9rZXl3b3JkPjxrZXl3b3JkPlJlY2VwdG9yLCBFcGlkZXJtYWwgR3Jvd3RoIEZhY3Rvcjwv
a2V5d29yZD48a2V5d29yZD5yYXMgUHJvdGVpbnM8L2tleXdvcmQ+PC9rZXl3b3Jkcz48ZGF0ZXM+
PHllYXI+MjAwOTwveWVhcj48cHViLWRhdGVzPjxkYXRlPkFwcjwvZGF0ZT48L3B1Yi1kYXRlcz48
L2RhdGVzPjxpc2JuPjE1MjctNzc1NTwvaXNibj48YWNjZXNzaW9uLW51bT4xOTE4ODY3MDwvYWNj
ZXNzaW9uLW51bT48dXJscz48cmVsYXRlZC11cmxzPjx1cmw+aHR0cHM6Ly93d3cubmNiaS5ubG0u
bmloLmdvdi9wdWJtZWQvMTkxODg2NzA8L3VybD48L3JlbGF0ZWQtdXJscz48L3VybHM+PGVsZWN0
cm9uaWMtcmVzb3VyY2UtbnVtPjEwLjEyMDAvSkNPLjIwMDkuMjEuOTE3MDwvZWxlY3Ryb25pYy1y
ZXNvdXJjZS1udW0+PGxhbmd1YWdlPmVuZzwvbGFuZ3VhZ2U+PC9yZWNvcmQ+PC9DaXRlPjxDaXRl
PjxBdXRob3I+VmFuIEN1dHNlbTwvQXV0aG9yPjxZZWFyPjIwMTE8L1llYXI+PFJlY051bT4xMzc8
L1JlY051bT48cmVjb3JkPjxyZWMtbnVtYmVyPjEzNzwvcmVjLW51bWJlcj48Zm9yZWlnbi1rZXlz
PjxrZXkgYXBwPSJFTiIgZGItaWQ9InB4c3JlZWU1eDAwMGY0ZXJmMjN2ZTlkbXRlZGVwc3h2ZTB3
YSIgdGltZXN0YW1wPSIxNDkxNTUxNDg5Ij4xMzc8L2tleT48L2ZvcmVpZ24ta2V5cz48cmVmLXR5
cGUgbmFtZT0iSm91cm5hbCBBcnRpY2xlIj4xNzwvcmVmLXR5cGU+PGNvbnRyaWJ1dG9ycz48YXV0
aG9ycz48YXV0aG9yPlZhbiBDdXRzZW0sIEUuPC9hdXRob3I+PGF1dGhvcj5Lw7ZobmUsIEMuIEgu
PC9hdXRob3I+PGF1dGhvcj5Mw6FuZywgSS48L2F1dGhvcj48YXV0aG9yPkZvbHByZWNodCwgRy48
L2F1dGhvcj48YXV0aG9yPk5vd2Fja2ksIE0uIFAuPC9hdXRob3I+PGF1dGhvcj5DYXNjaW51LCBT
LjwvYXV0aG9yPjxhdXRob3I+U2hjaGVwb3RpbiwgSS48L2F1dGhvcj48YXV0aG9yPk1hdXJlbCwg
Si48L2F1dGhvcj48YXV0aG9yPkN1bm5pbmdoYW0sIEQuPC9hdXRob3I+PGF1dGhvcj5UZWpwYXIs
IFMuPC9hdXRob3I+PGF1dGhvcj5TY2hsaWNodGluZywgTS48L2F1dGhvcj48YXV0aG9yPlp1YmVs
LCBBLjwvYXV0aG9yPjxhdXRob3I+Q2VsaWssIEkuPC9hdXRob3I+PGF1dGhvcj5Sb3VnaWVyLCBQ
LjwvYXV0aG9yPjxhdXRob3I+Q2lhcmRpZWxsbywgRi48L2F1dGhvcj48L2F1dGhvcnM+PC9jb250
cmlidXRvcnM+PHRpdGxlcz48dGl0bGU+Q2V0dXhpbWFiIHBsdXMgaXJpbm90ZWNhbiwgZmx1b3Jv
dXJhY2lsLCBhbmQgbGV1Y292b3JpbiBhcyBmaXJzdC1saW5lIHRyZWF0bWVudCBmb3IgbWV0YXN0
YXRpYyBjb2xvcmVjdGFsIGNhbmNlcjogdXBkYXRlZCBhbmFseXNpcyBvZiBvdmVyYWxsIHN1cnZp
dmFsIGFjY29yZGluZyB0byB0dW1vciBLUkFTIGFuZCBCUkFGIG11dGF0aW9uIHN0YXR1czwvdGl0
bGU+PHNlY29uZGFyeS10aXRsZT5KIENsaW4gT25jb2w8L3NlY29uZGFyeS10aXRsZT48L3RpdGxl
cz48cGVyaW9kaWNhbD48ZnVsbC10aXRsZT5KIENsaW4gT25jb2w8L2Z1bGwtdGl0bGU+PC9wZXJp
b2RpY2FsPjxwYWdlcz4yMDExLTk8L3BhZ2VzPjx2b2x1bWU+Mjk8L3ZvbHVtZT48bnVtYmVyPjE1
PC9udW1iZXI+PGVkaXRpb24+MjAxMS8wNC8xODwvZWRpdGlvbj48a2V5d29yZHM+PGtleXdvcmQ+
QWR1bHQ8L2tleXdvcmQ+PGtleXdvcmQ+QWdlZDwva2V5d29yZD48a2V5d29yZD5BZ2VkLCA4MCBh
bmQgb3Zlcjwva2V5d29yZD48a2V5d29yZD5BbnRpYm9kaWVzLCBNb25vY2xvbmFsPC9rZXl3b3Jk
PjxrZXl3b3JkPkFudGlib2RpZXMsIE1vbm9jbG9uYWwsIEh1bWFuaXplZDwva2V5d29yZD48a2V5
d29yZD5BbnRpbmVvcGxhc3RpYyBDb21iaW5lZCBDaGVtb3RoZXJhcHkgUHJvdG9jb2xzPC9rZXl3
b3JkPjxrZXl3b3JkPkNhbXB0b3RoZWNpbjwva2V5d29yZD48a2V5d29yZD5DZXR1eGltYWI8L2tl
eXdvcmQ+PGtleXdvcmQ+Q29sb3JlY3RhbCBOZW9wbGFzbXM8L2tleXdvcmQ+PGtleXdvcmQ+RmVt
YWxlPC9rZXl3b3JkPjxrZXl3b3JkPkZsdW9yb3VyYWNpbDwva2V5d29yZD48a2V5d29yZD5IdW1h
bnM8L2tleXdvcmQ+PGtleXdvcmQ+TGV1Y292b3Jpbjwva2V5d29yZD48a2V5d29yZD5NYWxlPC9r
ZXl3b3JkPjxrZXl3b3JkPk1pZGRsZSBBZ2VkPC9rZXl3b3JkPjxrZXl3b3JkPk11dGF0aW9uPC9r
ZXl3b3JkPjxrZXl3b3JkPk5lb3BsYXNtIE1ldGFzdGFzaXM8L2tleXdvcmQ+PGtleXdvcmQ+UHJv
Z25vc2lzPC9rZXl3b3JkPjxrZXl3b3JkPlByb3RvLU9uY29nZW5lIFByb3RlaW5zPC9rZXl3b3Jk
PjxrZXl3b3JkPlByb3RvLU9uY29nZW5lIFByb3RlaW5zIEItcmFmPC9rZXl3b3JkPjxrZXl3b3Jk
PlByb3RvLU9uY29nZW5lIFByb3RlaW5zIHAyMShyYXMpPC9rZXl3b3JkPjxrZXl3b3JkPlJlY2Vw
dG9yLCBFcGlkZXJtYWwgR3Jvd3RoIEZhY3Rvcjwva2V5d29yZD48a2V5d29yZD5yYXMgUHJvdGVp
bnM8L2tleXdvcmQ+PC9rZXl3b3Jkcz48ZGF0ZXM+PHllYXI+MjAxMTwveWVhcj48cHViLWRhdGVz
PjxkYXRlPk1heTwvZGF0ZT48L3B1Yi1kYXRlcz48L2RhdGVzPjxpc2JuPjE1MjctNzc1NTwvaXNi
bj48YWNjZXNzaW9uLW51bT4yMTUwMjU0NDwvYWNjZXNzaW9uLW51bT48dXJscz48cmVsYXRlZC11
cmxzPjx1cmw+aHR0cHM6Ly93d3cubmNiaS5ubG0ubmloLmdvdi9wdWJtZWQvMjE1MDI1NDQ8L3Vy
bD48L3JlbGF0ZWQtdXJscz48L3VybHM+PGVsZWN0cm9uaWMtcmVzb3VyY2UtbnVtPjEwLjEyMDAv
SkNPLjIwMTAuMzMuNTA5MTwvZWxlY3Ryb25pYy1yZXNvdXJjZS1udW0+PGxhbmd1YWdlPmVuZzwv
bGFuZ3VhZ2U+PC9yZWNvcmQ+PC9DaXRlPjwvRW5kTm90ZT5=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BbGxlZ3JhPC9BdXRob3I+PFllYXI+MjAwOTwvWWVhcj48
UmVjTnVtPjEzODwvUmVjTnVtPjxEaXNwbGF5VGV4dD48c3R5bGUgZmFjZT0ic3VwZXJzY3JpcHQi
Pls5LDEwXTwvc3R5bGU+PC9EaXNwbGF5VGV4dD48cmVjb3JkPjxyZWMtbnVtYmVyPjEzODwvcmVj
LW51bWJlcj48Zm9yZWlnbi1rZXlzPjxrZXkgYXBwPSJFTiIgZGItaWQ9InB4c3JlZWU1eDAwMGY0
ZXJmMjN2ZTlkbXRlZGVwc3h2ZTB3YSIgdGltZXN0YW1wPSIxNDkxNTUxNDg5Ij4xMzg8L2tleT48
L2ZvcmVpZ24ta2V5cz48cmVmLXR5cGUgbmFtZT0iSm91cm5hbCBBcnRpY2xlIj4xNzwvcmVmLXR5
cGU+PGNvbnRyaWJ1dG9ycz48YXV0aG9ycz48YXV0aG9yPkFsbGVncmEsIEMuIEouPC9hdXRob3I+
PGF1dGhvcj5KZXNzdXAsIEouIE0uPC9hdXRob3I+PGF1dGhvcj5Tb21lcmZpZWxkLCBNLiBSLjwv
YXV0aG9yPjxhdXRob3I+SGFtaWx0b24sIFMuIFIuPC9hdXRob3I+PGF1dGhvcj5IYW1tb25kLCBF
LiBILjwvYXV0aG9yPjxhdXRob3I+SGF5ZXMsIEQuIEYuPC9hdXRob3I+PGF1dGhvcj5NY0FsbGlz
dGVyLCBQLiBLLjwvYXV0aG9yPjxhdXRob3I+TW9ydG9uLCBSLiBGLjwvYXV0aG9yPjxhdXRob3I+
U2NoaWxza3ksIFIuIEwuPC9hdXRob3I+PC9hdXRob3JzPjwvY29udHJpYnV0b3JzPjx0aXRsZXM+
PHRpdGxlPkFtZXJpY2FuIFNvY2lldHkgb2YgQ2xpbmljYWwgT25jb2xvZ3kgcHJvdmlzaW9uYWwg
Y2xpbmljYWwgb3BpbmlvbjogdGVzdGluZyBmb3IgS1JBUyBnZW5lIG11dGF0aW9ucyBpbiBwYXRp
ZW50cyB3aXRoIG1ldGFzdGF0aWMgY29sb3JlY3RhbCBjYXJjaW5vbWEgdG8gcHJlZGljdCByZXNw
b25zZSB0byBhbnRpLWVwaWRlcm1hbCBncm93dGggZmFjdG9yIHJlY2VwdG9yIG1vbm9jbG9uYWwg
YW50aWJvZHkgdGhlcmFweTwvdGl0bGU+PHNlY29uZGFyeS10aXRsZT5KIENsaW4gT25jb2w8L3Nl
Y29uZGFyeS10aXRsZT48L3RpdGxlcz48cGVyaW9kaWNhbD48ZnVsbC10aXRsZT5KIENsaW4gT25j
b2w8L2Z1bGwtdGl0bGU+PC9wZXJpb2RpY2FsPjxwYWdlcz4yMDkxLTY8L3BhZ2VzPjx2b2x1bWU+
Mjc8L3ZvbHVtZT48bnVtYmVyPjEyPC9udW1iZXI+PGVkaXRpb24+MjAwOS8wMi8wMjwvZWRpdGlv
bj48a2V5d29yZHM+PGtleXdvcmQ+QWRlbm9jYXJjaW5vbWE8L2tleXdvcmQ+PGtleXdvcmQ+QW50
aWJvZGllcywgTW9ub2Nsb25hbDwva2V5d29yZD48a2V5d29yZD5DbGluaWNhbCBUcmlhbHMsIFBo
YXNlIElJIGFzIFRvcGljPC9rZXl3b3JkPjxrZXl3b3JkPkNsaW5pY2FsIFRyaWFscywgUGhhc2Ug
SUlJIGFzIFRvcGljPC9rZXl3b3JkPjxrZXl3b3JkPkNvbG9uaWMgTmVvcGxhc21zPC9rZXl3b3Jk
PjxrZXl3b3JkPkh1bWFuczwva2V5d29yZD48a2V5d29yZD5NdXRhdGlvbjwva2V5d29yZD48a2V5
d29yZD5QYXRpZW50IFNlbGVjdGlvbjwva2V5d29yZD48a2V5d29yZD5Qcm90by1PbmNvZ2VuZSBQ
cm90ZWluczwva2V5d29yZD48a2V5d29yZD5Qcm90by1PbmNvZ2VuZSBQcm90ZWlucyBwMjEocmFz
KTwva2V5d29yZD48a2V5d29yZD5SYW5kb21pemVkIENvbnRyb2xsZWQgVHJpYWxzIGFzIFRvcGlj
PC9rZXl3b3JkPjxrZXl3b3JkPlJlY2VwdG9yLCBFcGlkZXJtYWwgR3Jvd3RoIEZhY3Rvcjwva2V5
d29yZD48a2V5d29yZD5yYXMgUHJvdGVpbnM8L2tleXdvcmQ+PC9rZXl3b3Jkcz48ZGF0ZXM+PHll
YXI+MjAwOTwveWVhcj48cHViLWRhdGVzPjxkYXRlPkFwcjwvZGF0ZT48L3B1Yi1kYXRlcz48L2Rh
dGVzPjxpc2JuPjE1MjctNzc1NTwvaXNibj48YWNjZXNzaW9uLW51bT4xOTE4ODY3MDwvYWNjZXNz
aW9uLW51bT48dXJscz48cmVsYXRlZC11cmxzPjx1cmw+aHR0cHM6Ly93d3cubmNiaS5ubG0ubmlo
Lmdvdi9wdWJtZWQvMTkxODg2NzA8L3VybD48L3JlbGF0ZWQtdXJscz48L3VybHM+PGVsZWN0cm9u
aWMtcmVzb3VyY2UtbnVtPjEwLjEyMDAvSkNPLjIwMDkuMjEuOTE3MDwvZWxlY3Ryb25pYy1yZXNv
dXJjZS1udW0+PGxhbmd1YWdlPmVuZzwvbGFuZ3VhZ2U+PC9yZWNvcmQ+PC9DaXRlPjxDaXRlPjxB
dXRob3I+VmFuIEN1dHNlbTwvQXV0aG9yPjxZZWFyPjIwMTE8L1llYXI+PFJlY051bT4xMzc8L1Jl
Y051bT48cmVjb3JkPjxyZWMtbnVtYmVyPjEzNzwvcmVjLW51bWJlcj48Zm9yZWlnbi1rZXlzPjxr
ZXkgYXBwPSJFTiIgZGItaWQ9InB4c3JlZWU1eDAwMGY0ZXJmMjN2ZTlkbXRlZGVwc3h2ZTB3YSIg
dGltZXN0YW1wPSIxNDkxNTUxNDg5Ij4xMzc8L2tleT48L2ZvcmVpZ24ta2V5cz48cmVmLXR5cGUg
bmFtZT0iSm91cm5hbCBBcnRpY2xlIj4xNzwvcmVmLXR5cGU+PGNvbnRyaWJ1dG9ycz48YXV0aG9y
cz48YXV0aG9yPlZhbiBDdXRzZW0sIEUuPC9hdXRob3I+PGF1dGhvcj5Lw7ZobmUsIEMuIEguPC9h
dXRob3I+PGF1dGhvcj5Mw6FuZywgSS48L2F1dGhvcj48YXV0aG9yPkZvbHByZWNodCwgRy48L2F1
dGhvcj48YXV0aG9yPk5vd2Fja2ksIE0uIFAuPC9hdXRob3I+PGF1dGhvcj5DYXNjaW51LCBTLjwv
YXV0aG9yPjxhdXRob3I+U2hjaGVwb3RpbiwgSS48L2F1dGhvcj48YXV0aG9yPk1hdXJlbCwgSi48
L2F1dGhvcj48YXV0aG9yPkN1bm5pbmdoYW0sIEQuPC9hdXRob3I+PGF1dGhvcj5UZWpwYXIsIFMu
PC9hdXRob3I+PGF1dGhvcj5TY2hsaWNodGluZywgTS48L2F1dGhvcj48YXV0aG9yPlp1YmVsLCBB
LjwvYXV0aG9yPjxhdXRob3I+Q2VsaWssIEkuPC9hdXRob3I+PGF1dGhvcj5Sb3VnaWVyLCBQLjwv
YXV0aG9yPjxhdXRob3I+Q2lhcmRpZWxsbywgRi48L2F1dGhvcj48L2F1dGhvcnM+PC9jb250cmli
dXRvcnM+PHRpdGxlcz48dGl0bGU+Q2V0dXhpbWFiIHBsdXMgaXJpbm90ZWNhbiwgZmx1b3JvdXJh
Y2lsLCBhbmQgbGV1Y292b3JpbiBhcyBmaXJzdC1saW5lIHRyZWF0bWVudCBmb3IgbWV0YXN0YXRp
YyBjb2xvcmVjdGFsIGNhbmNlcjogdXBkYXRlZCBhbmFseXNpcyBvZiBvdmVyYWxsIHN1cnZpdmFs
IGFjY29yZGluZyB0byB0dW1vciBLUkFTIGFuZCBCUkFGIG11dGF0aW9uIHN0YXR1czwvdGl0bGU+
PHNlY29uZGFyeS10aXRsZT5KIENsaW4gT25jb2w8L3NlY29uZGFyeS10aXRsZT48L3RpdGxlcz48
cGVyaW9kaWNhbD48ZnVsbC10aXRsZT5KIENsaW4gT25jb2w8L2Z1bGwtdGl0bGU+PC9wZXJpb2Rp
Y2FsPjxwYWdlcz4yMDExLTk8L3BhZ2VzPjx2b2x1bWU+Mjk8L3ZvbHVtZT48bnVtYmVyPjE1PC9u
dW1iZXI+PGVkaXRpb24+MjAxMS8wNC8xODwvZWRpdGlvbj48a2V5d29yZHM+PGtleXdvcmQ+QWR1
bHQ8L2tleXdvcmQ+PGtleXdvcmQ+QWdlZDwva2V5d29yZD48a2V5d29yZD5BZ2VkLCA4MCBhbmQg
b3Zlcjwva2V5d29yZD48a2V5d29yZD5BbnRpYm9kaWVzLCBNb25vY2xvbmFsPC9rZXl3b3JkPjxr
ZXl3b3JkPkFudGlib2RpZXMsIE1vbm9jbG9uYWwsIEh1bWFuaXplZDwva2V5d29yZD48a2V5d29y
ZD5BbnRpbmVvcGxhc3RpYyBDb21iaW5lZCBDaGVtb3RoZXJhcHkgUHJvdG9jb2xzPC9rZXl3b3Jk
PjxrZXl3b3JkPkNhbXB0b3RoZWNpbjwva2V5d29yZD48a2V5d29yZD5DZXR1eGltYWI8L2tleXdv
cmQ+PGtleXdvcmQ+Q29sb3JlY3RhbCBOZW9wbGFzbXM8L2tleXdvcmQ+PGtleXdvcmQ+RmVtYWxl
PC9rZXl3b3JkPjxrZXl3b3JkPkZsdW9yb3VyYWNpbDwva2V5d29yZD48a2V5d29yZD5IdW1hbnM8
L2tleXdvcmQ+PGtleXdvcmQ+TGV1Y292b3Jpbjwva2V5d29yZD48a2V5d29yZD5NYWxlPC9rZXl3
b3JkPjxrZXl3b3JkPk1pZGRsZSBBZ2VkPC9rZXl3b3JkPjxrZXl3b3JkPk11dGF0aW9uPC9rZXl3
b3JkPjxrZXl3b3JkPk5lb3BsYXNtIE1ldGFzdGFzaXM8L2tleXdvcmQ+PGtleXdvcmQ+UHJvZ25v
c2lzPC9rZXl3b3JkPjxrZXl3b3JkPlByb3RvLU9uY29nZW5lIFByb3RlaW5zPC9rZXl3b3JkPjxr
ZXl3b3JkPlByb3RvLU9uY29nZW5lIFByb3RlaW5zIEItcmFmPC9rZXl3b3JkPjxrZXl3b3JkPlBy
b3RvLU9uY29nZW5lIFByb3RlaW5zIHAyMShyYXMpPC9rZXl3b3JkPjxrZXl3b3JkPlJlY2VwdG9y
LCBFcGlkZXJtYWwgR3Jvd3RoIEZhY3Rvcjwva2V5d29yZD48a2V5d29yZD5yYXMgUHJvdGVpbnM8
L2tleXdvcmQ+PC9rZXl3b3Jkcz48ZGF0ZXM+PHllYXI+MjAxMTwveWVhcj48cHViLWRhdGVzPjxk
YXRlPk1heTwvZGF0ZT48L3B1Yi1kYXRlcz48L2RhdGVzPjxpc2JuPjE1MjctNzc1NTwvaXNibj48
YWNjZXNzaW9uLW51bT4yMTUwMjU0NDwvYWNjZXNzaW9uLW51bT48dXJscz48cmVsYXRlZC11cmxz
Pjx1cmw+aHR0cHM6Ly93d3cubmNiaS5ubG0ubmloLmdvdi9wdWJtZWQvMjE1MDI1NDQ8L3VybD48
L3JlbGF0ZWQtdXJscz48L3VybHM+PGVsZWN0cm9uaWMtcmVzb3VyY2UtbnVtPjEwLjEyMDAvSkNP
LjIwMTAuMzMuNTA5MTwvZWxlY3Ryb25pYy1yZXNvdXJjZS1udW0+PGxhbmd1YWdlPmVuZzwvbGFu
Z3VhZ2U+PC9yZWNvcmQ+PC9DaXRlPjxDaXRlPjxBdXRob3I+QWxsZWdyYTwvQXV0aG9yPjxZZWFy
PjIwMDk8L1llYXI+PFJlY051bT4xMzg8L1JlY051bT48cmVjb3JkPjxyZWMtbnVtYmVyPjEzODwv
cmVjLW51bWJlcj48Zm9yZWlnbi1rZXlzPjxrZXkgYXBwPSJFTiIgZGItaWQ9InB4c3JlZWU1eDAw
MGY0ZXJmMjN2ZTlkbXRlZGVwc3h2ZTB3YSIgdGltZXN0YW1wPSIxNDkxNTUxNDg5Ij4xMzg8L2tl
eT48L2ZvcmVpZ24ta2V5cz48cmVmLXR5cGUgbmFtZT0iSm91cm5hbCBBcnRpY2xlIj4xNzwvcmVm
LXR5cGU+PGNvbnRyaWJ1dG9ycz48YXV0aG9ycz48YXV0aG9yPkFsbGVncmEsIEMuIEouPC9hdXRo
b3I+PGF1dGhvcj5KZXNzdXAsIEouIE0uPC9hdXRob3I+PGF1dGhvcj5Tb21lcmZpZWxkLCBNLiBS
LjwvYXV0aG9yPjxhdXRob3I+SGFtaWx0b24sIFMuIFIuPC9hdXRob3I+PGF1dGhvcj5IYW1tb25k
LCBFLiBILjwvYXV0aG9yPjxhdXRob3I+SGF5ZXMsIEQuIEYuPC9hdXRob3I+PGF1dGhvcj5NY0Fs
bGlzdGVyLCBQLiBLLjwvYXV0aG9yPjxhdXRob3I+TW9ydG9uLCBSLiBGLjwvYXV0aG9yPjxhdXRo
b3I+U2NoaWxza3ksIFIuIEwuPC9hdXRob3I+PC9hdXRob3JzPjwvY29udHJpYnV0b3JzPjx0aXRs
ZXM+PHRpdGxlPkFtZXJpY2FuIFNvY2lldHkgb2YgQ2xpbmljYWwgT25jb2xvZ3kgcHJvdmlzaW9u
YWwgY2xpbmljYWwgb3BpbmlvbjogdGVzdGluZyBmb3IgS1JBUyBnZW5lIG11dGF0aW9ucyBpbiBw
YXRpZW50cyB3aXRoIG1ldGFzdGF0aWMgY29sb3JlY3RhbCBjYXJjaW5vbWEgdG8gcHJlZGljdCBy
ZXNwb25zZSB0byBhbnRpLWVwaWRlcm1hbCBncm93dGggZmFjdG9yIHJlY2VwdG9yIG1vbm9jbG9u
YWwgYW50aWJvZHkgdGhlcmFweTwvdGl0bGU+PHNlY29uZGFyeS10aXRsZT5KIENsaW4gT25jb2w8
L3NlY29uZGFyeS10aXRsZT48L3RpdGxlcz48cGVyaW9kaWNhbD48ZnVsbC10aXRsZT5KIENsaW4g
T25jb2w8L2Z1bGwtdGl0bGU+PC9wZXJpb2RpY2FsPjxwYWdlcz4yMDkxLTY8L3BhZ2VzPjx2b2x1
bWU+Mjc8L3ZvbHVtZT48bnVtYmVyPjEyPC9udW1iZXI+PGVkaXRpb24+MjAwOS8wMi8wMjwvZWRp
dGlvbj48a2V5d29yZHM+PGtleXdvcmQ+QWRlbm9jYXJjaW5vbWE8L2tleXdvcmQ+PGtleXdvcmQ+
QW50aWJvZGllcywgTW9ub2Nsb25hbDwva2V5d29yZD48a2V5d29yZD5DbGluaWNhbCBUcmlhbHMs
IFBoYXNlIElJIGFzIFRvcGljPC9rZXl3b3JkPjxrZXl3b3JkPkNsaW5pY2FsIFRyaWFscywgUGhh
c2UgSUlJIGFzIFRvcGljPC9rZXl3b3JkPjxrZXl3b3JkPkNvbG9uaWMgTmVvcGxhc21zPC9rZXl3
b3JkPjxrZXl3b3JkPkh1bWFuczwva2V5d29yZD48a2V5d29yZD5NdXRhdGlvbjwva2V5d29yZD48
a2V5d29yZD5QYXRpZW50IFNlbGVjdGlvbjwva2V5d29yZD48a2V5d29yZD5Qcm90by1PbmNvZ2Vu
ZSBQcm90ZWluczwva2V5d29yZD48a2V5d29yZD5Qcm90by1PbmNvZ2VuZSBQcm90ZWlucyBwMjEo
cmFzKTwva2V5d29yZD48a2V5d29yZD5SYW5kb21pemVkIENvbnRyb2xsZWQgVHJpYWxzIGFzIFRv
cGljPC9rZXl3b3JkPjxrZXl3b3JkPlJlY2VwdG9yLCBFcGlkZXJtYWwgR3Jvd3RoIEZhY3Rvcjwv
a2V5d29yZD48a2V5d29yZD5yYXMgUHJvdGVpbnM8L2tleXdvcmQ+PC9rZXl3b3Jkcz48ZGF0ZXM+
PHllYXI+MjAwOTwveWVhcj48cHViLWRhdGVzPjxkYXRlPkFwcjwvZGF0ZT48L3B1Yi1kYXRlcz48
L2RhdGVzPjxpc2JuPjE1MjctNzc1NTwvaXNibj48YWNjZXNzaW9uLW51bT4xOTE4ODY3MDwvYWNj
ZXNzaW9uLW51bT48dXJscz48cmVsYXRlZC11cmxzPjx1cmw+aHR0cHM6Ly93d3cubmNiaS5ubG0u
bmloLmdvdi9wdWJtZWQvMTkxODg2NzA8L3VybD48L3JlbGF0ZWQtdXJscz48L3VybHM+PGVsZWN0
cm9uaWMtcmVzb3VyY2UtbnVtPjEwLjEyMDAvSkNPLjIwMDkuMjEuOTE3MDwvZWxlY3Ryb25pYy1y
ZXNvdXJjZS1udW0+PGxhbmd1YWdlPmVuZzwvbGFuZ3VhZ2U+PC9yZWNvcmQ+PC9DaXRlPjxDaXRl
PjxBdXRob3I+VmFuIEN1dHNlbTwvQXV0aG9yPjxZZWFyPjIwMTE8L1llYXI+PFJlY051bT4xMzc8
L1JlY051bT48cmVjb3JkPjxyZWMtbnVtYmVyPjEzNzwvcmVjLW51bWJlcj48Zm9yZWlnbi1rZXlz
PjxrZXkgYXBwPSJFTiIgZGItaWQ9InB4c3JlZWU1eDAwMGY0ZXJmMjN2ZTlkbXRlZGVwc3h2ZTB3
YSIgdGltZXN0YW1wPSIxNDkxNTUxNDg5Ij4xMzc8L2tleT48L2ZvcmVpZ24ta2V5cz48cmVmLXR5
cGUgbmFtZT0iSm91cm5hbCBBcnRpY2xlIj4xNzwvcmVmLXR5cGU+PGNvbnRyaWJ1dG9ycz48YXV0
aG9ycz48YXV0aG9yPlZhbiBDdXRzZW0sIEUuPC9hdXRob3I+PGF1dGhvcj5Lw7ZobmUsIEMuIEgu
PC9hdXRob3I+PGF1dGhvcj5Mw6FuZywgSS48L2F1dGhvcj48YXV0aG9yPkZvbHByZWNodCwgRy48
L2F1dGhvcj48YXV0aG9yPk5vd2Fja2ksIE0uIFAuPC9hdXRob3I+PGF1dGhvcj5DYXNjaW51LCBT
LjwvYXV0aG9yPjxhdXRob3I+U2hjaGVwb3RpbiwgSS48L2F1dGhvcj48YXV0aG9yPk1hdXJlbCwg
Si48L2F1dGhvcj48YXV0aG9yPkN1bm5pbmdoYW0sIEQuPC9hdXRob3I+PGF1dGhvcj5UZWpwYXIs
IFMuPC9hdXRob3I+PGF1dGhvcj5TY2hsaWNodGluZywgTS48L2F1dGhvcj48YXV0aG9yPlp1YmVs
LCBBLjwvYXV0aG9yPjxhdXRob3I+Q2VsaWssIEkuPC9hdXRob3I+PGF1dGhvcj5Sb3VnaWVyLCBQ
LjwvYXV0aG9yPjxhdXRob3I+Q2lhcmRpZWxsbywgRi48L2F1dGhvcj48L2F1dGhvcnM+PC9jb250
cmlidXRvcnM+PHRpdGxlcz48dGl0bGU+Q2V0dXhpbWFiIHBsdXMgaXJpbm90ZWNhbiwgZmx1b3Jv
dXJhY2lsLCBhbmQgbGV1Y292b3JpbiBhcyBmaXJzdC1saW5lIHRyZWF0bWVudCBmb3IgbWV0YXN0
YXRpYyBjb2xvcmVjdGFsIGNhbmNlcjogdXBkYXRlZCBhbmFseXNpcyBvZiBvdmVyYWxsIHN1cnZp
dmFsIGFjY29yZGluZyB0byB0dW1vciBLUkFTIGFuZCBCUkFGIG11dGF0aW9uIHN0YXR1czwvdGl0
bGU+PHNlY29uZGFyeS10aXRsZT5KIENsaW4gT25jb2w8L3NlY29uZGFyeS10aXRsZT48L3RpdGxl
cz48cGVyaW9kaWNhbD48ZnVsbC10aXRsZT5KIENsaW4gT25jb2w8L2Z1bGwtdGl0bGU+PC9wZXJp
b2RpY2FsPjxwYWdlcz4yMDExLTk8L3BhZ2VzPjx2b2x1bWU+Mjk8L3ZvbHVtZT48bnVtYmVyPjE1
PC9udW1iZXI+PGVkaXRpb24+MjAxMS8wNC8xODwvZWRpdGlvbj48a2V5d29yZHM+PGtleXdvcmQ+
QWR1bHQ8L2tleXdvcmQ+PGtleXdvcmQ+QWdlZDwva2V5d29yZD48a2V5d29yZD5BZ2VkLCA4MCBh
bmQgb3Zlcjwva2V5d29yZD48a2V5d29yZD5BbnRpYm9kaWVzLCBNb25vY2xvbmFsPC9rZXl3b3Jk
PjxrZXl3b3JkPkFudGlib2RpZXMsIE1vbm9jbG9uYWwsIEh1bWFuaXplZDwva2V5d29yZD48a2V5
d29yZD5BbnRpbmVvcGxhc3RpYyBDb21iaW5lZCBDaGVtb3RoZXJhcHkgUHJvdG9jb2xzPC9rZXl3
b3JkPjxrZXl3b3JkPkNhbXB0b3RoZWNpbjwva2V5d29yZD48a2V5d29yZD5DZXR1eGltYWI8L2tl
eXdvcmQ+PGtleXdvcmQ+Q29sb3JlY3RhbCBOZW9wbGFzbXM8L2tleXdvcmQ+PGtleXdvcmQ+RmVt
YWxlPC9rZXl3b3JkPjxrZXl3b3JkPkZsdW9yb3VyYWNpbDwva2V5d29yZD48a2V5d29yZD5IdW1h
bnM8L2tleXdvcmQ+PGtleXdvcmQ+TGV1Y292b3Jpbjwva2V5d29yZD48a2V5d29yZD5NYWxlPC9r
ZXl3b3JkPjxrZXl3b3JkPk1pZGRsZSBBZ2VkPC9rZXl3b3JkPjxrZXl3b3JkPk11dGF0aW9uPC9r
ZXl3b3JkPjxrZXl3b3JkPk5lb3BsYXNtIE1ldGFzdGFzaXM8L2tleXdvcmQ+PGtleXdvcmQ+UHJv
Z25vc2lzPC9rZXl3b3JkPjxrZXl3b3JkPlByb3RvLU9uY29nZW5lIFByb3RlaW5zPC9rZXl3b3Jk
PjxrZXl3b3JkPlByb3RvLU9uY29nZW5lIFByb3RlaW5zIEItcmFmPC9rZXl3b3JkPjxrZXl3b3Jk
PlByb3RvLU9uY29nZW5lIFByb3RlaW5zIHAyMShyYXMpPC9rZXl3b3JkPjxrZXl3b3JkPlJlY2Vw
dG9yLCBFcGlkZXJtYWwgR3Jvd3RoIEZhY3Rvcjwva2V5d29yZD48a2V5d29yZD5yYXMgUHJvdGVp
bnM8L2tleXdvcmQ+PC9rZXl3b3Jkcz48ZGF0ZXM+PHllYXI+MjAxMTwveWVhcj48cHViLWRhdGVz
PjxkYXRlPk1heTwvZGF0ZT48L3B1Yi1kYXRlcz48L2RhdGVzPjxpc2JuPjE1MjctNzc1NTwvaXNi
bj48YWNjZXNzaW9uLW51bT4yMTUwMjU0NDwvYWNjZXNzaW9uLW51bT48dXJscz48cmVsYXRlZC11
cmxzPjx1cmw+aHR0cHM6Ly93d3cubmNiaS5ubG0ubmloLmdvdi9wdWJtZWQvMjE1MDI1NDQ8L3Vy
bD48L3JlbGF0ZWQtdXJscz48L3VybHM+PGVsZWN0cm9uaWMtcmVzb3VyY2UtbnVtPjEwLjEyMDAv
SkNPLjIwMTAuMzMuNTA5MTwvZWxlY3Ryb25pYy1yZXNvdXJjZS1udW0+PGxhbmd1YWdlPmVuZzwv
bGFuZ3VhZ2U+PC9yZWNvcmQ+PC9DaXRlPjwvRW5kTm90ZT5=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9,10]</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w:t>
      </w:r>
      <w:r w:rsidRPr="006B505E">
        <w:rPr>
          <w:rFonts w:ascii="Book Antiqua" w:hAnsi="Book Antiqua"/>
          <w:i/>
          <w:sz w:val="24"/>
          <w:szCs w:val="24"/>
          <w:lang w:val="en-US"/>
        </w:rPr>
        <w:t>BRAF</w:t>
      </w:r>
      <w:r w:rsidRPr="006B505E">
        <w:rPr>
          <w:rFonts w:ascii="Book Antiqua" w:hAnsi="Book Antiqua"/>
          <w:sz w:val="24"/>
          <w:szCs w:val="24"/>
          <w:lang w:val="en-US"/>
        </w:rPr>
        <w:t xml:space="preserve"> is a </w:t>
      </w:r>
      <w:r w:rsidRPr="006B505E">
        <w:rPr>
          <w:rFonts w:ascii="Book Antiqua" w:hAnsi="Book Antiqua"/>
          <w:i/>
          <w:sz w:val="24"/>
          <w:szCs w:val="24"/>
          <w:lang w:val="en-US"/>
        </w:rPr>
        <w:t>KRAS</w:t>
      </w:r>
      <w:r w:rsidRPr="006B505E">
        <w:rPr>
          <w:rFonts w:ascii="Book Antiqua" w:hAnsi="Book Antiqua"/>
          <w:sz w:val="24"/>
          <w:szCs w:val="24"/>
          <w:lang w:val="en-US"/>
        </w:rPr>
        <w:t xml:space="preserve"> downstream abnormally activated kinase that has been shown to have a similar adverse effect on treatment response</w:t>
      </w:r>
      <w:r w:rsidR="00143BD3" w:rsidRPr="006B505E">
        <w:rPr>
          <w:rFonts w:ascii="Book Antiqua" w:hAnsi="Book Antiqua"/>
          <w:sz w:val="24"/>
          <w:szCs w:val="24"/>
          <w:lang w:val="en-US"/>
        </w:rPr>
        <w:fldChar w:fldCharType="begin">
          <w:fldData xml:space="preserve">PEVuZE5vdGU+PENpdGU+PEF1dGhvcj5BZGplaTwvQXV0aG9yPjxZZWFyPjIwMDE8L1llYXI+PFJl
Y051bT4xMDE2OTwvUmVjTnVtPjxEaXNwbGF5VGV4dD48c3R5bGUgZmFjZT0ic3VwZXJzY3JpcHQi
Pls3LDhdPC9zdHlsZT48L0Rpc3BsYXlUZXh0PjxyZWNvcmQ+PHJlYy1udW1iZXI+MTAxNjk8L3Jl
Yy1udW1iZXI+PGZvcmVpZ24ta2V5cz48a2V5IGFwcD0iRU4iIGRiLWlkPSJmOTB0YXhyZDZhMHJy
OGU5cmU4cGU1dHg1ZXhwc3cwYTUwdmUiPjEwMTY5PC9rZXk+PC9mb3JlaWduLWtleXM+PHJlZi10
eXBlIG5hbWU9IkpvdXJuYWwgQXJ0aWNsZSI+MTc8L3JlZi10eXBlPjxjb250cmlidXRvcnM+PGF1
dGhvcnM+PGF1dGhvcj5BZGplaSwgQS4gQS48L2F1dGhvcj48L2F1dGhvcnM+PC9jb250cmlidXRv
cnM+PHRpdGxlcz48dGl0bGU+QmxvY2tpbmcgb25jb2dlbmljIFJhcyBzaWduYWxpbmcgZm9yIGNh
bmNlciB0aGVyYXB5PC90aXRsZT48c2Vjb25kYXJ5LXRpdGxlPkogTmF0bCBDYW5jZXIgSW5zdDwv
c2Vjb25kYXJ5LXRpdGxlPjwvdGl0bGVzPjxwZXJpb2RpY2FsPjxmdWxsLXRpdGxlPkogTmF0bCBD
YW5jZXIgSW5zdDwvZnVsbC10aXRsZT48L3BlcmlvZGljYWw+PHBhZ2VzPjEwNjItNzQ8L3BhZ2Vz
Pjx2b2x1bWU+OTM8L3ZvbHVtZT48bnVtYmVyPjE0PC9udW1iZXI+PGtleXdvcmRzPjxrZXl3b3Jk
PkFsa3lsIGFuZCBBcnlsIFRyYW5zZmVyYXNlczwva2V5d29yZD48a2V5d29yZD5BbmltYWxzPC9r
ZXl3b3JkPjxrZXl3b3JkPkFudGluZW9wbGFzdGljIEFnZW50czwva2V5d29yZD48a2V5d29yZD5D
ZWxsIEN5Y2xlPC9rZXl3b3JkPjxrZXl3b3JkPkNlbGwgRGl2aXNpb248L2tleXdvcmQ+PGtleXdv
cmQ+R2VuZXMsIHJhczwva2V5d29yZD48a2V5d29yZD5HZW5ldGljIFRoZXJhcHk8L2tleXdvcmQ+
PGtleXdvcmQ+SHVtYW5zPC9rZXl3b3JkPjxrZXl3b3JkPk11dGF0aW9uPC9rZXl3b3JkPjxrZXl3
b3JkPk5lb3BsYXNtczwva2V5d29yZD48a2V5d29yZD5PbGlnb251Y2xlb3RpZGVzLCBBbnRpc2Vu
c2U8L2tleXdvcmQ+PGtleXdvcmQ+UHJvdGVpbiBQcmVueWxhdGlvbjwva2V5d29yZD48a2V5d29y
ZD5TaWduYWwgVHJhbnNkdWN0aW9uPC9rZXl3b3JkPjxrZXl3b3JkPnJhcyBQcm90ZWluczwva2V5
d29yZD48L2tleXdvcmRzPjxkYXRlcz48eWVhcj4yMDAxPC95ZWFyPjxwdWItZGF0ZXM+PGRhdGU+
SnVsPC9kYXRlPjwvcHViLWRhdGVzPjwvZGF0ZXM+PGlzYm4+MDAyNy04ODc0PC9pc2JuPjxhY2Nl
c3Npb24tbnVtPjExNDU5ODY3PC9hY2Nlc3Npb24tbnVtPjx1cmxzPjxyZWxhdGVkLXVybHM+PHVy
bD5odHRwczovL3d3dy5uY2JpLm5sbS5uaWguZ292L3B1Ym1lZC8xMTQ1OTg2NzwvdXJsPjwvcmVs
YXRlZC11cmxzPjwvdXJscz48ZWxlY3Ryb25pYy1yZXNvdXJjZS1udW0+MTAuMTA5My9qbmNpLzkz
LjE0LjEwNjI8L2VsZWN0cm9uaWMtcmVzb3VyY2UtbnVtPjxsYW5ndWFnZT5lbmc8L2xhbmd1YWdl
PjwvcmVjb3JkPjwvQ2l0ZT48Q2l0ZT48QXV0aG9yPkRlIFJvb2NrPC9BdXRob3I+PFllYXI+MjAx
MTwvWWVhcj48UmVjTnVtPjEwMTcwPC9SZWNOdW0+PHJlY29yZD48cmVjLW51bWJlcj4xMDE3MDwv
cmVjLW51bWJlcj48Zm9yZWlnbi1rZXlzPjxrZXkgYXBwPSJFTiIgZGItaWQ9ImY5MHRheHJkNmEw
cnI4ZTlyZThwZTV0eDVleHBzdzBhNTB2ZSI+MTAxNzA8L2tleT48L2ZvcmVpZ24ta2V5cz48cmVm
LXR5cGUgbmFtZT0iSm91cm5hbCBBcnRpY2xlIj4xNzwvcmVmLXR5cGU+PGNvbnRyaWJ1dG9ycz48
YXV0aG9ycz48YXV0aG9yPkRlIFJvb2NrLCBXLjwvYXV0aG9yPjxhdXRob3I+RGUgVnJpZW5kdCwg
Vi48L2F1dGhvcj48YXV0aG9yPk5vcm1hbm5vLCBOLjwvYXV0aG9yPjxhdXRob3I+Q2lhcmRpZWxs
bywgRi48L2F1dGhvcj48YXV0aG9yPlRlanBhciwgUy48L2F1dGhvcj48L2F1dGhvcnM+PC9jb250
cmlidXRvcnM+PHRpdGxlcz48dGl0bGU+S1JBUywgQlJBRiwgUElLM0NBLCBhbmQgUFRFTiBtdXRh
dGlvbnM6IGltcGxpY2F0aW9ucyBmb3IgdGFyZ2V0ZWQgdGhlcmFwaWVzIGluIG1ldGFzdGF0aWMg
Y29sb3JlY3RhbCBjYW5jZXI8L3RpdGxlPjxzZWNvbmRhcnktdGl0bGU+TGFuY2V0IE9uY29sPC9z
ZWNvbmRhcnktdGl0bGU+PC90aXRsZXM+PHBlcmlvZGljYWw+PGZ1bGwtdGl0bGU+TGFuY2V0IE9u
Y29sPC9mdWxsLXRpdGxlPjwvcGVyaW9kaWNhbD48cGFnZXM+NTk0LTYwMzwvcGFnZXM+PHZvbHVt
ZT4xMjwvdm9sdW1lPjxudW1iZXI+NjwvbnVtYmVyPjxlZGl0aW9uPjIwMTAvMTIvMTQ8L2VkaXRp
b24+PGtleXdvcmRzPjxrZXl3b3JkPkNvbG9yZWN0YWwgTmVvcGxhc21zPC9rZXl3b3JkPjxrZXl3
b3JkPkRydWcgUmVzaXN0YW5jZSwgTmVvcGxhc208L2tleXdvcmQ+PGtleXdvcmQ+SHVtYW5zPC9r
ZXl3b3JkPjxrZXl3b3JkPk1BUCBLaW5hc2UgS2luYXNlIDE8L2tleXdvcmQ+PGtleXdvcmQ+TXV0
YXRpb248L2tleXdvcmQ+PGtleXdvcmQ+TmVvcGxhc20gTWV0YXN0YXNpczwva2V5d29yZD48a2V5
d29yZD5QVEVOIFBob3NwaG9oeWRyb2xhc2U8L2tleXdvcmQ+PGtleXdvcmQ+UGhvc3BoYXRpZHls
aW5vc2l0b2wgMy1LaW5hc2VzPC9rZXl3b3JkPjxrZXl3b3JkPlByb3RvLU9uY29nZW5lIFByb3Rl
aW5zPC9rZXl3b3JkPjxrZXl3b3JkPlByb3RvLU9uY29nZW5lIFByb3RlaW5zIEItcmFmPC9rZXl3
b3JkPjxrZXl3b3JkPlByb3RvLU9uY29nZW5lIFByb3RlaW5zIHAyMShyYXMpPC9rZXl3b3JkPjxr
ZXl3b3JkPlJlY2VwdG9yLCBFcGlkZXJtYWwgR3Jvd3RoIEZhY3Rvcjwva2V5d29yZD48a2V5d29y
ZD5UT1IgU2VyaW5lLVRocmVvbmluZSBLaW5hc2VzPC9rZXl3b3JkPjxrZXl3b3JkPnJhcyBQcm90
ZWluczwva2V5d29yZD48L2tleXdvcmRzPjxkYXRlcz48eWVhcj4yMDExPC95ZWFyPjxwdWItZGF0
ZXM+PGRhdGU+SnVuPC9kYXRlPjwvcHViLWRhdGVzPjwvZGF0ZXM+PGlzYm4+MTQ3NC01NDg4PC9p
c2JuPjxhY2Nlc3Npb24tbnVtPjIxMTYzNzAzPC9hY2Nlc3Npb24tbnVtPjx1cmxzPjxyZWxhdGVk
LXVybHM+PHVybD5odHRwczovL3d3dy5uY2JpLm5sbS5uaWguZ292L3B1Ym1lZC8yMTE2MzcwMzwv
dXJsPjwvcmVsYXRlZC11cmxzPjwvdXJscz48ZWxlY3Ryb25pYy1yZXNvdXJjZS1udW0+MTAuMTAx
Ni9TMTQ3MC0yMDQ1KDEwKTcwMjA5LTY8L2VsZWN0cm9uaWMtcmVzb3VyY2UtbnVtPjxsYW5ndWFn
ZT5lbmc8L2xhbmd1YWdlPjwvcmVjb3JkPjwvQ2l0ZT48L0VuZE5vdGU+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BZGplaTwvQXV0aG9yPjxZZWFyPjIwMDE8L1llYXI+PFJl
Y051bT4xMDE2OTwvUmVjTnVtPjxEaXNwbGF5VGV4dD48c3R5bGUgZmFjZT0ic3VwZXJzY3JpcHQi
Pls3LDhdPC9zdHlsZT48L0Rpc3BsYXlUZXh0PjxyZWNvcmQ+PHJlYy1udW1iZXI+MTAxNjk8L3Jl
Yy1udW1iZXI+PGZvcmVpZ24ta2V5cz48a2V5IGFwcD0iRU4iIGRiLWlkPSJmOTB0YXhyZDZhMHJy
OGU5cmU4cGU1dHg1ZXhwc3cwYTUwdmUiPjEwMTY5PC9rZXk+PC9mb3JlaWduLWtleXM+PHJlZi10
eXBlIG5hbWU9IkpvdXJuYWwgQXJ0aWNsZSI+MTc8L3JlZi10eXBlPjxjb250cmlidXRvcnM+PGF1
dGhvcnM+PGF1dGhvcj5BZGplaSwgQS4gQS48L2F1dGhvcj48L2F1dGhvcnM+PC9jb250cmlidXRv
cnM+PHRpdGxlcz48dGl0bGU+QmxvY2tpbmcgb25jb2dlbmljIFJhcyBzaWduYWxpbmcgZm9yIGNh
bmNlciB0aGVyYXB5PC90aXRsZT48c2Vjb25kYXJ5LXRpdGxlPkogTmF0bCBDYW5jZXIgSW5zdDwv
c2Vjb25kYXJ5LXRpdGxlPjwvdGl0bGVzPjxwZXJpb2RpY2FsPjxmdWxsLXRpdGxlPkogTmF0bCBD
YW5jZXIgSW5zdDwvZnVsbC10aXRsZT48L3BlcmlvZGljYWw+PHBhZ2VzPjEwNjItNzQ8L3BhZ2Vz
Pjx2b2x1bWU+OTM8L3ZvbHVtZT48bnVtYmVyPjE0PC9udW1iZXI+PGtleXdvcmRzPjxrZXl3b3Jk
PkFsa3lsIGFuZCBBcnlsIFRyYW5zZmVyYXNlczwva2V5d29yZD48a2V5d29yZD5BbmltYWxzPC9r
ZXl3b3JkPjxrZXl3b3JkPkFudGluZW9wbGFzdGljIEFnZW50czwva2V5d29yZD48a2V5d29yZD5D
ZWxsIEN5Y2xlPC9rZXl3b3JkPjxrZXl3b3JkPkNlbGwgRGl2aXNpb248L2tleXdvcmQ+PGtleXdv
cmQ+R2VuZXMsIHJhczwva2V5d29yZD48a2V5d29yZD5HZW5ldGljIFRoZXJhcHk8L2tleXdvcmQ+
PGtleXdvcmQ+SHVtYW5zPC9rZXl3b3JkPjxrZXl3b3JkPk11dGF0aW9uPC9rZXl3b3JkPjxrZXl3
b3JkPk5lb3BsYXNtczwva2V5d29yZD48a2V5d29yZD5PbGlnb251Y2xlb3RpZGVzLCBBbnRpc2Vu
c2U8L2tleXdvcmQ+PGtleXdvcmQ+UHJvdGVpbiBQcmVueWxhdGlvbjwva2V5d29yZD48a2V5d29y
ZD5TaWduYWwgVHJhbnNkdWN0aW9uPC9rZXl3b3JkPjxrZXl3b3JkPnJhcyBQcm90ZWluczwva2V5
d29yZD48L2tleXdvcmRzPjxkYXRlcz48eWVhcj4yMDAxPC95ZWFyPjxwdWItZGF0ZXM+PGRhdGU+
SnVsPC9kYXRlPjwvcHViLWRhdGVzPjwvZGF0ZXM+PGlzYm4+MDAyNy04ODc0PC9pc2JuPjxhY2Nl
c3Npb24tbnVtPjExNDU5ODY3PC9hY2Nlc3Npb24tbnVtPjx1cmxzPjxyZWxhdGVkLXVybHM+PHVy
bD5odHRwczovL3d3dy5uY2JpLm5sbS5uaWguZ292L3B1Ym1lZC8xMTQ1OTg2NzwvdXJsPjwvcmVs
YXRlZC11cmxzPjwvdXJscz48ZWxlY3Ryb25pYy1yZXNvdXJjZS1udW0+MTAuMTA5My9qbmNpLzkz
LjE0LjEwNjI8L2VsZWN0cm9uaWMtcmVzb3VyY2UtbnVtPjxsYW5ndWFnZT5lbmc8L2xhbmd1YWdl
PjwvcmVjb3JkPjwvQ2l0ZT48Q2l0ZT48QXV0aG9yPkRlIFJvb2NrPC9BdXRob3I+PFllYXI+MjAx
MTwvWWVhcj48UmVjTnVtPjEwMTcwPC9SZWNOdW0+PHJlY29yZD48cmVjLW51bWJlcj4xMDE3MDwv
cmVjLW51bWJlcj48Zm9yZWlnbi1rZXlzPjxrZXkgYXBwPSJFTiIgZGItaWQ9ImY5MHRheHJkNmEw
cnI4ZTlyZThwZTV0eDVleHBzdzBhNTB2ZSI+MTAxNzA8L2tleT48L2ZvcmVpZ24ta2V5cz48cmVm
LXR5cGUgbmFtZT0iSm91cm5hbCBBcnRpY2xlIj4xNzwvcmVmLXR5cGU+PGNvbnRyaWJ1dG9ycz48
YXV0aG9ycz48YXV0aG9yPkRlIFJvb2NrLCBXLjwvYXV0aG9yPjxhdXRob3I+RGUgVnJpZW5kdCwg
Vi48L2F1dGhvcj48YXV0aG9yPk5vcm1hbm5vLCBOLjwvYXV0aG9yPjxhdXRob3I+Q2lhcmRpZWxs
bywgRi48L2F1dGhvcj48YXV0aG9yPlRlanBhciwgUy48L2F1dGhvcj48L2F1dGhvcnM+PC9jb250
cmlidXRvcnM+PHRpdGxlcz48dGl0bGU+S1JBUywgQlJBRiwgUElLM0NBLCBhbmQgUFRFTiBtdXRh
dGlvbnM6IGltcGxpY2F0aW9ucyBmb3IgdGFyZ2V0ZWQgdGhlcmFwaWVzIGluIG1ldGFzdGF0aWMg
Y29sb3JlY3RhbCBjYW5jZXI8L3RpdGxlPjxzZWNvbmRhcnktdGl0bGU+TGFuY2V0IE9uY29sPC9z
ZWNvbmRhcnktdGl0bGU+PC90aXRsZXM+PHBlcmlvZGljYWw+PGZ1bGwtdGl0bGU+TGFuY2V0IE9u
Y29sPC9mdWxsLXRpdGxlPjwvcGVyaW9kaWNhbD48cGFnZXM+NTk0LTYwMzwvcGFnZXM+PHZvbHVt
ZT4xMjwvdm9sdW1lPjxudW1iZXI+NjwvbnVtYmVyPjxlZGl0aW9uPjIwMTAvMTIvMTQ8L2VkaXRp
b24+PGtleXdvcmRzPjxrZXl3b3JkPkNvbG9yZWN0YWwgTmVvcGxhc21zPC9rZXl3b3JkPjxrZXl3
b3JkPkRydWcgUmVzaXN0YW5jZSwgTmVvcGxhc208L2tleXdvcmQ+PGtleXdvcmQ+SHVtYW5zPC9r
ZXl3b3JkPjxrZXl3b3JkPk1BUCBLaW5hc2UgS2luYXNlIDE8L2tleXdvcmQ+PGtleXdvcmQ+TXV0
YXRpb248L2tleXdvcmQ+PGtleXdvcmQ+TmVvcGxhc20gTWV0YXN0YXNpczwva2V5d29yZD48a2V5
d29yZD5QVEVOIFBob3NwaG9oeWRyb2xhc2U8L2tleXdvcmQ+PGtleXdvcmQ+UGhvc3BoYXRpZHls
aW5vc2l0b2wgMy1LaW5hc2VzPC9rZXl3b3JkPjxrZXl3b3JkPlByb3RvLU9uY29nZW5lIFByb3Rl
aW5zPC9rZXl3b3JkPjxrZXl3b3JkPlByb3RvLU9uY29nZW5lIFByb3RlaW5zIEItcmFmPC9rZXl3
b3JkPjxrZXl3b3JkPlByb3RvLU9uY29nZW5lIFByb3RlaW5zIHAyMShyYXMpPC9rZXl3b3JkPjxr
ZXl3b3JkPlJlY2VwdG9yLCBFcGlkZXJtYWwgR3Jvd3RoIEZhY3Rvcjwva2V5d29yZD48a2V5d29y
ZD5UT1IgU2VyaW5lLVRocmVvbmluZSBLaW5hc2VzPC9rZXl3b3JkPjxrZXl3b3JkPnJhcyBQcm90
ZWluczwva2V5d29yZD48L2tleXdvcmRzPjxkYXRlcz48eWVhcj4yMDExPC95ZWFyPjxwdWItZGF0
ZXM+PGRhdGU+SnVuPC9kYXRlPjwvcHViLWRhdGVzPjwvZGF0ZXM+PGlzYm4+MTQ3NC01NDg4PC9p
c2JuPjxhY2Nlc3Npb24tbnVtPjIxMTYzNzAzPC9hY2Nlc3Npb24tbnVtPjx1cmxzPjxyZWxhdGVk
LXVybHM+PHVybD5odHRwczovL3d3dy5uY2JpLm5sbS5uaWguZ292L3B1Ym1lZC8yMTE2MzcwMzwv
dXJsPjwvcmVsYXRlZC11cmxzPjwvdXJscz48ZWxlY3Ryb25pYy1yZXNvdXJjZS1udW0+MTAuMTAx
Ni9TMTQ3MC0yMDQ1KDEwKTcwMjA5LTY8L2VsZWN0cm9uaWMtcmVzb3VyY2UtbnVtPjxsYW5ndWFn
ZT5lbmc8L2xhbmd1YWdlPjwvcmVjb3JkPjwvQ2l0ZT48L0VuZE5vdGU+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7,8]</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 xml:space="preserve">The backbone of mCRC chemotherapy are fluoropyrimidines (5-FU and capecitabine) that cause inhibition of de-novo thymidine creation from uracil by the TYMS enzyme. Potential resistance mechanisms to fluoropyrimidines include </w:t>
      </w:r>
      <w:r w:rsidRPr="006B505E">
        <w:rPr>
          <w:rFonts w:ascii="Book Antiqua" w:hAnsi="Book Antiqua"/>
          <w:i/>
          <w:sz w:val="24"/>
          <w:szCs w:val="24"/>
          <w:lang w:val="en-US"/>
        </w:rPr>
        <w:t xml:space="preserve">TYMS </w:t>
      </w:r>
      <w:r w:rsidRPr="006B505E">
        <w:rPr>
          <w:rFonts w:ascii="Book Antiqua" w:hAnsi="Book Antiqua"/>
          <w:sz w:val="24"/>
          <w:szCs w:val="24"/>
          <w:lang w:val="en-US"/>
        </w:rPr>
        <w:t>gene amplification</w:t>
      </w:r>
      <w:r w:rsidR="00143BD3" w:rsidRPr="006B505E">
        <w:rPr>
          <w:rFonts w:ascii="Book Antiqua" w:hAnsi="Book Antiqua"/>
          <w:sz w:val="24"/>
          <w:szCs w:val="24"/>
          <w:lang w:val="en-US"/>
        </w:rPr>
        <w:fldChar w:fldCharType="begin">
          <w:fldData xml:space="preserve">PEVuZE5vdGU+PENpdGU+PEF1dGhvcj5XYW5nPC9BdXRob3I+PFllYXI+MjAwNDwvWWVhcj48UmVj
TnVtPjM3MzQ8L1JlY051bT48RGlzcGxheVRleHQ+PHN0eWxlIGZhY2U9InN1cGVyc2NyaXB0Ij5b
MTFdPC9zdHlsZT48L0Rpc3BsYXlUZXh0PjxyZWNvcmQ+PHJlYy1udW1iZXI+MzczNDwvcmVjLW51
bWJlcj48Zm9yZWlnbi1rZXlzPjxrZXkgYXBwPSJFTiIgZGItaWQ9ImY5MHRheHJkNmEwcnI4ZTly
ZThwZTV0eDVleHBzdzBhNTB2ZSI+MzczNDwva2V5PjwvZm9yZWlnbi1rZXlzPjxyZWYtdHlwZSBu
YW1lPSJKb3VybmFsIEFydGljbGUiPjE3PC9yZWYtdHlwZT48Y29udHJpYnV0b3JzPjxhdXRob3Jz
PjxhdXRob3I+V2FuZywgVGlhbiBMaTwvYXV0aG9yPjxhdXRob3I+RGlheiwgTHVpcyBBLjwvYXV0
aG9yPjxhdXRob3I+Um9tYW5zLCBLYXRoYXJpbmU8L2F1dGhvcj48YXV0aG9yPkJhcmRlbGxpLCBB
bGJlcnRvPC9hdXRob3I+PGF1dGhvcj5TYWhhLCBTYXVyYWJoPC9hdXRob3I+PGF1dGhvcj5HYWxp
emlhLCBHZW5uYXJvPC9hdXRob3I+PGF1dGhvcj5DaG90aSwgTWljaGFlbDwvYXV0aG9yPjxhdXRo
b3I+RG9uZWhvd2VyLCBSb3NzPC9hdXRob3I+PGF1dGhvcj5QYXJtaWdpYW5pLCBHaW92YW5uaTwv
YXV0aG9yPjxhdXRob3I+U2hpaCwgSWUgTWluZzwvYXV0aG9yPjxhdXRob3I+SWFjb2J1emlvLURv
bmFodWUsIENocmlzdGluZTwvYXV0aG9yPjxhdXRob3I+S2luemxlciwgS2VubmV0aCBXLjwvYXV0
aG9yPjxhdXRob3I+Vm9nZWxzdGVpbiwgQmVydDwvYXV0aG9yPjxhdXRob3I+TGVuZ2F1ZXIsIENo
cmlzdG9waDwvYXV0aG9yPjxhdXRob3I+VmVsY3VsZXNjdSwgVmljdG9yIEUuPC9hdXRob3I+PC9h
dXRob3JzPjwvY29udHJpYnV0b3JzPjx0aXRsZXM+PHRpdGxlPkRpZ2l0YWwga2FyeW90eXBpbmcg
aWRlbnRpZmllcyB0aHltaWR5bGF0ZSBzeW50aGFzZSBhbXBsaWZpY2F0aW9uIGFzIGEgbWVjaGFu
aXNtIG9mIHJlc2lzdGFuY2UgdG8gNS1mbHVvcm91cmFjaWwgaW4gbWV0YXN0YXRpYyBjb2xvcmVj
dGFsIGNhbmNlciBwYXRpZW50czwvdGl0bGU+PHNlY29uZGFyeS10aXRsZT5Qcm9jIE5hdGwgQWNh
ZCBTY2kgVSBTIEE8L3NlY29uZGFyeS10aXRsZT48c2hvcnQtdGl0bGU+V2FuZywgRGlheiBldCBh
bC4gMjAwNCDigJMgRGlnaXRhbCBrYXJ5b3R5cGluZyBpZGVudGlmaWVzIHRoeW1pZHlsYXRlIHN5
bnRoYXNlPC9zaG9ydC10aXRsZT48L3RpdGxlcz48cGVyaW9kaWNhbD48ZnVsbC10aXRsZT5Qcm9j
IE5hdGwgQWNhZCBTY2kgVSBTIEE8L2Z1bGwtdGl0bGU+PC9wZXJpb2RpY2FsPjxwYWdlcz4zMDg5
4oCTMzA5NDwvcGFnZXM+PHZvbHVtZT4xMDE8L3ZvbHVtZT48bnVtYmVyPjk8L251bWJlcj48a2V5
d29yZHM+PGtleXdvcmQ+QXV0b21hdGljIERhdGEgUHJvY2Vzc2luZzwva2V5d29yZD48a2V5d29y
ZD5DaHJvbW9zb21lcywgSHVtYW4sIFBhaXIgMTgvZ2VuZXRpY3M8L2tleXdvcmQ+PGtleXdvcmQ+
Q29sb3JlY3RhbCBOZW9wbGFzbXMvZHJ1ZyB0aGVyYXB5L21vcnRhbGl0eS9wYXRob2xvZ3k8L2tl
eXdvcmQ+PGtleXdvcmQ+RE5BLCBOZW9wbGFzbS9nZW5ldGljcy9pc29sYXRpb24gJmFtcDsgcHVy
aWZpY2F0aW9uPC9rZXl3b3JkPjxrZXl3b3JkPkRydWcgUmVzaXN0YW5jZSwgTmVvcGxhc208L2tl
eXdvcmQ+PGtleXdvcmQ+Rmx1b3JvdXJhY2lsL3RoZXJhcGV1dGljIHVzZTwva2V5d29yZD48a2V5
d29yZD5Gb2xsb3ctVXAgU3R1ZGllczwva2V5d29yZD48a2V5d29yZD5HZW5lIExpYnJhcnk8L2tl
eXdvcmQ+PGtleXdvcmQ+SHVtYW5zPC9rZXl3b3JkPjxrZXl3b3JkPkthcnlvdHlwaW5nL21ldGhv
ZHM8L2tleXdvcmQ+PGtleXdvcmQ+TGl2ZXIgTmVvcGxhc21zL2RydWcgdGhlcmFweS9wYXRob2xv
Z3kvc2Vjb25kYXJ5PC9rZXl3b3JkPjxrZXl3b3JkPk5lb3BsYXNtIE1ldGFzdGFzaXM8L2tleXdv
cmQ+PGtleXdvcmQ+U3Vydml2YWwgQW5hbHlzaXM8L2tleXdvcmQ+PGtleXdvcmQ+VGh5bWlkeWxh
dGUgU3ludGhhc2UvZ2VuZXRpY3M8L2tleXdvcmQ+PGtleXdvcmQ+VGltZSBGYWN0b3JzPC9rZXl3
b3JkPjwva2V5d29yZHM+PGRhdGVzPjx5ZWFyPjIwMDQ8L3llYXI+PC9kYXRlcz48aXNibj4wMDI3
LTg0MjQ8L2lzYm4+PGFjY2Vzc2lvbi1udW0+MTQ5NzAzMjQ8L2FjY2Vzc2lvbi1udW0+PHVybHM+
PC91cmxzPjxjdXN0b20yPjE0OTcwMzI0PC9jdXN0b20yPjxlbGVjdHJvbmljLXJlc291cmNlLW51
bT4xMC4xMDczL3BuYXMuMDMwODcxNjEwMTwvZWxlY3Ryb25pYy1yZXNvdXJjZS1udW0+PHJlbW90
ZS1kYXRhYmFzZS1uYW1lPlB1Yk1lZDwvcmVtb3RlLWRhdGFiYXNlLW5hbWU+PC9yZWNvcmQ+PC9D
aXRlPjwvRW5kTm90ZT4A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XYW5nPC9BdXRob3I+PFllYXI+MjAwNDwvWWVhcj48UmVj
TnVtPjM3MzQ8L1JlY051bT48RGlzcGxheVRleHQ+PHN0eWxlIGZhY2U9InN1cGVyc2NyaXB0Ij5b
MTFdPC9zdHlsZT48L0Rpc3BsYXlUZXh0PjxyZWNvcmQ+PHJlYy1udW1iZXI+MzczNDwvcmVjLW51
bWJlcj48Zm9yZWlnbi1rZXlzPjxrZXkgYXBwPSJFTiIgZGItaWQ9ImY5MHRheHJkNmEwcnI4ZTly
ZThwZTV0eDVleHBzdzBhNTB2ZSI+MzczNDwva2V5PjwvZm9yZWlnbi1rZXlzPjxyZWYtdHlwZSBu
YW1lPSJKb3VybmFsIEFydGljbGUiPjE3PC9yZWYtdHlwZT48Y29udHJpYnV0b3JzPjxhdXRob3Jz
PjxhdXRob3I+V2FuZywgVGlhbiBMaTwvYXV0aG9yPjxhdXRob3I+RGlheiwgTHVpcyBBLjwvYXV0
aG9yPjxhdXRob3I+Um9tYW5zLCBLYXRoYXJpbmU8L2F1dGhvcj48YXV0aG9yPkJhcmRlbGxpLCBB
bGJlcnRvPC9hdXRob3I+PGF1dGhvcj5TYWhhLCBTYXVyYWJoPC9hdXRob3I+PGF1dGhvcj5HYWxp
emlhLCBHZW5uYXJvPC9hdXRob3I+PGF1dGhvcj5DaG90aSwgTWljaGFlbDwvYXV0aG9yPjxhdXRo
b3I+RG9uZWhvd2VyLCBSb3NzPC9hdXRob3I+PGF1dGhvcj5QYXJtaWdpYW5pLCBHaW92YW5uaTwv
YXV0aG9yPjxhdXRob3I+U2hpaCwgSWUgTWluZzwvYXV0aG9yPjxhdXRob3I+SWFjb2J1emlvLURv
bmFodWUsIENocmlzdGluZTwvYXV0aG9yPjxhdXRob3I+S2luemxlciwgS2VubmV0aCBXLjwvYXV0
aG9yPjxhdXRob3I+Vm9nZWxzdGVpbiwgQmVydDwvYXV0aG9yPjxhdXRob3I+TGVuZ2F1ZXIsIENo
cmlzdG9waDwvYXV0aG9yPjxhdXRob3I+VmVsY3VsZXNjdSwgVmljdG9yIEUuPC9hdXRob3I+PC9h
dXRob3JzPjwvY29udHJpYnV0b3JzPjx0aXRsZXM+PHRpdGxlPkRpZ2l0YWwga2FyeW90eXBpbmcg
aWRlbnRpZmllcyB0aHltaWR5bGF0ZSBzeW50aGFzZSBhbXBsaWZpY2F0aW9uIGFzIGEgbWVjaGFu
aXNtIG9mIHJlc2lzdGFuY2UgdG8gNS1mbHVvcm91cmFjaWwgaW4gbWV0YXN0YXRpYyBjb2xvcmVj
dGFsIGNhbmNlciBwYXRpZW50czwvdGl0bGU+PHNlY29uZGFyeS10aXRsZT5Qcm9jIE5hdGwgQWNh
ZCBTY2kgVSBTIEE8L3NlY29uZGFyeS10aXRsZT48c2hvcnQtdGl0bGU+V2FuZywgRGlheiBldCBh
bC4gMjAwNCDigJMgRGlnaXRhbCBrYXJ5b3R5cGluZyBpZGVudGlmaWVzIHRoeW1pZHlsYXRlIHN5
bnRoYXNlPC9zaG9ydC10aXRsZT48L3RpdGxlcz48cGVyaW9kaWNhbD48ZnVsbC10aXRsZT5Qcm9j
IE5hdGwgQWNhZCBTY2kgVSBTIEE8L2Z1bGwtdGl0bGU+PC9wZXJpb2RpY2FsPjxwYWdlcz4zMDg5
4oCTMzA5NDwvcGFnZXM+PHZvbHVtZT4xMDE8L3ZvbHVtZT48bnVtYmVyPjk8L251bWJlcj48a2V5
d29yZHM+PGtleXdvcmQ+QXV0b21hdGljIERhdGEgUHJvY2Vzc2luZzwva2V5d29yZD48a2V5d29y
ZD5DaHJvbW9zb21lcywgSHVtYW4sIFBhaXIgMTgvZ2VuZXRpY3M8L2tleXdvcmQ+PGtleXdvcmQ+
Q29sb3JlY3RhbCBOZW9wbGFzbXMvZHJ1ZyB0aGVyYXB5L21vcnRhbGl0eS9wYXRob2xvZ3k8L2tl
eXdvcmQ+PGtleXdvcmQ+RE5BLCBOZW9wbGFzbS9nZW5ldGljcy9pc29sYXRpb24gJmFtcDsgcHVy
aWZpY2F0aW9uPC9rZXl3b3JkPjxrZXl3b3JkPkRydWcgUmVzaXN0YW5jZSwgTmVvcGxhc208L2tl
eXdvcmQ+PGtleXdvcmQ+Rmx1b3JvdXJhY2lsL3RoZXJhcGV1dGljIHVzZTwva2V5d29yZD48a2V5
d29yZD5Gb2xsb3ctVXAgU3R1ZGllczwva2V5d29yZD48a2V5d29yZD5HZW5lIExpYnJhcnk8L2tl
eXdvcmQ+PGtleXdvcmQ+SHVtYW5zPC9rZXl3b3JkPjxrZXl3b3JkPkthcnlvdHlwaW5nL21ldGhv
ZHM8L2tleXdvcmQ+PGtleXdvcmQ+TGl2ZXIgTmVvcGxhc21zL2RydWcgdGhlcmFweS9wYXRob2xv
Z3kvc2Vjb25kYXJ5PC9rZXl3b3JkPjxrZXl3b3JkPk5lb3BsYXNtIE1ldGFzdGFzaXM8L2tleXdv
cmQ+PGtleXdvcmQ+U3Vydml2YWwgQW5hbHlzaXM8L2tleXdvcmQ+PGtleXdvcmQ+VGh5bWlkeWxh
dGUgU3ludGhhc2UvZ2VuZXRpY3M8L2tleXdvcmQ+PGtleXdvcmQ+VGltZSBGYWN0b3JzPC9rZXl3
b3JkPjwva2V5d29yZHM+PGRhdGVzPjx5ZWFyPjIwMDQ8L3llYXI+PC9kYXRlcz48aXNibj4wMDI3
LTg0MjQ8L2lzYm4+PGFjY2Vzc2lvbi1udW0+MTQ5NzAzMjQ8L2FjY2Vzc2lvbi1udW0+PHVybHM+
PC91cmxzPjxjdXN0b20yPjE0OTcwMzI0PC9jdXN0b20yPjxlbGVjdHJvbmljLXJlc291cmNlLW51
bT4xMC4xMDczL3BuYXMuMDMwODcxNjEwMTwvZWxlY3Ryb25pYy1yZXNvdXJjZS1udW0+PHJlbW90
ZS1kYXRhYmFzZS1uYW1lPlB1Yk1lZDwvcmVtb3RlLWRhdGFiYXNlLW5hbWU+PC9yZWNvcmQ+PC9D
aXRlPjwvRW5kTm90ZT4A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1]</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loss of heterozygosity (LOH)</w:t>
      </w:r>
      <w:r w:rsidR="00143BD3" w:rsidRPr="006B505E">
        <w:rPr>
          <w:rFonts w:ascii="Book Antiqua" w:hAnsi="Book Antiqua"/>
          <w:sz w:val="24"/>
          <w:szCs w:val="24"/>
          <w:lang w:val="en-US"/>
        </w:rPr>
        <w:fldChar w:fldCharType="begin">
          <w:fldData xml:space="preserve">PEVuZE5vdGU+PENpdGU+PEF1dGhvcj5VY2hpZGE8L0F1dGhvcj48WWVhcj4yMDA0PC9ZZWFyPjxS
ZWNOdW0+OTM2NjwvUmVjTnVtPjxEaXNwbGF5VGV4dD48c3R5bGUgZmFjZT0ic3VwZXJzY3JpcHQi
PlsxMl08L3N0eWxlPjwvRGlzcGxheVRleHQ+PHJlY29yZD48cmVjLW51bWJlcj45MzY2PC9yZWMt
bnVtYmVyPjxmb3JlaWduLWtleXM+PGtleSBhcHA9IkVOIiBkYi1pZD0iZjkwdGF4cmQ2YTBycjhl
OXJlOHBlNXR4NWV4cHN3MGE1MHZlIj45MzY2PC9rZXk+PC9mb3JlaWduLWtleXM+PHJlZi10eXBl
IG5hbWU9IkpvdXJuYWwgQXJ0aWNsZSI+MTc8L3JlZi10eXBlPjxjb250cmlidXRvcnM+PGF1dGhv
cnM+PGF1dGhvcj5VY2hpZGEsIEsuPC9hdXRob3I+PGF1dGhvcj5IYXlhc2hpLCBLLjwvYXV0aG9y
PjxhdXRob3I+S2F3YWthbWksIEsuPC9hdXRob3I+PGF1dGhvcj5TY2huZWlkZXIsIFMuPC9hdXRo
b3I+PGF1dGhvcj5Zb2NoaW0sIEouIE0uPC9hdXRob3I+PGF1dGhvcj5LdXJhbW9jaGksIEguPC9h
dXRob3I+PGF1dGhvcj5UYWthc2FraSwgSy48L2F1dGhvcj48YXV0aG9yPkRhbmVuYmVyZywgSy4g
RC48L2F1dGhvcj48YXV0aG9yPkRhbmVuYmVyZywgUC4gVi48L2F1dGhvcj48L2F1dGhvcnM+PC9j
b250cmlidXRvcnM+PGF1dGgtYWRkcmVzcz5EZXBhcnRtZW50IG9mIEJpb2NoZW1pc3RyeSBhbmQg
TW9sZWN1bGFyIEJpb2xvZ3ksIFVuaXZlcnNpdHkgb2YgU291dGhlcm4gQ2FsaWZvcm5pYSwgU2No
b29sIG9mIE1lZGljaW5lLCBOb3JyaXMgQ29tcHJlaGVuc2l2ZSBDYW5jZXIgQ2VudGVyLCBMb3Mg
QW5nZWxlcywgQ2FsaWZvcm5pYSA5MDAzMywgVVNBLjwvYXV0aC1hZGRyZXNzPjx0aXRsZXM+PHRp
dGxlPkxvc3Mgb2YgaGV0ZXJvenlnb3NpdHkgYXQgdGhlIHRoeW1pZHlsYXRlIHN5bnRoYXNlIChU
UykgbG9jdXMgb24gY2hyb21vc29tZSAxOCBhZmZlY3RzIHR1bW9yIHJlc3BvbnNlIGFuZCBzdXJ2
aXZhbCBpbiBpbmRpdmlkdWFscyBoZXRlcm96eWdvdXMgZm9yIGEgMjgtYnAgcG9seW1vcnBoaXNt
IGluIHRoZSBUUyBnZW5lPC90aXRsZT48c2Vjb25kYXJ5LXRpdGxlPkNsaW4gQ2FuY2VyIFJlczwv
c2Vjb25kYXJ5LXRpdGxlPjwvdGl0bGVzPjxwZXJpb2RpY2FsPjxmdWxsLXRpdGxlPkNsaW4gQ2Fu
Y2VyIFJlczwvZnVsbC10aXRsZT48L3BlcmlvZGljYWw+PHBhZ2VzPjQzMy05PC9wYWdlcz48dm9s
dW1lPjEwPC92b2x1bWU+PG51bWJlcj4yPC9udW1iZXI+PGVkaXRpb24+MjAwNC8wMi8wNTwvZWRp
dGlvbj48a2V5d29yZHM+PGtleXdvcmQ+QWR1bHQ8L2tleXdvcmQ+PGtleXdvcmQ+QWdlZDwva2V5
d29yZD48a2V5d29yZD5BbnRpbWV0YWJvbGl0ZXMsIEFudGluZW9wbGFzdGljL3RoZXJhcGV1dGlj
IHVzZTwva2V5d29yZD48a2V5d29yZD4qQ2hyb21vc29tZXMsIEh1bWFuLCBQYWlyIDE4PC9rZXl3
b3JkPjxrZXl3b3JkPkNvbG9yZWN0YWwgTmVvcGxhc21zL2RydWcgdGhlcmFweS8qZ2VuZXRpY3M8
L2tleXdvcmQ+PGtleXdvcmQ+RE5BL21ldGFib2xpc208L2tleXdvcmQ+PGtleXdvcmQ+RE5BLCBD
b21wbGVtZW50YXJ5L21ldGFib2xpc208L2tleXdvcmQ+PGtleXdvcmQ+RHJ1ZyBDb21iaW5hdGlv
bnM8L2tleXdvcmQ+PGtleXdvcmQ+RWxlY3Ryb3Bob3Jlc2lzPC9rZXl3b3JkPjxrZXl3b3JkPkZl
bWFsZTwva2V5d29yZD48a2V5d29yZD5HZW5vdHlwZTwva2V5d29yZD48a2V5d29yZD5IZXRlcm96
eWdvdGU8L2tleXdvcmQ+PGtleXdvcmQ+SG9tb3p5Z290ZTwva2V5d29yZD48a2V5d29yZD5IdW1h
bnM8L2tleXdvcmQ+PGtleXdvcmQ+Kkxvc3Mgb2YgSGV0ZXJvenlnb3NpdHk8L2tleXdvcmQ+PGtl
eXdvcmQ+TWFsZTwva2V5d29yZD48a2V5d29yZD5NaWRkbGUgQWdlZDwva2V5d29yZD48a2V5d29y
ZD5PeG9uaWMgQWNpZC90aGVyYXBldXRpYyB1c2U8L2tleXdvcmQ+PGtleXdvcmQ+UG9seW1lcmFz
ZSBDaGFpbiBSZWFjdGlvbjwva2V5d29yZD48a2V5d29yZD5Qb2x5bW9ycGhpc20sIEdlbmV0aWM8
L2tleXdvcmQ+PGtleXdvcmQ+UHlyaWRpbmVzL3RoZXJhcGV1dGljIHVzZTwva2V5d29yZD48a2V5
d29yZD5STkEvY2hlbWlzdHJ5L21ldGFib2xpc208L2tleXdvcmQ+PGtleXdvcmQ+UmV2ZXJzZSBU
cmFuc2NyaXB0YXNlIFBvbHltZXJhc2UgQ2hhaW4gUmVhY3Rpb248L2tleXdvcmQ+PGtleXdvcmQ+
VGVnYWZ1ci90aGVyYXBldXRpYyB1c2U8L2tleXdvcmQ+PGtleXdvcmQ+VGh5bWlkeWxhdGUgU3lu
dGhhc2UvKmdlbmV0aWNzPC9rZXl3b3JkPjxrZXl3b3JkPlRpbWUgRmFjdG9yczwva2V5d29yZD48
a2V5d29yZD5UcmVhdG1lbnQgT3V0Y29tZTwva2V5d29yZD48L2tleXdvcmRzPjxkYXRlcz48eWVh
cj4yMDA0PC95ZWFyPjxwdWItZGF0ZXM+PGRhdGU+SmFuIDE1PC9kYXRlPjwvcHViLWRhdGVzPjwv
ZGF0ZXM+PGlzYm4+MTA3OC0wNDMyIChQcmludCkmI3hEOzEwNzgtMDQzMiAoTGlua2luZyk8L2lz
Ym4+PGFjY2Vzc2lvbi1udW0+MTQ3NjAwNjI8L2FjY2Vzc2lvbi1udW0+PHVybHM+PHJlbGF0ZWQt
dXJscz48dXJsPmh0dHA6Ly93d3cubmNiaS5ubG0ubmloLmdvdi9wdWJtZWQvMTQ3NjAwNjI8L3Vy
bD48L3JlbGF0ZWQtdXJscz48L3VybHM+PGxhbmd1YWdlPmVuZzwvbGFuZ3VhZ2U+PC9yZWNvcmQ+
PC9DaXRlPjwvRW5kTm90ZT4A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VY2hpZGE8L0F1dGhvcj48WWVhcj4yMDA0PC9ZZWFyPjxS
ZWNOdW0+OTM2NjwvUmVjTnVtPjxEaXNwbGF5VGV4dD48c3R5bGUgZmFjZT0ic3VwZXJzY3JpcHQi
PlsxMl08L3N0eWxlPjwvRGlzcGxheVRleHQ+PHJlY29yZD48cmVjLW51bWJlcj45MzY2PC9yZWMt
bnVtYmVyPjxmb3JlaWduLWtleXM+PGtleSBhcHA9IkVOIiBkYi1pZD0iZjkwdGF4cmQ2YTBycjhl
OXJlOHBlNXR4NWV4cHN3MGE1MHZlIj45MzY2PC9rZXk+PC9mb3JlaWduLWtleXM+PHJlZi10eXBl
IG5hbWU9IkpvdXJuYWwgQXJ0aWNsZSI+MTc8L3JlZi10eXBlPjxjb250cmlidXRvcnM+PGF1dGhv
cnM+PGF1dGhvcj5VY2hpZGEsIEsuPC9hdXRob3I+PGF1dGhvcj5IYXlhc2hpLCBLLjwvYXV0aG9y
PjxhdXRob3I+S2F3YWthbWksIEsuPC9hdXRob3I+PGF1dGhvcj5TY2huZWlkZXIsIFMuPC9hdXRo
b3I+PGF1dGhvcj5Zb2NoaW0sIEouIE0uPC9hdXRob3I+PGF1dGhvcj5LdXJhbW9jaGksIEguPC9h
dXRob3I+PGF1dGhvcj5UYWthc2FraSwgSy48L2F1dGhvcj48YXV0aG9yPkRhbmVuYmVyZywgSy4g
RC48L2F1dGhvcj48YXV0aG9yPkRhbmVuYmVyZywgUC4gVi48L2F1dGhvcj48L2F1dGhvcnM+PC9j
b250cmlidXRvcnM+PGF1dGgtYWRkcmVzcz5EZXBhcnRtZW50IG9mIEJpb2NoZW1pc3RyeSBhbmQg
TW9sZWN1bGFyIEJpb2xvZ3ksIFVuaXZlcnNpdHkgb2YgU291dGhlcm4gQ2FsaWZvcm5pYSwgU2No
b29sIG9mIE1lZGljaW5lLCBOb3JyaXMgQ29tcHJlaGVuc2l2ZSBDYW5jZXIgQ2VudGVyLCBMb3Mg
QW5nZWxlcywgQ2FsaWZvcm5pYSA5MDAzMywgVVNBLjwvYXV0aC1hZGRyZXNzPjx0aXRsZXM+PHRp
dGxlPkxvc3Mgb2YgaGV0ZXJvenlnb3NpdHkgYXQgdGhlIHRoeW1pZHlsYXRlIHN5bnRoYXNlIChU
UykgbG9jdXMgb24gY2hyb21vc29tZSAxOCBhZmZlY3RzIHR1bW9yIHJlc3BvbnNlIGFuZCBzdXJ2
aXZhbCBpbiBpbmRpdmlkdWFscyBoZXRlcm96eWdvdXMgZm9yIGEgMjgtYnAgcG9seW1vcnBoaXNt
IGluIHRoZSBUUyBnZW5lPC90aXRsZT48c2Vjb25kYXJ5LXRpdGxlPkNsaW4gQ2FuY2VyIFJlczwv
c2Vjb25kYXJ5LXRpdGxlPjwvdGl0bGVzPjxwZXJpb2RpY2FsPjxmdWxsLXRpdGxlPkNsaW4gQ2Fu
Y2VyIFJlczwvZnVsbC10aXRsZT48L3BlcmlvZGljYWw+PHBhZ2VzPjQzMy05PC9wYWdlcz48dm9s
dW1lPjEwPC92b2x1bWU+PG51bWJlcj4yPC9udW1iZXI+PGVkaXRpb24+MjAwNC8wMi8wNTwvZWRp
dGlvbj48a2V5d29yZHM+PGtleXdvcmQ+QWR1bHQ8L2tleXdvcmQ+PGtleXdvcmQ+QWdlZDwva2V5
d29yZD48a2V5d29yZD5BbnRpbWV0YWJvbGl0ZXMsIEFudGluZW9wbGFzdGljL3RoZXJhcGV1dGlj
IHVzZTwva2V5d29yZD48a2V5d29yZD4qQ2hyb21vc29tZXMsIEh1bWFuLCBQYWlyIDE4PC9rZXl3
b3JkPjxrZXl3b3JkPkNvbG9yZWN0YWwgTmVvcGxhc21zL2RydWcgdGhlcmFweS8qZ2VuZXRpY3M8
L2tleXdvcmQ+PGtleXdvcmQ+RE5BL21ldGFib2xpc208L2tleXdvcmQ+PGtleXdvcmQ+RE5BLCBD
b21wbGVtZW50YXJ5L21ldGFib2xpc208L2tleXdvcmQ+PGtleXdvcmQ+RHJ1ZyBDb21iaW5hdGlv
bnM8L2tleXdvcmQ+PGtleXdvcmQ+RWxlY3Ryb3Bob3Jlc2lzPC9rZXl3b3JkPjxrZXl3b3JkPkZl
bWFsZTwva2V5d29yZD48a2V5d29yZD5HZW5vdHlwZTwva2V5d29yZD48a2V5d29yZD5IZXRlcm96
eWdvdGU8L2tleXdvcmQ+PGtleXdvcmQ+SG9tb3p5Z290ZTwva2V5d29yZD48a2V5d29yZD5IdW1h
bnM8L2tleXdvcmQ+PGtleXdvcmQ+Kkxvc3Mgb2YgSGV0ZXJvenlnb3NpdHk8L2tleXdvcmQ+PGtl
eXdvcmQ+TWFsZTwva2V5d29yZD48a2V5d29yZD5NaWRkbGUgQWdlZDwva2V5d29yZD48a2V5d29y
ZD5PeG9uaWMgQWNpZC90aGVyYXBldXRpYyB1c2U8L2tleXdvcmQ+PGtleXdvcmQ+UG9seW1lcmFz
ZSBDaGFpbiBSZWFjdGlvbjwva2V5d29yZD48a2V5d29yZD5Qb2x5bW9ycGhpc20sIEdlbmV0aWM8
L2tleXdvcmQ+PGtleXdvcmQ+UHlyaWRpbmVzL3RoZXJhcGV1dGljIHVzZTwva2V5d29yZD48a2V5
d29yZD5STkEvY2hlbWlzdHJ5L21ldGFib2xpc208L2tleXdvcmQ+PGtleXdvcmQ+UmV2ZXJzZSBU
cmFuc2NyaXB0YXNlIFBvbHltZXJhc2UgQ2hhaW4gUmVhY3Rpb248L2tleXdvcmQ+PGtleXdvcmQ+
VGVnYWZ1ci90aGVyYXBldXRpYyB1c2U8L2tleXdvcmQ+PGtleXdvcmQ+VGh5bWlkeWxhdGUgU3lu
dGhhc2UvKmdlbmV0aWNzPC9rZXl3b3JkPjxrZXl3b3JkPlRpbWUgRmFjdG9yczwva2V5d29yZD48
a2V5d29yZD5UcmVhdG1lbnQgT3V0Y29tZTwva2V5d29yZD48L2tleXdvcmRzPjxkYXRlcz48eWVh
cj4yMDA0PC95ZWFyPjxwdWItZGF0ZXM+PGRhdGU+SmFuIDE1PC9kYXRlPjwvcHViLWRhdGVzPjwv
ZGF0ZXM+PGlzYm4+MTA3OC0wNDMyIChQcmludCkmI3hEOzEwNzgtMDQzMiAoTGlua2luZyk8L2lz
Ym4+PGFjY2Vzc2lvbi1udW0+MTQ3NjAwNjI8L2FjY2Vzc2lvbi1udW0+PHVybHM+PHJlbGF0ZWQt
dXJscz48dXJsPmh0dHA6Ly93d3cubmNiaS5ubG0ubmloLmdvdi9wdWJtZWQvMTQ3NjAwNjI8L3Vy
bD48L3JlbGF0ZWQtdXJscz48L3VybHM+PGxhbmd1YWdlPmVuZzwvbGFuZ3VhZ2U+PC9yZWNvcmQ+
PC9DaXRlPjwvRW5kTm90ZT4A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2]</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and a negative feedback mechanism</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Chu&lt;/Author&gt;&lt;Year&gt;1991&lt;/Year&gt;&lt;RecNum&gt;32&lt;/RecNum&gt;&lt;DisplayText&gt;&lt;style face="superscript"&gt;[13]&lt;/style&gt;&lt;/DisplayText&gt;&lt;record&gt;&lt;rec-number&gt;32&lt;/rec-number&gt;&lt;foreign-keys&gt;&lt;key app="EN" db-id="pxsreee5x000f4erf23ve9dmtedepsxve0wa" timestamp="1491551484"&gt;32&lt;/key&gt;&lt;/foreign-keys&gt;&lt;ref-type name="Journal Article"&gt;17&lt;/ref-type&gt;&lt;contributors&gt;&lt;authors&gt;&lt;author&gt;Chu, E.&lt;/author&gt;&lt;author&gt;Koeller, D. M.&lt;/author&gt;&lt;author&gt;Casey, J. L.&lt;/author&gt;&lt;author&gt;Drake, J. C.&lt;/author&gt;&lt;author&gt;Chabner, B. A.&lt;/author&gt;&lt;author&gt;Elwood, P. C.&lt;/author&gt;&lt;author&gt;Zinn, S.&lt;/author&gt;&lt;author&gt;Allegra, C. J.&lt;/author&gt;&lt;/authors&gt;&lt;/contributors&gt;&lt;titles&gt;&lt;title&gt;Autoregulation of human thymidylate synthase messenger RNA translation by thymidylate synthase&lt;/title&gt;&lt;secondary-title&gt;Proc Natl Acad Sci U S A&lt;/secondary-title&gt;&lt;/titles&gt;&lt;periodical&gt;&lt;full-title&gt;Proc Natl Acad Sci U S A&lt;/full-title&gt;&lt;/periodical&gt;&lt;pages&gt;8977-81&lt;/pages&gt;&lt;volume&gt;88&lt;/volume&gt;&lt;number&gt;20&lt;/number&gt;&lt;keywords&gt;&lt;keyword&gt;Animals&lt;/keyword&gt;&lt;keyword&gt;Blotting, Western&lt;/keyword&gt;&lt;keyword&gt;Gene Expression Regulation, Enzymologic&lt;/keyword&gt;&lt;keyword&gt;Gene Library&lt;/keyword&gt;&lt;keyword&gt;Homeostasis&lt;/keyword&gt;&lt;keyword&gt;Humans&lt;/keyword&gt;&lt;keyword&gt;Protein Binding&lt;/keyword&gt;&lt;keyword&gt;Protein Biosynthesis&lt;/keyword&gt;&lt;keyword&gt;RNA, Messenger&lt;/keyword&gt;&lt;keyword&gt;Rabbits&lt;/keyword&gt;&lt;keyword&gt;Recombinant Proteins&lt;/keyword&gt;&lt;keyword&gt;Reticulocytes&lt;/keyword&gt;&lt;keyword&gt;Thymidylate Synthase&lt;/keyword&gt;&lt;keyword&gt;Transcription, Genetic&lt;/keyword&gt;&lt;/keywords&gt;&lt;dates&gt;&lt;year&gt;1991&lt;/year&gt;&lt;pub-dates&gt;&lt;date&gt;Oct&lt;/date&gt;&lt;/pub-dates&gt;&lt;/dates&gt;&lt;isbn&gt;0027-8424&lt;/isbn&gt;&lt;accession-num&gt;1924359&lt;/accession-num&gt;&lt;urls&gt;&lt;related-urls&gt;&lt;url&gt;https://www.ncbi.nlm.nih.gov/pubmed/1924359&lt;/url&gt;&lt;/related-urls&gt;&lt;/urls&gt;&lt;custom2&gt;PMC52634&lt;/custom2&gt;&lt;language&gt;eng&lt;/language&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3]</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The </w:t>
      </w:r>
      <w:r w:rsidRPr="006B505E">
        <w:rPr>
          <w:rFonts w:ascii="Book Antiqua" w:hAnsi="Book Antiqua"/>
          <w:i/>
          <w:sz w:val="24"/>
          <w:szCs w:val="24"/>
          <w:lang w:val="en-US"/>
        </w:rPr>
        <w:t>TYMS</w:t>
      </w:r>
      <w:r w:rsidRPr="006B505E">
        <w:rPr>
          <w:rFonts w:ascii="Book Antiqua" w:hAnsi="Book Antiqua"/>
          <w:sz w:val="24"/>
          <w:szCs w:val="24"/>
          <w:lang w:val="en-US"/>
        </w:rPr>
        <w:t xml:space="preserve"> gene (GeneID 7298</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National Center for Biotechnology Information&lt;/Author&gt;&lt;Year&gt;2017&lt;/Year&gt;&lt;RecNum&gt;9187&lt;/RecNum&gt;&lt;DisplayText&gt;&lt;style face="superscript"&gt;[14]&lt;/style&gt;&lt;/DisplayText&gt;&lt;record&gt;&lt;rec-number&gt;9187&lt;/rec-number&gt;&lt;foreign-keys&gt;&lt;key app="EN" db-id="f90taxrd6a0rr8e9re8pe5tx5expsw0a50ve"&gt;9187&lt;/key&gt;&lt;/foreign-keys&gt;&lt;ref-type name="Web Page"&gt;12&lt;/ref-type&gt;&lt;contributors&gt;&lt;authors&gt;&lt;author&gt;National Center for Biotechnology Information, U.S. National Library of Medicine&lt;/author&gt;&lt;/authors&gt;&lt;/contributors&gt;&lt;titles&gt;&lt;/titles&gt;&lt;dates&gt;&lt;year&gt;2017&lt;/year&gt;&lt;/dates&gt;&lt;urls&gt;&lt;related-urls&gt;&lt;url&gt;https://www.ncbi.nlm.nih.gov/pubmed&lt;/url&gt;&lt;/related-urls&gt;&lt;/urls&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4]</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is located on the short arm of chromosome 18 (18p11.32) and several polymorphisms of the </w:t>
      </w:r>
      <w:r w:rsidRPr="006B505E">
        <w:rPr>
          <w:rFonts w:ascii="Book Antiqua" w:hAnsi="Book Antiqua"/>
          <w:i/>
          <w:sz w:val="24"/>
          <w:szCs w:val="24"/>
          <w:lang w:val="en-US"/>
        </w:rPr>
        <w:t xml:space="preserve">TYMS </w:t>
      </w:r>
      <w:r w:rsidRPr="006B505E">
        <w:rPr>
          <w:rFonts w:ascii="Book Antiqua" w:hAnsi="Book Antiqua"/>
          <w:sz w:val="24"/>
          <w:szCs w:val="24"/>
          <w:lang w:val="en-US"/>
        </w:rPr>
        <w:t xml:space="preserve">gene have been connected to variable TYMS protein levels and therapeutic outcome in relation to 5-FU. </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lastRenderedPageBreak/>
        <w:t>The first polymorphism has been identified in the 5’ untranslated region (UTR) and includes an insertion of a 28 base-pair (bp) repeat (rs34743033</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National Center for Biotechnology Information&lt;/Author&gt;&lt;Year&gt;2017&lt;/Year&gt;&lt;RecNum&gt;9187&lt;/RecNum&gt;&lt;DisplayText&gt;&lt;style face="superscript"&gt;[14]&lt;/style&gt;&lt;/DisplayText&gt;&lt;record&gt;&lt;rec-number&gt;9187&lt;/rec-number&gt;&lt;foreign-keys&gt;&lt;key app="EN" db-id="f90taxrd6a0rr8e9re8pe5tx5expsw0a50ve"&gt;9187&lt;/key&gt;&lt;/foreign-keys&gt;&lt;ref-type name="Web Page"&gt;12&lt;/ref-type&gt;&lt;contributors&gt;&lt;authors&gt;&lt;author&gt;National Center for Biotechnology Information, U.S. National Library of Medicine&lt;/author&gt;&lt;/authors&gt;&lt;/contributors&gt;&lt;titles&gt;&lt;/titles&gt;&lt;dates&gt;&lt;year&gt;2017&lt;/year&gt;&lt;/dates&gt;&lt;urls&gt;&lt;related-urls&gt;&lt;url&gt;https://www.ncbi.nlm.nih.gov/pubmed&lt;/url&gt;&lt;/related-urls&gt;&lt;/urls&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4]</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that adds an extra binding site for the  Upstream Stimulatory Factor 1 (USF-1) transcription factor (E-box CACTTG</w:t>
      </w:r>
      <w:r w:rsidR="00143BD3" w:rsidRPr="006B505E">
        <w:rPr>
          <w:rFonts w:ascii="Book Antiqua" w:hAnsi="Book Antiqua"/>
          <w:sz w:val="24"/>
          <w:szCs w:val="24"/>
          <w:lang w:val="en-US"/>
        </w:rPr>
        <w:fldChar w:fldCharType="begin">
          <w:fldData xml:space="preserve">PEVuZE5vdGU+PENpdGU+PEF1dGhvcj5LYXdha2FtaTwvQXV0aG9yPjxZZWFyPjIwMDE8L1llYXI+
PFJlY051bT4zNTY1PC9SZWNOdW0+PERpc3BsYXlUZXh0PjxzdHlsZSBmYWNlPSJzdXBlcnNjcmlw
dCI+WzE1XTwvc3R5bGU+PC9EaXNwbGF5VGV4dD48cmVjb3JkPjxyZWMtbnVtYmVyPjM1NjU8L3Jl
Yy1udW1iZXI+PGZvcmVpZ24ta2V5cz48a2V5IGFwcD0iRU4iIGRiLWlkPSJmOTB0YXhyZDZhMHJy
OGU5cmU4cGU1dHg1ZXhwc3cwYTUwdmUiPjM1NjU8L2tleT48L2ZvcmVpZ24ta2V5cz48cmVmLXR5
cGUgbmFtZT0iSm91cm5hbCBBcnRpY2xlIj4xNzwvcmVmLXR5cGU+PGNvbnRyaWJ1dG9ycz48YXV0
aG9ycz48YXV0aG9yPkthd2FrYW1pLCBLLjwvYXV0aG9yPjxhdXRob3I+U2Fsb25nYSwgRC48L2F1
dGhvcj48YXV0aG9yPlBhcmssIEouIE0uPC9hdXRob3I+PGF1dGhvcj5EYW5lbmJlcmcsIEsuIEQu
PC9hdXRob3I+PGF1dGhvcj5VZXRha2UsIEguPC9hdXRob3I+PGF1dGhvcj5CcmFiZW5kZXIsIEou
PC9hdXRob3I+PGF1dGhvcj5PbXVyYSwgSy48L2F1dGhvcj48YXV0aG9yPldhdGFuYWJlLCBHLjwv
YXV0aG9yPjxhdXRob3I+RGFuZW5iZXJnLCBQLiBWLjwvYXV0aG9yPjwvYXV0aG9ycz48L2NvbnRy
aWJ1dG9ycz48dGl0bGVzPjx0aXRsZT5EaWZmZXJlbnQgbGVuZ3RocyBvZiBhIHBvbHltb3JwaGlj
IHJlcGVhdCBzZXF1ZW5jZSBpbiB0aGUgdGh5bWlkeWxhdGUgc3ludGhhc2UgZ2VuZSBhZmZlY3Qg
dHJhbnNsYXRpb25hbCBlZmZpY2llbmN5IGJ1dCBub3QgaXRzIGdlbmUgZXhwcmVzc2lvbjwvdGl0
bGU+PHNlY29uZGFyeS10aXRsZT5DbGluaWNhbCBDYW5jZXIgUmVzZWFyY2g8L3NlY29uZGFyeS10
aXRsZT48c2hvcnQtdGl0bGU+S2F3YWthbWksIFNhbG9uZ2EgZXQgYWwuIDIwMDEg4oCTIERpZmZl
cmVudCBsZW5ndGhzIG9mIGEgcG9seW1vcnBoaWM8L3Nob3J0LXRpdGxlPjwvdGl0bGVzPjxwZXJp
b2RpY2FsPjxmdWxsLXRpdGxlPkNsaW5pY2FsIENhbmNlciBSZXNlYXJjaDwvZnVsbC10aXRsZT48
L3BlcmlvZGljYWw+PHBhZ2VzPjQwOTbigJM0MTAxPC9wYWdlcz48dm9sdW1lPjc8L3ZvbHVtZT48
bnVtYmVyPjEyPC9udW1iZXI+PGtleXdvcmRzPjxrZXl3b3JkPjUmYXBvczsgVW50cmFuc2xhdGVk
IFJlZ2lvbnMvZ2VuZXRpY3M8L2tleXdvcmQ+PGtleXdvcmQ+QW5pbWFsczwva2V5d29yZD48a2V5
d29yZD5CZWV0bGVzPC9rZXl3b3JkPjxrZXl3b3JkPkNvbG9yZWN0YWwgTmVvcGxhc21zL2Vuenlt
b2xvZ3kvZ2VuZXRpY3M8L2tleXdvcmQ+PGtleXdvcmQ+R2VuZSBFeHByZXNzaW9uIFJlZ3VsYXRp
b24sIEVuenltb2xvZ2ljPC9rZXl3b3JkPjxrZXl3b3JkPkdlbmUgRXhwcmVzc2lvbiBSZWd1bGF0
aW9uLCBOZW9wbGFzdGljPC9rZXl3b3JkPjxrZXl3b3JkPkdlbmVzLCBSZXBvcnRlcjwva2V5d29y
ZD48a2V5d29yZD5HZW5vdHlwZTwva2V5d29yZD48a2V5d29yZD5IdW1hbnM8L2tleXdvcmQ+PGtl
eXdvcmQ+THVjaWZlcmFzZXMvZ2VuZXRpY3M8L2tleXdvcmQ+PGtleXdvcmQ+UGhlbm90eXBlPC9r
ZXl3b3JkPjxrZXl3b3JkPlBvbHltb3JwaGlzbSwgR2VuZXRpYzwva2V5d29yZD48a2V5d29yZD5Q
cm90ZWluIEJpb3N5bnRoZXNpczwva2V5d29yZD48a2V5d29yZD5STkEsIE1lc3Nlbmdlci9nZW5l
dGljcy9pc29sYXRpb24gJmFtcDsgcHVyaWZpY2F0aW9uPC9rZXl3b3JkPjxrZXl3b3JkPlJlcGV0
aXRpdmUgU2VxdWVuY2VzLCBOdWNsZWljIEFjaWQ8L2tleXdvcmQ+PGtleXdvcmQ+UmV2ZXJzZSBU
cmFuc2NyaXB0YXNlIFBvbHltZXJhc2UgQ2hhaW4gUmVhY3Rpb248L2tleXdvcmQ+PGtleXdvcmQ+
VGh5bWlkeWxhdGUgU3ludGhhc2UvZ2VuZXRpY3M8L2tleXdvcmQ+PGtleXdvcmQ+VHJhbnNjcmlw
dGlvbiwgR2VuZXRpYzwva2V5d29yZD48L2tleXdvcmRzPjxkYXRlcz48eWVhcj4yMDAxPC95ZWFy
PjwvZGF0ZXM+PGlzYm4+MTA3OC0wNDMyPC9pc2JuPjx1cmxzPjwvdXJscz48Y3VzdG9tMj4xMTc1
MTUwNzwvY3VzdG9tMj48cmVtb3RlLWRhdGFiYXNlLW5hbWU+UHViTWVkPC9yZW1vdGUtZGF0YWJh
c2UtbmFtZT48L3JlY29yZD48L0NpdGU+PC9FbmROb3RlPn==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LYXdha2FtaTwvQXV0aG9yPjxZZWFyPjIwMDE8L1llYXI+
PFJlY051bT4zNTY1PC9SZWNOdW0+PERpc3BsYXlUZXh0PjxzdHlsZSBmYWNlPSJzdXBlcnNjcmlw
dCI+WzE1XTwvc3R5bGU+PC9EaXNwbGF5VGV4dD48cmVjb3JkPjxyZWMtbnVtYmVyPjM1NjU8L3Jl
Yy1udW1iZXI+PGZvcmVpZ24ta2V5cz48a2V5IGFwcD0iRU4iIGRiLWlkPSJmOTB0YXhyZDZhMHJy
OGU5cmU4cGU1dHg1ZXhwc3cwYTUwdmUiPjM1NjU8L2tleT48L2ZvcmVpZ24ta2V5cz48cmVmLXR5
cGUgbmFtZT0iSm91cm5hbCBBcnRpY2xlIj4xNzwvcmVmLXR5cGU+PGNvbnRyaWJ1dG9ycz48YXV0
aG9ycz48YXV0aG9yPkthd2FrYW1pLCBLLjwvYXV0aG9yPjxhdXRob3I+U2Fsb25nYSwgRC48L2F1
dGhvcj48YXV0aG9yPlBhcmssIEouIE0uPC9hdXRob3I+PGF1dGhvcj5EYW5lbmJlcmcsIEsuIEQu
PC9hdXRob3I+PGF1dGhvcj5VZXRha2UsIEguPC9hdXRob3I+PGF1dGhvcj5CcmFiZW5kZXIsIEou
PC9hdXRob3I+PGF1dGhvcj5PbXVyYSwgSy48L2F1dGhvcj48YXV0aG9yPldhdGFuYWJlLCBHLjwv
YXV0aG9yPjxhdXRob3I+RGFuZW5iZXJnLCBQLiBWLjwvYXV0aG9yPjwvYXV0aG9ycz48L2NvbnRy
aWJ1dG9ycz48dGl0bGVzPjx0aXRsZT5EaWZmZXJlbnQgbGVuZ3RocyBvZiBhIHBvbHltb3JwaGlj
IHJlcGVhdCBzZXF1ZW5jZSBpbiB0aGUgdGh5bWlkeWxhdGUgc3ludGhhc2UgZ2VuZSBhZmZlY3Qg
dHJhbnNsYXRpb25hbCBlZmZpY2llbmN5IGJ1dCBub3QgaXRzIGdlbmUgZXhwcmVzc2lvbjwvdGl0
bGU+PHNlY29uZGFyeS10aXRsZT5DbGluaWNhbCBDYW5jZXIgUmVzZWFyY2g8L3NlY29uZGFyeS10
aXRsZT48c2hvcnQtdGl0bGU+S2F3YWthbWksIFNhbG9uZ2EgZXQgYWwuIDIwMDEg4oCTIERpZmZl
cmVudCBsZW5ndGhzIG9mIGEgcG9seW1vcnBoaWM8L3Nob3J0LXRpdGxlPjwvdGl0bGVzPjxwZXJp
b2RpY2FsPjxmdWxsLXRpdGxlPkNsaW5pY2FsIENhbmNlciBSZXNlYXJjaDwvZnVsbC10aXRsZT48
L3BlcmlvZGljYWw+PHBhZ2VzPjQwOTbigJM0MTAxPC9wYWdlcz48dm9sdW1lPjc8L3ZvbHVtZT48
bnVtYmVyPjEyPC9udW1iZXI+PGtleXdvcmRzPjxrZXl3b3JkPjUmYXBvczsgVW50cmFuc2xhdGVk
IFJlZ2lvbnMvZ2VuZXRpY3M8L2tleXdvcmQ+PGtleXdvcmQ+QW5pbWFsczwva2V5d29yZD48a2V5
d29yZD5CZWV0bGVzPC9rZXl3b3JkPjxrZXl3b3JkPkNvbG9yZWN0YWwgTmVvcGxhc21zL2Vuenlt
b2xvZ3kvZ2VuZXRpY3M8L2tleXdvcmQ+PGtleXdvcmQ+R2VuZSBFeHByZXNzaW9uIFJlZ3VsYXRp
b24sIEVuenltb2xvZ2ljPC9rZXl3b3JkPjxrZXl3b3JkPkdlbmUgRXhwcmVzc2lvbiBSZWd1bGF0
aW9uLCBOZW9wbGFzdGljPC9rZXl3b3JkPjxrZXl3b3JkPkdlbmVzLCBSZXBvcnRlcjwva2V5d29y
ZD48a2V5d29yZD5HZW5vdHlwZTwva2V5d29yZD48a2V5d29yZD5IdW1hbnM8L2tleXdvcmQ+PGtl
eXdvcmQ+THVjaWZlcmFzZXMvZ2VuZXRpY3M8L2tleXdvcmQ+PGtleXdvcmQ+UGhlbm90eXBlPC9r
ZXl3b3JkPjxrZXl3b3JkPlBvbHltb3JwaGlzbSwgR2VuZXRpYzwva2V5d29yZD48a2V5d29yZD5Q
cm90ZWluIEJpb3N5bnRoZXNpczwva2V5d29yZD48a2V5d29yZD5STkEsIE1lc3Nlbmdlci9nZW5l
dGljcy9pc29sYXRpb24gJmFtcDsgcHVyaWZpY2F0aW9uPC9rZXl3b3JkPjxrZXl3b3JkPlJlcGV0
aXRpdmUgU2VxdWVuY2VzLCBOdWNsZWljIEFjaWQ8L2tleXdvcmQ+PGtleXdvcmQ+UmV2ZXJzZSBU
cmFuc2NyaXB0YXNlIFBvbHltZXJhc2UgQ2hhaW4gUmVhY3Rpb248L2tleXdvcmQ+PGtleXdvcmQ+
VGh5bWlkeWxhdGUgU3ludGhhc2UvZ2VuZXRpY3M8L2tleXdvcmQ+PGtleXdvcmQ+VHJhbnNjcmlw
dGlvbiwgR2VuZXRpYzwva2V5d29yZD48L2tleXdvcmRzPjxkYXRlcz48eWVhcj4yMDAxPC95ZWFy
PjwvZGF0ZXM+PGlzYm4+MTA3OC0wNDMyPC9pc2JuPjx1cmxzPjwvdXJscz48Y3VzdG9tMj4xMTc1
MTUwNzwvY3VzdG9tMj48cmVtb3RlLWRhdGFiYXNlLW5hbWU+UHViTWVkPC9yZW1vdGUtZGF0YWJh
c2UtbmFtZT48L3JlY29yZD48L0NpdGU+PC9FbmROb3RlPn==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5]</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This USF-1 extra binding site acts as an enhancer to the </w:t>
      </w:r>
      <w:r w:rsidRPr="006B505E">
        <w:rPr>
          <w:rFonts w:ascii="Book Antiqua" w:hAnsi="Book Antiqua"/>
          <w:i/>
          <w:sz w:val="24"/>
          <w:szCs w:val="24"/>
          <w:lang w:val="en-US"/>
        </w:rPr>
        <w:t>TYMS</w:t>
      </w:r>
      <w:r w:rsidRPr="006B505E">
        <w:rPr>
          <w:rFonts w:ascii="Book Antiqua" w:hAnsi="Book Antiqua"/>
          <w:sz w:val="24"/>
          <w:szCs w:val="24"/>
          <w:lang w:val="en-US"/>
        </w:rPr>
        <w:t xml:space="preserve"> promoter which leads to increased </w:t>
      </w:r>
      <w:r w:rsidRPr="006B505E">
        <w:rPr>
          <w:rFonts w:ascii="Book Antiqua" w:hAnsi="Book Antiqua"/>
          <w:i/>
          <w:sz w:val="24"/>
          <w:szCs w:val="24"/>
          <w:lang w:val="en-US"/>
        </w:rPr>
        <w:t>TYMS</w:t>
      </w:r>
      <w:r w:rsidRPr="006B505E">
        <w:rPr>
          <w:rFonts w:ascii="Book Antiqua" w:hAnsi="Book Antiqua"/>
          <w:sz w:val="24"/>
          <w:szCs w:val="24"/>
          <w:lang w:val="en-US"/>
        </w:rPr>
        <w:t xml:space="preserve"> expression and thus to increased TYMS enzyme activity</w:t>
      </w:r>
      <w:r w:rsidR="00143BD3" w:rsidRPr="006B505E">
        <w:rPr>
          <w:rFonts w:ascii="Book Antiqua" w:hAnsi="Book Antiqua"/>
          <w:sz w:val="24"/>
          <w:szCs w:val="24"/>
          <w:lang w:val="en-US"/>
        </w:rPr>
        <w:fldChar w:fldCharType="begin">
          <w:fldData xml:space="preserve">PEVuZE5vdGU+PENpdGU+PEF1dGhvcj5NYXJzaDwvQXV0aG9yPjxZZWFyPjIwMDU8L1llYXI+PFJl
Y051bT4xMDExMjwvUmVjTnVtPjxJRFRleHQ+VGh5bWlkeWxhdGUgc3ludGhhc2UgcGhhcm1hY29n
ZW5ldGljczwvSURUZXh0PjxEaXNwbGF5VGV4dD48c3R5bGUgZmFjZT0ic3VwZXJzY3JpcHQiPlsx
Nl08L3N0eWxlPjwvRGlzcGxheVRleHQ+PHJlY29yZD48cmVjLW51bWJlcj4xMDExMjwvcmVjLW51
bWJlcj48Zm9yZWlnbi1rZXlzPjxrZXkgYXBwPSJFTiIgZGItaWQ9ImY5MHRheHJkNmEwcnI4ZTly
ZThwZTV0eDVleHBzdzBhNTB2ZSI+MTAxMTI8L2tleT48L2ZvcmVpZ24ta2V5cz48cmVmLXR5cGUg
bmFtZT0iSm91cm5hbCBBcnRpY2xlIj4xNzwvcmVmLXR5cGU+PGNvbnRyaWJ1dG9ycz48YXV0aG9y
cz48YXV0aG9yPk1hcnNoLCBTLjwvYXV0aG9yPjwvYXV0aG9ycz48L2NvbnRyaWJ1dG9ycz48YXV0
aC1hZGRyZXNzPkRpdmlzaW9uIG9mIE1vbGVjdWxhciBPbmNvbG9neSwgV2FzaGluZ3RvbiBVbml2
ZXJzaXR5IFNjaG9vbCBvZiBNZWRpY2luZSBpbiBTdC4gTG91aXMsIDY2MCwgU291dGggRXVjbGlk
IEF2ZW51ZSwgQ2FtcHVzIEJveCA4MDY5LCBTdC4gTG91aXMsIE1PIDYzMTEwLCBVU0EuIHNtYXJz
aEBpbS53dXN0bC5lZHU8L2F1dGgtYWRkcmVzcz48dGl0bGVzPjx0aXRsZT5UaHltaWR5bGF0ZSBz
eW50aGFzZSBwaGFybWFjb2dlbmV0aWNzPC90aXRsZT48c2Vjb25kYXJ5LXRpdGxlPkludmVzdCBO
ZXcgRHJ1Z3M8L3NlY29uZGFyeS10aXRsZT48L3RpdGxlcz48cGVyaW9kaWNhbD48ZnVsbC10aXRs
ZT5JbnZlc3QgTmV3IERydWdzPC9mdWxsLXRpdGxlPjwvcGVyaW9kaWNhbD48cGFnZXM+NTMzLTc8
L3BhZ2VzPjx2b2x1bWU+MjM8L3ZvbHVtZT48bnVtYmVyPjY8L251bWJlcj48ZWRpdGlvbj4yMDA1
LzExLzA0PC9lZGl0aW9uPjxrZXl3b3Jkcz48a2V5d29yZD5BbnRpbWV0YWJvbGl0ZXMsIEFudGlu
ZW9wbGFzdGljL3BoYXJtYWNva2luZXRpY3MvdGhlcmFwZXV0aWMgdXNlPC9rZXl3b3JkPjxrZXl3
b3JkPkVuaGFuY2VyIEVsZW1lbnRzLCBHZW5ldGljPC9rZXl3b3JkPjxrZXl3b3JkPkZsdW9yb3Vy
YWNpbC9waGFybWFjb2tpbmV0aWNzL3RoZXJhcGV1dGljIHVzZTwva2V5d29yZD48a2V5d29yZD5I
dW1hbnM8L2tleXdvcmQ+PGtleXdvcmQ+TmVvcGxhc21zL2RydWcgdGhlcmFweS8qZW56eW1vbG9n
eS9nZW5ldGljczwva2V5d29yZD48a2V5d29yZD5QaGFybWFjb2dlbmV0aWNzPC9rZXl3b3JkPjxr
ZXl3b3JkPlBvbHltb3JwaGlzbSwgR2VuZXRpYzwva2V5d29yZD48a2V5d29yZD5UaHltaWR5bGF0
ZSBTeW50aGFzZS8qZ2VuZXRpY3MvbWV0YWJvbGlzbTwva2V5d29yZD48L2tleXdvcmRzPjxkYXRl
cz48eWVhcj4yMDA1PC95ZWFyPjxwdWItZGF0ZXM+PGRhdGU+RGVjPC9kYXRlPjwvcHViLWRhdGVz
PjwvZGF0ZXM+PGlzYm4+MDE2Ny02OTk3IChQcmludCkmI3hEOzAxNjctNjk5NyAoTGlua2luZyk8
L2lzYm4+PGFjY2Vzc2lvbi1udW0+MTYyNjc2MjU8L2FjY2Vzc2lvbi1udW0+PHVybHM+PHJlbGF0
ZWQtdXJscz48dXJsPmh0dHA6Ly93d3cubmNiaS5ubG0ubmloLmdvdi9wdWJtZWQvMTYyNjc2MjU8
L3VybD48L3JlbGF0ZWQtdXJscz48L3VybHM+PGVsZWN0cm9uaWMtcmVzb3VyY2UtbnVtPjEwLjEw
MDcvczEwNjM3LTAwNS00MDIxLTc8L2VsZWN0cm9uaWMtcmVzb3VyY2UtbnVtPjxsYW5ndWFnZT5l
bmc8L2xhbmd1YWdlPjwvcmVjb3JkPjwvQ2l0ZT48Q2l0ZT48QXV0aG9yPk1hcnNoPC9BdXRob3I+
PFllYXI+MjAwNTwvWWVhcj48UmVjTnVtPjEwMTEyPC9SZWNOdW0+PHJlY29yZD48cmVjLW51bWJl
cj4xMDExMjwvcmVjLW51bWJlcj48Zm9yZWlnbi1rZXlzPjxrZXkgYXBwPSJFTiIgZGItaWQ9ImY5
MHRheHJkNmEwcnI4ZTlyZThwZTV0eDVleHBzdzBhNTB2ZSI+MTAxMTI8L2tleT48L2ZvcmVpZ24t
a2V5cz48cmVmLXR5cGUgbmFtZT0iSm91cm5hbCBBcnRpY2xlIj4xNzwvcmVmLXR5cGU+PGNvbnRy
aWJ1dG9ycz48YXV0aG9ycz48YXV0aG9yPk1hcnNoLCBTLjwvYXV0aG9yPjwvYXV0aG9ycz48L2Nv
bnRyaWJ1dG9ycz48YXV0aC1hZGRyZXNzPkRpdmlzaW9uIG9mIE1vbGVjdWxhciBPbmNvbG9neSwg
V2FzaGluZ3RvbiBVbml2ZXJzaXR5IFNjaG9vbCBvZiBNZWRpY2luZSBpbiBTdC4gTG91aXMsIDY2
MCwgU291dGggRXVjbGlkIEF2ZW51ZSwgQ2FtcHVzIEJveCA4MDY5LCBTdC4gTG91aXMsIE1PIDYz
MTEwLCBVU0EuIHNtYXJzaEBpbS53dXN0bC5lZHU8L2F1dGgtYWRkcmVzcz48dGl0bGVzPjx0aXRs
ZT5UaHltaWR5bGF0ZSBzeW50aGFzZSBwaGFybWFjb2dlbmV0aWNzPC90aXRsZT48c2Vjb25kYXJ5
LXRpdGxlPkludmVzdCBOZXcgRHJ1Z3M8L3NlY29uZGFyeS10aXRsZT48L3RpdGxlcz48cGVyaW9k
aWNhbD48ZnVsbC10aXRsZT5JbnZlc3QgTmV3IERydWdzPC9mdWxsLXRpdGxlPjwvcGVyaW9kaWNh
bD48cGFnZXM+NTMzLTc8L3BhZ2VzPjx2b2x1bWU+MjM8L3ZvbHVtZT48bnVtYmVyPjY8L251bWJl
cj48ZWRpdGlvbj4yMDA1LzExLzA0PC9lZGl0aW9uPjxrZXl3b3Jkcz48a2V5d29yZD5BbnRpbWV0
YWJvbGl0ZXMsIEFudGluZW9wbGFzdGljL3BoYXJtYWNva2luZXRpY3MvdGhlcmFwZXV0aWMgdXNl
PC9rZXl3b3JkPjxrZXl3b3JkPkVuaGFuY2VyIEVsZW1lbnRzLCBHZW5ldGljPC9rZXl3b3JkPjxr
ZXl3b3JkPkZsdW9yb3VyYWNpbC9waGFybWFjb2tpbmV0aWNzL3RoZXJhcGV1dGljIHVzZTwva2V5
d29yZD48a2V5d29yZD5IdW1hbnM8L2tleXdvcmQ+PGtleXdvcmQ+TmVvcGxhc21zL2RydWcgdGhl
cmFweS8qZW56eW1vbG9neS9nZW5ldGljczwva2V5d29yZD48a2V5d29yZD5QaGFybWFjb2dlbmV0
aWNzPC9rZXl3b3JkPjxrZXl3b3JkPlBvbHltb3JwaGlzbSwgR2VuZXRpYzwva2V5d29yZD48a2V5
d29yZD5UaHltaWR5bGF0ZSBTeW50aGFzZS8qZ2VuZXRpY3MvbWV0YWJvbGlzbTwva2V5d29yZD48
L2tleXdvcmRzPjxkYXRlcz48eWVhcj4yMDA1PC95ZWFyPjxwdWItZGF0ZXM+PGRhdGU+RGVjPC9k
YXRlPjwvcHViLWRhdGVzPjwvZGF0ZXM+PGlzYm4+MDE2Ny02OTk3IChQcmludCkmI3hEOzAxNjct
Njk5NyAoTGlua2luZyk8L2lzYm4+PGFjY2Vzc2lvbi1udW0+MTYyNjc2MjU8L2FjY2Vzc2lvbi1u
dW0+PHVybHM+PHJlbGF0ZWQtdXJscz48dXJsPmh0dHA6Ly93d3cubmNiaS5ubG0ubmloLmdvdi9w
dWJtZWQvMTYyNjc2MjU8L3VybD48L3JlbGF0ZWQtdXJscz48L3VybHM+PGVsZWN0cm9uaWMtcmVz
b3VyY2UtbnVtPjEwLjEwMDcvczEwNjM3LTAwNS00MDIxLTc8L2VsZWN0cm9uaWMtcmVzb3VyY2Ut
bnVtPjxsYW5ndWFnZT5lbmc8L2xhbmd1YWdlPjwvcmVjb3JkPjwvQ2l0ZT48L0VuZE5vdGU+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NYXJzaDwvQXV0aG9yPjxZZWFyPjIwMDU8L1llYXI+PFJl
Y051bT4xMDExMjwvUmVjTnVtPjxJRFRleHQ+VGh5bWlkeWxhdGUgc3ludGhhc2UgcGhhcm1hY29n
ZW5ldGljczwvSURUZXh0PjxEaXNwbGF5VGV4dD48c3R5bGUgZmFjZT0ic3VwZXJzY3JpcHQiPlsx
Nl08L3N0eWxlPjwvRGlzcGxheVRleHQ+PHJlY29yZD48cmVjLW51bWJlcj4xMDExMjwvcmVjLW51
bWJlcj48Zm9yZWlnbi1rZXlzPjxrZXkgYXBwPSJFTiIgZGItaWQ9ImY5MHRheHJkNmEwcnI4ZTly
ZThwZTV0eDVleHBzdzBhNTB2ZSI+MTAxMTI8L2tleT48L2ZvcmVpZ24ta2V5cz48cmVmLXR5cGUg
bmFtZT0iSm91cm5hbCBBcnRpY2xlIj4xNzwvcmVmLXR5cGU+PGNvbnRyaWJ1dG9ycz48YXV0aG9y
cz48YXV0aG9yPk1hcnNoLCBTLjwvYXV0aG9yPjwvYXV0aG9ycz48L2NvbnRyaWJ1dG9ycz48YXV0
aC1hZGRyZXNzPkRpdmlzaW9uIG9mIE1vbGVjdWxhciBPbmNvbG9neSwgV2FzaGluZ3RvbiBVbml2
ZXJzaXR5IFNjaG9vbCBvZiBNZWRpY2luZSBpbiBTdC4gTG91aXMsIDY2MCwgU291dGggRXVjbGlk
IEF2ZW51ZSwgQ2FtcHVzIEJveCA4MDY5LCBTdC4gTG91aXMsIE1PIDYzMTEwLCBVU0EuIHNtYXJz
aEBpbS53dXN0bC5lZHU8L2F1dGgtYWRkcmVzcz48dGl0bGVzPjx0aXRsZT5UaHltaWR5bGF0ZSBz
eW50aGFzZSBwaGFybWFjb2dlbmV0aWNzPC90aXRsZT48c2Vjb25kYXJ5LXRpdGxlPkludmVzdCBO
ZXcgRHJ1Z3M8L3NlY29uZGFyeS10aXRsZT48L3RpdGxlcz48cGVyaW9kaWNhbD48ZnVsbC10aXRs
ZT5JbnZlc3QgTmV3IERydWdzPC9mdWxsLXRpdGxlPjwvcGVyaW9kaWNhbD48cGFnZXM+NTMzLTc8
L3BhZ2VzPjx2b2x1bWU+MjM8L3ZvbHVtZT48bnVtYmVyPjY8L251bWJlcj48ZWRpdGlvbj4yMDA1
LzExLzA0PC9lZGl0aW9uPjxrZXl3b3Jkcz48a2V5d29yZD5BbnRpbWV0YWJvbGl0ZXMsIEFudGlu
ZW9wbGFzdGljL3BoYXJtYWNva2luZXRpY3MvdGhlcmFwZXV0aWMgdXNlPC9rZXl3b3JkPjxrZXl3
b3JkPkVuaGFuY2VyIEVsZW1lbnRzLCBHZW5ldGljPC9rZXl3b3JkPjxrZXl3b3JkPkZsdW9yb3Vy
YWNpbC9waGFybWFjb2tpbmV0aWNzL3RoZXJhcGV1dGljIHVzZTwva2V5d29yZD48a2V5d29yZD5I
dW1hbnM8L2tleXdvcmQ+PGtleXdvcmQ+TmVvcGxhc21zL2RydWcgdGhlcmFweS8qZW56eW1vbG9n
eS9nZW5ldGljczwva2V5d29yZD48a2V5d29yZD5QaGFybWFjb2dlbmV0aWNzPC9rZXl3b3JkPjxr
ZXl3b3JkPlBvbHltb3JwaGlzbSwgR2VuZXRpYzwva2V5d29yZD48a2V5d29yZD5UaHltaWR5bGF0
ZSBTeW50aGFzZS8qZ2VuZXRpY3MvbWV0YWJvbGlzbTwva2V5d29yZD48L2tleXdvcmRzPjxkYXRl
cz48eWVhcj4yMDA1PC95ZWFyPjxwdWItZGF0ZXM+PGRhdGU+RGVjPC9kYXRlPjwvcHViLWRhdGVz
PjwvZGF0ZXM+PGlzYm4+MDE2Ny02OTk3IChQcmludCkmI3hEOzAxNjctNjk5NyAoTGlua2luZyk8
L2lzYm4+PGFjY2Vzc2lvbi1udW0+MTYyNjc2MjU8L2FjY2Vzc2lvbi1udW0+PHVybHM+PHJlbGF0
ZWQtdXJscz48dXJsPmh0dHA6Ly93d3cubmNiaS5ubG0ubmloLmdvdi9wdWJtZWQvMTYyNjc2MjU8
L3VybD48L3JlbGF0ZWQtdXJscz48L3VybHM+PGVsZWN0cm9uaWMtcmVzb3VyY2UtbnVtPjEwLjEw
MDcvczEwNjM3LTAwNS00MDIxLTc8L2VsZWN0cm9uaWMtcmVzb3VyY2UtbnVtPjxsYW5ndWFnZT5l
bmc8L2xhbmd1YWdlPjwvcmVjb3JkPjwvQ2l0ZT48Q2l0ZT48QXV0aG9yPk1hcnNoPC9BdXRob3I+
PFllYXI+MjAwNTwvWWVhcj48UmVjTnVtPjEwMTEyPC9SZWNOdW0+PHJlY29yZD48cmVjLW51bWJl
cj4xMDExMjwvcmVjLW51bWJlcj48Zm9yZWlnbi1rZXlzPjxrZXkgYXBwPSJFTiIgZGItaWQ9ImY5
MHRheHJkNmEwcnI4ZTlyZThwZTV0eDVleHBzdzBhNTB2ZSI+MTAxMTI8L2tleT48L2ZvcmVpZ24t
a2V5cz48cmVmLXR5cGUgbmFtZT0iSm91cm5hbCBBcnRpY2xlIj4xNzwvcmVmLXR5cGU+PGNvbnRy
aWJ1dG9ycz48YXV0aG9ycz48YXV0aG9yPk1hcnNoLCBTLjwvYXV0aG9yPjwvYXV0aG9ycz48L2Nv
bnRyaWJ1dG9ycz48YXV0aC1hZGRyZXNzPkRpdmlzaW9uIG9mIE1vbGVjdWxhciBPbmNvbG9neSwg
V2FzaGluZ3RvbiBVbml2ZXJzaXR5IFNjaG9vbCBvZiBNZWRpY2luZSBpbiBTdC4gTG91aXMsIDY2
MCwgU291dGggRXVjbGlkIEF2ZW51ZSwgQ2FtcHVzIEJveCA4MDY5LCBTdC4gTG91aXMsIE1PIDYz
MTEwLCBVU0EuIHNtYXJzaEBpbS53dXN0bC5lZHU8L2F1dGgtYWRkcmVzcz48dGl0bGVzPjx0aXRs
ZT5UaHltaWR5bGF0ZSBzeW50aGFzZSBwaGFybWFjb2dlbmV0aWNzPC90aXRsZT48c2Vjb25kYXJ5
LXRpdGxlPkludmVzdCBOZXcgRHJ1Z3M8L3NlY29uZGFyeS10aXRsZT48L3RpdGxlcz48cGVyaW9k
aWNhbD48ZnVsbC10aXRsZT5JbnZlc3QgTmV3IERydWdzPC9mdWxsLXRpdGxlPjwvcGVyaW9kaWNh
bD48cGFnZXM+NTMzLTc8L3BhZ2VzPjx2b2x1bWU+MjM8L3ZvbHVtZT48bnVtYmVyPjY8L251bWJl
cj48ZWRpdGlvbj4yMDA1LzExLzA0PC9lZGl0aW9uPjxrZXl3b3Jkcz48a2V5d29yZD5BbnRpbWV0
YWJvbGl0ZXMsIEFudGluZW9wbGFzdGljL3BoYXJtYWNva2luZXRpY3MvdGhlcmFwZXV0aWMgdXNl
PC9rZXl3b3JkPjxrZXl3b3JkPkVuaGFuY2VyIEVsZW1lbnRzLCBHZW5ldGljPC9rZXl3b3JkPjxr
ZXl3b3JkPkZsdW9yb3VyYWNpbC9waGFybWFjb2tpbmV0aWNzL3RoZXJhcGV1dGljIHVzZTwva2V5
d29yZD48a2V5d29yZD5IdW1hbnM8L2tleXdvcmQ+PGtleXdvcmQ+TmVvcGxhc21zL2RydWcgdGhl
cmFweS8qZW56eW1vbG9neS9nZW5ldGljczwva2V5d29yZD48a2V5d29yZD5QaGFybWFjb2dlbmV0
aWNzPC9rZXl3b3JkPjxrZXl3b3JkPlBvbHltb3JwaGlzbSwgR2VuZXRpYzwva2V5d29yZD48a2V5
d29yZD5UaHltaWR5bGF0ZSBTeW50aGFzZS8qZ2VuZXRpY3MvbWV0YWJvbGlzbTwva2V5d29yZD48
L2tleXdvcmRzPjxkYXRlcz48eWVhcj4yMDA1PC95ZWFyPjxwdWItZGF0ZXM+PGRhdGU+RGVjPC9k
YXRlPjwvcHViLWRhdGVzPjwvZGF0ZXM+PGlzYm4+MDE2Ny02OTk3IChQcmludCkmI3hEOzAxNjct
Njk5NyAoTGlua2luZyk8L2lzYm4+PGFjY2Vzc2lvbi1udW0+MTYyNjc2MjU8L2FjY2Vzc2lvbi1u
dW0+PHVybHM+PHJlbGF0ZWQtdXJscz48dXJsPmh0dHA6Ly93d3cubmNiaS5ubG0ubmloLmdvdi9w
dWJtZWQvMTYyNjc2MjU8L3VybD48L3JlbGF0ZWQtdXJscz48L3VybHM+PGVsZWN0cm9uaWMtcmVz
b3VyY2UtbnVtPjEwLjEwMDcvczEwNjM3LTAwNS00MDIxLTc8L2VsZWN0cm9uaWMtcmVzb3VyY2Ut
bnVtPjxsYW5ndWFnZT5lbmc8L2xhbmd1YWdlPjwvcmVjb3JkPjwvQ2l0ZT48L0VuZE5vdGU+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6]</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This results in alleles with two or three 28bp tandem repeats (2R or 3R respectively). The second polymorphism (rs2853542</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National Center for Biotechnology Information&lt;/Author&gt;&lt;Year&gt;2017&lt;/Year&gt;&lt;RecNum&gt;9187&lt;/RecNum&gt;&lt;DisplayText&gt;&lt;style face="superscript"&gt;[14]&lt;/style&gt;&lt;/DisplayText&gt;&lt;record&gt;&lt;rec-number&gt;9187&lt;/rec-number&gt;&lt;foreign-keys&gt;&lt;key app="EN" db-id="f90taxrd6a0rr8e9re8pe5tx5expsw0a50ve"&gt;9187&lt;/key&gt;&lt;/foreign-keys&gt;&lt;ref-type name="Web Page"&gt;12&lt;/ref-type&gt;&lt;contributors&gt;&lt;authors&gt;&lt;author&gt;National Center for Biotechnology Information, U.S. National Library of Medicine&lt;/author&gt;&lt;/authors&gt;&lt;/contributors&gt;&lt;titles&gt;&lt;/titles&gt;&lt;dates&gt;&lt;year&gt;2017&lt;/year&gt;&lt;/dates&gt;&lt;urls&gt;&lt;related-urls&gt;&lt;url&gt;https://www.ncbi.nlm.nih.gov/pubmed&lt;/url&gt;&lt;/related-urls&gt;&lt;/urls&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4]</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is a G-&gt;C single nucleotide polymorphism (SNP) in the second 28bp repeat of 3R alleles that abolishes the extra USF-1 binding site</w:t>
      </w:r>
      <w:r w:rsidR="00143BD3" w:rsidRPr="006B505E">
        <w:rPr>
          <w:rFonts w:ascii="Book Antiqua" w:hAnsi="Book Antiqua"/>
          <w:sz w:val="24"/>
          <w:szCs w:val="24"/>
          <w:lang w:val="en-US"/>
        </w:rPr>
        <w:fldChar w:fldCharType="begin">
          <w:fldData xml:space="preserve">PEVuZE5vdGU+PENpdGU+PEF1dGhvcj5NYW5kb2xhPC9BdXRob3I+PFllYXI+MjAwMzwvWWVhcj48
UmVjTnVtPjM2MDY8L1JlY051bT48RGlzcGxheVRleHQ+PHN0eWxlIGZhY2U9InN1cGVyc2NyaXB0
Ij5bMTddPC9zdHlsZT48L0Rpc3BsYXlUZXh0PjxyZWNvcmQ+PHJlYy1udW1iZXI+MzYwNjwvcmVj
LW51bWJlcj48Zm9yZWlnbi1rZXlzPjxrZXkgYXBwPSJFTiIgZGItaWQ9ImY5MHRheHJkNmEwcnI4
ZTlyZThwZTV0eDVleHBzdzBhNTB2ZSI+MzYwNjwva2V5PjwvZm9yZWlnbi1rZXlzPjxyZWYtdHlw
ZSBuYW1lPSJKb3VybmFsIEFydGljbGUiPjE3PC9yZWYtdHlwZT48Y29udHJpYnV0b3JzPjxhdXRo
b3JzPjxhdXRob3I+TWFuZG9sYSwgTWljaGFlbCBWLjwvYXV0aG9yPjxhdXRob3I+U3RvZWhsbWFj
aGVyLCBKYW48L2F1dGhvcj48YXV0aG9yPk11bGxlci1XZWVrcywgU3VzYW48L2F1dGhvcj48YXV0
aG9yPkNlc2Fyb25lLCBHcmVnb3J5PC9hdXRob3I+PGF1dGhvcj5ZdSwgTWltaSBDLjwvYXV0aG9y
PjxhdXRob3I+TGVueiwgSGVpbnotSm9zZWY8L2F1dGhvcj48YXV0aG9yPkxhZG5lciwgUm9iZXJ0
IEQuPC9hdXRob3I+PC9hdXRob3JzPjwvY29udHJpYnV0b3JzPjx0aXRsZXM+PHRpdGxlPkEgbm92
ZWwgc2luZ2xlIG51Y2xlb3RpZGUgcG9seW1vcnBoaXNtIHdpdGhpbiB0aGUgNSZhcG9zOyB0YW5k
ZW0gcmVwZWF0IHBvbHltb3JwaGlzbSBvZiB0aGUgdGh5bWlkeWxhdGUgc3ludGhhc2UgZ2VuZSBh
Ym9saXNoZXMgVVNGLTEgYmluZGluZyBhbmQgYWx0ZXJzIHRyYW5zY3JpcHRpb25hbCBhY3Rpdml0
eTwvdGl0bGU+PHNlY29uZGFyeS10aXRsZT5DYW5jZXIgcmVzZWFyY2g8L3NlY29uZGFyeS10aXRs
ZT48c2hvcnQtdGl0bGU+TWFuZG9sYSwgU3RvZWhsbWFjaGVyIGV0IGFsLiAyMDAzIOKAkyBBIG5v
dmVsIHNpbmdsZSBudWNsZW90aWRlIHBvbHltb3JwaGlzbTwvc2hvcnQtdGl0bGU+PC90aXRsZXM+
PHBlcmlvZGljYWw+PGZ1bGwtdGl0bGU+Q2FuY2VyIHJlc2VhcmNoPC9mdWxsLXRpdGxlPjwvcGVy
aW9kaWNhbD48cGFnZXM+Mjg5OOKAkzI5MDQ8L3BhZ2VzPjx2b2x1bWU+NjM8L3ZvbHVtZT48bnVt
YmVyPjExPC9udW1iZXI+PGtleXdvcmRzPjxrZXl3b3JkPkJhc2UgU2VxdWVuY2U8L2tleXdvcmQ+
PGtleXdvcmQ+QmluZGluZyBTaXRlczwva2V5d29yZD48a2V5d29yZD5ETkEtQmluZGluZyBQcm90
ZWluczwva2V5d29yZD48a2V5d29yZD5FLUJveCBFbGVtZW50czwva2V5d29yZD48a2V5d29yZD5F
dGhuaWMgR3JvdXBzL2dlbmV0aWNzPC9rZXl3b3JkPjxrZXl3b3JkPkdlbmVzLCBSZXBvcnRlcjwv
a2V5d29yZD48a2V5d29yZD5IdW1hbnM8L2tleXdvcmQ+PGtleXdvcmQ+THVjaWZlcmFzZXMvZ2Vu
ZXRpY3M8L2tleXdvcmQ+PGtleXdvcmQ+TW9sZWN1bGFyIFNlcXVlbmNlIERhdGE8L2tleXdvcmQ+
PGtleXdvcmQ+UG9seW1vcnBoaXNtLCBSZXN0cmljdGlvbiBGcmFnbWVudCBMZW5ndGg8L2tleXdv
cmQ+PGtleXdvcmQ+UG9seW1vcnBoaXNtLCBTaW5nbGUgTnVjbGVvdGlkZS9nZW5ldGljczwva2V5
d29yZD48a2V5d29yZD5SZWd1bGF0b3J5IFNlcXVlbmNlcywgTnVjbGVpYyBBY2lkPC9rZXl3b3Jk
PjxrZXl3b3JkPlRhbmRlbSBSZXBlYXQgU2VxdWVuY2VzL2dlbmV0aWNzPC9rZXl3b3JkPjxrZXl3
b3JkPlRoeW1pZHlsYXRlIFN5bnRoYXNlL2dlbmV0aWNzPC9rZXl3b3JkPjxrZXl3b3JkPlRyYW5z
Y3JpcHRpb24gRmFjdG9ycy9hbnRhZ29uaXN0cyAmYW1wOyBpbmhpYml0b3JzL2dlbmV0aWNzL21l
dGFib2xpc208L2tleXdvcmQ+PGtleXdvcmQ+VHJhbnNjcmlwdGlvbmFsIEFjdGl2YXRpb248L2tl
eXdvcmQ+PGtleXdvcmQ+VXBzdHJlYW0gU3RpbXVsYXRvcnkgRmFjdG9yczwva2V5d29yZD48L2tl
eXdvcmRzPjxkYXRlcz48eWVhcj4yMDAzPC95ZWFyPjwvZGF0ZXM+PGlzYm4+MDAwOC01NDcyPC9p
c2JuPjxhY2Nlc3Npb24tbnVtPjEyNzgyNTk2PC9hY2Nlc3Npb24tbnVtPjx1cmxzPjwvdXJscz48
Y3VzdG9tMj4xMjc4MjU5NjwvY3VzdG9tMj48cmVtb3RlLWRhdGFiYXNlLW5hbWU+UHViTWVkPC9y
ZW1vdGUtZGF0YWJhc2UtbmFtZT48L3JlY29yZD48L0NpdGU+PC9FbmROb3RlPn==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NYW5kb2xhPC9BdXRob3I+PFllYXI+MjAwMzwvWWVhcj48
UmVjTnVtPjM2MDY8L1JlY051bT48RGlzcGxheVRleHQ+PHN0eWxlIGZhY2U9InN1cGVyc2NyaXB0
Ij5bMTddPC9zdHlsZT48L0Rpc3BsYXlUZXh0PjxyZWNvcmQ+PHJlYy1udW1iZXI+MzYwNjwvcmVj
LW51bWJlcj48Zm9yZWlnbi1rZXlzPjxrZXkgYXBwPSJFTiIgZGItaWQ9ImY5MHRheHJkNmEwcnI4
ZTlyZThwZTV0eDVleHBzdzBhNTB2ZSI+MzYwNjwva2V5PjwvZm9yZWlnbi1rZXlzPjxyZWYtdHlw
ZSBuYW1lPSJKb3VybmFsIEFydGljbGUiPjE3PC9yZWYtdHlwZT48Y29udHJpYnV0b3JzPjxhdXRo
b3JzPjxhdXRob3I+TWFuZG9sYSwgTWljaGFlbCBWLjwvYXV0aG9yPjxhdXRob3I+U3RvZWhsbWFj
aGVyLCBKYW48L2F1dGhvcj48YXV0aG9yPk11bGxlci1XZWVrcywgU3VzYW48L2F1dGhvcj48YXV0
aG9yPkNlc2Fyb25lLCBHcmVnb3J5PC9hdXRob3I+PGF1dGhvcj5ZdSwgTWltaSBDLjwvYXV0aG9y
PjxhdXRob3I+TGVueiwgSGVpbnotSm9zZWY8L2F1dGhvcj48YXV0aG9yPkxhZG5lciwgUm9iZXJ0
IEQuPC9hdXRob3I+PC9hdXRob3JzPjwvY29udHJpYnV0b3JzPjx0aXRsZXM+PHRpdGxlPkEgbm92
ZWwgc2luZ2xlIG51Y2xlb3RpZGUgcG9seW1vcnBoaXNtIHdpdGhpbiB0aGUgNSZhcG9zOyB0YW5k
ZW0gcmVwZWF0IHBvbHltb3JwaGlzbSBvZiB0aGUgdGh5bWlkeWxhdGUgc3ludGhhc2UgZ2VuZSBh
Ym9saXNoZXMgVVNGLTEgYmluZGluZyBhbmQgYWx0ZXJzIHRyYW5zY3JpcHRpb25hbCBhY3Rpdml0
eTwvdGl0bGU+PHNlY29uZGFyeS10aXRsZT5DYW5jZXIgcmVzZWFyY2g8L3NlY29uZGFyeS10aXRs
ZT48c2hvcnQtdGl0bGU+TWFuZG9sYSwgU3RvZWhsbWFjaGVyIGV0IGFsLiAyMDAzIOKAkyBBIG5v
dmVsIHNpbmdsZSBudWNsZW90aWRlIHBvbHltb3JwaGlzbTwvc2hvcnQtdGl0bGU+PC90aXRsZXM+
PHBlcmlvZGljYWw+PGZ1bGwtdGl0bGU+Q2FuY2VyIHJlc2VhcmNoPC9mdWxsLXRpdGxlPjwvcGVy
aW9kaWNhbD48cGFnZXM+Mjg5OOKAkzI5MDQ8L3BhZ2VzPjx2b2x1bWU+NjM8L3ZvbHVtZT48bnVt
YmVyPjExPC9udW1iZXI+PGtleXdvcmRzPjxrZXl3b3JkPkJhc2UgU2VxdWVuY2U8L2tleXdvcmQ+
PGtleXdvcmQ+QmluZGluZyBTaXRlczwva2V5d29yZD48a2V5d29yZD5ETkEtQmluZGluZyBQcm90
ZWluczwva2V5d29yZD48a2V5d29yZD5FLUJveCBFbGVtZW50czwva2V5d29yZD48a2V5d29yZD5F
dGhuaWMgR3JvdXBzL2dlbmV0aWNzPC9rZXl3b3JkPjxrZXl3b3JkPkdlbmVzLCBSZXBvcnRlcjwv
a2V5d29yZD48a2V5d29yZD5IdW1hbnM8L2tleXdvcmQ+PGtleXdvcmQ+THVjaWZlcmFzZXMvZ2Vu
ZXRpY3M8L2tleXdvcmQ+PGtleXdvcmQ+TW9sZWN1bGFyIFNlcXVlbmNlIERhdGE8L2tleXdvcmQ+
PGtleXdvcmQ+UG9seW1vcnBoaXNtLCBSZXN0cmljdGlvbiBGcmFnbWVudCBMZW5ndGg8L2tleXdv
cmQ+PGtleXdvcmQ+UG9seW1vcnBoaXNtLCBTaW5nbGUgTnVjbGVvdGlkZS9nZW5ldGljczwva2V5
d29yZD48a2V5d29yZD5SZWd1bGF0b3J5IFNlcXVlbmNlcywgTnVjbGVpYyBBY2lkPC9rZXl3b3Jk
PjxrZXl3b3JkPlRhbmRlbSBSZXBlYXQgU2VxdWVuY2VzL2dlbmV0aWNzPC9rZXl3b3JkPjxrZXl3
b3JkPlRoeW1pZHlsYXRlIFN5bnRoYXNlL2dlbmV0aWNzPC9rZXl3b3JkPjxrZXl3b3JkPlRyYW5z
Y3JpcHRpb24gRmFjdG9ycy9hbnRhZ29uaXN0cyAmYW1wOyBpbmhpYml0b3JzL2dlbmV0aWNzL21l
dGFib2xpc208L2tleXdvcmQ+PGtleXdvcmQ+VHJhbnNjcmlwdGlvbmFsIEFjdGl2YXRpb248L2tl
eXdvcmQ+PGtleXdvcmQ+VXBzdHJlYW0gU3RpbXVsYXRvcnkgRmFjdG9yczwva2V5d29yZD48L2tl
eXdvcmRzPjxkYXRlcz48eWVhcj4yMDAzPC95ZWFyPjwvZGF0ZXM+PGlzYm4+MDAwOC01NDcyPC9p
c2JuPjxhY2Nlc3Npb24tbnVtPjEyNzgyNTk2PC9hY2Nlc3Npb24tbnVtPjx1cmxzPjwvdXJscz48
Y3VzdG9tMj4xMjc4MjU5NjwvY3VzdG9tMj48cmVtb3RlLWRhdGFiYXNlLW5hbWU+UHViTWVkPC9y
ZW1vdGUtZGF0YWJhc2UtbmFtZT48L3JlY29yZD48L0NpdGU+PC9FbmROb3RlPn==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7]</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and leading to conversion of the transcriptional activity from a 3R to a 2R. The third polymorphism is located on the 3’ UTR (rs34489327</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National Center for Biotechnology Information&lt;/Author&gt;&lt;Year&gt;2017&lt;/Year&gt;&lt;RecNum&gt;9187&lt;/RecNum&gt;&lt;DisplayText&gt;&lt;style face="superscript"&gt;[14]&lt;/style&gt;&lt;/DisplayText&gt;&lt;record&gt;&lt;rec-number&gt;9187&lt;/rec-number&gt;&lt;foreign-keys&gt;&lt;key app="EN" db-id="f90taxrd6a0rr8e9re8pe5tx5expsw0a50ve"&gt;9187&lt;/key&gt;&lt;/foreign-keys&gt;&lt;ref-type name="Web Page"&gt;12&lt;/ref-type&gt;&lt;contributors&gt;&lt;authors&gt;&lt;author&gt;National Center for Biotechnology Information, U.S. National Library of Medicine&lt;/author&gt;&lt;/authors&gt;&lt;/contributors&gt;&lt;titles&gt;&lt;/titles&gt;&lt;dates&gt;&lt;year&gt;2017&lt;/year&gt;&lt;/dates&gt;&lt;urls&gt;&lt;related-urls&gt;&lt;url&gt;https://www.ncbi.nlm.nih.gov/pubmed&lt;/url&gt;&lt;/related-urls&gt;&lt;/urls&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4]</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and is a 6bp insertion linked to stabilization of the mRNA transcript</w:t>
      </w:r>
      <w:r w:rsidR="00143BD3" w:rsidRPr="006B505E">
        <w:rPr>
          <w:rFonts w:ascii="Book Antiqua" w:hAnsi="Book Antiqua"/>
          <w:sz w:val="24"/>
          <w:szCs w:val="24"/>
          <w:lang w:val="en-US"/>
        </w:rPr>
        <w:fldChar w:fldCharType="begin">
          <w:fldData xml:space="preserve">PEVuZE5vdGU+PENpdGU+PEF1dGhvcj5NYW5kb2xhPC9BdXRob3I+PFllYXI+MjAwNDwvWWVhcj48
UmVjTnVtPjEwMTc0PC9SZWNOdW0+PERpc3BsYXlUZXh0PjxzdHlsZSBmYWNlPSJzdXBlcnNjcmlw
dCI+WzE4LDE5XTwvc3R5bGU+PC9EaXNwbGF5VGV4dD48cmVjb3JkPjxyZWMtbnVtYmVyPjEwMTc0
PC9yZWMtbnVtYmVyPjxmb3JlaWduLWtleXM+PGtleSBhcHA9IkVOIiBkYi1pZD0iZjkwdGF4cmQ2
YTBycjhlOXJlOHBlNXR4NWV4cHN3MGE1MHZlIj4xMDE3NDwva2V5PjwvZm9yZWlnbi1rZXlzPjxy
ZWYtdHlwZSBuYW1lPSJKb3VybmFsIEFydGljbGUiPjE3PC9yZWYtdHlwZT48Y29udHJpYnV0b3Jz
PjxhdXRob3JzPjxhdXRob3I+TWFuZG9sYSwgTS4gVi48L2F1dGhvcj48YXV0aG9yPlN0b2VobG1h
Y2hlciwgSi48L2F1dGhvcj48YXV0aG9yPlpoYW5nLCBXLjwvYXV0aG9yPjxhdXRob3I+R3Jvc2hl
biwgUy48L2F1dGhvcj48YXV0aG9yPll1LCBNLiBDLjwvYXV0aG9yPjxhdXRob3I+SXFiYWwsIFMu
PC9hdXRob3I+PGF1dGhvcj5MZW56LCBILiBKLjwvYXV0aG9yPjxhdXRob3I+TGFkbmVyLCBSLiBE
LjwvYXV0aG9yPjwvYXV0aG9ycz48L2NvbnRyaWJ1dG9ycz48dGl0bGVzPjx0aXRsZT5BIDYgYnAg
cG9seW1vcnBoaXNtIGluIHRoZSB0aHltaWR5bGF0ZSBzeW50aGFzZSBnZW5lIGNhdXNlcyBtZXNz
YWdlIGluc3RhYmlsaXR5IGFuZCBpcyBhc3NvY2lhdGVkIHdpdGggZGVjcmVhc2VkIGludHJhdHVt
b3JhbCBUUyBtUk5BIGxldmVsczwvdGl0bGU+PHNlY29uZGFyeS10aXRsZT5QaGFybWFjb2dlbmV0
aWNzPC9zZWNvbmRhcnktdGl0bGU+PC90aXRsZXM+PHBlcmlvZGljYWw+PGZ1bGwtdGl0bGU+UGhh
cm1hY29nZW5ldGljczwvZnVsbC10aXRsZT48L3BlcmlvZGljYWw+PHBhZ2VzPjMxOS0yNzwvcGFn
ZXM+PHZvbHVtZT4xNDwvdm9sdW1lPjxudW1iZXI+NTwvbnVtYmVyPjxrZXl3b3Jkcz48a2V5d29y
ZD4zJmFwb3M7IFVudHJhbnNsYXRlZCBSZWdpb25zPC9rZXl3b3JkPjxrZXl3b3JkPkJhc2UgU2Vx
dWVuY2U8L2tleXdvcmQ+PGtleXdvcmQ+Q2VsbCBMaW5lPC9rZXl3b3JkPjxrZXl3b3JkPkNvbG9y
ZWN0YWwgTmVvcGxhc21zPC9rZXl3b3JkPjxrZXl3b3JkPkROQSBQcmltZXJzPC9rZXl3b3JkPjxr
ZXl3b3JkPkVuaGFuY2VyIEVsZW1lbnRzLCBHZW5ldGljPC9rZXl3b3JkPjxrZXl3b3JkPkV0aG5p
YyBHcm91cHM8L2tleXdvcmQ+PGtleXdvcmQ+SHVtYW5zPC9rZXl3b3JkPjxrZXl3b3JkPlBvbHlt
b3JwaGlzbSwgR2VuZXRpYzwva2V5d29yZD48a2V5d29yZD5STkEsIE1lc3Nlbmdlcjwva2V5d29y
ZD48a2V5d29yZD5SZXZlcnNlIFRyYW5zY3JpcHRhc2UgUG9seW1lcmFzZSBDaGFpbiBSZWFjdGlv
bjwva2V5d29yZD48a2V5d29yZD5TZXF1ZW5jZSBEZWxldGlvbjwva2V5d29yZD48a2V5d29yZD5U
YW5kZW0gUmVwZWF0IFNlcXVlbmNlczwva2V5d29yZD48a2V5d29yZD5UaHltaWR5bGF0ZSBTeW50
aGFzZTwva2V5d29yZD48L2tleXdvcmRzPjxkYXRlcz48eWVhcj4yMDA0PC95ZWFyPjxwdWItZGF0
ZXM+PGRhdGU+TWF5PC9kYXRlPjwvcHViLWRhdGVzPjwvZGF0ZXM+PGlzYm4+MDk2MC0zMTRYPC9p
c2JuPjxhY2Nlc3Npb24tbnVtPjE1MTE1OTE4PC9hY2Nlc3Npb24tbnVtPjx1cmxzPjxyZWxhdGVk
LXVybHM+PHVybD5odHRwczovL3d3dy5uY2JpLm5sbS5uaWguZ292L3B1Ym1lZC8xNTExNTkxODwv
dXJsPjwvcmVsYXRlZC11cmxzPjwvdXJscz48bGFuZ3VhZ2U+ZW5nPC9sYW5ndWFnZT48L3JlY29y
ZD48L0NpdGU+PENpdGU+PEF1dGhvcj5VbHJpY2g8L0F1dGhvcj48WWVhcj4yMDAwPC9ZZWFyPjxS
ZWNOdW0+MzcxNjwvUmVjTnVtPjxyZWNvcmQ+PHJlYy1udW1iZXI+MzcxNjwvcmVjLW51bWJlcj48
Zm9yZWlnbi1rZXlzPjxrZXkgYXBwPSJFTiIgZGItaWQ9ImY5MHRheHJkNmEwcnI4ZTlyZThwZTV0
eDVleHBzdzBhNTB2ZSI+MzcxNjwva2V5PjwvZm9yZWlnbi1rZXlzPjxyZWYtdHlwZSBuYW1lPSJK
b3VybmFsIEFydGljbGUiPjE3PC9yZWYtdHlwZT48Y29udHJpYnV0b3JzPjxhdXRob3JzPjxhdXRo
b3I+VWxyaWNoLCBDLiBNLjwvYXV0aG9yPjxhdXRob3I+QmlnbGVyLCBKLjwvYXV0aG9yPjxhdXRo
b3I+VmVsaWNlciwgQy4gTS48L2F1dGhvcj48YXV0aG9yPkdyZWVuZSwgRS4gQS48L2F1dGhvcj48
YXV0aG9yPkZhcmluLCBGLiBNLjwvYXV0aG9yPjxhdXRob3I+UG90dGVyLCBKLiBELjwvYXV0aG9y
PjwvYXV0aG9ycz48L2NvbnRyaWJ1dG9ycz48dGl0bGVzPjx0aXRsZT5TZWFyY2hpbmcgZXhwcmVz
c2VkIHNlcXVlbmNlIHRhZyBkYXRhYmFzZXM6IGRpc2NvdmVyeSBhbmQgY29uZmlybWF0aW9uIG9m
IGEgY29tbW9uIHBvbHltb3JwaGlzbSBpbiB0aGUgdGh5bWlkeWxhdGUgc3ludGhhc2UgZ2VuZTwv
dGl0bGU+PHNlY29uZGFyeS10aXRsZT5DYW5jZXIgZXBpZGVtaW9sb2d5LCBiaW9tYXJrZXJzICZh
bXA7IHByZXZlbnRpb248L3NlY29uZGFyeS10aXRsZT48c2hvcnQtdGl0bGU+VWxyaWNoLCBCaWds
ZXIgZXQgYWwuIDIwMDAg4oCTIFNlYXJjaGluZyBleHByZXNzZWQgc2VxdWVuY2UgdGFnIGRhdGFi
YXNlczwvc2hvcnQtdGl0bGU+PC90aXRsZXM+PHBlcmlvZGljYWw+PGZ1bGwtdGl0bGU+Q2FuY2Vy
IGVwaWRlbWlvbG9neSwgYmlvbWFya2VycyAmYW1wOyBwcmV2ZW50aW9uPC9mdWxsLXRpdGxlPjwv
cGVyaW9kaWNhbD48cGFnZXM+MTM4MeKAkzEzODU8L3BhZ2VzPjx2b2x1bWU+OTwvdm9sdW1lPjxu
dW1iZXI+MTI8L251bWJlcj48a2V5d29yZHM+PGtleXdvcmQ+RGF0YWJhc2VzLCBGYWN0dWFsPC9r
ZXl3b3JkPjxrZXl3b3JkPkV1cm9wZWFuIENvbnRpbmVudGFsIEFuY2VzdHJ5IEdyb3VwL2dlbmV0
aWNzPC9rZXl3b3JkPjxrZXl3b3JkPkV4cHJlc3NlZCBTZXF1ZW5jZSBUYWdzPC9rZXl3b3JkPjxr
ZXl3b3JkPkh1bWFuczwva2V5d29yZD48a2V5d29yZD5Nb2xlY3VsYXIgU2VxdWVuY2UgRGF0YTwv
a2V5d29yZD48a2V5d29yZD5Qb2x5bW9ycGhpc20sIEdlbmV0aWMvZ2VuZXRpY3M8L2tleXdvcmQ+
PGtleXdvcmQ+U2VxdWVuY2UgQWxpZ25tZW50L21ldGhvZHM8L2tleXdvcmQ+PGtleXdvcmQ+VGh5
bWlkeWxhdGUgU3ludGhhc2UvZ2VuZXRpY3M8L2tleXdvcmQ+PC9rZXl3b3Jkcz48ZGF0ZXM+PHll
YXI+MjAwMDwveWVhcj48L2RhdGVzPjxpc2JuPjEwNTUtOTk2NTwvaXNibj48YWNjZXNzaW9uLW51
bT4xMTE0MjQyNjwvYWNjZXNzaW9uLW51bT48dXJscz48L3VybHM+PGN1c3RvbTI+MTExNDI0MjY8
L2N1c3RvbTI+PHJlbW90ZS1kYXRhYmFzZS1uYW1lPlB1Yk1lZDwvcmVtb3RlLWRhdGFiYXNlLW5h
bWU+PC9yZWNvcmQ+PC9DaXRlPjwvRW5kTm90ZT4A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NYW5kb2xhPC9BdXRob3I+PFllYXI+MjAwNDwvWWVhcj48
UmVjTnVtPjEwMTc0PC9SZWNOdW0+PERpc3BsYXlUZXh0PjxzdHlsZSBmYWNlPSJzdXBlcnNjcmlw
dCI+WzE4LDE5XTwvc3R5bGU+PC9EaXNwbGF5VGV4dD48cmVjb3JkPjxyZWMtbnVtYmVyPjEwMTc0
PC9yZWMtbnVtYmVyPjxmb3JlaWduLWtleXM+PGtleSBhcHA9IkVOIiBkYi1pZD0iZjkwdGF4cmQ2
YTBycjhlOXJlOHBlNXR4NWV4cHN3MGE1MHZlIj4xMDE3NDwva2V5PjwvZm9yZWlnbi1rZXlzPjxy
ZWYtdHlwZSBuYW1lPSJKb3VybmFsIEFydGljbGUiPjE3PC9yZWYtdHlwZT48Y29udHJpYnV0b3Jz
PjxhdXRob3JzPjxhdXRob3I+TWFuZG9sYSwgTS4gVi48L2F1dGhvcj48YXV0aG9yPlN0b2VobG1h
Y2hlciwgSi48L2F1dGhvcj48YXV0aG9yPlpoYW5nLCBXLjwvYXV0aG9yPjxhdXRob3I+R3Jvc2hl
biwgUy48L2F1dGhvcj48YXV0aG9yPll1LCBNLiBDLjwvYXV0aG9yPjxhdXRob3I+SXFiYWwsIFMu
PC9hdXRob3I+PGF1dGhvcj5MZW56LCBILiBKLjwvYXV0aG9yPjxhdXRob3I+TGFkbmVyLCBSLiBE
LjwvYXV0aG9yPjwvYXV0aG9ycz48L2NvbnRyaWJ1dG9ycz48dGl0bGVzPjx0aXRsZT5BIDYgYnAg
cG9seW1vcnBoaXNtIGluIHRoZSB0aHltaWR5bGF0ZSBzeW50aGFzZSBnZW5lIGNhdXNlcyBtZXNz
YWdlIGluc3RhYmlsaXR5IGFuZCBpcyBhc3NvY2lhdGVkIHdpdGggZGVjcmVhc2VkIGludHJhdHVt
b3JhbCBUUyBtUk5BIGxldmVsczwvdGl0bGU+PHNlY29uZGFyeS10aXRsZT5QaGFybWFjb2dlbmV0
aWNzPC9zZWNvbmRhcnktdGl0bGU+PC90aXRsZXM+PHBlcmlvZGljYWw+PGZ1bGwtdGl0bGU+UGhh
cm1hY29nZW5ldGljczwvZnVsbC10aXRsZT48L3BlcmlvZGljYWw+PHBhZ2VzPjMxOS0yNzwvcGFn
ZXM+PHZvbHVtZT4xNDwvdm9sdW1lPjxudW1iZXI+NTwvbnVtYmVyPjxrZXl3b3Jkcz48a2V5d29y
ZD4zJmFwb3M7IFVudHJhbnNsYXRlZCBSZWdpb25zPC9rZXl3b3JkPjxrZXl3b3JkPkJhc2UgU2Vx
dWVuY2U8L2tleXdvcmQ+PGtleXdvcmQ+Q2VsbCBMaW5lPC9rZXl3b3JkPjxrZXl3b3JkPkNvbG9y
ZWN0YWwgTmVvcGxhc21zPC9rZXl3b3JkPjxrZXl3b3JkPkROQSBQcmltZXJzPC9rZXl3b3JkPjxr
ZXl3b3JkPkVuaGFuY2VyIEVsZW1lbnRzLCBHZW5ldGljPC9rZXl3b3JkPjxrZXl3b3JkPkV0aG5p
YyBHcm91cHM8L2tleXdvcmQ+PGtleXdvcmQ+SHVtYW5zPC9rZXl3b3JkPjxrZXl3b3JkPlBvbHlt
b3JwaGlzbSwgR2VuZXRpYzwva2V5d29yZD48a2V5d29yZD5STkEsIE1lc3Nlbmdlcjwva2V5d29y
ZD48a2V5d29yZD5SZXZlcnNlIFRyYW5zY3JpcHRhc2UgUG9seW1lcmFzZSBDaGFpbiBSZWFjdGlv
bjwva2V5d29yZD48a2V5d29yZD5TZXF1ZW5jZSBEZWxldGlvbjwva2V5d29yZD48a2V5d29yZD5U
YW5kZW0gUmVwZWF0IFNlcXVlbmNlczwva2V5d29yZD48a2V5d29yZD5UaHltaWR5bGF0ZSBTeW50
aGFzZTwva2V5d29yZD48L2tleXdvcmRzPjxkYXRlcz48eWVhcj4yMDA0PC95ZWFyPjxwdWItZGF0
ZXM+PGRhdGU+TWF5PC9kYXRlPjwvcHViLWRhdGVzPjwvZGF0ZXM+PGlzYm4+MDk2MC0zMTRYPC9p
c2JuPjxhY2Nlc3Npb24tbnVtPjE1MTE1OTE4PC9hY2Nlc3Npb24tbnVtPjx1cmxzPjxyZWxhdGVk
LXVybHM+PHVybD5odHRwczovL3d3dy5uY2JpLm5sbS5uaWguZ292L3B1Ym1lZC8xNTExNTkxODwv
dXJsPjwvcmVsYXRlZC11cmxzPjwvdXJscz48bGFuZ3VhZ2U+ZW5nPC9sYW5ndWFnZT48L3JlY29y
ZD48L0NpdGU+PENpdGU+PEF1dGhvcj5VbHJpY2g8L0F1dGhvcj48WWVhcj4yMDAwPC9ZZWFyPjxS
ZWNOdW0+MzcxNjwvUmVjTnVtPjxyZWNvcmQ+PHJlYy1udW1iZXI+MzcxNjwvcmVjLW51bWJlcj48
Zm9yZWlnbi1rZXlzPjxrZXkgYXBwPSJFTiIgZGItaWQ9ImY5MHRheHJkNmEwcnI4ZTlyZThwZTV0
eDVleHBzdzBhNTB2ZSI+MzcxNjwva2V5PjwvZm9yZWlnbi1rZXlzPjxyZWYtdHlwZSBuYW1lPSJK
b3VybmFsIEFydGljbGUiPjE3PC9yZWYtdHlwZT48Y29udHJpYnV0b3JzPjxhdXRob3JzPjxhdXRo
b3I+VWxyaWNoLCBDLiBNLjwvYXV0aG9yPjxhdXRob3I+QmlnbGVyLCBKLjwvYXV0aG9yPjxhdXRo
b3I+VmVsaWNlciwgQy4gTS48L2F1dGhvcj48YXV0aG9yPkdyZWVuZSwgRS4gQS48L2F1dGhvcj48
YXV0aG9yPkZhcmluLCBGLiBNLjwvYXV0aG9yPjxhdXRob3I+UG90dGVyLCBKLiBELjwvYXV0aG9y
PjwvYXV0aG9ycz48L2NvbnRyaWJ1dG9ycz48dGl0bGVzPjx0aXRsZT5TZWFyY2hpbmcgZXhwcmVz
c2VkIHNlcXVlbmNlIHRhZyBkYXRhYmFzZXM6IGRpc2NvdmVyeSBhbmQgY29uZmlybWF0aW9uIG9m
IGEgY29tbW9uIHBvbHltb3JwaGlzbSBpbiB0aGUgdGh5bWlkeWxhdGUgc3ludGhhc2UgZ2VuZTwv
dGl0bGU+PHNlY29uZGFyeS10aXRsZT5DYW5jZXIgZXBpZGVtaW9sb2d5LCBiaW9tYXJrZXJzICZh
bXA7IHByZXZlbnRpb248L3NlY29uZGFyeS10aXRsZT48c2hvcnQtdGl0bGU+VWxyaWNoLCBCaWds
ZXIgZXQgYWwuIDIwMDAg4oCTIFNlYXJjaGluZyBleHByZXNzZWQgc2VxdWVuY2UgdGFnIGRhdGFi
YXNlczwvc2hvcnQtdGl0bGU+PC90aXRsZXM+PHBlcmlvZGljYWw+PGZ1bGwtdGl0bGU+Q2FuY2Vy
IGVwaWRlbWlvbG9neSwgYmlvbWFya2VycyAmYW1wOyBwcmV2ZW50aW9uPC9mdWxsLXRpdGxlPjwv
cGVyaW9kaWNhbD48cGFnZXM+MTM4MeKAkzEzODU8L3BhZ2VzPjx2b2x1bWU+OTwvdm9sdW1lPjxu
dW1iZXI+MTI8L251bWJlcj48a2V5d29yZHM+PGtleXdvcmQ+RGF0YWJhc2VzLCBGYWN0dWFsPC9r
ZXl3b3JkPjxrZXl3b3JkPkV1cm9wZWFuIENvbnRpbmVudGFsIEFuY2VzdHJ5IEdyb3VwL2dlbmV0
aWNzPC9rZXl3b3JkPjxrZXl3b3JkPkV4cHJlc3NlZCBTZXF1ZW5jZSBUYWdzPC9rZXl3b3JkPjxr
ZXl3b3JkPkh1bWFuczwva2V5d29yZD48a2V5d29yZD5Nb2xlY3VsYXIgU2VxdWVuY2UgRGF0YTwv
a2V5d29yZD48a2V5d29yZD5Qb2x5bW9ycGhpc20sIEdlbmV0aWMvZ2VuZXRpY3M8L2tleXdvcmQ+
PGtleXdvcmQ+U2VxdWVuY2UgQWxpZ25tZW50L21ldGhvZHM8L2tleXdvcmQ+PGtleXdvcmQ+VGh5
bWlkeWxhdGUgU3ludGhhc2UvZ2VuZXRpY3M8L2tleXdvcmQ+PC9rZXl3b3Jkcz48ZGF0ZXM+PHll
YXI+MjAwMDwveWVhcj48L2RhdGVzPjxpc2JuPjEwNTUtOTk2NTwvaXNibj48YWNjZXNzaW9uLW51
bT4xMTE0MjQyNjwvYWNjZXNzaW9uLW51bT48dXJscz48L3VybHM+PGN1c3RvbTI+MTExNDI0MjY8
L2N1c3RvbTI+PHJlbW90ZS1kYXRhYmFzZS1uYW1lPlB1Yk1lZDwvcmVtb3RlLWRhdGFiYXNlLW5h
bWU+PC9yZWNvcmQ+PC9DaXRlPjwvRW5kTm90ZT4A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18,19]</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The above polymorphisms produce three genotypes: ins/ins (homozygous for insertion of 6bp), del/del (homozygous for deletion of the 6bp) and ins/del (heterozygous).</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 xml:space="preserve">This study aims to investigate the associations of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LOH, </w:t>
      </w:r>
      <w:r w:rsidRPr="006B505E">
        <w:rPr>
          <w:rFonts w:ascii="Book Antiqua" w:hAnsi="Book Antiqua"/>
          <w:i/>
          <w:sz w:val="24"/>
          <w:szCs w:val="24"/>
          <w:lang w:val="en-US"/>
        </w:rPr>
        <w:t>KRAS</w:t>
      </w:r>
      <w:r w:rsidRPr="006B505E">
        <w:rPr>
          <w:rFonts w:ascii="Book Antiqua" w:hAnsi="Book Antiqua"/>
          <w:sz w:val="24"/>
          <w:szCs w:val="24"/>
          <w:lang w:val="en-US"/>
        </w:rPr>
        <w:t xml:space="preserve"> / </w:t>
      </w:r>
      <w:r w:rsidRPr="006B505E">
        <w:rPr>
          <w:rFonts w:ascii="Book Antiqua" w:hAnsi="Book Antiqua"/>
          <w:i/>
          <w:sz w:val="24"/>
          <w:szCs w:val="24"/>
          <w:lang w:val="en-US"/>
        </w:rPr>
        <w:t>BRAF</w:t>
      </w:r>
      <w:r w:rsidRPr="006B505E">
        <w:rPr>
          <w:rFonts w:ascii="Book Antiqua" w:hAnsi="Book Antiqua"/>
          <w:sz w:val="24"/>
          <w:szCs w:val="24"/>
          <w:lang w:val="en-US"/>
        </w:rPr>
        <w:t xml:space="preserve"> mutations and clinicopathologic characteristics with the survival outcomes of patients with mCRC treated with 1</w:t>
      </w:r>
      <w:r w:rsidRPr="006B505E">
        <w:rPr>
          <w:rFonts w:ascii="Book Antiqua" w:hAnsi="Book Antiqua"/>
          <w:sz w:val="24"/>
          <w:szCs w:val="24"/>
          <w:vertAlign w:val="superscript"/>
          <w:lang w:val="en-US"/>
        </w:rPr>
        <w:t>st</w:t>
      </w:r>
      <w:r w:rsidRPr="006B505E">
        <w:rPr>
          <w:rFonts w:ascii="Book Antiqua" w:hAnsi="Book Antiqua"/>
          <w:sz w:val="24"/>
          <w:szCs w:val="24"/>
          <w:lang w:val="en-US"/>
        </w:rPr>
        <w:t xml:space="preserve"> line fluo</w:t>
      </w:r>
      <w:r w:rsidR="00215F11" w:rsidRPr="006B505E">
        <w:rPr>
          <w:rFonts w:ascii="Book Antiqua" w:hAnsi="Book Antiqua"/>
          <w:sz w:val="24"/>
          <w:szCs w:val="24"/>
          <w:lang w:val="en-US"/>
        </w:rPr>
        <w:t>ro</w:t>
      </w:r>
      <w:r w:rsidRPr="006B505E">
        <w:rPr>
          <w:rFonts w:ascii="Book Antiqua" w:hAnsi="Book Antiqua"/>
          <w:sz w:val="24"/>
          <w:szCs w:val="24"/>
          <w:lang w:val="en-US"/>
        </w:rPr>
        <w:t>pyrimidine–based chemotherapy.</w:t>
      </w: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t>MATERIALS AND METHODS</w:t>
      </w:r>
    </w:p>
    <w:p w:rsidR="00244A17" w:rsidRPr="006B505E" w:rsidRDefault="00244A17" w:rsidP="006B505E">
      <w:pPr>
        <w:pStyle w:val="NoSpacing"/>
        <w:spacing w:line="360" w:lineRule="auto"/>
        <w:jc w:val="both"/>
        <w:rPr>
          <w:rFonts w:ascii="Book Antiqua" w:hAnsi="Book Antiqua"/>
          <w:b/>
          <w:i/>
          <w:sz w:val="24"/>
          <w:szCs w:val="24"/>
          <w:lang w:val="en-US"/>
        </w:rPr>
      </w:pPr>
      <w:r w:rsidRPr="006B505E">
        <w:rPr>
          <w:rFonts w:ascii="Book Antiqua" w:hAnsi="Book Antiqua"/>
          <w:b/>
          <w:i/>
          <w:sz w:val="24"/>
          <w:szCs w:val="24"/>
          <w:lang w:val="en-US"/>
        </w:rPr>
        <w:t xml:space="preserve">Patients and </w:t>
      </w:r>
      <w:r w:rsidR="00476955" w:rsidRPr="006B505E">
        <w:rPr>
          <w:rFonts w:ascii="Book Antiqua" w:hAnsi="Book Antiqua"/>
          <w:b/>
          <w:i/>
          <w:sz w:val="24"/>
          <w:szCs w:val="24"/>
          <w:lang w:val="en-US"/>
        </w:rPr>
        <w:t>clinical data</w:t>
      </w:r>
    </w:p>
    <w:p w:rsidR="00244A17" w:rsidRPr="006B505E" w:rsidRDefault="00244A17" w:rsidP="006B505E">
      <w:pPr>
        <w:pStyle w:val="NoSpacing"/>
        <w:spacing w:line="360" w:lineRule="auto"/>
        <w:jc w:val="both"/>
        <w:rPr>
          <w:rFonts w:ascii="Book Antiqua" w:hAnsi="Book Antiqua"/>
          <w:bCs/>
          <w:sz w:val="24"/>
          <w:szCs w:val="24"/>
          <w:lang w:val="en-US"/>
        </w:rPr>
      </w:pPr>
      <w:r w:rsidRPr="006B505E">
        <w:rPr>
          <w:rFonts w:ascii="Book Antiqua" w:hAnsi="Book Antiqua"/>
          <w:bCs/>
          <w:sz w:val="24"/>
          <w:szCs w:val="24"/>
          <w:lang w:val="en-US"/>
        </w:rPr>
        <w:t xml:space="preserve">This was a retrospective study carried out by a single institution (University General Hospital “ATTIKON”). Clinical data were collected from records of consecutive patients with mCRC treated with fluoropyrimidine-based chemotherapy from 1/2005 to 1/2007. Formalin-fixed paraffin-embedded tissues (FFPE) from consecutive patients with mCRC were retrieved for analysis. </w:t>
      </w:r>
    </w:p>
    <w:p w:rsidR="00244A17" w:rsidRPr="006B505E" w:rsidRDefault="00244A17" w:rsidP="006B505E">
      <w:pPr>
        <w:pStyle w:val="NoSpacing"/>
        <w:spacing w:line="360" w:lineRule="auto"/>
        <w:ind w:firstLineChars="100" w:firstLine="240"/>
        <w:jc w:val="both"/>
        <w:rPr>
          <w:rFonts w:ascii="Book Antiqua" w:hAnsi="Book Antiqua"/>
          <w:bCs/>
          <w:sz w:val="24"/>
          <w:szCs w:val="24"/>
          <w:lang w:val="en-US"/>
        </w:rPr>
      </w:pPr>
      <w:r w:rsidRPr="006B505E">
        <w:rPr>
          <w:rFonts w:ascii="Book Antiqua" w:hAnsi="Book Antiqua"/>
          <w:bCs/>
          <w:sz w:val="24"/>
          <w:szCs w:val="24"/>
          <w:lang w:val="en-US"/>
        </w:rPr>
        <w:t xml:space="preserve">The study protocol was approved by the Institutional Review Board and Ethical Committee (University General Hospital “ATTIKON”, Athens, Greece). </w:t>
      </w:r>
    </w:p>
    <w:p w:rsidR="00C65A76" w:rsidRPr="006B505E" w:rsidRDefault="00C65A76" w:rsidP="006B505E">
      <w:pPr>
        <w:pStyle w:val="NoSpacing"/>
        <w:spacing w:line="360" w:lineRule="auto"/>
        <w:jc w:val="both"/>
        <w:rPr>
          <w:rFonts w:ascii="Book Antiqua" w:hAnsi="Book Antiqua"/>
          <w:b/>
          <w:i/>
          <w:sz w:val="24"/>
          <w:szCs w:val="24"/>
          <w:lang w:val="en-US"/>
        </w:rPr>
      </w:pPr>
    </w:p>
    <w:p w:rsidR="00244A17" w:rsidRPr="006B505E" w:rsidRDefault="00244A17" w:rsidP="006B505E">
      <w:pPr>
        <w:pStyle w:val="NoSpacing"/>
        <w:spacing w:line="360" w:lineRule="auto"/>
        <w:jc w:val="both"/>
        <w:rPr>
          <w:rFonts w:ascii="Book Antiqua" w:hAnsi="Book Antiqua"/>
          <w:b/>
          <w:i/>
          <w:sz w:val="24"/>
          <w:szCs w:val="24"/>
          <w:lang w:val="en-US"/>
        </w:rPr>
      </w:pPr>
      <w:r w:rsidRPr="006B505E">
        <w:rPr>
          <w:rFonts w:ascii="Book Antiqua" w:hAnsi="Book Antiqua"/>
          <w:b/>
          <w:i/>
          <w:sz w:val="24"/>
          <w:szCs w:val="24"/>
          <w:lang w:val="en-US"/>
        </w:rPr>
        <w:t>DNA extraction</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Five 5</w:t>
      </w:r>
      <w:r w:rsidRPr="006B505E">
        <w:rPr>
          <w:rFonts w:ascii="Book Antiqua" w:hAnsi="Book Antiqua"/>
          <w:sz w:val="24"/>
          <w:szCs w:val="24"/>
        </w:rPr>
        <w:t>μ</w:t>
      </w:r>
      <w:r w:rsidRPr="006B505E">
        <w:rPr>
          <w:rFonts w:ascii="Book Antiqua" w:hAnsi="Book Antiqua"/>
          <w:sz w:val="24"/>
          <w:szCs w:val="24"/>
          <w:lang w:val="en-US"/>
        </w:rPr>
        <w:t>m thick FFPE sections from a site containing at least 30% of malignant cells were used for DNA extraction using a commercially available kit (Purelink Genomic DNA kit, Thermo Fisher Scientific, Germany). DNA was quantified using qPCR (Quant-iT™ PicoGreen</w:t>
      </w:r>
      <w:r w:rsidRPr="006B505E">
        <w:rPr>
          <w:rFonts w:ascii="Book Antiqua" w:hAnsi="Book Antiqua"/>
          <w:sz w:val="24"/>
          <w:szCs w:val="24"/>
          <w:vertAlign w:val="superscript"/>
          <w:lang w:val="en-US"/>
        </w:rPr>
        <w:t>®</w:t>
      </w:r>
      <w:r w:rsidRPr="006B505E">
        <w:rPr>
          <w:rFonts w:ascii="Book Antiqua" w:hAnsi="Book Antiqua"/>
          <w:sz w:val="24"/>
          <w:szCs w:val="24"/>
          <w:lang w:val="en-US"/>
        </w:rPr>
        <w:t xml:space="preserve"> dsDNA Assay Kit, Thermo Fisher Scientific, Germany) and was diluted accordingly to achieve a concentration of 10</w:t>
      </w:r>
      <w:r w:rsidR="00A71C8A" w:rsidRPr="006B505E">
        <w:rPr>
          <w:rFonts w:ascii="Book Antiqua" w:hAnsi="Book Antiqua"/>
          <w:sz w:val="24"/>
          <w:szCs w:val="24"/>
          <w:lang w:val="en-US" w:eastAsia="zh-CN"/>
        </w:rPr>
        <w:t xml:space="preserve"> </w:t>
      </w:r>
      <w:r w:rsidRPr="006B505E">
        <w:rPr>
          <w:rFonts w:ascii="Book Antiqua" w:hAnsi="Book Antiqua"/>
          <w:sz w:val="24"/>
          <w:szCs w:val="24"/>
          <w:lang w:val="en-US"/>
        </w:rPr>
        <w:t>ng/</w:t>
      </w:r>
      <w:r w:rsidR="00665EA5" w:rsidRPr="006B505E">
        <w:rPr>
          <w:rFonts w:ascii="Book Antiqua" w:hAnsi="Book Antiqua"/>
          <w:sz w:val="24"/>
          <w:szCs w:val="24"/>
          <w:lang w:val="en-US"/>
        </w:rPr>
        <w:t>μL</w:t>
      </w:r>
      <w:r w:rsidRPr="006B505E">
        <w:rPr>
          <w:rFonts w:ascii="Book Antiqua" w:hAnsi="Book Antiqua"/>
          <w:sz w:val="24"/>
          <w:szCs w:val="24"/>
          <w:lang w:val="en-US"/>
        </w:rPr>
        <w:t xml:space="preserve"> for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and 4ng/</w:t>
      </w:r>
      <w:r w:rsidR="00665EA5" w:rsidRPr="006B505E">
        <w:rPr>
          <w:rFonts w:ascii="Book Antiqua" w:hAnsi="Book Antiqua"/>
          <w:sz w:val="24"/>
          <w:szCs w:val="24"/>
          <w:lang w:val="en-US"/>
        </w:rPr>
        <w:t>μL</w:t>
      </w:r>
      <w:r w:rsidRPr="006B505E">
        <w:rPr>
          <w:rFonts w:ascii="Book Antiqua" w:hAnsi="Book Antiqua"/>
          <w:sz w:val="24"/>
          <w:szCs w:val="24"/>
          <w:lang w:val="en-US"/>
        </w:rPr>
        <w:t xml:space="preserve"> for </w:t>
      </w:r>
      <w:r w:rsidRPr="006B505E">
        <w:rPr>
          <w:rFonts w:ascii="Book Antiqua" w:hAnsi="Book Antiqua"/>
          <w:i/>
          <w:sz w:val="24"/>
          <w:szCs w:val="24"/>
          <w:lang w:val="en-US"/>
        </w:rPr>
        <w:t>KRAS</w:t>
      </w:r>
      <w:r w:rsidRPr="006B505E">
        <w:rPr>
          <w:rFonts w:ascii="Book Antiqua" w:hAnsi="Book Antiqua"/>
          <w:sz w:val="24"/>
          <w:szCs w:val="24"/>
          <w:lang w:val="en-US"/>
        </w:rPr>
        <w:t xml:space="preserve"> mutation detection.</w:t>
      </w: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i/>
          <w:sz w:val="24"/>
          <w:szCs w:val="24"/>
          <w:lang w:val="en-US"/>
        </w:rPr>
        <w:t>TYMS</w:t>
      </w:r>
      <w:r w:rsidRPr="006B505E">
        <w:rPr>
          <w:rFonts w:ascii="Book Antiqua" w:hAnsi="Book Antiqua"/>
          <w:b/>
          <w:sz w:val="24"/>
          <w:szCs w:val="24"/>
          <w:lang w:val="en-US"/>
        </w:rPr>
        <w:t xml:space="preserve"> polymorphisms</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Analysis was performed as previously described with minor modifications</w:t>
      </w:r>
      <w:r w:rsidR="00143BD3" w:rsidRPr="006B505E">
        <w:rPr>
          <w:rFonts w:ascii="Book Antiqua" w:hAnsi="Book Antiqua"/>
          <w:sz w:val="24"/>
          <w:szCs w:val="24"/>
          <w:lang w:val="en-US"/>
        </w:rPr>
        <w:fldChar w:fldCharType="begin">
          <w:fldData xml:space="preserve">PEVuZE5vdGU+PENpdGU+PEF1dGhvcj5MZWNvbXRlPC9BdXRob3I+PFllYXI+MjAwNDwvWWVhcj48
UmVjTnVtPjM1ODI8L1JlY051bT48RGlzcGxheVRleHQ+PHN0eWxlIGZhY2U9InN1cGVyc2NyaXB0
Ij5bMjBdPC9zdHlsZT48L0Rpc3BsYXlUZXh0PjxyZWNvcmQ+PHJlYy1udW1iZXI+MzU4MjwvcmVj
LW51bWJlcj48Zm9yZWlnbi1rZXlzPjxrZXkgYXBwPSJFTiIgZGItaWQ9ImY5MHRheHJkNmEwcnI4
ZTlyZThwZTV0eDVleHBzdzBhNTB2ZSI+MzU4Mjwva2V5PjwvZm9yZWlnbi1rZXlzPjxyZWYtdHlw
ZSBuYW1lPSJKb3VybmFsIEFydGljbGUiPjE3PC9yZWYtdHlwZT48Y29udHJpYnV0b3JzPjxhdXRo
b3JzPjxhdXRob3I+TGVjb210ZSwgVGhpZXJyeTwvYXV0aG9yPjxhdXRob3I+RmVycmF6LCBKZWFu
IE1hcmM8L2F1dGhvcj48YXV0aG9yPlppbnppbmRvaG91w6ksIEZyYW5jazwvYXV0aG9yPjxhdXRo
b3I+TG9yaW90LCBNYXJpZS1Bbm5lPC9hdXRob3I+PGF1dGhvcj5UcmVnb3VldCwgRGF2aWQgQWxl
eGFuZHJlPC9hdXRob3I+PGF1dGhvcj5MYW5kaSwgQnJ1bm88L2F1dGhvcj48YXV0aG9yPkJlcmdl
ciwgQW5uZTwvYXV0aG9yPjxhdXRob3I+Q3VnbmVuYywgUGF1bCBIZW5yaTwvYXV0aG9yPjxhdXRo
b3I+SmlhbiwgUmF5bW9uZDwvYXV0aG9yPjxhdXRob3I+QmVhdW5lLCBQaGlsaXBwZTwvYXV0aG9y
PjxhdXRob3I+TGF1cmVudC1QdWlnLCBQaWVycmU8L2F1dGhvcj48L2F1dGhvcnM+PC9jb250cmli
dXRvcnM+PHRpdGxlcz48dGl0bGU+VGh5bWlkeWxhdGUgc3ludGhhc2UgZ2VuZSBwb2x5bW9ycGhp
c20gcHJlZGljdHMgdG94aWNpdHkgaW4gY29sb3JlY3RhbCBjYW5jZXIgcGF0aWVudHMgcmVjZWl2
aW5nIDUtZmx1b3JvdXJhY2lsLWJhc2VkIGNoZW1vdGhlcmFweTwvdGl0bGU+PHNlY29uZGFyeS10
aXRsZT5DbGluaWNhbCBDYW5jZXIgUmVzZWFyY2g8L3NlY29uZGFyeS10aXRsZT48c2hvcnQtdGl0
bGU+TGVjb210ZSwgRmVycmF6IGV0IGFsLiAyMDA0IOKAkyBUaHltaWR5bGF0ZSBzeW50aGFzZSBn
ZW5lIHBvbHltb3JwaGlzbSBwcmVkaWN0czwvc2hvcnQtdGl0bGU+PC90aXRsZXM+PHBlcmlvZGlj
YWw+PGZ1bGwtdGl0bGU+Q2xpbmljYWwgQ2FuY2VyIFJlc2VhcmNoPC9mdWxsLXRpdGxlPjwvcGVy
aW9kaWNhbD48cGFnZXM+NTg4MOKAkzU4ODg8L3BhZ2VzPjx2b2x1bWU+MTA8L3ZvbHVtZT48bnVt
YmVyPjE3PC9udW1iZXI+PGtleXdvcmRzPjxrZXl3b3JkPjMmYXBvczsgVW50cmFuc2xhdGVkIFJl
Z2lvbnMvZ2VuZXRpY3M8L2tleXdvcmQ+PGtleXdvcmQ+QWR1bHQ8L2tleXdvcmQ+PGtleXdvcmQ+
QWdlZDwva2V5d29yZD48a2V5d29yZD5BZ2VkLCA4MCBhbmQgb3Zlcjwva2V5d29yZD48a2V5d29y
ZD5BbnRpbWV0YWJvbGl0ZXMsIEFudGluZW9wbGFzdGljL2FkdmVyc2UgZWZmZWN0czwva2V5d29y
ZD48a2V5d29yZD5Db2xvcmVjdGFsIE5lb3BsYXNtcy9kcnVnIHRoZXJhcHkvZW56eW1vbG9neTwv
a2V5d29yZD48a2V5d29yZD5GZW1hbGU8L2tleXdvcmQ+PGtleXdvcmQ+Rmx1b3JvdXJhY2lsL2Fk
dmVyc2UgZWZmZWN0czwva2V5d29yZD48a2V5d29yZD5HZW5vdHlwZTwva2V5d29yZD48a2V5d29y
ZD5IYXBsb3R5cGVzL2dlbmV0aWNzPC9rZXl3b3JkPjxrZXl3b3JkPkhvbW96eWdvdGU8L2tleXdv
cmQ+PGtleXdvcmQ+SHVtYW5zPC9rZXl3b3JkPjxrZXl3b3JkPk1hbGU8L2tleXdvcmQ+PGtleXdv
cmQ+TWlkZGxlIEFnZWQ8L2tleXdvcmQ+PGtleXdvcmQ+UG9seW1lcmFzZSBDaGFpbiBSZWFjdGlv
bjwva2V5d29yZD48a2V5d29yZD5Qb2x5bW9ycGhpc20sIEdlbmV0aWMvZ2VuZXRpY3M8L2tleXdv
cmQ+PGtleXdvcmQ+UHJvZ25vc2lzPC9rZXl3b3JkPjxrZXl3b3JkPlByb21vdGVyIFJlZ2lvbnMs
IEdlbmV0aWMvZ2VuZXRpY3M8L2tleXdvcmQ+PGtleXdvcmQ+Uk5BLCBNZXNzZW5nZXIvbWV0YWJv
bGlzbTwva2V5d29yZD48a2V5d29yZD5UaHltaWR5bGF0ZSBTeW50aGFzZS9nZW5ldGljcy9tZXRh
Ym9saXNtPC9rZXl3b3JkPjwva2V5d29yZHM+PGRhdGVzPjx5ZWFyPjIwMDQ8L3llYXI+PC9kYXRl
cz48aXNibj4xMDc4LTA0MzI8L2lzYm4+PGFjY2Vzc2lvbi1udW0+MTUzNTU5MjA8L2FjY2Vzc2lv
bi1udW0+PHVybHM+PC91cmxzPjxjdXN0b20yPjE1MzU1OTIwPC9jdXN0b20yPjxlbGVjdHJvbmlj
LXJlc291cmNlLW51bT4xMC4xMTU4LzEwNzgtMDQzMi5jY3ItMDQtMDE2OTwvZWxlY3Ryb25pYy1y
ZXNvdXJjZS1udW0+PHJlbW90ZS1kYXRhYmFzZS1uYW1lPlB1Yk1lZDwvcmVtb3RlLWRhdGFiYXNl
LW5hbWU+PC9yZWNvcmQ+PC9DaXRlPjwvRW5kTm90ZT5=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MZWNvbXRlPC9BdXRob3I+PFllYXI+MjAwNDwvWWVhcj48
UmVjTnVtPjM1ODI8L1JlY051bT48RGlzcGxheVRleHQ+PHN0eWxlIGZhY2U9InN1cGVyc2NyaXB0
Ij5bMjBdPC9zdHlsZT48L0Rpc3BsYXlUZXh0PjxyZWNvcmQ+PHJlYy1udW1iZXI+MzU4MjwvcmVj
LW51bWJlcj48Zm9yZWlnbi1rZXlzPjxrZXkgYXBwPSJFTiIgZGItaWQ9ImY5MHRheHJkNmEwcnI4
ZTlyZThwZTV0eDVleHBzdzBhNTB2ZSI+MzU4Mjwva2V5PjwvZm9yZWlnbi1rZXlzPjxyZWYtdHlw
ZSBuYW1lPSJKb3VybmFsIEFydGljbGUiPjE3PC9yZWYtdHlwZT48Y29udHJpYnV0b3JzPjxhdXRo
b3JzPjxhdXRob3I+TGVjb210ZSwgVGhpZXJyeTwvYXV0aG9yPjxhdXRob3I+RmVycmF6LCBKZWFu
IE1hcmM8L2F1dGhvcj48YXV0aG9yPlppbnppbmRvaG91w6ksIEZyYW5jazwvYXV0aG9yPjxhdXRo
b3I+TG9yaW90LCBNYXJpZS1Bbm5lPC9hdXRob3I+PGF1dGhvcj5UcmVnb3VldCwgRGF2aWQgQWxl
eGFuZHJlPC9hdXRob3I+PGF1dGhvcj5MYW5kaSwgQnJ1bm88L2F1dGhvcj48YXV0aG9yPkJlcmdl
ciwgQW5uZTwvYXV0aG9yPjxhdXRob3I+Q3VnbmVuYywgUGF1bCBIZW5yaTwvYXV0aG9yPjxhdXRo
b3I+SmlhbiwgUmF5bW9uZDwvYXV0aG9yPjxhdXRob3I+QmVhdW5lLCBQaGlsaXBwZTwvYXV0aG9y
PjxhdXRob3I+TGF1cmVudC1QdWlnLCBQaWVycmU8L2F1dGhvcj48L2F1dGhvcnM+PC9jb250cmli
dXRvcnM+PHRpdGxlcz48dGl0bGU+VGh5bWlkeWxhdGUgc3ludGhhc2UgZ2VuZSBwb2x5bW9ycGhp
c20gcHJlZGljdHMgdG94aWNpdHkgaW4gY29sb3JlY3RhbCBjYW5jZXIgcGF0aWVudHMgcmVjZWl2
aW5nIDUtZmx1b3JvdXJhY2lsLWJhc2VkIGNoZW1vdGhlcmFweTwvdGl0bGU+PHNlY29uZGFyeS10
aXRsZT5DbGluaWNhbCBDYW5jZXIgUmVzZWFyY2g8L3NlY29uZGFyeS10aXRsZT48c2hvcnQtdGl0
bGU+TGVjb210ZSwgRmVycmF6IGV0IGFsLiAyMDA0IOKAkyBUaHltaWR5bGF0ZSBzeW50aGFzZSBn
ZW5lIHBvbHltb3JwaGlzbSBwcmVkaWN0czwvc2hvcnQtdGl0bGU+PC90aXRsZXM+PHBlcmlvZGlj
YWw+PGZ1bGwtdGl0bGU+Q2xpbmljYWwgQ2FuY2VyIFJlc2VhcmNoPC9mdWxsLXRpdGxlPjwvcGVy
aW9kaWNhbD48cGFnZXM+NTg4MOKAkzU4ODg8L3BhZ2VzPjx2b2x1bWU+MTA8L3ZvbHVtZT48bnVt
YmVyPjE3PC9udW1iZXI+PGtleXdvcmRzPjxrZXl3b3JkPjMmYXBvczsgVW50cmFuc2xhdGVkIFJl
Z2lvbnMvZ2VuZXRpY3M8L2tleXdvcmQ+PGtleXdvcmQ+QWR1bHQ8L2tleXdvcmQ+PGtleXdvcmQ+
QWdlZDwva2V5d29yZD48a2V5d29yZD5BZ2VkLCA4MCBhbmQgb3Zlcjwva2V5d29yZD48a2V5d29y
ZD5BbnRpbWV0YWJvbGl0ZXMsIEFudGluZW9wbGFzdGljL2FkdmVyc2UgZWZmZWN0czwva2V5d29y
ZD48a2V5d29yZD5Db2xvcmVjdGFsIE5lb3BsYXNtcy9kcnVnIHRoZXJhcHkvZW56eW1vbG9neTwv
a2V5d29yZD48a2V5d29yZD5GZW1hbGU8L2tleXdvcmQ+PGtleXdvcmQ+Rmx1b3JvdXJhY2lsL2Fk
dmVyc2UgZWZmZWN0czwva2V5d29yZD48a2V5d29yZD5HZW5vdHlwZTwva2V5d29yZD48a2V5d29y
ZD5IYXBsb3R5cGVzL2dlbmV0aWNzPC9rZXl3b3JkPjxrZXl3b3JkPkhvbW96eWdvdGU8L2tleXdv
cmQ+PGtleXdvcmQ+SHVtYW5zPC9rZXl3b3JkPjxrZXl3b3JkPk1hbGU8L2tleXdvcmQ+PGtleXdv
cmQ+TWlkZGxlIEFnZWQ8L2tleXdvcmQ+PGtleXdvcmQ+UG9seW1lcmFzZSBDaGFpbiBSZWFjdGlv
bjwva2V5d29yZD48a2V5d29yZD5Qb2x5bW9ycGhpc20sIEdlbmV0aWMvZ2VuZXRpY3M8L2tleXdv
cmQ+PGtleXdvcmQ+UHJvZ25vc2lzPC9rZXl3b3JkPjxrZXl3b3JkPlByb21vdGVyIFJlZ2lvbnMs
IEdlbmV0aWMvZ2VuZXRpY3M8L2tleXdvcmQ+PGtleXdvcmQ+Uk5BLCBNZXNzZW5nZXIvbWV0YWJv
bGlzbTwva2V5d29yZD48a2V5d29yZD5UaHltaWR5bGF0ZSBTeW50aGFzZS9nZW5ldGljcy9tZXRh
Ym9saXNtPC9rZXl3b3JkPjwva2V5d29yZHM+PGRhdGVzPjx5ZWFyPjIwMDQ8L3llYXI+PC9kYXRl
cz48aXNibj4xMDc4LTA0MzI8L2lzYm4+PGFjY2Vzc2lvbi1udW0+MTUzNTU5MjA8L2FjY2Vzc2lv
bi1udW0+PHVybHM+PC91cmxzPjxjdXN0b20yPjE1MzU1OTIwPC9jdXN0b20yPjxlbGVjdHJvbmlj
LXJlc291cmNlLW51bT4xMC4xMTU4LzEwNzgtMDQzMi5jY3ItMDQtMDE2OTwvZWxlY3Ryb25pYy1y
ZXNvdXJjZS1udW0+PHJlbW90ZS1kYXRhYmFzZS1uYW1lPlB1Yk1lZDwvcmVtb3RlLWRhdGFiYXNl
LW5hbWU+PC9yZWNvcmQ+PC9DaXRlPjwvRW5kTm90ZT5=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20]</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PCR was performed using 1U of Platinum</w:t>
      </w:r>
      <w:r w:rsidRPr="006B505E">
        <w:rPr>
          <w:rFonts w:ascii="Book Antiqua" w:hAnsi="Book Antiqua"/>
          <w:sz w:val="24"/>
          <w:szCs w:val="24"/>
          <w:vertAlign w:val="superscript"/>
          <w:lang w:val="en-US"/>
        </w:rPr>
        <w:t>®</w:t>
      </w:r>
      <w:r w:rsidRPr="006B505E">
        <w:rPr>
          <w:rFonts w:ascii="Book Antiqua" w:hAnsi="Book Antiqua"/>
          <w:sz w:val="24"/>
          <w:szCs w:val="24"/>
          <w:lang w:val="en-US"/>
        </w:rPr>
        <w:t xml:space="preserve"> Taq DNA Polymerase (Thermo Fisher Scientific, Germany), 1.5</w:t>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m</w:t>
      </w:r>
      <w:r w:rsidR="001D2F08" w:rsidRPr="006B505E">
        <w:rPr>
          <w:rFonts w:ascii="Book Antiqua" w:hAnsi="Book Antiqua"/>
          <w:sz w:val="24"/>
          <w:szCs w:val="24"/>
          <w:lang w:val="en-US" w:eastAsia="zh-CN"/>
        </w:rPr>
        <w:t>mol/L</w:t>
      </w:r>
      <w:r w:rsidRPr="006B505E">
        <w:rPr>
          <w:rFonts w:ascii="Book Antiqua" w:hAnsi="Book Antiqua"/>
          <w:sz w:val="24"/>
          <w:szCs w:val="24"/>
          <w:lang w:val="en-US"/>
        </w:rPr>
        <w:t xml:space="preserve"> of Mg and 200nM of dNTPs and primers. The same primers were used, but 5-UTR amplification was performed using a GC rich amplification kit (PCRX Enhancer System, Thermo Fisher Scientific, Germany) adding 1x of PRCx Enhancer. Genotyping for the 2R/3R polymorphism was performed by running 10</w:t>
      </w:r>
      <w:r w:rsidR="00476955" w:rsidRPr="006B505E">
        <w:rPr>
          <w:rFonts w:ascii="Book Antiqua" w:hAnsi="Book Antiqua"/>
          <w:sz w:val="24"/>
          <w:szCs w:val="24"/>
          <w:lang w:val="en-US" w:eastAsia="zh-CN"/>
        </w:rPr>
        <w:t xml:space="preserve"> </w:t>
      </w:r>
      <w:r w:rsidR="00665EA5" w:rsidRPr="006B505E">
        <w:rPr>
          <w:rFonts w:ascii="Book Antiqua" w:hAnsi="Book Antiqua"/>
          <w:sz w:val="24"/>
          <w:szCs w:val="24"/>
          <w:lang w:val="en-US"/>
        </w:rPr>
        <w:t>μL</w:t>
      </w:r>
      <w:r w:rsidRPr="006B505E">
        <w:rPr>
          <w:rFonts w:ascii="Book Antiqua" w:hAnsi="Book Antiqua"/>
          <w:sz w:val="24"/>
          <w:szCs w:val="24"/>
          <w:lang w:val="en-US"/>
        </w:rPr>
        <w:t xml:space="preserve"> of the PCR product on a 1.5% agarose gel and staining with EthBr (Figure 1). For the 12G&gt;C substitution, 10</w:t>
      </w:r>
      <w:r w:rsidR="00476955" w:rsidRPr="006B505E">
        <w:rPr>
          <w:rFonts w:ascii="Book Antiqua" w:hAnsi="Book Antiqua"/>
          <w:sz w:val="24"/>
          <w:szCs w:val="24"/>
          <w:lang w:val="en-US" w:eastAsia="zh-CN"/>
        </w:rPr>
        <w:t xml:space="preserve"> </w:t>
      </w:r>
      <w:r w:rsidR="00665EA5" w:rsidRPr="006B505E">
        <w:rPr>
          <w:rFonts w:ascii="Book Antiqua" w:hAnsi="Book Antiqua"/>
          <w:sz w:val="24"/>
          <w:szCs w:val="24"/>
          <w:lang w:val="en-US"/>
        </w:rPr>
        <w:t>μL</w:t>
      </w:r>
      <w:r w:rsidRPr="006B505E">
        <w:rPr>
          <w:rFonts w:ascii="Book Antiqua" w:hAnsi="Book Antiqua"/>
          <w:sz w:val="24"/>
          <w:szCs w:val="24"/>
          <w:lang w:val="en-US"/>
        </w:rPr>
        <w:t xml:space="preserve"> of PCR product was digested with 1U of HaeIII (Takara, Japan) for 1 hour at 37</w:t>
      </w:r>
      <w:r w:rsidR="00476955" w:rsidRPr="006B505E">
        <w:rPr>
          <w:rFonts w:ascii="Book Antiqua" w:hAnsi="Book Antiqua"/>
          <w:sz w:val="24"/>
          <w:szCs w:val="24"/>
          <w:lang w:val="en-US" w:eastAsia="zh-CN"/>
        </w:rPr>
        <w:t xml:space="preserve"> </w:t>
      </w:r>
      <w:r w:rsidR="001D2F08" w:rsidRPr="006B505E">
        <w:rPr>
          <w:rFonts w:ascii="SimSun" w:eastAsia="SimSun" w:hAnsi="SimSun" w:cs="SimSun" w:hint="eastAsia"/>
          <w:sz w:val="24"/>
          <w:szCs w:val="24"/>
          <w:lang w:val="en-US"/>
        </w:rPr>
        <w:t>℃</w:t>
      </w:r>
      <w:r w:rsidRPr="006B505E">
        <w:rPr>
          <w:rFonts w:ascii="Book Antiqua" w:hAnsi="Book Antiqua"/>
          <w:sz w:val="24"/>
          <w:szCs w:val="24"/>
          <w:lang w:val="en-US"/>
        </w:rPr>
        <w:t xml:space="preserve"> and run on an 8% 19:1 polyacrylamide gel (Figure 2). The 3’ UTR was also analyzed on polyacrylamide gels (Figure 3) LOH analysis was performed via analyzing the intensity of the 5’UTR and 3’UTR bands of the pictures acquired using the GeneTools software (Syngene, </w:t>
      </w:r>
      <w:r w:rsidR="007F672E" w:rsidRPr="006B505E">
        <w:rPr>
          <w:rFonts w:ascii="Book Antiqua" w:hAnsi="Book Antiqua"/>
          <w:sz w:val="24"/>
          <w:szCs w:val="24"/>
          <w:lang w:val="en-US" w:eastAsia="zh-CN"/>
        </w:rPr>
        <w:t xml:space="preserve">the </w:t>
      </w:r>
      <w:r w:rsidR="007F672E" w:rsidRPr="006B505E">
        <w:rPr>
          <w:rFonts w:ascii="Book Antiqua" w:hAnsi="Book Antiqua"/>
          <w:sz w:val="24"/>
          <w:szCs w:val="24"/>
          <w:lang w:val="en-US"/>
        </w:rPr>
        <w:t>United Kingdom</w:t>
      </w:r>
      <w:r w:rsidRPr="006B505E">
        <w:rPr>
          <w:rFonts w:ascii="Book Antiqua" w:hAnsi="Book Antiqua"/>
          <w:sz w:val="24"/>
          <w:szCs w:val="24"/>
          <w:lang w:val="en-US"/>
        </w:rPr>
        <w:t>) (Figure</w:t>
      </w:r>
      <w:r w:rsidR="009D7160" w:rsidRPr="006B505E">
        <w:rPr>
          <w:rFonts w:ascii="Book Antiqua" w:hAnsi="Book Antiqua"/>
          <w:sz w:val="24"/>
          <w:szCs w:val="24"/>
          <w:lang w:val="en-US" w:eastAsia="zh-CN"/>
        </w:rPr>
        <w:t>s</w:t>
      </w:r>
      <w:r w:rsidRPr="006B505E">
        <w:rPr>
          <w:rFonts w:ascii="Book Antiqua" w:hAnsi="Book Antiqua"/>
          <w:sz w:val="24"/>
          <w:szCs w:val="24"/>
          <w:lang w:val="en-US"/>
        </w:rPr>
        <w:t xml:space="preserve"> 1 and 3). When either of the bands had an intensity of &lt;</w:t>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 xml:space="preserve">50% of the other, the sample was categorized as having a LOH. Samples showing LOH were defined as 2R/3RGLOH, 2RLOH/3RG, 2R/3RCLOH and 2RLOH/3RC to indicate the allele that was partially lost. Selected products were sequenced to verify the sequence amplified. Blast of the sequenced products and alignment with the latest human assemblies revealed that the amplified product was 242bp for 3R and 214bp for 2R genotypes. </w:t>
      </w:r>
    </w:p>
    <w:p w:rsidR="00244A17" w:rsidRPr="006B505E" w:rsidRDefault="00244A17" w:rsidP="006B505E">
      <w:pPr>
        <w:pStyle w:val="NoSpacing"/>
        <w:spacing w:line="360" w:lineRule="auto"/>
        <w:jc w:val="both"/>
        <w:rPr>
          <w:rFonts w:ascii="Book Antiqua" w:hAnsi="Book Antiqua"/>
          <w:b/>
          <w:i/>
          <w:sz w:val="24"/>
          <w:szCs w:val="24"/>
          <w:lang w:val="en-US"/>
        </w:rPr>
      </w:pPr>
    </w:p>
    <w:p w:rsidR="00244A17" w:rsidRPr="006B505E" w:rsidRDefault="00244A17" w:rsidP="006B505E">
      <w:pPr>
        <w:pStyle w:val="NoSpacing"/>
        <w:spacing w:line="360" w:lineRule="auto"/>
        <w:jc w:val="both"/>
        <w:rPr>
          <w:rFonts w:ascii="Book Antiqua" w:hAnsi="Book Antiqua"/>
          <w:b/>
          <w:i/>
          <w:sz w:val="24"/>
          <w:szCs w:val="24"/>
          <w:lang w:val="en-US"/>
        </w:rPr>
      </w:pPr>
      <w:r w:rsidRPr="006B505E">
        <w:rPr>
          <w:rFonts w:ascii="Book Antiqua" w:hAnsi="Book Antiqua"/>
          <w:b/>
          <w:i/>
          <w:sz w:val="24"/>
          <w:szCs w:val="24"/>
          <w:lang w:val="en-US"/>
        </w:rPr>
        <w:t>Mutation detection</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Detection of </w:t>
      </w:r>
      <w:r w:rsidRPr="006B505E">
        <w:rPr>
          <w:rFonts w:ascii="Book Antiqua" w:hAnsi="Book Antiqua"/>
          <w:i/>
          <w:sz w:val="24"/>
          <w:szCs w:val="24"/>
          <w:lang w:val="en-US"/>
        </w:rPr>
        <w:t>KRAS</w:t>
      </w:r>
      <w:r w:rsidRPr="006B505E">
        <w:rPr>
          <w:rFonts w:ascii="Book Antiqua" w:hAnsi="Book Antiqua"/>
          <w:sz w:val="24"/>
          <w:szCs w:val="24"/>
          <w:lang w:val="en-US"/>
        </w:rPr>
        <w:t xml:space="preserve"> mutations of codons 12 and 13 was performed with a commercially available Real-Time</w:t>
      </w:r>
      <w:r w:rsidR="00F80E03" w:rsidRPr="006B505E">
        <w:rPr>
          <w:rFonts w:ascii="Book Antiqua" w:hAnsi="Book Antiqua"/>
          <w:sz w:val="24"/>
          <w:szCs w:val="24"/>
          <w:lang w:val="en-US"/>
        </w:rPr>
        <w:t xml:space="preserve"> (RT)</w:t>
      </w:r>
      <w:r w:rsidRPr="006B505E">
        <w:rPr>
          <w:rFonts w:ascii="Book Antiqua" w:hAnsi="Book Antiqua"/>
          <w:sz w:val="24"/>
          <w:szCs w:val="24"/>
          <w:lang w:val="en-US"/>
        </w:rPr>
        <w:t xml:space="preserve"> PCR kit (Therascreen </w:t>
      </w:r>
      <w:r w:rsidRPr="006B505E">
        <w:rPr>
          <w:rFonts w:ascii="Book Antiqua" w:hAnsi="Book Antiqua"/>
          <w:i/>
          <w:sz w:val="24"/>
          <w:szCs w:val="24"/>
          <w:lang w:val="en-US"/>
        </w:rPr>
        <w:t>KRAS</w:t>
      </w:r>
      <w:r w:rsidRPr="006B505E">
        <w:rPr>
          <w:rFonts w:ascii="Book Antiqua" w:hAnsi="Book Antiqua"/>
          <w:sz w:val="24"/>
          <w:szCs w:val="24"/>
          <w:lang w:val="en-US"/>
        </w:rPr>
        <w:t xml:space="preserve">, DxS Diagnostics, </w:t>
      </w:r>
      <w:r w:rsidR="007F672E" w:rsidRPr="006B505E">
        <w:rPr>
          <w:rFonts w:ascii="Book Antiqua" w:hAnsi="Book Antiqua"/>
          <w:sz w:val="24"/>
          <w:szCs w:val="24"/>
          <w:lang w:val="en-US" w:eastAsia="zh-CN"/>
        </w:rPr>
        <w:t xml:space="preserve">the </w:t>
      </w:r>
      <w:r w:rsidR="007F672E" w:rsidRPr="006B505E">
        <w:rPr>
          <w:rFonts w:ascii="Book Antiqua" w:hAnsi="Book Antiqua"/>
          <w:sz w:val="24"/>
          <w:szCs w:val="24"/>
          <w:lang w:val="en-US"/>
        </w:rPr>
        <w:t>United Kingdom</w:t>
      </w:r>
      <w:r w:rsidRPr="006B505E">
        <w:rPr>
          <w:rFonts w:ascii="Book Antiqua" w:hAnsi="Book Antiqua"/>
          <w:sz w:val="24"/>
          <w:szCs w:val="24"/>
          <w:lang w:val="en-US"/>
        </w:rPr>
        <w:t>) detecting 6 mutations of codon 12 (G12D, G12A, G12V, G12S, G12R, G12C) and 1 mutation of codon 13 (G13D)</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Spathis&lt;/Author&gt;&lt;Year&gt;2010&lt;/Year&gt;&lt;RecNum&gt;3311&lt;/RecNum&gt;&lt;DisplayText&gt;&lt;style face="superscript"&gt;[21]&lt;/style&gt;&lt;/DisplayText&gt;&lt;record&gt;&lt;rec-number&gt;3311&lt;/rec-number&gt;&lt;foreign-keys&gt;&lt;key app="EN" db-id="f90taxrd6a0rr8e9re8pe5tx5expsw0a50ve"&gt;3311&lt;/key&gt;&lt;/foreign-keys&gt;&lt;ref-type name="Journal Article"&gt;17&lt;/ref-type&gt;&lt;contributors&gt;&lt;authors&gt;&lt;author&gt;Spathis, A.&lt;/author&gt;&lt;author&gt;Georgoulakis, J.&lt;/author&gt;&lt;author&gt;Foukas, P.&lt;/author&gt;&lt;author&gt;Kefala, M.&lt;/author&gt;&lt;author&gt;Leventakos, K.&lt;/author&gt;&lt;author&gt;Machairas, A.&lt;/author&gt;&lt;author&gt;Panayiotides, I.&lt;/author&gt;&lt;author&gt;Karakitsos, P.&lt;/author&gt;&lt;/authors&gt;&lt;/contributors&gt;&lt;auth-address&gt;Department of Cytopathology, University General Hospital Attikon, School of Medicine, National and Kapodistrian University of Athens, Rimini 1, 12462, Chaidari, Greece.&lt;/auth-address&gt;&lt;titles&gt;&lt;title&gt;KRAS and BRAF mutation analysis from liquid-based cytology brushings of colorectal carcinoma in comparison with formalin-fixed, paraffin-embedded tissue&lt;/title&gt;&lt;secondary-title&gt;Anticancer Res&lt;/secondary-title&gt;&lt;/titles&gt;&lt;periodical&gt;&lt;full-title&gt;Anticancer Res&lt;/full-title&gt;&lt;/periodical&gt;&lt;pages&gt;1969-75&lt;/pages&gt;&lt;volume&gt;30&lt;/volume&gt;&lt;number&gt;6&lt;/number&gt;&lt;edition&gt;2010/07/24&lt;/edition&gt;&lt;keywords&gt;&lt;keyword&gt;Aged&lt;/keyword&gt;&lt;keyword&gt;Colorectal Neoplasms/*genetics/*pathology&lt;/keyword&gt;&lt;keyword&gt;Female&lt;/keyword&gt;&lt;keyword&gt;Humans&lt;/keyword&gt;&lt;keyword&gt;Male&lt;/keyword&gt;&lt;keyword&gt;*Mutation&lt;/keyword&gt;&lt;keyword&gt;Paraffin Embedding&lt;/keyword&gt;&lt;keyword&gt;Proto-Oncogene Proteins/*genetics&lt;/keyword&gt;&lt;keyword&gt;Proto-Oncogene Proteins B-raf/*genetics&lt;/keyword&gt;&lt;keyword&gt;Tissue Fixation&lt;/keyword&gt;&lt;keyword&gt;ras Proteins/*genetics&lt;/keyword&gt;&lt;/keywords&gt;&lt;dates&gt;&lt;year&gt;2010&lt;/year&gt;&lt;pub-dates&gt;&lt;date&gt;Jun&lt;/date&gt;&lt;/pub-dates&gt;&lt;/dates&gt;&lt;isbn&gt;1791-7530 (Electronic)&amp;#xD;0250-7005 (Linking)&lt;/isbn&gt;&lt;accession-num&gt;20651341&lt;/accession-num&gt;&lt;urls&gt;&lt;related-urls&gt;&lt;url&gt;http://www.ncbi.nlm.nih.gov/pubmed/20651341&lt;/url&gt;&lt;/related-urls&gt;&lt;/urls&gt;&lt;custom2&gt;20651341&lt;/custom2&gt;&lt;electronic-resource-num&gt;30/6/1969 [pii]&lt;/electronic-resource-num&gt;&lt;language&gt;eng&lt;/language&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21]</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A positive reaction mix for all mutations was included. A second exogenous reaction was simultaneously taking place, to avoid false negative results caused by PCR inhibitors. Samples were characterized as bearing a mutation only if </w:t>
      </w:r>
      <w:r w:rsidRPr="006B505E">
        <w:rPr>
          <w:rFonts w:ascii="Book Antiqua" w:hAnsi="Book Antiqua"/>
          <w:sz w:val="24"/>
          <w:szCs w:val="24"/>
        </w:rPr>
        <w:t>ΔС</w:t>
      </w:r>
      <w:r w:rsidRPr="006B505E">
        <w:rPr>
          <w:rFonts w:ascii="Book Antiqua" w:hAnsi="Book Antiqua"/>
          <w:sz w:val="24"/>
          <w:szCs w:val="24"/>
          <w:lang w:val="en-US"/>
        </w:rPr>
        <w:t xml:space="preserve">t (Ct of control reaction - Ct mutation reaction) was lower than the value set by the manufacturer. </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 xml:space="preserve">The activating mutation V600E of </w:t>
      </w:r>
      <w:r w:rsidRPr="006B505E">
        <w:rPr>
          <w:rFonts w:ascii="Book Antiqua" w:hAnsi="Book Antiqua"/>
          <w:i/>
          <w:sz w:val="24"/>
          <w:szCs w:val="24"/>
          <w:lang w:val="en-US"/>
        </w:rPr>
        <w:t>BRAF</w:t>
      </w:r>
      <w:r w:rsidRPr="006B505E">
        <w:rPr>
          <w:rFonts w:ascii="Book Antiqua" w:hAnsi="Book Antiqua"/>
          <w:sz w:val="24"/>
          <w:szCs w:val="24"/>
          <w:lang w:val="en-US"/>
        </w:rPr>
        <w:t xml:space="preserve"> was identified using molecular beacons as previously described</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Spathis&lt;/Author&gt;&lt;Year&gt;2010&lt;/Year&gt;&lt;RecNum&gt;3311&lt;/RecNum&gt;&lt;DisplayText&gt;&lt;style face="superscript"&gt;[21]&lt;/style&gt;&lt;/DisplayText&gt;&lt;record&gt;&lt;rec-number&gt;3311&lt;/rec-number&gt;&lt;foreign-keys&gt;&lt;key app="EN" db-id="f90taxrd6a0rr8e9re8pe5tx5expsw0a50ve"&gt;3311&lt;/key&gt;&lt;/foreign-keys&gt;&lt;ref-type name="Journal Article"&gt;17&lt;/ref-type&gt;&lt;contributors&gt;&lt;authors&gt;&lt;author&gt;Spathis, A.&lt;/author&gt;&lt;author&gt;Georgoulakis, J.&lt;/author&gt;&lt;author&gt;Foukas, P.&lt;/author&gt;&lt;author&gt;Kefala, M.&lt;/author&gt;&lt;author&gt;Leventakos, K.&lt;/author&gt;&lt;author&gt;Machairas, A.&lt;/author&gt;&lt;author&gt;Panayiotides, I.&lt;/author&gt;&lt;author&gt;Karakitsos, P.&lt;/author&gt;&lt;/authors&gt;&lt;/contributors&gt;&lt;auth-address&gt;Department of Cytopathology, University General Hospital Attikon, School of Medicine, National and Kapodistrian University of Athens, Rimini 1, 12462, Chaidari, Greece.&lt;/auth-address&gt;&lt;titles&gt;&lt;title&gt;KRAS and BRAF mutation analysis from liquid-based cytology brushings of colorectal carcinoma in comparison with formalin-fixed, paraffin-embedded tissue&lt;/title&gt;&lt;secondary-title&gt;Anticancer Res&lt;/secondary-title&gt;&lt;/titles&gt;&lt;periodical&gt;&lt;full-title&gt;Anticancer Res&lt;/full-title&gt;&lt;/periodical&gt;&lt;pages&gt;1969-75&lt;/pages&gt;&lt;volume&gt;30&lt;/volume&gt;&lt;number&gt;6&lt;/number&gt;&lt;edition&gt;2010/07/24&lt;/edition&gt;&lt;keywords&gt;&lt;keyword&gt;Aged&lt;/keyword&gt;&lt;keyword&gt;Colorectal Neoplasms/*genetics/*pathology&lt;/keyword&gt;&lt;keyword&gt;Female&lt;/keyword&gt;&lt;keyword&gt;Humans&lt;/keyword&gt;&lt;keyword&gt;Male&lt;/keyword&gt;&lt;keyword&gt;*Mutation&lt;/keyword&gt;&lt;keyword&gt;Paraffin Embedding&lt;/keyword&gt;&lt;keyword&gt;Proto-Oncogene Proteins/*genetics&lt;/keyword&gt;&lt;keyword&gt;Proto-Oncogene Proteins B-raf/*genetics&lt;/keyword&gt;&lt;keyword&gt;Tissue Fixation&lt;/keyword&gt;&lt;keyword&gt;ras Proteins/*genetics&lt;/keyword&gt;&lt;/keywords&gt;&lt;dates&gt;&lt;year&gt;2010&lt;/year&gt;&lt;pub-dates&gt;&lt;date&gt;Jun&lt;/date&gt;&lt;/pub-dates&gt;&lt;/dates&gt;&lt;isbn&gt;1791-7530 (Electronic)&amp;#xD;0250-7005 (Linking)&lt;/isbn&gt;&lt;accession-num&gt;20651341&lt;/accession-num&gt;&lt;urls&gt;&lt;related-urls&gt;&lt;url&gt;http://www.ncbi.nlm.nih.gov/pubmed/20651341&lt;/url&gt;&lt;/related-urls&gt;&lt;/urls&gt;&lt;custom2&gt;20651341&lt;/custom2&gt;&lt;electronic-resource-num&gt;30/6/1969 [pii]&lt;/electronic-resource-num&gt;&lt;language&gt;eng&lt;/language&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21]</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One beacon for the wild type and one for the mutant allele were added at a final concentration of 100</w:t>
      </w:r>
      <w:r w:rsidR="00476955" w:rsidRPr="006B505E">
        <w:rPr>
          <w:rFonts w:ascii="Book Antiqua" w:hAnsi="Book Antiqua"/>
          <w:sz w:val="24"/>
          <w:szCs w:val="24"/>
          <w:lang w:val="en-US" w:eastAsia="zh-CN"/>
        </w:rPr>
        <w:t xml:space="preserve"> </w:t>
      </w:r>
      <w:r w:rsidR="00476955" w:rsidRPr="006B505E">
        <w:rPr>
          <w:rFonts w:ascii="Book Antiqua" w:hAnsi="Book Antiqua"/>
          <w:sz w:val="24"/>
          <w:szCs w:val="24"/>
          <w:lang w:val="en-US"/>
        </w:rPr>
        <w:t>n</w:t>
      </w:r>
      <w:r w:rsidR="00476955" w:rsidRPr="006B505E">
        <w:rPr>
          <w:rFonts w:ascii="Book Antiqua" w:hAnsi="Book Antiqua"/>
          <w:sz w:val="24"/>
          <w:szCs w:val="24"/>
          <w:lang w:val="en-US" w:eastAsia="zh-CN"/>
        </w:rPr>
        <w:t>mol/L</w:t>
      </w:r>
      <w:r w:rsidR="00476955" w:rsidRPr="006B505E">
        <w:rPr>
          <w:rFonts w:ascii="Book Antiqua" w:hAnsi="Book Antiqua"/>
          <w:sz w:val="24"/>
          <w:szCs w:val="24"/>
          <w:lang w:val="en-US"/>
        </w:rPr>
        <w:t xml:space="preserve"> </w:t>
      </w:r>
      <w:r w:rsidRPr="006B505E">
        <w:rPr>
          <w:rFonts w:ascii="Book Antiqua" w:hAnsi="Book Antiqua"/>
          <w:sz w:val="24"/>
          <w:szCs w:val="24"/>
          <w:lang w:val="en-US"/>
        </w:rPr>
        <w:t xml:space="preserve">in a 25 </w:t>
      </w:r>
      <w:r w:rsidRPr="006B505E">
        <w:rPr>
          <w:rFonts w:ascii="Book Antiqua" w:hAnsi="Book Antiqua"/>
          <w:sz w:val="24"/>
          <w:szCs w:val="24"/>
        </w:rPr>
        <w:t>μ</w:t>
      </w:r>
      <w:r w:rsidRPr="006B505E">
        <w:rPr>
          <w:rFonts w:ascii="Book Antiqua" w:hAnsi="Book Antiqua"/>
          <w:sz w:val="24"/>
          <w:szCs w:val="24"/>
          <w:lang w:val="en-US"/>
        </w:rPr>
        <w:t>L PCR reaction containing 1</w:t>
      </w:r>
      <w:r w:rsidR="00476955" w:rsidRPr="006B505E">
        <w:rPr>
          <w:rFonts w:ascii="Book Antiqua" w:hAnsi="Book Antiqua"/>
          <w:sz w:val="24"/>
          <w:szCs w:val="24"/>
          <w:lang w:val="en-US" w:eastAsia="zh-CN"/>
        </w:rPr>
        <w:t xml:space="preserve"> </w:t>
      </w:r>
      <w:r w:rsidR="00476955" w:rsidRPr="006B505E">
        <w:rPr>
          <w:rFonts w:ascii="Book Antiqua" w:hAnsi="Book Antiqua"/>
          <w:sz w:val="24"/>
          <w:szCs w:val="24"/>
          <w:lang w:val="en-US"/>
        </w:rPr>
        <w:sym w:font="Symbol" w:char="F0B4"/>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PCR Buffer, 6</w:t>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m</w:t>
      </w:r>
      <w:r w:rsidR="001D2F08" w:rsidRPr="006B505E">
        <w:rPr>
          <w:rFonts w:ascii="Book Antiqua" w:hAnsi="Book Antiqua"/>
          <w:sz w:val="24"/>
          <w:szCs w:val="24"/>
          <w:lang w:val="en-US" w:eastAsia="zh-CN"/>
        </w:rPr>
        <w:t>mol/L</w:t>
      </w:r>
      <w:r w:rsidRPr="006B505E">
        <w:rPr>
          <w:rFonts w:ascii="Book Antiqua" w:hAnsi="Book Antiqua"/>
          <w:sz w:val="24"/>
          <w:szCs w:val="24"/>
          <w:lang w:val="en-US"/>
        </w:rPr>
        <w:t xml:space="preserve"> MgCl</w:t>
      </w:r>
      <w:r w:rsidRPr="006B505E">
        <w:rPr>
          <w:rFonts w:ascii="Book Antiqua" w:hAnsi="Book Antiqua"/>
          <w:sz w:val="24"/>
          <w:szCs w:val="24"/>
          <w:vertAlign w:val="subscript"/>
          <w:lang w:val="en-US"/>
        </w:rPr>
        <w:t>2</w:t>
      </w:r>
      <w:r w:rsidRPr="006B505E">
        <w:rPr>
          <w:rFonts w:ascii="Book Antiqua" w:hAnsi="Book Antiqua"/>
          <w:sz w:val="24"/>
          <w:szCs w:val="24"/>
          <w:lang w:val="en-US"/>
        </w:rPr>
        <w:t xml:space="preserve">, </w:t>
      </w:r>
      <w:r w:rsidR="001D2F08" w:rsidRPr="006B505E">
        <w:rPr>
          <w:rFonts w:ascii="Book Antiqua" w:hAnsi="Book Antiqua"/>
          <w:sz w:val="24"/>
          <w:szCs w:val="24"/>
          <w:lang w:val="en-US"/>
        </w:rPr>
        <w:t>200</w:t>
      </w:r>
      <w:r w:rsidR="00476955" w:rsidRPr="006B505E">
        <w:rPr>
          <w:rFonts w:ascii="Book Antiqua" w:hAnsi="Book Antiqua"/>
          <w:sz w:val="24"/>
          <w:szCs w:val="24"/>
          <w:lang w:val="en-US" w:eastAsia="zh-CN"/>
        </w:rPr>
        <w:t xml:space="preserve"> </w:t>
      </w:r>
      <w:r w:rsidR="001D2F08" w:rsidRPr="006B505E">
        <w:rPr>
          <w:rFonts w:ascii="Book Antiqua" w:hAnsi="Book Antiqua"/>
          <w:sz w:val="24"/>
          <w:szCs w:val="24"/>
          <w:lang w:val="en-US"/>
        </w:rPr>
        <w:t>n</w:t>
      </w:r>
      <w:r w:rsidR="001D2F08" w:rsidRPr="006B505E">
        <w:rPr>
          <w:rFonts w:ascii="Book Antiqua" w:hAnsi="Book Antiqua"/>
          <w:sz w:val="24"/>
          <w:szCs w:val="24"/>
          <w:lang w:val="en-US" w:eastAsia="zh-CN"/>
        </w:rPr>
        <w:t>mol/L</w:t>
      </w:r>
      <w:r w:rsidR="001D2F08" w:rsidRPr="006B505E">
        <w:rPr>
          <w:rFonts w:ascii="Book Antiqua" w:hAnsi="Book Antiqua"/>
          <w:sz w:val="24"/>
          <w:szCs w:val="24"/>
          <w:lang w:val="en-US"/>
        </w:rPr>
        <w:t xml:space="preserve"> </w:t>
      </w:r>
      <w:r w:rsidRPr="006B505E">
        <w:rPr>
          <w:rFonts w:ascii="Book Antiqua" w:hAnsi="Book Antiqua"/>
          <w:sz w:val="24"/>
          <w:szCs w:val="24"/>
          <w:lang w:val="en-US"/>
        </w:rPr>
        <w:t xml:space="preserve">dNTPs, </w:t>
      </w:r>
      <w:r w:rsidR="001D2F08" w:rsidRPr="006B505E">
        <w:rPr>
          <w:rFonts w:ascii="Book Antiqua" w:hAnsi="Book Antiqua"/>
          <w:sz w:val="24"/>
          <w:szCs w:val="24"/>
          <w:lang w:val="en-US"/>
        </w:rPr>
        <w:t>300</w:t>
      </w:r>
      <w:r w:rsidR="00476955" w:rsidRPr="006B505E">
        <w:rPr>
          <w:rFonts w:ascii="Book Antiqua" w:hAnsi="Book Antiqua"/>
          <w:sz w:val="24"/>
          <w:szCs w:val="24"/>
          <w:lang w:val="en-US" w:eastAsia="zh-CN"/>
        </w:rPr>
        <w:t xml:space="preserve"> </w:t>
      </w:r>
      <w:r w:rsidR="001D2F08" w:rsidRPr="006B505E">
        <w:rPr>
          <w:rFonts w:ascii="Book Antiqua" w:hAnsi="Book Antiqua"/>
          <w:sz w:val="24"/>
          <w:szCs w:val="24"/>
          <w:lang w:val="en-US"/>
        </w:rPr>
        <w:t>n</w:t>
      </w:r>
      <w:r w:rsidR="001D2F08" w:rsidRPr="006B505E">
        <w:rPr>
          <w:rFonts w:ascii="Book Antiqua" w:hAnsi="Book Antiqua"/>
          <w:sz w:val="24"/>
          <w:szCs w:val="24"/>
          <w:lang w:val="en-US" w:eastAsia="zh-CN"/>
        </w:rPr>
        <w:t>mol/L</w:t>
      </w:r>
      <w:r w:rsidR="001D2F08" w:rsidRPr="006B505E">
        <w:rPr>
          <w:rFonts w:ascii="Book Antiqua" w:hAnsi="Book Antiqua"/>
          <w:sz w:val="24"/>
          <w:szCs w:val="24"/>
          <w:lang w:val="en-US"/>
        </w:rPr>
        <w:t xml:space="preserve"> </w:t>
      </w:r>
      <w:r w:rsidRPr="006B505E">
        <w:rPr>
          <w:rFonts w:ascii="Book Antiqua" w:hAnsi="Book Antiqua"/>
          <w:sz w:val="24"/>
          <w:szCs w:val="24"/>
          <w:lang w:val="en-US"/>
        </w:rPr>
        <w:t>of each primer and 1U of Platinum</w:t>
      </w:r>
      <w:r w:rsidRPr="006B505E">
        <w:rPr>
          <w:rFonts w:ascii="Book Antiqua" w:hAnsi="Book Antiqua"/>
          <w:sz w:val="24"/>
          <w:szCs w:val="24"/>
          <w:vertAlign w:val="superscript"/>
          <w:lang w:val="en-US"/>
        </w:rPr>
        <w:t>®</w:t>
      </w:r>
      <w:r w:rsidRPr="006B505E">
        <w:rPr>
          <w:rFonts w:ascii="Book Antiqua" w:hAnsi="Book Antiqua"/>
          <w:sz w:val="24"/>
          <w:szCs w:val="24"/>
          <w:lang w:val="en-US"/>
        </w:rPr>
        <w:t xml:space="preserve"> Taq. PCR profile used was 95</w:t>
      </w:r>
      <w:r w:rsidR="00476955" w:rsidRPr="006B505E">
        <w:rPr>
          <w:rFonts w:ascii="Book Antiqua" w:hAnsi="Book Antiqua"/>
          <w:sz w:val="24"/>
          <w:szCs w:val="24"/>
          <w:lang w:val="en-US" w:eastAsia="zh-CN"/>
        </w:rPr>
        <w:t xml:space="preserve"> </w:t>
      </w:r>
      <w:r w:rsidR="001D2F08" w:rsidRPr="006B505E">
        <w:rPr>
          <w:rFonts w:ascii="SimSun" w:eastAsia="SimSun" w:hAnsi="SimSun" w:cs="SimSun" w:hint="eastAsia"/>
          <w:sz w:val="24"/>
          <w:szCs w:val="24"/>
          <w:lang w:val="en-US"/>
        </w:rPr>
        <w:t>℃</w:t>
      </w:r>
      <w:r w:rsidRPr="006B505E">
        <w:rPr>
          <w:rFonts w:ascii="Book Antiqua" w:hAnsi="Book Antiqua"/>
          <w:sz w:val="24"/>
          <w:szCs w:val="24"/>
          <w:lang w:val="en-US"/>
        </w:rPr>
        <w:t xml:space="preserve"> 2 min, followed by 40 cycles of 95</w:t>
      </w:r>
      <w:r w:rsidR="00476955" w:rsidRPr="006B505E">
        <w:rPr>
          <w:rFonts w:ascii="Book Antiqua" w:hAnsi="Book Antiqua"/>
          <w:sz w:val="24"/>
          <w:szCs w:val="24"/>
          <w:lang w:val="en-US" w:eastAsia="zh-CN"/>
        </w:rPr>
        <w:t xml:space="preserve"> </w:t>
      </w:r>
      <w:r w:rsidR="001D2F08" w:rsidRPr="006B505E">
        <w:rPr>
          <w:rFonts w:ascii="SimSun" w:eastAsia="SimSun" w:hAnsi="SimSun" w:cs="SimSun" w:hint="eastAsia"/>
          <w:sz w:val="24"/>
          <w:szCs w:val="24"/>
          <w:lang w:val="en-US"/>
        </w:rPr>
        <w:t>℃</w:t>
      </w:r>
      <w:r w:rsidRPr="006B505E">
        <w:rPr>
          <w:rFonts w:ascii="Book Antiqua" w:hAnsi="Book Antiqua"/>
          <w:sz w:val="24"/>
          <w:szCs w:val="24"/>
          <w:lang w:val="en-US"/>
        </w:rPr>
        <w:t xml:space="preserve"> for 10</w:t>
      </w:r>
      <w:r w:rsidR="00476955" w:rsidRPr="006B505E">
        <w:rPr>
          <w:rFonts w:ascii="Book Antiqua" w:hAnsi="Book Antiqua"/>
          <w:sz w:val="24"/>
          <w:szCs w:val="24"/>
          <w:lang w:val="en-US" w:eastAsia="zh-CN"/>
        </w:rPr>
        <w:t xml:space="preserve"> </w:t>
      </w:r>
      <w:r w:rsidR="001D2F08" w:rsidRPr="006B505E">
        <w:rPr>
          <w:rFonts w:ascii="Book Antiqua" w:hAnsi="Book Antiqua"/>
          <w:sz w:val="24"/>
          <w:szCs w:val="24"/>
          <w:lang w:val="en-US"/>
        </w:rPr>
        <w:t>s</w:t>
      </w:r>
      <w:r w:rsidRPr="006B505E">
        <w:rPr>
          <w:rFonts w:ascii="Book Antiqua" w:hAnsi="Book Antiqua"/>
          <w:sz w:val="24"/>
          <w:szCs w:val="24"/>
          <w:lang w:val="en-US"/>
        </w:rPr>
        <w:t>, 62</w:t>
      </w:r>
      <w:r w:rsidR="00476955" w:rsidRPr="006B505E">
        <w:rPr>
          <w:rFonts w:ascii="Book Antiqua" w:hAnsi="Book Antiqua"/>
          <w:sz w:val="24"/>
          <w:szCs w:val="24"/>
          <w:lang w:val="en-US" w:eastAsia="zh-CN"/>
        </w:rPr>
        <w:t xml:space="preserve"> </w:t>
      </w:r>
      <w:r w:rsidR="001D2F08" w:rsidRPr="006B505E">
        <w:rPr>
          <w:rFonts w:ascii="SimSun" w:eastAsia="SimSun" w:hAnsi="SimSun" w:cs="SimSun" w:hint="eastAsia"/>
          <w:sz w:val="24"/>
          <w:szCs w:val="24"/>
          <w:lang w:val="en-US"/>
        </w:rPr>
        <w:t>℃</w:t>
      </w:r>
      <w:r w:rsidRPr="006B505E">
        <w:rPr>
          <w:rFonts w:ascii="Book Antiqua" w:hAnsi="Book Antiqua"/>
          <w:sz w:val="24"/>
          <w:szCs w:val="24"/>
          <w:lang w:val="en-US"/>
        </w:rPr>
        <w:t xml:space="preserve"> for 60 </w:t>
      </w:r>
      <w:r w:rsidR="001D2F08" w:rsidRPr="006B505E">
        <w:rPr>
          <w:rFonts w:ascii="Book Antiqua" w:hAnsi="Book Antiqua"/>
          <w:sz w:val="24"/>
          <w:szCs w:val="24"/>
          <w:lang w:val="en-US"/>
        </w:rPr>
        <w:t>s</w:t>
      </w:r>
      <w:r w:rsidRPr="006B505E">
        <w:rPr>
          <w:rFonts w:ascii="Book Antiqua" w:hAnsi="Book Antiqua"/>
          <w:sz w:val="24"/>
          <w:szCs w:val="24"/>
          <w:lang w:val="en-US"/>
        </w:rPr>
        <w:t xml:space="preserve"> and 72</w:t>
      </w:r>
      <w:r w:rsidR="00476955" w:rsidRPr="006B505E">
        <w:rPr>
          <w:rFonts w:ascii="Book Antiqua" w:hAnsi="Book Antiqua"/>
          <w:sz w:val="24"/>
          <w:szCs w:val="24"/>
          <w:lang w:val="en-US" w:eastAsia="zh-CN"/>
        </w:rPr>
        <w:t xml:space="preserve"> </w:t>
      </w:r>
      <w:r w:rsidR="001D2F08" w:rsidRPr="006B505E">
        <w:rPr>
          <w:rFonts w:ascii="SimSun" w:eastAsia="SimSun" w:hAnsi="SimSun" w:cs="SimSun" w:hint="eastAsia"/>
          <w:sz w:val="24"/>
          <w:szCs w:val="24"/>
          <w:lang w:val="en-US"/>
        </w:rPr>
        <w:t>℃</w:t>
      </w:r>
      <w:r w:rsidRPr="006B505E">
        <w:rPr>
          <w:rFonts w:ascii="Book Antiqua" w:hAnsi="Book Antiqua"/>
          <w:sz w:val="24"/>
          <w:szCs w:val="24"/>
          <w:lang w:val="en-US"/>
        </w:rPr>
        <w:t xml:space="preserve"> for 20 </w:t>
      </w:r>
      <w:r w:rsidR="001D2F08" w:rsidRPr="006B505E">
        <w:rPr>
          <w:rFonts w:ascii="Book Antiqua" w:hAnsi="Book Antiqua"/>
          <w:sz w:val="24"/>
          <w:szCs w:val="24"/>
          <w:lang w:val="en-US"/>
        </w:rPr>
        <w:t>s</w:t>
      </w:r>
      <w:r w:rsidRPr="006B505E">
        <w:rPr>
          <w:rFonts w:ascii="Book Antiqua" w:hAnsi="Book Antiqua"/>
          <w:sz w:val="24"/>
          <w:szCs w:val="24"/>
          <w:lang w:val="en-US"/>
        </w:rPr>
        <w:t xml:space="preserve">. SKMEL2 and SKMEL20 DNA extracts were used as positive controls for both the wild type and mutant allele (CLS, Germany). All </w:t>
      </w:r>
      <w:r w:rsidR="00F80E03" w:rsidRPr="006B505E">
        <w:rPr>
          <w:rFonts w:ascii="Book Antiqua" w:hAnsi="Book Antiqua"/>
          <w:sz w:val="24"/>
          <w:szCs w:val="24"/>
          <w:lang w:val="en-US"/>
        </w:rPr>
        <w:t>RT-</w:t>
      </w:r>
      <w:r w:rsidRPr="006B505E">
        <w:rPr>
          <w:rFonts w:ascii="Book Antiqua" w:hAnsi="Book Antiqua"/>
          <w:sz w:val="24"/>
          <w:szCs w:val="24"/>
          <w:lang w:val="en-US"/>
        </w:rPr>
        <w:t xml:space="preserve">PCR experiments were performed on </w:t>
      </w:r>
      <w:r w:rsidR="00476955" w:rsidRPr="006B505E">
        <w:rPr>
          <w:rFonts w:ascii="Book Antiqua" w:hAnsi="Book Antiqua"/>
          <w:sz w:val="24"/>
          <w:szCs w:val="24"/>
          <w:lang w:val="en-US"/>
        </w:rPr>
        <w:t>an</w:t>
      </w:r>
      <w:r w:rsidRPr="006B505E">
        <w:rPr>
          <w:rFonts w:ascii="Book Antiqua" w:hAnsi="Book Antiqua"/>
          <w:sz w:val="24"/>
          <w:szCs w:val="24"/>
          <w:lang w:val="en-US"/>
        </w:rPr>
        <w:t xml:space="preserve"> ABI 7500 Fast (Thermo Fisher Scientific, Germany). </w:t>
      </w:r>
    </w:p>
    <w:p w:rsidR="00244A17" w:rsidRPr="006B505E" w:rsidRDefault="00244A17" w:rsidP="006B505E">
      <w:pPr>
        <w:pStyle w:val="NoSpacing"/>
        <w:spacing w:line="360" w:lineRule="auto"/>
        <w:jc w:val="both"/>
        <w:rPr>
          <w:rFonts w:ascii="Book Antiqua" w:hAnsi="Book Antiqua"/>
          <w:b/>
          <w:i/>
          <w:sz w:val="24"/>
          <w:szCs w:val="24"/>
          <w:lang w:val="en-US"/>
        </w:rPr>
      </w:pPr>
    </w:p>
    <w:p w:rsidR="00244A17" w:rsidRPr="006B505E" w:rsidRDefault="00244A17" w:rsidP="006B505E">
      <w:pPr>
        <w:pStyle w:val="NoSpacing"/>
        <w:spacing w:line="360" w:lineRule="auto"/>
        <w:jc w:val="both"/>
        <w:rPr>
          <w:rFonts w:ascii="Book Antiqua" w:hAnsi="Book Antiqua"/>
          <w:b/>
          <w:i/>
          <w:sz w:val="24"/>
          <w:szCs w:val="24"/>
          <w:lang w:val="en-US"/>
        </w:rPr>
      </w:pPr>
      <w:r w:rsidRPr="006B505E">
        <w:rPr>
          <w:rFonts w:ascii="Book Antiqua" w:hAnsi="Book Antiqua"/>
          <w:b/>
          <w:i/>
          <w:sz w:val="24"/>
          <w:szCs w:val="24"/>
          <w:lang w:val="en-US"/>
        </w:rPr>
        <w:t>TYMS-gene polymorphisms stratification model</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Cs/>
          <w:sz w:val="24"/>
          <w:szCs w:val="24"/>
          <w:lang w:val="en-US"/>
        </w:rPr>
        <w:t>The polymorphisms of</w:t>
      </w:r>
      <w:r w:rsidRPr="006B505E">
        <w:rPr>
          <w:rFonts w:ascii="Book Antiqua" w:hAnsi="Book Antiqua"/>
          <w:bCs/>
          <w:i/>
          <w:sz w:val="24"/>
          <w:szCs w:val="24"/>
          <w:lang w:val="en-US"/>
        </w:rPr>
        <w:t xml:space="preserve"> TYMS</w:t>
      </w:r>
      <w:r w:rsidRPr="006B505E">
        <w:rPr>
          <w:rFonts w:ascii="Book Antiqua" w:hAnsi="Book Antiqua"/>
          <w:bCs/>
          <w:sz w:val="24"/>
          <w:szCs w:val="24"/>
          <w:lang w:val="en-US"/>
        </w:rPr>
        <w:t>-gene of each of the 3’UTR and 5’UTR were classified into three groups according to the probability they have for high, medium and low TYMS expression (and similar levels of risk</w:t>
      </w:r>
      <w:r w:rsidR="00143BD3" w:rsidRPr="006B505E">
        <w:rPr>
          <w:rFonts w:ascii="Book Antiqua" w:hAnsi="Book Antiqua"/>
          <w:bCs/>
          <w:sz w:val="24"/>
          <w:szCs w:val="24"/>
          <w:lang w:val="en-US"/>
        </w:rPr>
        <w:fldChar w:fldCharType="begin"/>
      </w:r>
      <w:r w:rsidR="002732A1" w:rsidRPr="006B505E">
        <w:rPr>
          <w:rFonts w:ascii="Book Antiqua" w:hAnsi="Book Antiqua"/>
          <w:bCs/>
          <w:sz w:val="24"/>
          <w:szCs w:val="24"/>
          <w:lang w:val="en-US"/>
        </w:rPr>
        <w:instrText xml:space="preserve"> ADDIN EN.CITE &lt;EndNote&gt;&lt;Cite&gt;&lt;Author&gt;Popat&lt;/Author&gt;&lt;Year&gt;2004&lt;/Year&gt;&lt;RecNum&gt;425&lt;/RecNum&gt;&lt;DisplayText&gt;&lt;style face="superscript"&gt;[22]&lt;/style&gt;&lt;/DisplayText&gt;&lt;record&gt;&lt;rec-number&gt;425&lt;/rec-number&gt;&lt;foreign-keys&gt;&lt;key app="EN" db-id="pxsreee5x000f4erf23ve9dmtedepsxve0wa" timestamp="1491566056"&gt;425&lt;/key&gt;&lt;/foreign-keys&gt;&lt;ref-type name="Journal Article"&gt;17&lt;/ref-type&gt;&lt;contributors&gt;&lt;authors&gt;&lt;author&gt;Popat, S.&lt;/author&gt;&lt;author&gt;Matakidou, A.&lt;/author&gt;&lt;author&gt;Houlston, R. S.&lt;/author&gt;&lt;/authors&gt;&lt;/contributors&gt;&lt;auth-address&gt;Section of Cancer Genetics, Institute of Cancer Research, Sutton SM2 5NG, UK. s.popat@icr.ac.uk&lt;/auth-address&gt;&lt;titles&gt;&lt;title&gt;Thymidylate synthase expression and prognosis in colorectal cancer: a systematic review and meta-analysis&lt;/title&gt;&lt;secondary-title&gt;J Clin Oncol&lt;/secondary-title&gt;&lt;/titles&gt;&lt;periodical&gt;&lt;full-title&gt;J Clin Oncol&lt;/full-title&gt;&lt;/periodical&gt;&lt;pages&gt;529-36&lt;/pages&gt;&lt;volume&gt;22&lt;/volume&gt;&lt;number&gt;3&lt;/number&gt;&lt;keywords&gt;&lt;keyword&gt;Colorectal Neoplasms/*enzymology/*mortality&lt;/keyword&gt;&lt;keyword&gt;Disease-Free Survival&lt;/keyword&gt;&lt;keyword&gt;Humans&lt;/keyword&gt;&lt;keyword&gt;Prognosis&lt;/keyword&gt;&lt;keyword&gt;Survival Rate&lt;/keyword&gt;&lt;keyword&gt;Thymidylate Synthase/*metabolism&lt;/keyword&gt;&lt;keyword&gt;Treatment Outcome&lt;/keyword&gt;&lt;/keywords&gt;&lt;dates&gt;&lt;year&gt;2004&lt;/year&gt;&lt;pub-dates&gt;&lt;date&gt;Feb 01&lt;/date&gt;&lt;/pub-dates&gt;&lt;/dates&gt;&lt;isbn&gt;0732-183X (Print)&amp;#xD;0732-183X (Linking)&lt;/isbn&gt;&lt;accession-num&gt;14752076&lt;/accession-num&gt;&lt;urls&gt;&lt;related-urls&gt;&lt;url&gt;https://www.ncbi.nlm.nih.gov/pubmed/14752076&lt;/url&gt;&lt;/related-urls&gt;&lt;/urls&gt;&lt;electronic-resource-num&gt;10.1200/JCO.2004.05.064&lt;/electronic-resource-num&gt;&lt;/record&gt;&lt;/Cite&gt;&lt;/EndNote&gt;</w:instrText>
      </w:r>
      <w:r w:rsidR="00143BD3" w:rsidRPr="006B505E">
        <w:rPr>
          <w:rFonts w:ascii="Book Antiqua" w:hAnsi="Book Antiqua"/>
          <w:bCs/>
          <w:sz w:val="24"/>
          <w:szCs w:val="24"/>
          <w:lang w:val="en-US"/>
        </w:rPr>
        <w:fldChar w:fldCharType="separate"/>
      </w:r>
      <w:r w:rsidR="002732A1" w:rsidRPr="006B505E">
        <w:rPr>
          <w:rFonts w:ascii="Book Antiqua" w:hAnsi="Book Antiqua"/>
          <w:bCs/>
          <w:noProof/>
          <w:sz w:val="24"/>
          <w:szCs w:val="24"/>
          <w:vertAlign w:val="superscript"/>
          <w:lang w:val="en-US"/>
        </w:rPr>
        <w:t>[22]</w:t>
      </w:r>
      <w:r w:rsidR="00143BD3" w:rsidRPr="006B505E">
        <w:rPr>
          <w:rFonts w:ascii="Book Antiqua" w:hAnsi="Book Antiqua"/>
          <w:bCs/>
          <w:sz w:val="24"/>
          <w:szCs w:val="24"/>
          <w:lang w:val="en-US"/>
        </w:rPr>
        <w:fldChar w:fldCharType="end"/>
      </w:r>
      <w:r w:rsidRPr="006B505E">
        <w:rPr>
          <w:rFonts w:ascii="Book Antiqua" w:hAnsi="Book Antiqua"/>
          <w:bCs/>
          <w:sz w:val="24"/>
          <w:szCs w:val="24"/>
          <w:lang w:val="en-US"/>
        </w:rPr>
        <w:t>), taking into account the following evidence from previous studies:</w:t>
      </w:r>
      <w:r w:rsidR="00476955" w:rsidRPr="006B505E">
        <w:rPr>
          <w:rFonts w:ascii="Book Antiqua" w:hAnsi="Book Antiqua"/>
          <w:bCs/>
          <w:sz w:val="24"/>
          <w:szCs w:val="24"/>
          <w:lang w:val="en-US" w:eastAsia="zh-CN"/>
        </w:rPr>
        <w:t xml:space="preserve"> (1) </w:t>
      </w:r>
      <w:r w:rsidRPr="006B505E">
        <w:rPr>
          <w:rFonts w:ascii="Book Antiqua" w:hAnsi="Book Antiqua"/>
          <w:bCs/>
          <w:sz w:val="24"/>
          <w:szCs w:val="24"/>
          <w:lang w:val="en-US"/>
        </w:rPr>
        <w:t>3R polymorphism has higher translation efficiency than that of the 2R, leading to higher TYMS protein expression associated with resistance to 5FU-based chemotherapy</w:t>
      </w:r>
      <w:r w:rsidRPr="006B505E">
        <w:rPr>
          <w:rFonts w:ascii="Book Antiqua" w:hAnsi="Book Antiqua"/>
          <w:bCs/>
          <w:sz w:val="24"/>
          <w:szCs w:val="24"/>
          <w:vertAlign w:val="superscript"/>
          <w:lang w:val="en-US"/>
        </w:rPr>
        <w:t>[18</w:t>
      </w:r>
      <w:r w:rsidR="00476955" w:rsidRPr="006B505E">
        <w:rPr>
          <w:rFonts w:ascii="Book Antiqua" w:hAnsi="Book Antiqua"/>
          <w:bCs/>
          <w:sz w:val="24"/>
          <w:szCs w:val="24"/>
          <w:vertAlign w:val="superscript"/>
          <w:lang w:val="en-US" w:eastAsia="zh-CN"/>
        </w:rPr>
        <w:t>,23</w:t>
      </w:r>
      <w:r w:rsidRPr="006B505E">
        <w:rPr>
          <w:rFonts w:ascii="Book Antiqua" w:hAnsi="Book Antiqua"/>
          <w:bCs/>
          <w:sz w:val="24"/>
          <w:szCs w:val="24"/>
          <w:vertAlign w:val="superscript"/>
          <w:lang w:val="en-US"/>
        </w:rPr>
        <w:t>]</w:t>
      </w:r>
      <w:r w:rsidRPr="006B505E">
        <w:rPr>
          <w:rFonts w:ascii="Book Antiqua" w:hAnsi="Book Antiqua"/>
          <w:bCs/>
          <w:sz w:val="24"/>
          <w:szCs w:val="24"/>
          <w:lang w:val="en-US"/>
        </w:rPr>
        <w:t xml:space="preserve"> </w:t>
      </w:r>
      <w:r w:rsidRPr="006B505E" w:rsidDel="001D2438">
        <w:rPr>
          <w:rFonts w:ascii="Book Antiqua" w:hAnsi="Book Antiqua"/>
          <w:bCs/>
          <w:sz w:val="24"/>
          <w:szCs w:val="24"/>
          <w:lang w:val="en-US"/>
        </w:rPr>
        <w:t xml:space="preserve"> </w:t>
      </w:r>
      <w:r w:rsidRPr="006B505E">
        <w:rPr>
          <w:rFonts w:ascii="Book Antiqua" w:hAnsi="Book Antiqua"/>
          <w:bCs/>
          <w:sz w:val="24"/>
          <w:szCs w:val="24"/>
          <w:lang w:val="en-US"/>
        </w:rPr>
        <w:t>while the 2R/3R has an intermediate TYMS protein expression profile</w:t>
      </w:r>
      <w:r w:rsidR="00476955" w:rsidRPr="006B505E">
        <w:rPr>
          <w:rFonts w:ascii="Book Antiqua" w:hAnsi="Book Antiqua"/>
          <w:bCs/>
          <w:sz w:val="24"/>
          <w:szCs w:val="24"/>
          <w:lang w:val="en-US"/>
        </w:rPr>
        <w:fldChar w:fldCharType="begin">
          <w:fldData xml:space="preserve">PEVuZE5vdGU+PENpdGU+PEF1dGhvcj5IdXI8L0F1dGhvcj48WWVhcj4yMDExPC9ZZWFyPjxSZWNO
dW0+MTAxNzc8L1JlY051bT48SURUZXh0PlRoeW1pZHlsYXRlIHN5bnRoYXNlIGdlbmUgcG9seW1v
cnBoaXNtIGFmZmVjdHMgdGhlIHJlc3BvbnNlIHRvIHByZW9wZXJhdGl2ZSA1LWZsdW9yb3VyYWNp
bCBjaGVtb3JhZGlhdGlvbiB0aGVyYXB5IGluIHBhdGllbnRzIHdpdGggcmVjdGFsIGNhbmNlcjwv
SURUZXh0PjxEaXNwbGF5VGV4dD48c3R5bGUgZmFjZT0ic3VwZXJzY3JpcHQiPlsyNF08L3N0eWxl
PjwvRGlzcGxheVRleHQ+PHJlY29yZD48cmVjLW51bWJlcj4xMDE3NzwvcmVjLW51bWJlcj48Zm9y
ZWlnbi1rZXlzPjxrZXkgYXBwPSJFTiIgZGItaWQ9ImY5MHRheHJkNmEwcnI4ZTlyZThwZTV0eDVl
eHBzdzBhNTB2ZSI+MTAxNzc8L2tleT48L2ZvcmVpZ24ta2V5cz48cmVmLXR5cGUgbmFtZT0iSm91
cm5hbCBBcnRpY2xlIj4xNzwvcmVmLXR5cGU+PGNvbnRyaWJ1dG9ycz48YXV0aG9ycz48YXV0aG9y
Pkh1ciwgSC48L2F1dGhvcj48YXV0aG9yPkthbmcsIEouPC9hdXRob3I+PGF1dGhvcj5LaW0sIE4u
IEsuPC9hdXRob3I+PGF1dGhvcj5NaW4sIEIuIFMuPC9hdXRob3I+PGF1dGhvcj5MZWUsIEsuIFku
PC9hdXRob3I+PGF1dGhvcj5TaGluLCBTLiBKLjwvYXV0aG9yPjxhdXRob3I+S2V1bSwgSy4gQy48
L2F1dGhvcj48YXV0aG9yPkNob2ksIEouPC9hdXRob3I+PGF1dGhvcj5LaW0sIEguPC9hdXRob3I+
PGF1dGhvcj5DaG9pLCBTLiBILjwvYXV0aG9yPjxhdXRob3I+TGVlLCBNLiBZLjwvYXV0aG9yPjwv
YXV0aG9ycz48L2NvbnRyaWJ1dG9ycz48dGl0bGVzPjx0aXRsZT5UaHltaWR5bGF0ZSBzeW50aGFz
ZSBnZW5lIHBvbHltb3JwaGlzbSBhZmZlY3RzIHRoZSByZXNwb25zZSB0byBwcmVvcGVyYXRpdmUg
NS1mbHVvcm91cmFjaWwgY2hlbW9yYWRpYXRpb24gdGhlcmFweSBpbiBwYXRpZW50cyB3aXRoIHJl
Y3RhbCBjYW5jZXI8L3RpdGxlPjxzZWNvbmRhcnktdGl0bGU+SW50IEogUmFkaWF0IE9uY29sIEJp
b2wgUGh5czwvc2Vjb25kYXJ5LXRpdGxlPjwvdGl0bGVzPjxwZXJpb2RpY2FsPjxmdWxsLXRpdGxl
PkludCBKIFJhZGlhdCBPbmNvbCBCaW9sIFBoeXM8L2Z1bGwtdGl0bGU+PC9wZXJpb2RpY2FsPjxw
YWdlcz42NjktNzY8L3BhZ2VzPjx2b2x1bWU+ODE8L3ZvbHVtZT48bnVtYmVyPjM8L251bWJlcj48
ZWRpdGlvbj4yMDEwLzEwLzA2PC9lZGl0aW9uPjxrZXl3b3Jkcz48a2V5d29yZD5BZGVub2NhcmNp
bm9tYTwva2V5d29yZD48a2V5d29yZD5BZHVsdDwva2V5d29yZD48a2V5d29yZD5BZ2VkPC9rZXl3
b3JkPjxrZXl3b3JkPkFudGltZXRhYm9saXRlcywgQW50aW5lb3BsYXN0aWM8L2tleXdvcmQ+PGtl
eXdvcmQ+Q2hlbW9yYWRpb3RoZXJhcHk8L2tleXdvcmQ+PGtleXdvcmQ+RmVtYWxlPC9rZXl3b3Jk
PjxrZXl3b3JkPkZsdW9yb3VyYWNpbDwva2V5d29yZD48a2V5d29yZD5IZXRlcm96eWdvdGU8L2tl
eXdvcmQ+PGtleXdvcmQ+SG9tb3p5Z290ZTwva2V5d29yZD48a2V5d29yZD5IdW1hbnM8L2tleXdv
cmQ+PGtleXdvcmQ+TWFsZTwva2V5d29yZD48a2V5d29yZD5NaWRkbGUgQWdlZDwva2V5d29yZD48
a2V5d29yZD5OZW9wbGFzbSBTdGFnaW5nPC9rZXl3b3JkPjxrZXl3b3JkPlBvbHltb3JwaGlzbSwg
R2VuZXRpYzwva2V5d29yZD48a2V5d29yZD5Qb2x5bW9ycGhpc20sIFNpbmdsZSBOdWNsZW90aWRl
PC9rZXl3b3JkPjxrZXl3b3JkPlByZW9wZXJhdGl2ZSBDYXJlPC9rZXl3b3JkPjxrZXl3b3JkPlBy
b3NwZWN0aXZlIFN0dWRpZXM8L2tleXdvcmQ+PGtleXdvcmQ+UmVjdGFsIE5lb3BsYXNtczwva2V5
d29yZD48a2V5d29yZD5SZW1pc3Npb24gSW5kdWN0aW9uPC9rZXl3b3JkPjxrZXl3b3JkPlRhbmRl
bSBSZXBlYXQgU2VxdWVuY2VzPC9rZXl3b3JkPjxrZXl3b3JkPlRoeW1pZHlsYXRlIFN5bnRoYXNl
PC9rZXl3b3JkPjwva2V5d29yZHM+PGRhdGVzPjx5ZWFyPjIwMTE8L3llYXI+PHB1Yi1kYXRlcz48
ZGF0ZT5Ob3Y8L2RhdGU+PC9wdWItZGF0ZXM+PC9kYXRlcz48aXNibj4xODc5LTM1NVg8L2lzYm4+
PGFjY2Vzc2lvbi1udW0+MjA5MzI2NzM8L2FjY2Vzc2lvbi1udW0+PHVybHM+PHJlbGF0ZWQtdXJs
cz48dXJsPmh0dHBzOi8vd3d3Lm5jYmkubmxtLm5paC5nb3YvcHVibWVkLzIwOTMyNjczPC91cmw+
PC9yZWxhdGVkLXVybHM+PC91cmxzPjxlbGVjdHJvbmljLXJlc291cmNlLW51bT4xMC4xMDE2L2ou
aWpyb2JwLjIwMTAuMDYuMDQ5PC9lbGVjdHJvbmljLXJlc291cmNlLW51bT48bGFuZ3VhZ2U+ZW5n
PC9sYW5ndWFnZT48L3JlY29yZD48L0NpdGU+PENpdGU+PEF1dGhvcj5IdXI8L0F1dGhvcj48WWVh
cj4yMDExPC9ZZWFyPjxSZWNOdW0+MTAxNzc8L1JlY051bT48cmVjb3JkPjxyZWMtbnVtYmVyPjEw
MTc3PC9yZWMtbnVtYmVyPjxmb3JlaWduLWtleXM+PGtleSBhcHA9IkVOIiBkYi1pZD0iZjkwdGF4
cmQ2YTBycjhlOXJlOHBlNXR4NWV4cHN3MGE1MHZlIj4xMDE3Nzwva2V5PjwvZm9yZWlnbi1rZXlz
PjxyZWYtdHlwZSBuYW1lPSJKb3VybmFsIEFydGljbGUiPjE3PC9yZWYtdHlwZT48Y29udHJpYnV0
b3JzPjxhdXRob3JzPjxhdXRob3I+SHVyLCBILjwvYXV0aG9yPjxhdXRob3I+S2FuZywgSi48L2F1
dGhvcj48YXV0aG9yPktpbSwgTi4gSy48L2F1dGhvcj48YXV0aG9yPk1pbiwgQi4gUy48L2F1dGhv
cj48YXV0aG9yPkxlZSwgSy4gWS48L2F1dGhvcj48YXV0aG9yPlNoaW4sIFMuIEouPC9hdXRob3I+
PGF1dGhvcj5LZXVtLCBLLiBDLjwvYXV0aG9yPjxhdXRob3I+Q2hvaSwgSi48L2F1dGhvcj48YXV0
aG9yPktpbSwgSC48L2F1dGhvcj48YXV0aG9yPkNob2ksIFMuIEguPC9hdXRob3I+PGF1dGhvcj5M
ZWUsIE0uIFkuPC9hdXRob3I+PC9hdXRob3JzPjwvY29udHJpYnV0b3JzPjx0aXRsZXM+PHRpdGxl
PlRoeW1pZHlsYXRlIHN5bnRoYXNlIGdlbmUgcG9seW1vcnBoaXNtIGFmZmVjdHMgdGhlIHJlc3Bv
bnNlIHRvIHByZW9wZXJhdGl2ZSA1LWZsdW9yb3VyYWNpbCBjaGVtb3JhZGlhdGlvbiB0aGVyYXB5
IGluIHBhdGllbnRzIHdpdGggcmVjdGFsIGNhbmNlcjwvdGl0bGU+PHNlY29uZGFyeS10aXRsZT5J
bnQgSiBSYWRpYXQgT25jb2wgQmlvbCBQaHlzPC9zZWNvbmRhcnktdGl0bGU+PC90aXRsZXM+PHBl
cmlvZGljYWw+PGZ1bGwtdGl0bGU+SW50IEogUmFkaWF0IE9uY29sIEJpb2wgUGh5czwvZnVsbC10
aXRsZT48L3BlcmlvZGljYWw+PHBhZ2VzPjY2OS03NjwvcGFnZXM+PHZvbHVtZT44MTwvdm9sdW1l
PjxudW1iZXI+MzwvbnVtYmVyPjxlZGl0aW9uPjIwMTAvMTAvMDY8L2VkaXRpb24+PGtleXdvcmRz
PjxrZXl3b3JkPkFkZW5vY2FyY2lub21hPC9rZXl3b3JkPjxrZXl3b3JkPkFkdWx0PC9rZXl3b3Jk
PjxrZXl3b3JkPkFnZWQ8L2tleXdvcmQ+PGtleXdvcmQ+QW50aW1ldGFib2xpdGVzLCBBbnRpbmVv
cGxhc3RpYzwva2V5d29yZD48a2V5d29yZD5DaGVtb3JhZGlvdGhlcmFweTwva2V5d29yZD48a2V5
d29yZD5GZW1hbGU8L2tleXdvcmQ+PGtleXdvcmQ+Rmx1b3JvdXJhY2lsPC9rZXl3b3JkPjxrZXl3
b3JkPkhldGVyb3p5Z290ZTwva2V5d29yZD48a2V5d29yZD5Ib21venlnb3RlPC9rZXl3b3JkPjxr
ZXl3b3JkPkh1bWFuczwva2V5d29yZD48a2V5d29yZD5NYWxlPC9rZXl3b3JkPjxrZXl3b3JkPk1p
ZGRsZSBBZ2VkPC9rZXl3b3JkPjxrZXl3b3JkPk5lb3BsYXNtIFN0YWdpbmc8L2tleXdvcmQ+PGtl
eXdvcmQ+UG9seW1vcnBoaXNtLCBHZW5ldGljPC9rZXl3b3JkPjxrZXl3b3JkPlBvbHltb3JwaGlz
bSwgU2luZ2xlIE51Y2xlb3RpZGU8L2tleXdvcmQ+PGtleXdvcmQ+UHJlb3BlcmF0aXZlIENhcmU8
L2tleXdvcmQ+PGtleXdvcmQ+UHJvc3BlY3RpdmUgU3R1ZGllczwva2V5d29yZD48a2V5d29yZD5S
ZWN0YWwgTmVvcGxhc21zPC9rZXl3b3JkPjxrZXl3b3JkPlJlbWlzc2lvbiBJbmR1Y3Rpb248L2tl
eXdvcmQ+PGtleXdvcmQ+VGFuZGVtIFJlcGVhdCBTZXF1ZW5jZXM8L2tleXdvcmQ+PGtleXdvcmQ+
VGh5bWlkeWxhdGUgU3ludGhhc2U8L2tleXdvcmQ+PC9rZXl3b3Jkcz48ZGF0ZXM+PHllYXI+MjAx
MTwveWVhcj48cHViLWRhdGVzPjxkYXRlPk5vdjwvZGF0ZT48L3B1Yi1kYXRlcz48L2RhdGVzPjxp
c2JuPjE4NzktMzU1WDwvaXNibj48YWNjZXNzaW9uLW51bT4yMDkzMjY3MzwvYWNjZXNzaW9uLW51
bT48dXJscz48cmVsYXRlZC11cmxzPjx1cmw+aHR0cHM6Ly93d3cubmNiaS5ubG0ubmloLmdvdi9w
dWJtZWQvMjA5MzI2NzM8L3VybD48L3JlbGF0ZWQtdXJscz48L3VybHM+PGVsZWN0cm9uaWMtcmVz
b3VyY2UtbnVtPjEwLjEwMTYvai5panJvYnAuMjAxMC4wNi4wNDk8L2VsZWN0cm9uaWMtcmVzb3Vy
Y2UtbnVtPjxsYW5ndWFnZT5lbmc8L2xhbmd1YWdlPjwvcmVjb3JkPjwvQ2l0ZT48L0VuZE5vdGU+
AG==
</w:fldData>
        </w:fldChar>
      </w:r>
      <w:r w:rsidR="00476955" w:rsidRPr="006B505E">
        <w:rPr>
          <w:rFonts w:ascii="Book Antiqua" w:hAnsi="Book Antiqua"/>
          <w:bCs/>
          <w:sz w:val="24"/>
          <w:szCs w:val="24"/>
          <w:lang w:val="en-US"/>
        </w:rPr>
        <w:instrText xml:space="preserve"> ADDIN EN.CITE </w:instrText>
      </w:r>
      <w:r w:rsidR="00476955" w:rsidRPr="006B505E">
        <w:rPr>
          <w:rFonts w:ascii="Book Antiqua" w:hAnsi="Book Antiqua"/>
          <w:bCs/>
          <w:sz w:val="24"/>
          <w:szCs w:val="24"/>
          <w:lang w:val="en-US"/>
        </w:rPr>
        <w:fldChar w:fldCharType="begin">
          <w:fldData xml:space="preserve">PEVuZE5vdGU+PENpdGU+PEF1dGhvcj5IdXI8L0F1dGhvcj48WWVhcj4yMDExPC9ZZWFyPjxSZWNO
dW0+MTAxNzc8L1JlY051bT48SURUZXh0PlRoeW1pZHlsYXRlIHN5bnRoYXNlIGdlbmUgcG9seW1v
cnBoaXNtIGFmZmVjdHMgdGhlIHJlc3BvbnNlIHRvIHByZW9wZXJhdGl2ZSA1LWZsdW9yb3VyYWNp
bCBjaGVtb3JhZGlhdGlvbiB0aGVyYXB5IGluIHBhdGllbnRzIHdpdGggcmVjdGFsIGNhbmNlcjwv
SURUZXh0PjxEaXNwbGF5VGV4dD48c3R5bGUgZmFjZT0ic3VwZXJzY3JpcHQiPlsyNF08L3N0eWxl
PjwvRGlzcGxheVRleHQ+PHJlY29yZD48cmVjLW51bWJlcj4xMDE3NzwvcmVjLW51bWJlcj48Zm9y
ZWlnbi1rZXlzPjxrZXkgYXBwPSJFTiIgZGItaWQ9ImY5MHRheHJkNmEwcnI4ZTlyZThwZTV0eDVl
eHBzdzBhNTB2ZSI+MTAxNzc8L2tleT48L2ZvcmVpZ24ta2V5cz48cmVmLXR5cGUgbmFtZT0iSm91
cm5hbCBBcnRpY2xlIj4xNzwvcmVmLXR5cGU+PGNvbnRyaWJ1dG9ycz48YXV0aG9ycz48YXV0aG9y
Pkh1ciwgSC48L2F1dGhvcj48YXV0aG9yPkthbmcsIEouPC9hdXRob3I+PGF1dGhvcj5LaW0sIE4u
IEsuPC9hdXRob3I+PGF1dGhvcj5NaW4sIEIuIFMuPC9hdXRob3I+PGF1dGhvcj5MZWUsIEsuIFku
PC9hdXRob3I+PGF1dGhvcj5TaGluLCBTLiBKLjwvYXV0aG9yPjxhdXRob3I+S2V1bSwgSy4gQy48
L2F1dGhvcj48YXV0aG9yPkNob2ksIEouPC9hdXRob3I+PGF1dGhvcj5LaW0sIEguPC9hdXRob3I+
PGF1dGhvcj5DaG9pLCBTLiBILjwvYXV0aG9yPjxhdXRob3I+TGVlLCBNLiBZLjwvYXV0aG9yPjwv
YXV0aG9ycz48L2NvbnRyaWJ1dG9ycz48dGl0bGVzPjx0aXRsZT5UaHltaWR5bGF0ZSBzeW50aGFz
ZSBnZW5lIHBvbHltb3JwaGlzbSBhZmZlY3RzIHRoZSByZXNwb25zZSB0byBwcmVvcGVyYXRpdmUg
NS1mbHVvcm91cmFjaWwgY2hlbW9yYWRpYXRpb24gdGhlcmFweSBpbiBwYXRpZW50cyB3aXRoIHJl
Y3RhbCBjYW5jZXI8L3RpdGxlPjxzZWNvbmRhcnktdGl0bGU+SW50IEogUmFkaWF0IE9uY29sIEJp
b2wgUGh5czwvc2Vjb25kYXJ5LXRpdGxlPjwvdGl0bGVzPjxwZXJpb2RpY2FsPjxmdWxsLXRpdGxl
PkludCBKIFJhZGlhdCBPbmNvbCBCaW9sIFBoeXM8L2Z1bGwtdGl0bGU+PC9wZXJpb2RpY2FsPjxw
YWdlcz42NjktNzY8L3BhZ2VzPjx2b2x1bWU+ODE8L3ZvbHVtZT48bnVtYmVyPjM8L251bWJlcj48
ZWRpdGlvbj4yMDEwLzEwLzA2PC9lZGl0aW9uPjxrZXl3b3Jkcz48a2V5d29yZD5BZGVub2NhcmNp
bm9tYTwva2V5d29yZD48a2V5d29yZD5BZHVsdDwva2V5d29yZD48a2V5d29yZD5BZ2VkPC9rZXl3
b3JkPjxrZXl3b3JkPkFudGltZXRhYm9saXRlcywgQW50aW5lb3BsYXN0aWM8L2tleXdvcmQ+PGtl
eXdvcmQ+Q2hlbW9yYWRpb3RoZXJhcHk8L2tleXdvcmQ+PGtleXdvcmQ+RmVtYWxlPC9rZXl3b3Jk
PjxrZXl3b3JkPkZsdW9yb3VyYWNpbDwva2V5d29yZD48a2V5d29yZD5IZXRlcm96eWdvdGU8L2tl
eXdvcmQ+PGtleXdvcmQ+SG9tb3p5Z290ZTwva2V5d29yZD48a2V5d29yZD5IdW1hbnM8L2tleXdv
cmQ+PGtleXdvcmQ+TWFsZTwva2V5d29yZD48a2V5d29yZD5NaWRkbGUgQWdlZDwva2V5d29yZD48
a2V5d29yZD5OZW9wbGFzbSBTdGFnaW5nPC9rZXl3b3JkPjxrZXl3b3JkPlBvbHltb3JwaGlzbSwg
R2VuZXRpYzwva2V5d29yZD48a2V5d29yZD5Qb2x5bW9ycGhpc20sIFNpbmdsZSBOdWNsZW90aWRl
PC9rZXl3b3JkPjxrZXl3b3JkPlByZW9wZXJhdGl2ZSBDYXJlPC9rZXl3b3JkPjxrZXl3b3JkPlBy
b3NwZWN0aXZlIFN0dWRpZXM8L2tleXdvcmQ+PGtleXdvcmQ+UmVjdGFsIE5lb3BsYXNtczwva2V5
d29yZD48a2V5d29yZD5SZW1pc3Npb24gSW5kdWN0aW9uPC9rZXl3b3JkPjxrZXl3b3JkPlRhbmRl
bSBSZXBlYXQgU2VxdWVuY2VzPC9rZXl3b3JkPjxrZXl3b3JkPlRoeW1pZHlsYXRlIFN5bnRoYXNl
PC9rZXl3b3JkPjwva2V5d29yZHM+PGRhdGVzPjx5ZWFyPjIwMTE8L3llYXI+PHB1Yi1kYXRlcz48
ZGF0ZT5Ob3Y8L2RhdGU+PC9wdWItZGF0ZXM+PC9kYXRlcz48aXNibj4xODc5LTM1NVg8L2lzYm4+
PGFjY2Vzc2lvbi1udW0+MjA5MzI2NzM8L2FjY2Vzc2lvbi1udW0+PHVybHM+PHJlbGF0ZWQtdXJs
cz48dXJsPmh0dHBzOi8vd3d3Lm5jYmkubmxtLm5paC5nb3YvcHVibWVkLzIwOTMyNjczPC91cmw+
PC9yZWxhdGVkLXVybHM+PC91cmxzPjxlbGVjdHJvbmljLXJlc291cmNlLW51bT4xMC4xMDE2L2ou
aWpyb2JwLjIwMTAuMDYuMDQ5PC9lbGVjdHJvbmljLXJlc291cmNlLW51bT48bGFuZ3VhZ2U+ZW5n
PC9sYW5ndWFnZT48L3JlY29yZD48L0NpdGU+PENpdGU+PEF1dGhvcj5IdXI8L0F1dGhvcj48WWVh
cj4yMDExPC9ZZWFyPjxSZWNOdW0+MTAxNzc8L1JlY051bT48cmVjb3JkPjxyZWMtbnVtYmVyPjEw
MTc3PC9yZWMtbnVtYmVyPjxmb3JlaWduLWtleXM+PGtleSBhcHA9IkVOIiBkYi1pZD0iZjkwdGF4
cmQ2YTBycjhlOXJlOHBlNXR4NWV4cHN3MGE1MHZlIj4xMDE3Nzwva2V5PjwvZm9yZWlnbi1rZXlz
PjxyZWYtdHlwZSBuYW1lPSJKb3VybmFsIEFydGljbGUiPjE3PC9yZWYtdHlwZT48Y29udHJpYnV0
b3JzPjxhdXRob3JzPjxhdXRob3I+SHVyLCBILjwvYXV0aG9yPjxhdXRob3I+S2FuZywgSi48L2F1
dGhvcj48YXV0aG9yPktpbSwgTi4gSy48L2F1dGhvcj48YXV0aG9yPk1pbiwgQi4gUy48L2F1dGhv
cj48YXV0aG9yPkxlZSwgSy4gWS48L2F1dGhvcj48YXV0aG9yPlNoaW4sIFMuIEouPC9hdXRob3I+
PGF1dGhvcj5LZXVtLCBLLiBDLjwvYXV0aG9yPjxhdXRob3I+Q2hvaSwgSi48L2F1dGhvcj48YXV0
aG9yPktpbSwgSC48L2F1dGhvcj48YXV0aG9yPkNob2ksIFMuIEguPC9hdXRob3I+PGF1dGhvcj5M
ZWUsIE0uIFkuPC9hdXRob3I+PC9hdXRob3JzPjwvY29udHJpYnV0b3JzPjx0aXRsZXM+PHRpdGxl
PlRoeW1pZHlsYXRlIHN5bnRoYXNlIGdlbmUgcG9seW1vcnBoaXNtIGFmZmVjdHMgdGhlIHJlc3Bv
bnNlIHRvIHByZW9wZXJhdGl2ZSA1LWZsdW9yb3VyYWNpbCBjaGVtb3JhZGlhdGlvbiB0aGVyYXB5
IGluIHBhdGllbnRzIHdpdGggcmVjdGFsIGNhbmNlcjwvdGl0bGU+PHNlY29uZGFyeS10aXRsZT5J
bnQgSiBSYWRpYXQgT25jb2wgQmlvbCBQaHlzPC9zZWNvbmRhcnktdGl0bGU+PC90aXRsZXM+PHBl
cmlvZGljYWw+PGZ1bGwtdGl0bGU+SW50IEogUmFkaWF0IE9uY29sIEJpb2wgUGh5czwvZnVsbC10
aXRsZT48L3BlcmlvZGljYWw+PHBhZ2VzPjY2OS03NjwvcGFnZXM+PHZvbHVtZT44MTwvdm9sdW1l
PjxudW1iZXI+MzwvbnVtYmVyPjxlZGl0aW9uPjIwMTAvMTAvMDY8L2VkaXRpb24+PGtleXdvcmRz
PjxrZXl3b3JkPkFkZW5vY2FyY2lub21hPC9rZXl3b3JkPjxrZXl3b3JkPkFkdWx0PC9rZXl3b3Jk
PjxrZXl3b3JkPkFnZWQ8L2tleXdvcmQ+PGtleXdvcmQ+QW50aW1ldGFib2xpdGVzLCBBbnRpbmVv
cGxhc3RpYzwva2V5d29yZD48a2V5d29yZD5DaGVtb3JhZGlvdGhlcmFweTwva2V5d29yZD48a2V5
d29yZD5GZW1hbGU8L2tleXdvcmQ+PGtleXdvcmQ+Rmx1b3JvdXJhY2lsPC9rZXl3b3JkPjxrZXl3
b3JkPkhldGVyb3p5Z290ZTwva2V5d29yZD48a2V5d29yZD5Ib21venlnb3RlPC9rZXl3b3JkPjxr
ZXl3b3JkPkh1bWFuczwva2V5d29yZD48a2V5d29yZD5NYWxlPC9rZXl3b3JkPjxrZXl3b3JkPk1p
ZGRsZSBBZ2VkPC9rZXl3b3JkPjxrZXl3b3JkPk5lb3BsYXNtIFN0YWdpbmc8L2tleXdvcmQ+PGtl
eXdvcmQ+UG9seW1vcnBoaXNtLCBHZW5ldGljPC9rZXl3b3JkPjxrZXl3b3JkPlBvbHltb3JwaGlz
bSwgU2luZ2xlIE51Y2xlb3RpZGU8L2tleXdvcmQ+PGtleXdvcmQ+UHJlb3BlcmF0aXZlIENhcmU8
L2tleXdvcmQ+PGtleXdvcmQ+UHJvc3BlY3RpdmUgU3R1ZGllczwva2V5d29yZD48a2V5d29yZD5S
ZWN0YWwgTmVvcGxhc21zPC9rZXl3b3JkPjxrZXl3b3JkPlJlbWlzc2lvbiBJbmR1Y3Rpb248L2tl
eXdvcmQ+PGtleXdvcmQ+VGFuZGVtIFJlcGVhdCBTZXF1ZW5jZXM8L2tleXdvcmQ+PGtleXdvcmQ+
VGh5bWlkeWxhdGUgU3ludGhhc2U8L2tleXdvcmQ+PC9rZXl3b3Jkcz48ZGF0ZXM+PHllYXI+MjAx
MTwveWVhcj48cHViLWRhdGVzPjxkYXRlPk5vdjwvZGF0ZT48L3B1Yi1kYXRlcz48L2RhdGVzPjxp
c2JuPjE4NzktMzU1WDwvaXNibj48YWNjZXNzaW9uLW51bT4yMDkzMjY3MzwvYWNjZXNzaW9uLW51
bT48dXJscz48cmVsYXRlZC11cmxzPjx1cmw+aHR0cHM6Ly93d3cubmNiaS5ubG0ubmloLmdvdi9w
dWJtZWQvMjA5MzI2NzM8L3VybD48L3JlbGF0ZWQtdXJscz48L3VybHM+PGVsZWN0cm9uaWMtcmVz
b3VyY2UtbnVtPjEwLjEwMTYvai5panJvYnAuMjAxMC4wNi4wNDk8L2VsZWN0cm9uaWMtcmVzb3Vy
Y2UtbnVtPjxsYW5ndWFnZT5lbmc8L2xhbmd1YWdlPjwvcmVjb3JkPjwvQ2l0ZT48L0VuZE5vdGU+
AG==
</w:fldData>
        </w:fldChar>
      </w:r>
      <w:r w:rsidR="00476955" w:rsidRPr="006B505E">
        <w:rPr>
          <w:rFonts w:ascii="Book Antiqua" w:hAnsi="Book Antiqua"/>
          <w:bCs/>
          <w:sz w:val="24"/>
          <w:szCs w:val="24"/>
          <w:lang w:val="en-US"/>
        </w:rPr>
        <w:instrText xml:space="preserve"> ADDIN EN.CITE.DATA </w:instrText>
      </w:r>
      <w:r w:rsidR="00476955" w:rsidRPr="006B505E">
        <w:rPr>
          <w:rFonts w:ascii="Book Antiqua" w:hAnsi="Book Antiqua"/>
          <w:bCs/>
          <w:sz w:val="24"/>
          <w:szCs w:val="24"/>
          <w:lang w:val="en-US"/>
        </w:rPr>
      </w:r>
      <w:r w:rsidR="00476955" w:rsidRPr="006B505E">
        <w:rPr>
          <w:rFonts w:ascii="Book Antiqua" w:hAnsi="Book Antiqua"/>
          <w:bCs/>
          <w:sz w:val="24"/>
          <w:szCs w:val="24"/>
          <w:lang w:val="en-US"/>
        </w:rPr>
        <w:fldChar w:fldCharType="end"/>
      </w:r>
      <w:r w:rsidR="00476955" w:rsidRPr="006B505E">
        <w:rPr>
          <w:rFonts w:ascii="Book Antiqua" w:hAnsi="Book Antiqua"/>
          <w:bCs/>
          <w:sz w:val="24"/>
          <w:szCs w:val="24"/>
          <w:lang w:val="en-US"/>
        </w:rPr>
      </w:r>
      <w:r w:rsidR="00476955" w:rsidRPr="006B505E">
        <w:rPr>
          <w:rFonts w:ascii="Book Antiqua" w:hAnsi="Book Antiqua"/>
          <w:bCs/>
          <w:sz w:val="24"/>
          <w:szCs w:val="24"/>
          <w:lang w:val="en-US"/>
        </w:rPr>
        <w:fldChar w:fldCharType="separate"/>
      </w:r>
      <w:r w:rsidR="00476955" w:rsidRPr="006B505E">
        <w:rPr>
          <w:rFonts w:ascii="Book Antiqua" w:hAnsi="Book Antiqua"/>
          <w:bCs/>
          <w:noProof/>
          <w:sz w:val="24"/>
          <w:szCs w:val="24"/>
          <w:vertAlign w:val="superscript"/>
          <w:lang w:val="en-US"/>
        </w:rPr>
        <w:t>[24]</w:t>
      </w:r>
      <w:r w:rsidR="00476955" w:rsidRPr="006B505E">
        <w:rPr>
          <w:rFonts w:ascii="Book Antiqua" w:hAnsi="Book Antiqua"/>
          <w:bCs/>
          <w:sz w:val="24"/>
          <w:szCs w:val="24"/>
          <w:lang w:val="en-US"/>
        </w:rPr>
        <w:fldChar w:fldCharType="end"/>
      </w:r>
      <w:r w:rsidR="00476955" w:rsidRPr="006B505E">
        <w:rPr>
          <w:rFonts w:ascii="Book Antiqua" w:hAnsi="Book Antiqua"/>
          <w:bCs/>
          <w:sz w:val="24"/>
          <w:szCs w:val="24"/>
          <w:lang w:val="en-US" w:eastAsia="zh-CN"/>
        </w:rPr>
        <w:t xml:space="preserve">; (2) </w:t>
      </w:r>
      <w:r w:rsidRPr="006B505E">
        <w:rPr>
          <w:rFonts w:ascii="Book Antiqua" w:hAnsi="Book Antiqua"/>
          <w:bCs/>
          <w:sz w:val="24"/>
          <w:szCs w:val="24"/>
          <w:lang w:val="en-US"/>
        </w:rPr>
        <w:t xml:space="preserve">The SNP G-&gt;C results to 3RC genotype reported to display a similar </w:t>
      </w:r>
      <w:r w:rsidRPr="006B505E">
        <w:rPr>
          <w:rFonts w:ascii="Book Antiqua" w:hAnsi="Book Antiqua"/>
          <w:bCs/>
          <w:sz w:val="24"/>
          <w:szCs w:val="24"/>
          <w:lang w:val="en-US"/>
        </w:rPr>
        <w:lastRenderedPageBreak/>
        <w:t>transcriptional activity as the 2R genotype (since 3RC and 2R have the same number of binding sites for the USF-1)</w:t>
      </w:r>
      <w:r w:rsidR="00476955" w:rsidRPr="006B505E">
        <w:rPr>
          <w:rFonts w:ascii="Book Antiqua" w:hAnsi="Book Antiqua"/>
          <w:bCs/>
          <w:sz w:val="24"/>
          <w:szCs w:val="24"/>
          <w:lang w:val="en-US"/>
        </w:rPr>
        <w:fldChar w:fldCharType="begin">
          <w:fldData xml:space="preserve">PEVuZE5vdGU+PENpdGU+PEF1dGhvcj5LYXdha2FtaTwvQXV0aG9yPjxZZWFyPjIwMDM8L1llYXI+
PFJlY051bT4xMDE3ODwvUmVjTnVtPjxEaXNwbGF5VGV4dD48c3R5bGUgZmFjZT0ic3VwZXJzY3Jp
cHQiPlsxNywyNV08L3N0eWxlPjwvRGlzcGxheVRleHQ+PHJlY29yZD48cmVjLW51bWJlcj4xMDE3
ODwvcmVjLW51bWJlcj48Zm9yZWlnbi1rZXlzPjxrZXkgYXBwPSJFTiIgZGItaWQ9ImY5MHRheHJk
NmEwcnI4ZTlyZThwZTV0eDVleHBzdzBhNTB2ZSI+MTAxNzg8L2tleT48L2ZvcmVpZ24ta2V5cz48
cmVmLXR5cGUgbmFtZT0iSm91cm5hbCBBcnRpY2xlIj4xNzwvcmVmLXR5cGU+PGNvbnRyaWJ1dG9y
cz48YXV0aG9ycz48YXV0aG9yPkthd2FrYW1pLCBLLjwvYXV0aG9yPjxhdXRob3I+V2F0YW5hYmUs
IEcuPC9hdXRob3I+PC9hdXRob3JzPjwvY29udHJpYnV0b3JzPjx0aXRsZXM+PHRpdGxlPklkZW50
aWZpY2F0aW9uIGFuZCBmdW5jdGlvbmFsIGFuYWx5c2lzIG9mIHNpbmdsZSBudWNsZW90aWRlIHBv
bHltb3JwaGlzbSBpbiB0aGUgdGFuZGVtIHJlcGVhdCBzZXF1ZW5jZSBvZiB0aHltaWR5bGF0ZSBz
eW50aGFzZSBnZW5lPC90aXRsZT48c2Vjb25kYXJ5LXRpdGxlPkNhbmNlciBSZXM8L3NlY29uZGFy
eS10aXRsZT48L3RpdGxlcz48cGVyaW9kaWNhbD48ZnVsbC10aXRsZT5DYW5jZXIgUmVzPC9mdWxs
LXRpdGxlPjwvcGVyaW9kaWNhbD48cGFnZXM+NjAwNC03PC9wYWdlcz48dm9sdW1lPjYzPC92b2x1
bWU+PG51bWJlcj4xODwvbnVtYmVyPjxrZXl3b3Jkcz48a2V5d29yZD5BZGVub2NhcmNpbm9tYTwv
a2V5d29yZD48a2V5d29yZD5BZHVsdDwva2V5d29yZD48a2V5d29yZD5BZ2VkPC9rZXl3b3JkPjxr
ZXl3b3JkPkFnZWQsIDgwIGFuZCBvdmVyPC9rZXl3b3JkPjxrZXl3b3JkPkFudGltZXRhYm9saXRl
cywgQW50aW5lb3BsYXN0aWM8L2tleXdvcmQ+PGtleXdvcmQ+Q29sb3JlY3RhbCBOZW9wbGFzbXM8
L2tleXdvcmQ+PGtleXdvcmQ+RmVtYWxlPC9rZXl3b3JkPjxrZXl3b3JkPkZsdW9yb3VyYWNpbDwv
a2V5d29yZD48a2V5d29yZD5IZUxhIENlbGxzPC9rZXl3b3JkPjxrZXl3b3JkPkh1bWFuczwva2V5
d29yZD48a2V5d29yZD5NYWxlPC9rZXl3b3JkPjxrZXl3b3JkPk1pZGRsZSBBZ2VkPC9rZXl3b3Jk
PjxrZXl3b3JkPlBvbHltb3JwaGlzbSwgU2luZ2xlIE51Y2xlb3RpZGU8L2tleXdvcmQ+PGtleXdv
cmQ+UHJlZGljdGl2ZSBWYWx1ZSBvZiBUZXN0czwva2V5d29yZD48a2V5d29yZD5UYW5kZW0gUmVw
ZWF0IFNlcXVlbmNlczwva2V5d29yZD48a2V5d29yZD5UaHltaWR5bGF0ZSBTeW50aGFzZTwva2V5
d29yZD48L2tleXdvcmRzPjxkYXRlcz48eWVhcj4yMDAzPC95ZWFyPjxwdWItZGF0ZXM+PGRhdGU+
U2VwPC9kYXRlPjwvcHViLWRhdGVzPjwvZGF0ZXM+PGlzYm4+MDAwOC01NDcyPC9pc2JuPjxhY2Nl
c3Npb24tbnVtPjExNzUxNTA3PC9hY2Nlc3Npb24tbnVtPjx1cmxzPjxyZWxhdGVkLXVybHM+PHVy
bD5odHRwczovL3d3dy5uY2JpLm5sbS5uaWguZ292L3B1Ym1lZC8xNDUyMjkyODwvdXJsPjwvcmVs
YXRlZC11cmxzPjwvdXJscz48Y3VzdG9tMj4xMTc1MTUwNzwvY3VzdG9tMj48bGFuZ3VhZ2U+ZW5n
PC9sYW5ndWFnZT48L3JlY29yZD48L0NpdGU+PENpdGU+PEF1dGhvcj5NYW5kb2xhPC9BdXRob3I+
PFllYXI+MjAwMzwvWWVhcj48UmVjTnVtPjM2MDY8L1JlY051bT48cmVjb3JkPjxyZWMtbnVtYmVy
PjM2MDY8L3JlYy1udW1iZXI+PGZvcmVpZ24ta2V5cz48a2V5IGFwcD0iRU4iIGRiLWlkPSJmOTB0
YXhyZDZhMHJyOGU5cmU4cGU1dHg1ZXhwc3cwYTUwdmUiPjM2MDY8L2tleT48L2ZvcmVpZ24ta2V5
cz48cmVmLXR5cGUgbmFtZT0iSm91cm5hbCBBcnRpY2xlIj4xNzwvcmVmLXR5cGU+PGNvbnRyaWJ1
dG9ycz48YXV0aG9ycz48YXV0aG9yPk1hbmRvbGEsIE1pY2hhZWwgVi48L2F1dGhvcj48YXV0aG9y
PlN0b2VobG1hY2hlciwgSmFuPC9hdXRob3I+PGF1dGhvcj5NdWxsZXItV2Vla3MsIFN1c2FuPC9h
dXRob3I+PGF1dGhvcj5DZXNhcm9uZSwgR3JlZ29yeTwvYXV0aG9yPjxhdXRob3I+WXUsIE1pbWkg
Qy48L2F1dGhvcj48YXV0aG9yPkxlbnosIEhlaW56LUpvc2VmPC9hdXRob3I+PGF1dGhvcj5MYWRu
ZXIsIFJvYmVydCBELjwvYXV0aG9yPjwvYXV0aG9ycz48L2NvbnRyaWJ1dG9ycz48dGl0bGVzPjx0
aXRsZT5BIG5vdmVsIHNpbmdsZSBudWNsZW90aWRlIHBvbHltb3JwaGlzbSB3aXRoaW4gdGhlIDUm
YXBvczsgdGFuZGVtIHJlcGVhdCBwb2x5bW9ycGhpc20gb2YgdGhlIHRoeW1pZHlsYXRlIHN5bnRo
YXNlIGdlbmUgYWJvbGlzaGVzIFVTRi0xIGJpbmRpbmcgYW5kIGFsdGVycyB0cmFuc2NyaXB0aW9u
YWwgYWN0aXZpdHk8L3RpdGxlPjxzZWNvbmRhcnktdGl0bGU+Q2FuY2VyIHJlc2VhcmNoPC9zZWNv
bmRhcnktdGl0bGU+PHNob3J0LXRpdGxlPk1hbmRvbGEsIFN0b2VobG1hY2hlciBldCBhbC4gMjAw
MyDigJMgQSBub3ZlbCBzaW5nbGUgbnVjbGVvdGlkZSBwb2x5bW9ycGhpc208L3Nob3J0LXRpdGxl
PjwvdGl0bGVzPjxwZXJpb2RpY2FsPjxmdWxsLXRpdGxlPkNhbmNlciByZXNlYXJjaDwvZnVsbC10
aXRsZT48L3BlcmlvZGljYWw+PHBhZ2VzPjI4OTjigJMyOTA0PC9wYWdlcz48dm9sdW1lPjYzPC92
b2x1bWU+PG51bWJlcj4xMTwvbnVtYmVyPjxrZXl3b3Jkcz48a2V5d29yZD5CYXNlIFNlcXVlbmNl
PC9rZXl3b3JkPjxrZXl3b3JkPkJpbmRpbmcgU2l0ZXM8L2tleXdvcmQ+PGtleXdvcmQ+RE5BLUJp
bmRpbmcgUHJvdGVpbnM8L2tleXdvcmQ+PGtleXdvcmQ+RS1Cb3ggRWxlbWVudHM8L2tleXdvcmQ+
PGtleXdvcmQ+RXRobmljIEdyb3Vwcy9nZW5ldGljczwva2V5d29yZD48a2V5d29yZD5HZW5lcywg
UmVwb3J0ZXI8L2tleXdvcmQ+PGtleXdvcmQ+SHVtYW5zPC9rZXl3b3JkPjxrZXl3b3JkPkx1Y2lm
ZXJhc2VzL2dlbmV0aWNzPC9rZXl3b3JkPjxrZXl3b3JkPk1vbGVjdWxhciBTZXF1ZW5jZSBEYXRh
PC9rZXl3b3JkPjxrZXl3b3JkPlBvbHltb3JwaGlzbSwgUmVzdHJpY3Rpb24gRnJhZ21lbnQgTGVu
Z3RoPC9rZXl3b3JkPjxrZXl3b3JkPlBvbHltb3JwaGlzbSwgU2luZ2xlIE51Y2xlb3RpZGUvZ2Vu
ZXRpY3M8L2tleXdvcmQ+PGtleXdvcmQ+UmVndWxhdG9yeSBTZXF1ZW5jZXMsIE51Y2xlaWMgQWNp
ZDwva2V5d29yZD48a2V5d29yZD5UYW5kZW0gUmVwZWF0IFNlcXVlbmNlcy9nZW5ldGljczwva2V5
d29yZD48a2V5d29yZD5UaHltaWR5bGF0ZSBTeW50aGFzZS9nZW5ldGljczwva2V5d29yZD48a2V5
d29yZD5UcmFuc2NyaXB0aW9uIEZhY3RvcnMvYW50YWdvbmlzdHMgJmFtcDsgaW5oaWJpdG9ycy9n
ZW5ldGljcy9tZXRhYm9saXNtPC9rZXl3b3JkPjxrZXl3b3JkPlRyYW5zY3JpcHRpb25hbCBBY3Rp
dmF0aW9uPC9rZXl3b3JkPjxrZXl3b3JkPlVwc3RyZWFtIFN0aW11bGF0b3J5IEZhY3RvcnM8L2tl
eXdvcmQ+PC9rZXl3b3Jkcz48ZGF0ZXM+PHllYXI+MjAwMzwveWVhcj48L2RhdGVzPjxpc2JuPjAw
MDgtNTQ3MjwvaXNibj48YWNjZXNzaW9uLW51bT4xMjc4MjU5NjwvYWNjZXNzaW9uLW51bT48dXJs
cz48L3VybHM+PGN1c3RvbTI+MTI3ODI1OTY8L2N1c3RvbTI+PHJlbW90ZS1kYXRhYmFzZS1uYW1l
PlB1Yk1lZDwvcmVtb3RlLWRhdGFiYXNlLW5hbWU+PC9yZWNvcmQ+PC9DaXRlPjwvRW5kTm90ZT4A
</w:fldData>
        </w:fldChar>
      </w:r>
      <w:r w:rsidR="00476955" w:rsidRPr="006B505E">
        <w:rPr>
          <w:rFonts w:ascii="Book Antiqua" w:hAnsi="Book Antiqua"/>
          <w:bCs/>
          <w:sz w:val="24"/>
          <w:szCs w:val="24"/>
          <w:lang w:val="en-US"/>
        </w:rPr>
        <w:instrText xml:space="preserve"> ADDIN EN.CITE </w:instrText>
      </w:r>
      <w:r w:rsidR="00476955" w:rsidRPr="006B505E">
        <w:rPr>
          <w:rFonts w:ascii="Book Antiqua" w:hAnsi="Book Antiqua"/>
          <w:bCs/>
          <w:sz w:val="24"/>
          <w:szCs w:val="24"/>
          <w:lang w:val="en-US"/>
        </w:rPr>
        <w:fldChar w:fldCharType="begin">
          <w:fldData xml:space="preserve">PEVuZE5vdGU+PENpdGU+PEF1dGhvcj5LYXdha2FtaTwvQXV0aG9yPjxZZWFyPjIwMDM8L1llYXI+
PFJlY051bT4xMDE3ODwvUmVjTnVtPjxEaXNwbGF5VGV4dD48c3R5bGUgZmFjZT0ic3VwZXJzY3Jp
cHQiPlsxNywyNV08L3N0eWxlPjwvRGlzcGxheVRleHQ+PHJlY29yZD48cmVjLW51bWJlcj4xMDE3
ODwvcmVjLW51bWJlcj48Zm9yZWlnbi1rZXlzPjxrZXkgYXBwPSJFTiIgZGItaWQ9ImY5MHRheHJk
NmEwcnI4ZTlyZThwZTV0eDVleHBzdzBhNTB2ZSI+MTAxNzg8L2tleT48L2ZvcmVpZ24ta2V5cz48
cmVmLXR5cGUgbmFtZT0iSm91cm5hbCBBcnRpY2xlIj4xNzwvcmVmLXR5cGU+PGNvbnRyaWJ1dG9y
cz48YXV0aG9ycz48YXV0aG9yPkthd2FrYW1pLCBLLjwvYXV0aG9yPjxhdXRob3I+V2F0YW5hYmUs
IEcuPC9hdXRob3I+PC9hdXRob3JzPjwvY29udHJpYnV0b3JzPjx0aXRsZXM+PHRpdGxlPklkZW50
aWZpY2F0aW9uIGFuZCBmdW5jdGlvbmFsIGFuYWx5c2lzIG9mIHNpbmdsZSBudWNsZW90aWRlIHBv
bHltb3JwaGlzbSBpbiB0aGUgdGFuZGVtIHJlcGVhdCBzZXF1ZW5jZSBvZiB0aHltaWR5bGF0ZSBz
eW50aGFzZSBnZW5lPC90aXRsZT48c2Vjb25kYXJ5LXRpdGxlPkNhbmNlciBSZXM8L3NlY29uZGFy
eS10aXRsZT48L3RpdGxlcz48cGVyaW9kaWNhbD48ZnVsbC10aXRsZT5DYW5jZXIgUmVzPC9mdWxs
LXRpdGxlPjwvcGVyaW9kaWNhbD48cGFnZXM+NjAwNC03PC9wYWdlcz48dm9sdW1lPjYzPC92b2x1
bWU+PG51bWJlcj4xODwvbnVtYmVyPjxrZXl3b3Jkcz48a2V5d29yZD5BZGVub2NhcmNpbm9tYTwv
a2V5d29yZD48a2V5d29yZD5BZHVsdDwva2V5d29yZD48a2V5d29yZD5BZ2VkPC9rZXl3b3JkPjxr
ZXl3b3JkPkFnZWQsIDgwIGFuZCBvdmVyPC9rZXl3b3JkPjxrZXl3b3JkPkFudGltZXRhYm9saXRl
cywgQW50aW5lb3BsYXN0aWM8L2tleXdvcmQ+PGtleXdvcmQ+Q29sb3JlY3RhbCBOZW9wbGFzbXM8
L2tleXdvcmQ+PGtleXdvcmQ+RmVtYWxlPC9rZXl3b3JkPjxrZXl3b3JkPkZsdW9yb3VyYWNpbDwv
a2V5d29yZD48a2V5d29yZD5IZUxhIENlbGxzPC9rZXl3b3JkPjxrZXl3b3JkPkh1bWFuczwva2V5
d29yZD48a2V5d29yZD5NYWxlPC9rZXl3b3JkPjxrZXl3b3JkPk1pZGRsZSBBZ2VkPC9rZXl3b3Jk
PjxrZXl3b3JkPlBvbHltb3JwaGlzbSwgU2luZ2xlIE51Y2xlb3RpZGU8L2tleXdvcmQ+PGtleXdv
cmQ+UHJlZGljdGl2ZSBWYWx1ZSBvZiBUZXN0czwva2V5d29yZD48a2V5d29yZD5UYW5kZW0gUmVw
ZWF0IFNlcXVlbmNlczwva2V5d29yZD48a2V5d29yZD5UaHltaWR5bGF0ZSBTeW50aGFzZTwva2V5
d29yZD48L2tleXdvcmRzPjxkYXRlcz48eWVhcj4yMDAzPC95ZWFyPjxwdWItZGF0ZXM+PGRhdGU+
U2VwPC9kYXRlPjwvcHViLWRhdGVzPjwvZGF0ZXM+PGlzYm4+MDAwOC01NDcyPC9pc2JuPjxhY2Nl
c3Npb24tbnVtPjExNzUxNTA3PC9hY2Nlc3Npb24tbnVtPjx1cmxzPjxyZWxhdGVkLXVybHM+PHVy
bD5odHRwczovL3d3dy5uY2JpLm5sbS5uaWguZ292L3B1Ym1lZC8xNDUyMjkyODwvdXJsPjwvcmVs
YXRlZC11cmxzPjwvdXJscz48Y3VzdG9tMj4xMTc1MTUwNzwvY3VzdG9tMj48bGFuZ3VhZ2U+ZW5n
PC9sYW5ndWFnZT48L3JlY29yZD48L0NpdGU+PENpdGU+PEF1dGhvcj5NYW5kb2xhPC9BdXRob3I+
PFllYXI+MjAwMzwvWWVhcj48UmVjTnVtPjM2MDY8L1JlY051bT48cmVjb3JkPjxyZWMtbnVtYmVy
PjM2MDY8L3JlYy1udW1iZXI+PGZvcmVpZ24ta2V5cz48a2V5IGFwcD0iRU4iIGRiLWlkPSJmOTB0
YXhyZDZhMHJyOGU5cmU4cGU1dHg1ZXhwc3cwYTUwdmUiPjM2MDY8L2tleT48L2ZvcmVpZ24ta2V5
cz48cmVmLXR5cGUgbmFtZT0iSm91cm5hbCBBcnRpY2xlIj4xNzwvcmVmLXR5cGU+PGNvbnRyaWJ1
dG9ycz48YXV0aG9ycz48YXV0aG9yPk1hbmRvbGEsIE1pY2hhZWwgVi48L2F1dGhvcj48YXV0aG9y
PlN0b2VobG1hY2hlciwgSmFuPC9hdXRob3I+PGF1dGhvcj5NdWxsZXItV2Vla3MsIFN1c2FuPC9h
dXRob3I+PGF1dGhvcj5DZXNhcm9uZSwgR3JlZ29yeTwvYXV0aG9yPjxhdXRob3I+WXUsIE1pbWkg
Qy48L2F1dGhvcj48YXV0aG9yPkxlbnosIEhlaW56LUpvc2VmPC9hdXRob3I+PGF1dGhvcj5MYWRu
ZXIsIFJvYmVydCBELjwvYXV0aG9yPjwvYXV0aG9ycz48L2NvbnRyaWJ1dG9ycz48dGl0bGVzPjx0
aXRsZT5BIG5vdmVsIHNpbmdsZSBudWNsZW90aWRlIHBvbHltb3JwaGlzbSB3aXRoaW4gdGhlIDUm
YXBvczsgdGFuZGVtIHJlcGVhdCBwb2x5bW9ycGhpc20gb2YgdGhlIHRoeW1pZHlsYXRlIHN5bnRo
YXNlIGdlbmUgYWJvbGlzaGVzIFVTRi0xIGJpbmRpbmcgYW5kIGFsdGVycyB0cmFuc2NyaXB0aW9u
YWwgYWN0aXZpdHk8L3RpdGxlPjxzZWNvbmRhcnktdGl0bGU+Q2FuY2VyIHJlc2VhcmNoPC9zZWNv
bmRhcnktdGl0bGU+PHNob3J0LXRpdGxlPk1hbmRvbGEsIFN0b2VobG1hY2hlciBldCBhbC4gMjAw
MyDigJMgQSBub3ZlbCBzaW5nbGUgbnVjbGVvdGlkZSBwb2x5bW9ycGhpc208L3Nob3J0LXRpdGxl
PjwvdGl0bGVzPjxwZXJpb2RpY2FsPjxmdWxsLXRpdGxlPkNhbmNlciByZXNlYXJjaDwvZnVsbC10
aXRsZT48L3BlcmlvZGljYWw+PHBhZ2VzPjI4OTjigJMyOTA0PC9wYWdlcz48dm9sdW1lPjYzPC92
b2x1bWU+PG51bWJlcj4xMTwvbnVtYmVyPjxrZXl3b3Jkcz48a2V5d29yZD5CYXNlIFNlcXVlbmNl
PC9rZXl3b3JkPjxrZXl3b3JkPkJpbmRpbmcgU2l0ZXM8L2tleXdvcmQ+PGtleXdvcmQ+RE5BLUJp
bmRpbmcgUHJvdGVpbnM8L2tleXdvcmQ+PGtleXdvcmQ+RS1Cb3ggRWxlbWVudHM8L2tleXdvcmQ+
PGtleXdvcmQ+RXRobmljIEdyb3Vwcy9nZW5ldGljczwva2V5d29yZD48a2V5d29yZD5HZW5lcywg
UmVwb3J0ZXI8L2tleXdvcmQ+PGtleXdvcmQ+SHVtYW5zPC9rZXl3b3JkPjxrZXl3b3JkPkx1Y2lm
ZXJhc2VzL2dlbmV0aWNzPC9rZXl3b3JkPjxrZXl3b3JkPk1vbGVjdWxhciBTZXF1ZW5jZSBEYXRh
PC9rZXl3b3JkPjxrZXl3b3JkPlBvbHltb3JwaGlzbSwgUmVzdHJpY3Rpb24gRnJhZ21lbnQgTGVu
Z3RoPC9rZXl3b3JkPjxrZXl3b3JkPlBvbHltb3JwaGlzbSwgU2luZ2xlIE51Y2xlb3RpZGUvZ2Vu
ZXRpY3M8L2tleXdvcmQ+PGtleXdvcmQ+UmVndWxhdG9yeSBTZXF1ZW5jZXMsIE51Y2xlaWMgQWNp
ZDwva2V5d29yZD48a2V5d29yZD5UYW5kZW0gUmVwZWF0IFNlcXVlbmNlcy9nZW5ldGljczwva2V5
d29yZD48a2V5d29yZD5UaHltaWR5bGF0ZSBTeW50aGFzZS9nZW5ldGljczwva2V5d29yZD48a2V5
d29yZD5UcmFuc2NyaXB0aW9uIEZhY3RvcnMvYW50YWdvbmlzdHMgJmFtcDsgaW5oaWJpdG9ycy9n
ZW5ldGljcy9tZXRhYm9saXNtPC9rZXl3b3JkPjxrZXl3b3JkPlRyYW5zY3JpcHRpb25hbCBBY3Rp
dmF0aW9uPC9rZXl3b3JkPjxrZXl3b3JkPlVwc3RyZWFtIFN0aW11bGF0b3J5IEZhY3RvcnM8L2tl
eXdvcmQ+PC9rZXl3b3Jkcz48ZGF0ZXM+PHllYXI+MjAwMzwveWVhcj48L2RhdGVzPjxpc2JuPjAw
MDgtNTQ3MjwvaXNibj48YWNjZXNzaW9uLW51bT4xMjc4MjU5NjwvYWNjZXNzaW9uLW51bT48dXJs
cz48L3VybHM+PGN1c3RvbTI+MTI3ODI1OTY8L2N1c3RvbTI+PHJlbW90ZS1kYXRhYmFzZS1uYW1l
PlB1Yk1lZDwvcmVtb3RlLWRhdGFiYXNlLW5hbWU+PC9yZWNvcmQ+PC9DaXRlPjwvRW5kTm90ZT4A
</w:fldData>
        </w:fldChar>
      </w:r>
      <w:r w:rsidR="00476955" w:rsidRPr="006B505E">
        <w:rPr>
          <w:rFonts w:ascii="Book Antiqua" w:hAnsi="Book Antiqua"/>
          <w:bCs/>
          <w:sz w:val="24"/>
          <w:szCs w:val="24"/>
          <w:lang w:val="en-US"/>
        </w:rPr>
        <w:instrText xml:space="preserve"> ADDIN EN.CITE.DATA </w:instrText>
      </w:r>
      <w:r w:rsidR="00476955" w:rsidRPr="006B505E">
        <w:rPr>
          <w:rFonts w:ascii="Book Antiqua" w:hAnsi="Book Antiqua"/>
          <w:bCs/>
          <w:sz w:val="24"/>
          <w:szCs w:val="24"/>
          <w:lang w:val="en-US"/>
        </w:rPr>
      </w:r>
      <w:r w:rsidR="00476955" w:rsidRPr="006B505E">
        <w:rPr>
          <w:rFonts w:ascii="Book Antiqua" w:hAnsi="Book Antiqua"/>
          <w:bCs/>
          <w:sz w:val="24"/>
          <w:szCs w:val="24"/>
          <w:lang w:val="en-US"/>
        </w:rPr>
        <w:fldChar w:fldCharType="end"/>
      </w:r>
      <w:r w:rsidR="00476955" w:rsidRPr="006B505E">
        <w:rPr>
          <w:rFonts w:ascii="Book Antiqua" w:hAnsi="Book Antiqua"/>
          <w:bCs/>
          <w:sz w:val="24"/>
          <w:szCs w:val="24"/>
          <w:lang w:val="en-US"/>
        </w:rPr>
      </w:r>
      <w:r w:rsidR="00476955" w:rsidRPr="006B505E">
        <w:rPr>
          <w:rFonts w:ascii="Book Antiqua" w:hAnsi="Book Antiqua"/>
          <w:bCs/>
          <w:sz w:val="24"/>
          <w:szCs w:val="24"/>
          <w:lang w:val="en-US"/>
        </w:rPr>
        <w:fldChar w:fldCharType="separate"/>
      </w:r>
      <w:r w:rsidR="00476955" w:rsidRPr="006B505E">
        <w:rPr>
          <w:rFonts w:ascii="Book Antiqua" w:hAnsi="Book Antiqua"/>
          <w:bCs/>
          <w:noProof/>
          <w:sz w:val="24"/>
          <w:szCs w:val="24"/>
          <w:vertAlign w:val="superscript"/>
          <w:lang w:val="en-US"/>
        </w:rPr>
        <w:t>[17,25]</w:t>
      </w:r>
      <w:r w:rsidR="00476955" w:rsidRPr="006B505E">
        <w:rPr>
          <w:rFonts w:ascii="Book Antiqua" w:hAnsi="Book Antiqua"/>
          <w:bCs/>
          <w:sz w:val="24"/>
          <w:szCs w:val="24"/>
          <w:lang w:val="en-US"/>
        </w:rPr>
        <w:fldChar w:fldCharType="end"/>
      </w:r>
      <w:r w:rsidR="00476955" w:rsidRPr="006B505E">
        <w:rPr>
          <w:rFonts w:ascii="Book Antiqua" w:hAnsi="Book Antiqua"/>
          <w:bCs/>
          <w:sz w:val="24"/>
          <w:szCs w:val="24"/>
          <w:lang w:val="en-US" w:eastAsia="zh-CN"/>
        </w:rPr>
        <w:t xml:space="preserve">; (3) </w:t>
      </w:r>
      <w:r w:rsidR="006B505E" w:rsidRPr="006B505E">
        <w:rPr>
          <w:rFonts w:ascii="Book Antiqua" w:hAnsi="Book Antiqua"/>
          <w:bCs/>
          <w:sz w:val="24"/>
          <w:szCs w:val="24"/>
          <w:lang w:val="en-US"/>
        </w:rPr>
        <w:t xml:space="preserve">the </w:t>
      </w:r>
      <w:r w:rsidRPr="006B505E">
        <w:rPr>
          <w:rFonts w:ascii="Book Antiqua" w:hAnsi="Book Antiqua"/>
          <w:bCs/>
          <w:sz w:val="24"/>
          <w:szCs w:val="24"/>
          <w:lang w:val="en-US"/>
        </w:rPr>
        <w:t xml:space="preserve">6bp insertion, located in the 3’UTR of the </w:t>
      </w:r>
      <w:r w:rsidRPr="006B505E">
        <w:rPr>
          <w:rFonts w:ascii="Book Antiqua" w:hAnsi="Book Antiqua"/>
          <w:bCs/>
          <w:i/>
          <w:sz w:val="24"/>
          <w:szCs w:val="24"/>
          <w:lang w:val="en-US"/>
        </w:rPr>
        <w:t>TYMS</w:t>
      </w:r>
      <w:r w:rsidRPr="006B505E">
        <w:rPr>
          <w:rFonts w:ascii="Book Antiqua" w:hAnsi="Book Antiqua"/>
          <w:bCs/>
          <w:sz w:val="24"/>
          <w:szCs w:val="24"/>
          <w:lang w:val="en-US"/>
        </w:rPr>
        <w:t xml:space="preserve"> primary transcript, favors the </w:t>
      </w:r>
      <w:r w:rsidRPr="006B505E">
        <w:rPr>
          <w:rFonts w:ascii="Book Antiqua" w:hAnsi="Book Antiqua"/>
          <w:bCs/>
          <w:i/>
          <w:sz w:val="24"/>
          <w:szCs w:val="24"/>
          <w:lang w:val="en-US"/>
        </w:rPr>
        <w:t>TYMS</w:t>
      </w:r>
      <w:r w:rsidRPr="006B505E">
        <w:rPr>
          <w:rFonts w:ascii="Book Antiqua" w:hAnsi="Book Antiqua"/>
          <w:bCs/>
          <w:sz w:val="24"/>
          <w:szCs w:val="24"/>
          <w:lang w:val="en-US"/>
        </w:rPr>
        <w:t xml:space="preserve"> mRNA stability increasing the TYMS protein expression</w:t>
      </w:r>
      <w:r w:rsidR="00143BD3" w:rsidRPr="006B505E">
        <w:rPr>
          <w:rFonts w:ascii="Book Antiqua" w:hAnsi="Book Antiqua"/>
          <w:bCs/>
          <w:sz w:val="24"/>
          <w:szCs w:val="24"/>
          <w:lang w:val="en-US"/>
        </w:rPr>
        <w:fldChar w:fldCharType="begin">
          <w:fldData xml:space="preserve">PEVuZE5vdGU+PENpdGU+PEF1dGhvcj5TdG9laGxtYWNoZXI8L0F1dGhvcj48WWVhcj4yMDA4PC9Z
ZWFyPjxSZWNOdW0+NDIyPC9SZWNOdW0+PERpc3BsYXlUZXh0PjxzdHlsZSBmYWNlPSJzdXBlcnNj
cmlwdCI+WzI2XTwvc3R5bGU+PC9EaXNwbGF5VGV4dD48cmVjb3JkPjxyZWMtbnVtYmVyPjQyMjwv
cmVjLW51bWJlcj48Zm9yZWlnbi1rZXlzPjxrZXkgYXBwPSJFTiIgZGItaWQ9InB4c3JlZWU1eDAw
MGY0ZXJmMjN2ZTlkbXRlZGVwc3h2ZTB3YSIgdGltZXN0YW1wPSIxNDkxNTU5MzQ1Ij40MjI8L2tl
eT48L2ZvcmVpZ24ta2V5cz48cmVmLXR5cGUgbmFtZT0iSm91cm5hbCBBcnRpY2xlIj4xNzwvcmVm
LXR5cGU+PGNvbnRyaWJ1dG9ycz48YXV0aG9ycz48YXV0aG9yPlN0b2VobG1hY2hlciwgSi48L2F1
dGhvcj48YXV0aG9yPkdvZWtrdXJ0LCBFLjwvYXV0aG9yPjxhdXRob3I+TW9nY2ssIFUuPC9hdXRo
b3I+PGF1dGhvcj5BdXN0LCBELiBFLjwvYXV0aG9yPjxhdXRob3I+S3JhbWVyLCBNLjwvYXV0aG9y
PjxhdXRob3I+QmFyZXR0b24sIEcuIEIuPC9hdXRob3I+PGF1dGhvcj5MaWVyc2NoLCBULjwvYXV0
aG9yPjxhdXRob3I+RWhuaW5nZXIsIEcuPC9hdXRob3I+PGF1dGhvcj5KYWtvYiwgQy48L2F1dGhv
cj48L2F1dGhvcnM+PC9jb250cmlidXRvcnM+PGF1dGgtYWRkcmVzcz5EZXBhcnRtZW50IG9mIElu
dGVybmFsIE1lZGljaW5lIEksIFVuaXZlcnNpdHkgSG9zcGl0YWwgQ2FybCBHdXN0YXYgQ2FydXMg
RHJlc2RlbiwgSGFlbWF0b2xvZ3kgYW5kIE1lZGljYWwgT25jb2xvZ3ksIEZldHNjaGVyc3RyLiA3
NCwgMDEzMDcgRHJlc2RlbiwgR2VybWFueS4gamFuLnN0b2VobG1hY2hlckB1bmlrbGluaWt1bS1k
cmVzZGVuLmRlPC9hdXRoLWFkZHJlc3M+PHRpdGxlcz48dGl0bGU+VGh5bWlkeWxhdGUgc3ludGhh
c2UgZ2Vub3R5cGVzIGFuZCB0dW1vdXIgcmVncmVzc2lvbiBpbiBzdGFnZSBJSS9JSUkgcmVjdGFs
IGNhbmNlciBwYXRpZW50cyBhZnRlciBuZW9hZGp1dmFudCBmbHVvcm91cmFjaWwtYmFzZWQgY2hl
bW9yYWRpYXRpb248L3RpdGxlPjxzZWNvbmRhcnktdGl0bGU+Q2FuY2VyIExldHQ8L3NlY29uZGFy
eS10aXRsZT48L3RpdGxlcz48cGVyaW9kaWNhbD48ZnVsbC10aXRsZT5DYW5jZXIgTGV0dDwvZnVs
bC10aXRsZT48L3BlcmlvZGljYWw+PHBhZ2VzPjIyMS01PC9wYWdlcz48dm9sdW1lPjI3Mjwvdm9s
dW1lPjxudW1iZXI+MjwvbnVtYmVyPjxrZXl3b3Jkcz48a2V5d29yZD5DaGVtb3RoZXJhcHksIEFk
anV2YW50PC9rZXl3b3JkPjxrZXl3b3JkPkNvbWJpbmVkIE1vZGFsaXR5IFRoZXJhcHk8L2tleXdv
cmQ+PGtleXdvcmQ+RmVtYWxlPC9rZXl3b3JkPjxrZXl3b3JkPkZsdW9yb3VyYWNpbC8qdGhlcmFw
ZXV0aWMgdXNlPC9rZXl3b3JkPjxrZXl3b3JkPkdlbm90eXBlPC9rZXl3b3JkPjxrZXl3b3JkPkh1
bWFuczwva2V5d29yZD48a2V5d29yZD5NYWxlPC9rZXl3b3JkPjxrZXl3b3JkPk1pZGRsZSBBZ2Vk
PC9rZXl3b3JkPjxrZXl3b3JkPlBvbHltb3JwaGlzbSwgR2VuZXRpYzwva2V5d29yZD48a2V5d29y
ZD5STkEsIE1lc3Nlbmdlci9nZW5ldGljczwva2V5d29yZD48a2V5d29yZD5SZWN0YWwgTmVvcGxh
c21zLypkcnVnIHRoZXJhcHkvZW56eW1vbG9neS8qcmFkaW90aGVyYXB5PC9rZXl3b3JkPjxrZXl3
b3JkPlRoeW1pZHlsYXRlIFN5bnRoYXNlLypnZW5ldGljczwva2V5d29yZD48a2V5d29yZD5UcmVh
dG1lbnQgT3V0Y29tZTwva2V5d29yZD48L2tleXdvcmRzPjxkYXRlcz48eWVhcj4yMDA4PC95ZWFy
PjxwdWItZGF0ZXM+PGRhdGU+RGVjIDE4PC9kYXRlPjwvcHViLWRhdGVzPjwvZGF0ZXM+PGlzYm4+
MTg3Mi03OTgwIChFbGVjdHJvbmljKSYjeEQ7MDMwNC0zODM1IChMaW5raW5nKTwvaXNibj48YWNj
ZXNzaW9uLW51bT4xODcyMjA1MDwvYWNjZXNzaW9uLW51bT48dXJscz48cmVsYXRlZC11cmxzPjx1
cmw+aHR0cHM6Ly93d3cubmNiaS5ubG0ubmloLmdvdi9wdWJtZWQvMTg3MjIwNTA8L3VybD48L3Jl
bGF0ZWQtdXJscz48L3VybHM+PGVsZWN0cm9uaWMtcmVzb3VyY2UtbnVtPjEwLjEwMTYvai5jYW5s
ZXQuMjAwOC4wNy4wMDg8L2VsZWN0cm9uaWMtcmVzb3VyY2UtbnVtPjwvcmVjb3JkPjwvQ2l0ZT48
L0VuZE5vdGU+
</w:fldData>
        </w:fldChar>
      </w:r>
      <w:r w:rsidR="002732A1" w:rsidRPr="006B505E">
        <w:rPr>
          <w:rFonts w:ascii="Book Antiqua" w:hAnsi="Book Antiqua"/>
          <w:bCs/>
          <w:sz w:val="24"/>
          <w:szCs w:val="24"/>
          <w:lang w:val="en-US"/>
        </w:rPr>
        <w:instrText xml:space="preserve"> ADDIN EN.CITE </w:instrText>
      </w:r>
      <w:r w:rsidR="00143BD3" w:rsidRPr="006B505E">
        <w:rPr>
          <w:rFonts w:ascii="Book Antiqua" w:hAnsi="Book Antiqua"/>
          <w:bCs/>
          <w:sz w:val="24"/>
          <w:szCs w:val="24"/>
          <w:lang w:val="en-US"/>
        </w:rPr>
        <w:fldChar w:fldCharType="begin">
          <w:fldData xml:space="preserve">PEVuZE5vdGU+PENpdGU+PEF1dGhvcj5TdG9laGxtYWNoZXI8L0F1dGhvcj48WWVhcj4yMDA4PC9Z
ZWFyPjxSZWNOdW0+NDIyPC9SZWNOdW0+PERpc3BsYXlUZXh0PjxzdHlsZSBmYWNlPSJzdXBlcnNj
cmlwdCI+WzI2XTwvc3R5bGU+PC9EaXNwbGF5VGV4dD48cmVjb3JkPjxyZWMtbnVtYmVyPjQyMjwv
cmVjLW51bWJlcj48Zm9yZWlnbi1rZXlzPjxrZXkgYXBwPSJFTiIgZGItaWQ9InB4c3JlZWU1eDAw
MGY0ZXJmMjN2ZTlkbXRlZGVwc3h2ZTB3YSIgdGltZXN0YW1wPSIxNDkxNTU5MzQ1Ij40MjI8L2tl
eT48L2ZvcmVpZ24ta2V5cz48cmVmLXR5cGUgbmFtZT0iSm91cm5hbCBBcnRpY2xlIj4xNzwvcmVm
LXR5cGU+PGNvbnRyaWJ1dG9ycz48YXV0aG9ycz48YXV0aG9yPlN0b2VobG1hY2hlciwgSi48L2F1
dGhvcj48YXV0aG9yPkdvZWtrdXJ0LCBFLjwvYXV0aG9yPjxhdXRob3I+TW9nY2ssIFUuPC9hdXRo
b3I+PGF1dGhvcj5BdXN0LCBELiBFLjwvYXV0aG9yPjxhdXRob3I+S3JhbWVyLCBNLjwvYXV0aG9y
PjxhdXRob3I+QmFyZXR0b24sIEcuIEIuPC9hdXRob3I+PGF1dGhvcj5MaWVyc2NoLCBULjwvYXV0
aG9yPjxhdXRob3I+RWhuaW5nZXIsIEcuPC9hdXRob3I+PGF1dGhvcj5KYWtvYiwgQy48L2F1dGhv
cj48L2F1dGhvcnM+PC9jb250cmlidXRvcnM+PGF1dGgtYWRkcmVzcz5EZXBhcnRtZW50IG9mIElu
dGVybmFsIE1lZGljaW5lIEksIFVuaXZlcnNpdHkgSG9zcGl0YWwgQ2FybCBHdXN0YXYgQ2FydXMg
RHJlc2RlbiwgSGFlbWF0b2xvZ3kgYW5kIE1lZGljYWwgT25jb2xvZ3ksIEZldHNjaGVyc3RyLiA3
NCwgMDEzMDcgRHJlc2RlbiwgR2VybWFueS4gamFuLnN0b2VobG1hY2hlckB1bmlrbGluaWt1bS1k
cmVzZGVuLmRlPC9hdXRoLWFkZHJlc3M+PHRpdGxlcz48dGl0bGU+VGh5bWlkeWxhdGUgc3ludGhh
c2UgZ2Vub3R5cGVzIGFuZCB0dW1vdXIgcmVncmVzc2lvbiBpbiBzdGFnZSBJSS9JSUkgcmVjdGFs
IGNhbmNlciBwYXRpZW50cyBhZnRlciBuZW9hZGp1dmFudCBmbHVvcm91cmFjaWwtYmFzZWQgY2hl
bW9yYWRpYXRpb248L3RpdGxlPjxzZWNvbmRhcnktdGl0bGU+Q2FuY2VyIExldHQ8L3NlY29uZGFy
eS10aXRsZT48L3RpdGxlcz48cGVyaW9kaWNhbD48ZnVsbC10aXRsZT5DYW5jZXIgTGV0dDwvZnVs
bC10aXRsZT48L3BlcmlvZGljYWw+PHBhZ2VzPjIyMS01PC9wYWdlcz48dm9sdW1lPjI3Mjwvdm9s
dW1lPjxudW1iZXI+MjwvbnVtYmVyPjxrZXl3b3Jkcz48a2V5d29yZD5DaGVtb3RoZXJhcHksIEFk
anV2YW50PC9rZXl3b3JkPjxrZXl3b3JkPkNvbWJpbmVkIE1vZGFsaXR5IFRoZXJhcHk8L2tleXdv
cmQ+PGtleXdvcmQ+RmVtYWxlPC9rZXl3b3JkPjxrZXl3b3JkPkZsdW9yb3VyYWNpbC8qdGhlcmFw
ZXV0aWMgdXNlPC9rZXl3b3JkPjxrZXl3b3JkPkdlbm90eXBlPC9rZXl3b3JkPjxrZXl3b3JkPkh1
bWFuczwva2V5d29yZD48a2V5d29yZD5NYWxlPC9rZXl3b3JkPjxrZXl3b3JkPk1pZGRsZSBBZ2Vk
PC9rZXl3b3JkPjxrZXl3b3JkPlBvbHltb3JwaGlzbSwgR2VuZXRpYzwva2V5d29yZD48a2V5d29y
ZD5STkEsIE1lc3Nlbmdlci9nZW5ldGljczwva2V5d29yZD48a2V5d29yZD5SZWN0YWwgTmVvcGxh
c21zLypkcnVnIHRoZXJhcHkvZW56eW1vbG9neS8qcmFkaW90aGVyYXB5PC9rZXl3b3JkPjxrZXl3
b3JkPlRoeW1pZHlsYXRlIFN5bnRoYXNlLypnZW5ldGljczwva2V5d29yZD48a2V5d29yZD5UcmVh
dG1lbnQgT3V0Y29tZTwva2V5d29yZD48L2tleXdvcmRzPjxkYXRlcz48eWVhcj4yMDA4PC95ZWFy
PjxwdWItZGF0ZXM+PGRhdGU+RGVjIDE4PC9kYXRlPjwvcHViLWRhdGVzPjwvZGF0ZXM+PGlzYm4+
MTg3Mi03OTgwIChFbGVjdHJvbmljKSYjeEQ7MDMwNC0zODM1IChMaW5raW5nKTwvaXNibj48YWNj
ZXNzaW9uLW51bT4xODcyMjA1MDwvYWNjZXNzaW9uLW51bT48dXJscz48cmVsYXRlZC11cmxzPjx1
cmw+aHR0cHM6Ly93d3cubmNiaS5ubG0ubmloLmdvdi9wdWJtZWQvMTg3MjIwNTA8L3VybD48L3Jl
bGF0ZWQtdXJscz48L3VybHM+PGVsZWN0cm9uaWMtcmVzb3VyY2UtbnVtPjEwLjEwMTYvai5jYW5s
ZXQuMjAwOC4wNy4wMDg8L2VsZWN0cm9uaWMtcmVzb3VyY2UtbnVtPjwvcmVjb3JkPjwvQ2l0ZT48
L0VuZE5vdGU+
</w:fldData>
        </w:fldChar>
      </w:r>
      <w:r w:rsidR="002732A1" w:rsidRPr="006B505E">
        <w:rPr>
          <w:rFonts w:ascii="Book Antiqua" w:hAnsi="Book Antiqua"/>
          <w:bCs/>
          <w:sz w:val="24"/>
          <w:szCs w:val="24"/>
          <w:lang w:val="en-US"/>
        </w:rPr>
        <w:instrText xml:space="preserve"> ADDIN EN.CITE.DATA </w:instrText>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end"/>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separate"/>
      </w:r>
      <w:r w:rsidR="002732A1" w:rsidRPr="006B505E">
        <w:rPr>
          <w:rFonts w:ascii="Book Antiqua" w:hAnsi="Book Antiqua"/>
          <w:bCs/>
          <w:noProof/>
          <w:sz w:val="24"/>
          <w:szCs w:val="24"/>
          <w:vertAlign w:val="superscript"/>
          <w:lang w:val="en-US"/>
        </w:rPr>
        <w:t>[26]</w:t>
      </w:r>
      <w:r w:rsidR="00143BD3" w:rsidRPr="006B505E">
        <w:rPr>
          <w:rFonts w:ascii="Book Antiqua" w:hAnsi="Book Antiqua"/>
          <w:bCs/>
          <w:sz w:val="24"/>
          <w:szCs w:val="24"/>
          <w:lang w:val="en-US"/>
        </w:rPr>
        <w:fldChar w:fldCharType="end"/>
      </w:r>
      <w:r w:rsidRPr="006B505E">
        <w:rPr>
          <w:rFonts w:ascii="Book Antiqua" w:hAnsi="Book Antiqua"/>
          <w:bCs/>
          <w:sz w:val="24"/>
          <w:szCs w:val="24"/>
          <w:lang w:val="en-US"/>
        </w:rPr>
        <w:t xml:space="preserve"> and the possibility of resistance to 5FU</w:t>
      </w:r>
      <w:r w:rsidR="00476955" w:rsidRPr="006B505E">
        <w:rPr>
          <w:rFonts w:ascii="Book Antiqua" w:hAnsi="Book Antiqua"/>
          <w:bCs/>
          <w:sz w:val="24"/>
          <w:szCs w:val="24"/>
          <w:lang w:val="en-US"/>
        </w:rPr>
        <w:fldChar w:fldCharType="begin">
          <w:fldData xml:space="preserve">PEVuZE5vdGU+PENpdGU+PEF1dGhvcj5NYW5kb2xhPC9BdXRob3I+PFllYXI+MjAwNDwvWWVhcj48
UmVjTnVtPjEwMTc0PC9SZWNOdW0+PERpc3BsYXlUZXh0PjxzdHlsZSBmYWNlPSJzdXBlcnNjcmlw
dCI+WzE4XTwvc3R5bGU+PC9EaXNwbGF5VGV4dD48cmVjb3JkPjxyZWMtbnVtYmVyPjEwMTc0PC9y
ZWMtbnVtYmVyPjxmb3JlaWduLWtleXM+PGtleSBhcHA9IkVOIiBkYi1pZD0iZjkwdGF4cmQ2YTBy
cjhlOXJlOHBlNXR4NWV4cHN3MGE1MHZlIj4xMDE3NDwva2V5PjwvZm9yZWlnbi1rZXlzPjxyZWYt
dHlwZSBuYW1lPSJKb3VybmFsIEFydGljbGUiPjE3PC9yZWYtdHlwZT48Y29udHJpYnV0b3JzPjxh
dXRob3JzPjxhdXRob3I+TWFuZG9sYSwgTS4gVi48L2F1dGhvcj48YXV0aG9yPlN0b2VobG1hY2hl
ciwgSi48L2F1dGhvcj48YXV0aG9yPlpoYW5nLCBXLjwvYXV0aG9yPjxhdXRob3I+R3Jvc2hlbiwg
Uy48L2F1dGhvcj48YXV0aG9yPll1LCBNLiBDLjwvYXV0aG9yPjxhdXRob3I+SXFiYWwsIFMuPC9h
dXRob3I+PGF1dGhvcj5MZW56LCBILiBKLjwvYXV0aG9yPjxhdXRob3I+TGFkbmVyLCBSLiBELjwv
YXV0aG9yPjwvYXV0aG9ycz48L2NvbnRyaWJ1dG9ycz48dGl0bGVzPjx0aXRsZT5BIDYgYnAgcG9s
eW1vcnBoaXNtIGluIHRoZSB0aHltaWR5bGF0ZSBzeW50aGFzZSBnZW5lIGNhdXNlcyBtZXNzYWdl
IGluc3RhYmlsaXR5IGFuZCBpcyBhc3NvY2lhdGVkIHdpdGggZGVjcmVhc2VkIGludHJhdHVtb3Jh
bCBUUyBtUk5BIGxldmVsczwvdGl0bGU+PHNlY29uZGFyeS10aXRsZT5QaGFybWFjb2dlbmV0aWNz
PC9zZWNvbmRhcnktdGl0bGU+PC90aXRsZXM+PHBlcmlvZGljYWw+PGZ1bGwtdGl0bGU+UGhhcm1h
Y29nZW5ldGljczwvZnVsbC10aXRsZT48L3BlcmlvZGljYWw+PHBhZ2VzPjMxOS0yNzwvcGFnZXM+
PHZvbHVtZT4xNDwvdm9sdW1lPjxudW1iZXI+NTwvbnVtYmVyPjxrZXl3b3Jkcz48a2V5d29yZD4z
JmFwb3M7IFVudHJhbnNsYXRlZCBSZWdpb25zPC9rZXl3b3JkPjxrZXl3b3JkPkJhc2UgU2VxdWVu
Y2U8L2tleXdvcmQ+PGtleXdvcmQ+Q2VsbCBMaW5lPC9rZXl3b3JkPjxrZXl3b3JkPkNvbG9yZWN0
YWwgTmVvcGxhc21zPC9rZXl3b3JkPjxrZXl3b3JkPkROQSBQcmltZXJzPC9rZXl3b3JkPjxrZXl3
b3JkPkVuaGFuY2VyIEVsZW1lbnRzLCBHZW5ldGljPC9rZXl3b3JkPjxrZXl3b3JkPkV0aG5pYyBH
cm91cHM8L2tleXdvcmQ+PGtleXdvcmQ+SHVtYW5zPC9rZXl3b3JkPjxrZXl3b3JkPlBvbHltb3Jw
aGlzbSwgR2VuZXRpYzwva2V5d29yZD48a2V5d29yZD5STkEsIE1lc3Nlbmdlcjwva2V5d29yZD48
a2V5d29yZD5SZXZlcnNlIFRyYW5zY3JpcHRhc2UgUG9seW1lcmFzZSBDaGFpbiBSZWFjdGlvbjwv
a2V5d29yZD48a2V5d29yZD5TZXF1ZW5jZSBEZWxldGlvbjwva2V5d29yZD48a2V5d29yZD5UYW5k
ZW0gUmVwZWF0IFNlcXVlbmNlczwva2V5d29yZD48a2V5d29yZD5UaHltaWR5bGF0ZSBTeW50aGFz
ZTwva2V5d29yZD48L2tleXdvcmRzPjxkYXRlcz48eWVhcj4yMDA0PC95ZWFyPjxwdWItZGF0ZXM+
PGRhdGU+TWF5PC9kYXRlPjwvcHViLWRhdGVzPjwvZGF0ZXM+PGlzYm4+MDk2MC0zMTRYPC9pc2Ju
PjxhY2Nlc3Npb24tbnVtPjE1MTE1OTE4PC9hY2Nlc3Npb24tbnVtPjx1cmxzPjxyZWxhdGVkLXVy
bHM+PHVybD5odHRwczovL3d3dy5uY2JpLm5sbS5uaWguZ292L3B1Ym1lZC8xNTExNTkxODwvdXJs
PjwvcmVsYXRlZC11cmxzPjwvdXJscz48bGFuZ3VhZ2U+ZW5nPC9sYW5ndWFnZT48L3JlY29yZD48
L0NpdGU+PENpdGU+PEF1dGhvcj5NYW5kb2xhPC9BdXRob3I+PFllYXI+MjAwNDwvWWVhcj48UmVj
TnVtPjEwMTc0PC9SZWNOdW0+PElEVGV4dD5BIDYgYnAgcG9seW1vcnBoaXNtIGluIHRoZSB0aHlt
aWR5bGF0ZSBzeW50aGFzZSBnZW5lIGNhdXNlcyBtZXNzYWdlIGluc3RhYmlsaXR5IGFuZCBpcyBh
c3NvY2lhdGVkIHdpdGggZGVjcmVhc2VkIGludHJhdHVtb3JhbCBUUyBtUk5BIGxldmVsczwvSURU
ZXh0PjxyZWNvcmQ+PHJlYy1udW1iZXI+MTAxNzQ8L3JlYy1udW1iZXI+PGZvcmVpZ24ta2V5cz48
a2V5IGFwcD0iRU4iIGRiLWlkPSJmOTB0YXhyZDZhMHJyOGU5cmU4cGU1dHg1ZXhwc3cwYTUwdmUi
PjEwMTc0PC9rZXk+PC9mb3JlaWduLWtleXM+PHJlZi10eXBlIG5hbWU9IkpvdXJuYWwgQXJ0aWNs
ZSI+MTc8L3JlZi10eXBlPjxjb250cmlidXRvcnM+PGF1dGhvcnM+PGF1dGhvcj5NYW5kb2xhLCBN
LiBWLjwvYXV0aG9yPjxhdXRob3I+U3RvZWhsbWFjaGVyLCBKLjwvYXV0aG9yPjxhdXRob3I+Wmhh
bmcsIFcuPC9hdXRob3I+PGF1dGhvcj5Hcm9zaGVuLCBTLjwvYXV0aG9yPjxhdXRob3I+WXUsIE0u
IEMuPC9hdXRob3I+PGF1dGhvcj5JcWJhbCwgUy48L2F1dGhvcj48YXV0aG9yPkxlbnosIEguIEou
PC9hdXRob3I+PGF1dGhvcj5MYWRuZXIsIFIuIEQuPC9hdXRob3I+PC9hdXRob3JzPjwvY29udHJp
YnV0b3JzPjx0aXRsZXM+PHRpdGxlPkEgNiBicCBwb2x5bW9ycGhpc20gaW4gdGhlIHRoeW1pZHls
YXRlIHN5bnRoYXNlIGdlbmUgY2F1c2VzIG1lc3NhZ2UgaW5zdGFiaWxpdHkgYW5kIGlzIGFzc29j
aWF0ZWQgd2l0aCBkZWNyZWFzZWQgaW50cmF0dW1vcmFsIFRTIG1STkEgbGV2ZWxzPC90aXRsZT48
c2Vjb25kYXJ5LXRpdGxlPlBoYXJtYWNvZ2VuZXRpY3M8L3NlY29uZGFyeS10aXRsZT48L3RpdGxl
cz48cGVyaW9kaWNhbD48ZnVsbC10aXRsZT5QaGFybWFjb2dlbmV0aWNzPC9mdWxsLXRpdGxlPjwv
cGVyaW9kaWNhbD48cGFnZXM+MzE5LTI3PC9wYWdlcz48dm9sdW1lPjE0PC92b2x1bWU+PG51bWJl
cj41PC9udW1iZXI+PGtleXdvcmRzPjxrZXl3b3JkPjMmYXBvczsgVW50cmFuc2xhdGVkIFJlZ2lv
bnM8L2tleXdvcmQ+PGtleXdvcmQ+QmFzZSBTZXF1ZW5jZTwva2V5d29yZD48a2V5d29yZD5DZWxs
IExpbmU8L2tleXdvcmQ+PGtleXdvcmQ+Q29sb3JlY3RhbCBOZW9wbGFzbXM8L2tleXdvcmQ+PGtl
eXdvcmQ+RE5BIFByaW1lcnM8L2tleXdvcmQ+PGtleXdvcmQ+RW5oYW5jZXIgRWxlbWVudHMsIEdl
bmV0aWM8L2tleXdvcmQ+PGtleXdvcmQ+RXRobmljIEdyb3Vwczwva2V5d29yZD48a2V5d29yZD5I
dW1hbnM8L2tleXdvcmQ+PGtleXdvcmQ+UG9seW1vcnBoaXNtLCBHZW5ldGljPC9rZXl3b3JkPjxr
ZXl3b3JkPlJOQSwgTWVzc2VuZ2VyPC9rZXl3b3JkPjxrZXl3b3JkPlJldmVyc2UgVHJhbnNjcmlw
dGFzZSBQb2x5bWVyYXNlIENoYWluIFJlYWN0aW9uPC9rZXl3b3JkPjxrZXl3b3JkPlNlcXVlbmNl
IERlbGV0aW9uPC9rZXl3b3JkPjxrZXl3b3JkPlRhbmRlbSBSZXBlYXQgU2VxdWVuY2VzPC9rZXl3
b3JkPjxrZXl3b3JkPlRoeW1pZHlsYXRlIFN5bnRoYXNlPC9rZXl3b3JkPjwva2V5d29yZHM+PGRh
dGVzPjx5ZWFyPjIwMDQ8L3llYXI+PHB1Yi1kYXRlcz48ZGF0ZT5NYXk8L2RhdGU+PC9wdWItZGF0
ZXM+PC9kYXRlcz48aXNibj4wOTYwLTMxNFg8L2lzYm4+PGFjY2Vzc2lvbi1udW0+MTUxMTU5MTg8
L2FjY2Vzc2lvbi1udW0+PHVybHM+PHJlbGF0ZWQtdXJscz48dXJsPmh0dHBzOi8vd3d3Lm5jYmku
bmxtLm5paC5nb3YvcHVibWVkLzE1MTE1OTE4PC91cmw+PC9yZWxhdGVkLXVybHM+PC91cmxzPjxs
YW5ndWFnZT5lbmc8L2xhbmd1YWdlPjwvcmVjb3JkPjwvQ2l0ZT48L0VuZE5vdGU+AG==
</w:fldData>
        </w:fldChar>
      </w:r>
      <w:r w:rsidR="00476955" w:rsidRPr="006B505E">
        <w:rPr>
          <w:rFonts w:ascii="Book Antiqua" w:hAnsi="Book Antiqua"/>
          <w:bCs/>
          <w:sz w:val="24"/>
          <w:szCs w:val="24"/>
          <w:lang w:val="en-US"/>
        </w:rPr>
        <w:instrText xml:space="preserve"> ADDIN EN.CITE </w:instrText>
      </w:r>
      <w:r w:rsidR="00476955" w:rsidRPr="006B505E">
        <w:rPr>
          <w:rFonts w:ascii="Book Antiqua" w:hAnsi="Book Antiqua"/>
          <w:bCs/>
          <w:sz w:val="24"/>
          <w:szCs w:val="24"/>
          <w:lang w:val="en-US"/>
        </w:rPr>
        <w:fldChar w:fldCharType="begin">
          <w:fldData xml:space="preserve">PEVuZE5vdGU+PENpdGU+PEF1dGhvcj5NYW5kb2xhPC9BdXRob3I+PFllYXI+MjAwNDwvWWVhcj48
UmVjTnVtPjEwMTc0PC9SZWNOdW0+PERpc3BsYXlUZXh0PjxzdHlsZSBmYWNlPSJzdXBlcnNjcmlw
dCI+WzE4XTwvc3R5bGU+PC9EaXNwbGF5VGV4dD48cmVjb3JkPjxyZWMtbnVtYmVyPjEwMTc0PC9y
ZWMtbnVtYmVyPjxmb3JlaWduLWtleXM+PGtleSBhcHA9IkVOIiBkYi1pZD0iZjkwdGF4cmQ2YTBy
cjhlOXJlOHBlNXR4NWV4cHN3MGE1MHZlIj4xMDE3NDwva2V5PjwvZm9yZWlnbi1rZXlzPjxyZWYt
dHlwZSBuYW1lPSJKb3VybmFsIEFydGljbGUiPjE3PC9yZWYtdHlwZT48Y29udHJpYnV0b3JzPjxh
dXRob3JzPjxhdXRob3I+TWFuZG9sYSwgTS4gVi48L2F1dGhvcj48YXV0aG9yPlN0b2VobG1hY2hl
ciwgSi48L2F1dGhvcj48YXV0aG9yPlpoYW5nLCBXLjwvYXV0aG9yPjxhdXRob3I+R3Jvc2hlbiwg
Uy48L2F1dGhvcj48YXV0aG9yPll1LCBNLiBDLjwvYXV0aG9yPjxhdXRob3I+SXFiYWwsIFMuPC9h
dXRob3I+PGF1dGhvcj5MZW56LCBILiBKLjwvYXV0aG9yPjxhdXRob3I+TGFkbmVyLCBSLiBELjwv
YXV0aG9yPjwvYXV0aG9ycz48L2NvbnRyaWJ1dG9ycz48dGl0bGVzPjx0aXRsZT5BIDYgYnAgcG9s
eW1vcnBoaXNtIGluIHRoZSB0aHltaWR5bGF0ZSBzeW50aGFzZSBnZW5lIGNhdXNlcyBtZXNzYWdl
IGluc3RhYmlsaXR5IGFuZCBpcyBhc3NvY2lhdGVkIHdpdGggZGVjcmVhc2VkIGludHJhdHVtb3Jh
bCBUUyBtUk5BIGxldmVsczwvdGl0bGU+PHNlY29uZGFyeS10aXRsZT5QaGFybWFjb2dlbmV0aWNz
PC9zZWNvbmRhcnktdGl0bGU+PC90aXRsZXM+PHBlcmlvZGljYWw+PGZ1bGwtdGl0bGU+UGhhcm1h
Y29nZW5ldGljczwvZnVsbC10aXRsZT48L3BlcmlvZGljYWw+PHBhZ2VzPjMxOS0yNzwvcGFnZXM+
PHZvbHVtZT4xNDwvdm9sdW1lPjxudW1iZXI+NTwvbnVtYmVyPjxrZXl3b3Jkcz48a2V5d29yZD4z
JmFwb3M7IFVudHJhbnNsYXRlZCBSZWdpb25zPC9rZXl3b3JkPjxrZXl3b3JkPkJhc2UgU2VxdWVu
Y2U8L2tleXdvcmQ+PGtleXdvcmQ+Q2VsbCBMaW5lPC9rZXl3b3JkPjxrZXl3b3JkPkNvbG9yZWN0
YWwgTmVvcGxhc21zPC9rZXl3b3JkPjxrZXl3b3JkPkROQSBQcmltZXJzPC9rZXl3b3JkPjxrZXl3
b3JkPkVuaGFuY2VyIEVsZW1lbnRzLCBHZW5ldGljPC9rZXl3b3JkPjxrZXl3b3JkPkV0aG5pYyBH
cm91cHM8L2tleXdvcmQ+PGtleXdvcmQ+SHVtYW5zPC9rZXl3b3JkPjxrZXl3b3JkPlBvbHltb3Jw
aGlzbSwgR2VuZXRpYzwva2V5d29yZD48a2V5d29yZD5STkEsIE1lc3Nlbmdlcjwva2V5d29yZD48
a2V5d29yZD5SZXZlcnNlIFRyYW5zY3JpcHRhc2UgUG9seW1lcmFzZSBDaGFpbiBSZWFjdGlvbjwv
a2V5d29yZD48a2V5d29yZD5TZXF1ZW5jZSBEZWxldGlvbjwva2V5d29yZD48a2V5d29yZD5UYW5k
ZW0gUmVwZWF0IFNlcXVlbmNlczwva2V5d29yZD48a2V5d29yZD5UaHltaWR5bGF0ZSBTeW50aGFz
ZTwva2V5d29yZD48L2tleXdvcmRzPjxkYXRlcz48eWVhcj4yMDA0PC95ZWFyPjxwdWItZGF0ZXM+
PGRhdGU+TWF5PC9kYXRlPjwvcHViLWRhdGVzPjwvZGF0ZXM+PGlzYm4+MDk2MC0zMTRYPC9pc2Ju
PjxhY2Nlc3Npb24tbnVtPjE1MTE1OTE4PC9hY2Nlc3Npb24tbnVtPjx1cmxzPjxyZWxhdGVkLXVy
bHM+PHVybD5odHRwczovL3d3dy5uY2JpLm5sbS5uaWguZ292L3B1Ym1lZC8xNTExNTkxODwvdXJs
PjwvcmVsYXRlZC11cmxzPjwvdXJscz48bGFuZ3VhZ2U+ZW5nPC9sYW5ndWFnZT48L3JlY29yZD48
L0NpdGU+PENpdGU+PEF1dGhvcj5NYW5kb2xhPC9BdXRob3I+PFllYXI+MjAwNDwvWWVhcj48UmVj
TnVtPjEwMTc0PC9SZWNOdW0+PElEVGV4dD5BIDYgYnAgcG9seW1vcnBoaXNtIGluIHRoZSB0aHlt
aWR5bGF0ZSBzeW50aGFzZSBnZW5lIGNhdXNlcyBtZXNzYWdlIGluc3RhYmlsaXR5IGFuZCBpcyBh
c3NvY2lhdGVkIHdpdGggZGVjcmVhc2VkIGludHJhdHVtb3JhbCBUUyBtUk5BIGxldmVsczwvSURU
ZXh0PjxyZWNvcmQ+PHJlYy1udW1iZXI+MTAxNzQ8L3JlYy1udW1iZXI+PGZvcmVpZ24ta2V5cz48
a2V5IGFwcD0iRU4iIGRiLWlkPSJmOTB0YXhyZDZhMHJyOGU5cmU4cGU1dHg1ZXhwc3cwYTUwdmUi
PjEwMTc0PC9rZXk+PC9mb3JlaWduLWtleXM+PHJlZi10eXBlIG5hbWU9IkpvdXJuYWwgQXJ0aWNs
ZSI+MTc8L3JlZi10eXBlPjxjb250cmlidXRvcnM+PGF1dGhvcnM+PGF1dGhvcj5NYW5kb2xhLCBN
LiBWLjwvYXV0aG9yPjxhdXRob3I+U3RvZWhsbWFjaGVyLCBKLjwvYXV0aG9yPjxhdXRob3I+Wmhh
bmcsIFcuPC9hdXRob3I+PGF1dGhvcj5Hcm9zaGVuLCBTLjwvYXV0aG9yPjxhdXRob3I+WXUsIE0u
IEMuPC9hdXRob3I+PGF1dGhvcj5JcWJhbCwgUy48L2F1dGhvcj48YXV0aG9yPkxlbnosIEguIEou
PC9hdXRob3I+PGF1dGhvcj5MYWRuZXIsIFIuIEQuPC9hdXRob3I+PC9hdXRob3JzPjwvY29udHJp
YnV0b3JzPjx0aXRsZXM+PHRpdGxlPkEgNiBicCBwb2x5bW9ycGhpc20gaW4gdGhlIHRoeW1pZHls
YXRlIHN5bnRoYXNlIGdlbmUgY2F1c2VzIG1lc3NhZ2UgaW5zdGFiaWxpdHkgYW5kIGlzIGFzc29j
aWF0ZWQgd2l0aCBkZWNyZWFzZWQgaW50cmF0dW1vcmFsIFRTIG1STkEgbGV2ZWxzPC90aXRsZT48
c2Vjb25kYXJ5LXRpdGxlPlBoYXJtYWNvZ2VuZXRpY3M8L3NlY29uZGFyeS10aXRsZT48L3RpdGxl
cz48cGVyaW9kaWNhbD48ZnVsbC10aXRsZT5QaGFybWFjb2dlbmV0aWNzPC9mdWxsLXRpdGxlPjwv
cGVyaW9kaWNhbD48cGFnZXM+MzE5LTI3PC9wYWdlcz48dm9sdW1lPjE0PC92b2x1bWU+PG51bWJl
cj41PC9udW1iZXI+PGtleXdvcmRzPjxrZXl3b3JkPjMmYXBvczsgVW50cmFuc2xhdGVkIFJlZ2lv
bnM8L2tleXdvcmQ+PGtleXdvcmQ+QmFzZSBTZXF1ZW5jZTwva2V5d29yZD48a2V5d29yZD5DZWxs
IExpbmU8L2tleXdvcmQ+PGtleXdvcmQ+Q29sb3JlY3RhbCBOZW9wbGFzbXM8L2tleXdvcmQ+PGtl
eXdvcmQ+RE5BIFByaW1lcnM8L2tleXdvcmQ+PGtleXdvcmQ+RW5oYW5jZXIgRWxlbWVudHMsIEdl
bmV0aWM8L2tleXdvcmQ+PGtleXdvcmQ+RXRobmljIEdyb3Vwczwva2V5d29yZD48a2V5d29yZD5I
dW1hbnM8L2tleXdvcmQ+PGtleXdvcmQ+UG9seW1vcnBoaXNtLCBHZW5ldGljPC9rZXl3b3JkPjxr
ZXl3b3JkPlJOQSwgTWVzc2VuZ2VyPC9rZXl3b3JkPjxrZXl3b3JkPlJldmVyc2UgVHJhbnNjcmlw
dGFzZSBQb2x5bWVyYXNlIENoYWluIFJlYWN0aW9uPC9rZXl3b3JkPjxrZXl3b3JkPlNlcXVlbmNl
IERlbGV0aW9uPC9rZXl3b3JkPjxrZXl3b3JkPlRhbmRlbSBSZXBlYXQgU2VxdWVuY2VzPC9rZXl3
b3JkPjxrZXl3b3JkPlRoeW1pZHlsYXRlIFN5bnRoYXNlPC9rZXl3b3JkPjwva2V5d29yZHM+PGRh
dGVzPjx5ZWFyPjIwMDQ8L3llYXI+PHB1Yi1kYXRlcz48ZGF0ZT5NYXk8L2RhdGU+PC9wdWItZGF0
ZXM+PC9kYXRlcz48aXNibj4wOTYwLTMxNFg8L2lzYm4+PGFjY2Vzc2lvbi1udW0+MTUxMTU5MTg8
L2FjY2Vzc2lvbi1udW0+PHVybHM+PHJlbGF0ZWQtdXJscz48dXJsPmh0dHBzOi8vd3d3Lm5jYmku
bmxtLm5paC5nb3YvcHVibWVkLzE1MTE1OTE4PC91cmw+PC9yZWxhdGVkLXVybHM+PC91cmxzPjxs
YW5ndWFnZT5lbmc8L2xhbmd1YWdlPjwvcmVjb3JkPjwvQ2l0ZT48L0VuZE5vdGU+AG==
</w:fldData>
        </w:fldChar>
      </w:r>
      <w:r w:rsidR="00476955" w:rsidRPr="006B505E">
        <w:rPr>
          <w:rFonts w:ascii="Book Antiqua" w:hAnsi="Book Antiqua"/>
          <w:bCs/>
          <w:sz w:val="24"/>
          <w:szCs w:val="24"/>
          <w:lang w:val="en-US"/>
        </w:rPr>
        <w:instrText xml:space="preserve"> ADDIN EN.CITE.DATA </w:instrText>
      </w:r>
      <w:r w:rsidR="00476955" w:rsidRPr="006B505E">
        <w:rPr>
          <w:rFonts w:ascii="Book Antiqua" w:hAnsi="Book Antiqua"/>
          <w:bCs/>
          <w:sz w:val="24"/>
          <w:szCs w:val="24"/>
          <w:lang w:val="en-US"/>
        </w:rPr>
      </w:r>
      <w:r w:rsidR="00476955" w:rsidRPr="006B505E">
        <w:rPr>
          <w:rFonts w:ascii="Book Antiqua" w:hAnsi="Book Antiqua"/>
          <w:bCs/>
          <w:sz w:val="24"/>
          <w:szCs w:val="24"/>
          <w:lang w:val="en-US"/>
        </w:rPr>
        <w:fldChar w:fldCharType="end"/>
      </w:r>
      <w:r w:rsidR="00476955" w:rsidRPr="006B505E">
        <w:rPr>
          <w:rFonts w:ascii="Book Antiqua" w:hAnsi="Book Antiqua"/>
          <w:bCs/>
          <w:sz w:val="24"/>
          <w:szCs w:val="24"/>
          <w:lang w:val="en-US"/>
        </w:rPr>
      </w:r>
      <w:r w:rsidR="00476955" w:rsidRPr="006B505E">
        <w:rPr>
          <w:rFonts w:ascii="Book Antiqua" w:hAnsi="Book Antiqua"/>
          <w:bCs/>
          <w:sz w:val="24"/>
          <w:szCs w:val="24"/>
          <w:lang w:val="en-US"/>
        </w:rPr>
        <w:fldChar w:fldCharType="separate"/>
      </w:r>
      <w:r w:rsidR="00476955" w:rsidRPr="006B505E">
        <w:rPr>
          <w:rFonts w:ascii="Book Antiqua" w:hAnsi="Book Antiqua"/>
          <w:bCs/>
          <w:noProof/>
          <w:sz w:val="24"/>
          <w:szCs w:val="24"/>
          <w:vertAlign w:val="superscript"/>
          <w:lang w:val="en-US"/>
        </w:rPr>
        <w:t>[18]</w:t>
      </w:r>
      <w:r w:rsidR="00476955" w:rsidRPr="006B505E">
        <w:rPr>
          <w:rFonts w:ascii="Book Antiqua" w:hAnsi="Book Antiqua"/>
          <w:bCs/>
          <w:sz w:val="24"/>
          <w:szCs w:val="24"/>
          <w:lang w:val="en-US"/>
        </w:rPr>
        <w:fldChar w:fldCharType="end"/>
      </w:r>
      <w:r w:rsidR="00476955" w:rsidRPr="006B505E">
        <w:rPr>
          <w:rFonts w:ascii="Book Antiqua" w:hAnsi="Book Antiqua"/>
          <w:bCs/>
          <w:sz w:val="24"/>
          <w:szCs w:val="24"/>
          <w:lang w:val="en-US" w:eastAsia="zh-CN"/>
        </w:rPr>
        <w:t xml:space="preserve">; (4) </w:t>
      </w:r>
      <w:r w:rsidR="006B505E" w:rsidRPr="006B505E">
        <w:rPr>
          <w:rFonts w:ascii="Book Antiqua" w:hAnsi="Book Antiqua"/>
          <w:bCs/>
          <w:sz w:val="24"/>
          <w:szCs w:val="24"/>
          <w:lang w:val="en-US"/>
        </w:rPr>
        <w:t xml:space="preserve">lower </w:t>
      </w:r>
      <w:r w:rsidRPr="006B505E">
        <w:rPr>
          <w:rFonts w:ascii="Book Antiqua" w:hAnsi="Book Antiqua"/>
          <w:bCs/>
          <w:sz w:val="24"/>
          <w:szCs w:val="24"/>
          <w:lang w:val="en-US"/>
        </w:rPr>
        <w:t>TYMS protein expression leads to higher sensitivity to fluoropyrimidine-based therapy</w:t>
      </w:r>
      <w:r w:rsidR="00476955" w:rsidRPr="006B505E">
        <w:rPr>
          <w:rFonts w:ascii="Book Antiqua" w:hAnsi="Book Antiqua"/>
          <w:bCs/>
          <w:sz w:val="24"/>
          <w:szCs w:val="24"/>
          <w:lang w:val="en-US"/>
        </w:rPr>
        <w:fldChar w:fldCharType="begin">
          <w:fldData xml:space="preserve">PEVuZE5vdGU+PENpdGU+PEF1dGhvcj5RaXU8L0F1dGhvcj48WWVhcj4yMDA4PC9ZZWFyPjxSZWNO
dW0+MTAxNzU8L1JlY051bT48SURUZXh0PlByZWRpY3RpdmUgdmFsdWUgb2YgdGh5bWlkeWxhdGUg
c3ludGhhc2UgZXhwcmVzc2lvbiBpbiBhZHZhbmNlZCBjb2xvcmVjdGFsIGNhbmNlciBwYXRpZW50
cyByZWNlaXZpbmcgZmx1b3JvcHlyaW1pZGluZS1iYXNlZCBjaGVtb3RoZXJhcHk6IGV2aWRlbmNl
IGZyb20gMjQgc3R1ZGllczwvSURUZXh0PjxEaXNwbGF5VGV4dD48c3R5bGUgZmFjZT0ic3VwZXJz
Y3JpcHQiPlsyNywyOF08L3N0eWxlPjwvRGlzcGxheVRleHQ+PHJlY29yZD48cmVjLW51bWJlcj4x
MDE3NTwvcmVjLW51bWJlcj48Zm9yZWlnbi1rZXlzPjxrZXkgYXBwPSJFTiIgZGItaWQ9ImY5MHRh
eHJkNmEwcnI4ZTlyZThwZTV0eDVleHBzdzBhNTB2ZSI+MTAxNzU8L2tleT48L2ZvcmVpZ24ta2V5
cz48cmVmLXR5cGUgbmFtZT0iSm91cm5hbCBBcnRpY2xlIj4xNzwvcmVmLXR5cGU+PGNvbnRyaWJ1
dG9ycz48YXV0aG9ycz48YXV0aG9yPlFpdSwgTC4gWC48L2F1dGhvcj48YXV0aG9yPlRhbmcsIFEu
IFkuPC9hdXRob3I+PGF1dGhvcj5CYWksIEouIEwuPC9hdXRob3I+PGF1dGhvcj5RaWFuLCBYLiBQ
LjwvYXV0aG9yPjxhdXRob3I+TGksIFIuIFQuPC9hdXRob3I+PGF1dGhvcj5MaXUsIEIuIFIuPC9h
dXRob3I+PGF1dGhvcj5aaGVuZywgTS4gSC48L2F1dGhvcj48L2F1dGhvcnM+PC9jb250cmlidXRv
cnM+PHRpdGxlcz48dGl0bGU+UHJlZGljdGl2ZSB2YWx1ZSBvZiB0aHltaWR5bGF0ZSBzeW50aGFz
ZSBleHByZXNzaW9uIGluIGFkdmFuY2VkIGNvbG9yZWN0YWwgY2FuY2VyIHBhdGllbnRzIHJlY2Vp
dmluZyBmbHVvcm9weXJpbWlkaW5lLWJhc2VkIGNoZW1vdGhlcmFweTogZXZpZGVuY2UgZnJvbSAy
NCBzdHVkaWVzPC90aXRsZT48c2Vjb25kYXJ5LXRpdGxlPkludCBKIENhbmNlcjwvc2Vjb25kYXJ5
LXRpdGxlPjwvdGl0bGVzPjxwZXJpb2RpY2FsPjxmdWxsLXRpdGxlPkludCBKIENhbmNlcjwvZnVs
bC10aXRsZT48L3BlcmlvZGljYWw+PHBhZ2VzPjIzODQtOTwvcGFnZXM+PHZvbHVtZT4xMjM8L3Zv
bHVtZT48bnVtYmVyPjEwPC9udW1iZXI+PGtleXdvcmRzPjxrZXl3b3JkPkFudGluZW9wbGFzdGlj
IEFnZW50czwva2V5d29yZD48a2V5d29yZD5Db2xvcmVjdGFsIE5lb3BsYXNtczwva2V5d29yZD48
a2V5d29yZD5IdW1hbnM8L2tleXdvcmQ+PGtleXdvcmQ+SW1tdW5vaGlzdG9jaGVtaXN0cnk8L2tl
eXdvcmQ+PGtleXdvcmQ+UmV2ZXJzZSBUcmFuc2NyaXB0YXNlIFBvbHltZXJhc2UgQ2hhaW4gUmVh
Y3Rpb248L2tleXdvcmQ+PGtleXdvcmQ+U2Vuc2l0aXZpdHkgYW5kIFNwZWNpZmljaXR5PC9rZXl3
b3JkPjxrZXl3b3JkPlRoeW1pZHlsYXRlIFN5bnRoYXNlPC9rZXl3b3JkPjwva2V5d29yZHM+PGRh
dGVzPjx5ZWFyPjIwMDg8L3llYXI+PHB1Yi1kYXRlcz48ZGF0ZT5Ob3Y8L2RhdGU+PC9wdWItZGF0
ZXM+PC9kYXRlcz48aXNibj4xMDk3LTAyMTU8L2lzYm4+PGFjY2Vzc2lvbi1udW0+MTg3MjkxOTU8
L2FjY2Vzc2lvbi1udW0+PHVybHM+PHJlbGF0ZWQtdXJscz48dXJsPmh0dHBzOi8vd3d3Lm5jYmku
bmxtLm5paC5nb3YvcHVibWVkLzE4NzI5MTk1PC91cmw+PC9yZWxhdGVkLXVybHM+PC91cmxzPjxl
bGVjdHJvbmljLXJlc291cmNlLW51bT4xMC4xMDAyL2lqYy4yMzgyMjwvZWxlY3Ryb25pYy1yZXNv
dXJjZS1udW0+PGxhbmd1YWdlPmVuZzwvbGFuZ3VhZ2U+PC9yZWNvcmQ+PC9DaXRlPjxDaXRlPjxB
dXRob3I+UGFuY3p5azwvQXV0aG9yPjxZZWFyPjIwMTQ8L1llYXI+PFJlY051bT4xMDE3NjwvUmVj
TnVtPjxJRFRleHQ+UGhhcm1hY29nZW5ldGljcyByZXNlYXJjaCBvbiBjaGVtb3RoZXJhcHkgcmVz
aXN0YW5jZSBpbiBjb2xvcmVjdGFsIGNhbmNlciBvdmVyIHRoZSBsYXN0IDIwIHllYXJzPC9JRFRl
eHQ+PHJlY29yZD48cmVjLW51bWJlcj4xMDE3NjwvcmVjLW51bWJlcj48Zm9yZWlnbi1rZXlzPjxr
ZXkgYXBwPSJFTiIgZGItaWQ9ImY5MHRheHJkNmEwcnI4ZTlyZThwZTV0eDVleHBzdzBhNTB2ZSI+
MTAxNzY8L2tleT48L2ZvcmVpZ24ta2V5cz48cmVmLXR5cGUgbmFtZT0iSm91cm5hbCBBcnRpY2xl
Ij4xNzwvcmVmLXR5cGU+PGNvbnRyaWJ1dG9ycz48YXV0aG9ycz48YXV0aG9yPlBhbmN6eWssIE0u
PC9hdXRob3I+PC9hdXRob3JzPjwvY29udHJpYnV0b3JzPjx0aXRsZXM+PHRpdGxlPlBoYXJtYWNv
Z2VuZXRpY3MgcmVzZWFyY2ggb24gY2hlbW90aGVyYXB5IHJlc2lzdGFuY2UgaW4gY29sb3JlY3Rh
bCBjYW5jZXIgb3ZlciB0aGUgbGFzdCAyMCB5ZWFyczwvdGl0bGU+PHNlY29uZGFyeS10aXRsZT5X
b3JsZCBKIEdhc3Ryb2VudGVyb2w8L3NlY29uZGFyeS10aXRsZT48L3RpdGxlcz48cGVyaW9kaWNh
bD48ZnVsbC10aXRsZT5Xb3JsZCBKIEdhc3Ryb2VudGVyb2w8L2Z1bGwtdGl0bGU+PC9wZXJpb2Rp
Y2FsPjxwYWdlcz45Nzc1LTgyNzwvcGFnZXM+PHZvbHVtZT4yMDwvdm9sdW1lPjxudW1iZXI+Mjk8
L251bWJlcj48a2V5d29yZHM+PGtleXdvcmQ+QW5pbWFsczwva2V5d29yZD48a2V5d29yZD5BbnRp
bmVvcGxhc3RpYyBBZ2VudHM8L2tleXdvcmQ+PGtleXdvcmQ+QmlvdHJhbnNmb3JtYXRpb248L2tl
eXdvcmQ+PGtleXdvcmQ+Q29sb3JlY3RhbCBOZW9wbGFzbXM8L2tleXdvcmQ+PGtleXdvcmQ+RHJ1
ZyBSZXNpc3RhbmNlLCBOZW9wbGFzbTwva2V5d29yZD48a2V5d29yZD5HZW5ldGljIFRlc3Rpbmc8
L2tleXdvcmQ+PGtleXdvcmQ+SHVtYW5zPC9rZXl3b3JkPjxrZXl3b3JkPk1lbWJyYW5lIFRyYW5z
cG9ydCBQcm90ZWluczwva2V5d29yZD48a2V5d29yZD5QYXRpZW50IFNlbGVjdGlvbjwva2V5d29y
ZD48a2V5d29yZD5QaGFybWFjb2dlbmV0aWNzPC9rZXl3b3JkPjxrZXl3b3JkPlByZWNpc2lvbiBN
ZWRpY2luZTwva2V5d29yZD48a2V5d29yZD5QcmVkaWN0aXZlIFZhbHVlIG9mIFRlc3RzPC9rZXl3
b3JkPjxrZXl3b3JkPlRyZWF0bWVudCBPdXRjb21lPC9rZXl3b3JkPjwva2V5d29yZHM+PGRhdGVz
Pjx5ZWFyPjIwMTQ8L3llYXI+PHB1Yi1kYXRlcz48ZGF0ZT5BdWc8L2RhdGU+PC9wdWItZGF0ZXM+
PC9kYXRlcz48aXNibj4yMjE5LTI4NDA8L2lzYm4+PGFjY2Vzc2lvbi1udW0+MjUxMTA0MTQ8L2Fj
Y2Vzc2lvbi1udW0+PHVybHM+PHJlbGF0ZWQtdXJscz48dXJsPmh0dHBzOi8vd3d3Lm5jYmkubmxt
Lm5paC5nb3YvcHVibWVkLzI1MTEwNDE0PC91cmw+PC9yZWxhdGVkLXVybHM+PC91cmxzPjxjdXN0
b20yPlBNQzQxMjMzNjU8L2N1c3RvbTI+PGVsZWN0cm9uaWMtcmVzb3VyY2UtbnVtPjEwLjM3NDgv
d2pnLnYyMC5pMjkuOTc3NTwvZWxlY3Ryb25pYy1yZXNvdXJjZS1udW0+PGxhbmd1YWdlPmVuZzwv
bGFuZ3VhZ2U+PC9yZWNvcmQ+PC9DaXRlPjxDaXRlPjxBdXRob3I+UGFuY3p5azwvQXV0aG9yPjxZ
ZWFyPjIwMTQ8L1llYXI+PFJlY051bT4xMDE3NjwvUmVjTnVtPjxyZWNvcmQ+PHJlYy1udW1iZXI+
MTAxNzY8L3JlYy1udW1iZXI+PGZvcmVpZ24ta2V5cz48a2V5IGFwcD0iRU4iIGRiLWlkPSJmOTB0
YXhyZDZhMHJyOGU5cmU4cGU1dHg1ZXhwc3cwYTUwdmUiPjEwMTc2PC9rZXk+PC9mb3JlaWduLWtl
eXM+PHJlZi10eXBlIG5hbWU9IkpvdXJuYWwgQXJ0aWNsZSI+MTc8L3JlZi10eXBlPjxjb250cmli
dXRvcnM+PGF1dGhvcnM+PGF1dGhvcj5QYW5jenlrLCBNLjwvYXV0aG9yPjwvYXV0aG9ycz48L2Nv
bnRyaWJ1dG9ycz48dGl0bGVzPjx0aXRsZT5QaGFybWFjb2dlbmV0aWNzIHJlc2VhcmNoIG9uIGNo
ZW1vdGhlcmFweSByZXNpc3RhbmNlIGluIGNvbG9yZWN0YWwgY2FuY2VyIG92ZXIgdGhlIGxhc3Qg
MjAgeWVhcnM8L3RpdGxlPjxzZWNvbmRhcnktdGl0bGU+V29ybGQgSiBHYXN0cm9lbnRlcm9sPC9z
ZWNvbmRhcnktdGl0bGU+PC90aXRsZXM+PHBlcmlvZGljYWw+PGZ1bGwtdGl0bGU+V29ybGQgSiBH
YXN0cm9lbnRlcm9sPC9mdWxsLXRpdGxlPjwvcGVyaW9kaWNhbD48cGFnZXM+OTc3NS04Mjc8L3Bh
Z2VzPjx2b2x1bWU+MjA8L3ZvbHVtZT48bnVtYmVyPjI5PC9udW1iZXI+PGtleXdvcmRzPjxrZXl3
b3JkPkFuaW1hbHM8L2tleXdvcmQ+PGtleXdvcmQ+QW50aW5lb3BsYXN0aWMgQWdlbnRzPC9rZXl3
b3JkPjxrZXl3b3JkPkJpb3RyYW5zZm9ybWF0aW9uPC9rZXl3b3JkPjxrZXl3b3JkPkNvbG9yZWN0
YWwgTmVvcGxhc21zPC9rZXl3b3JkPjxrZXl3b3JkPkRydWcgUmVzaXN0YW5jZSwgTmVvcGxhc208
L2tleXdvcmQ+PGtleXdvcmQ+R2VuZXRpYyBUZXN0aW5nPC9rZXl3b3JkPjxrZXl3b3JkPkh1bWFu
czwva2V5d29yZD48a2V5d29yZD5NZW1icmFuZSBUcmFuc3BvcnQgUHJvdGVpbnM8L2tleXdvcmQ+
PGtleXdvcmQ+UGF0aWVudCBTZWxlY3Rpb248L2tleXdvcmQ+PGtleXdvcmQ+UGhhcm1hY29nZW5l
dGljczwva2V5d29yZD48a2V5d29yZD5QcmVjaXNpb24gTWVkaWNpbmU8L2tleXdvcmQ+PGtleXdv
cmQ+UHJlZGljdGl2ZSBWYWx1ZSBvZiBUZXN0czwva2V5d29yZD48a2V5d29yZD5UcmVhdG1lbnQg
T3V0Y29tZTwva2V5d29yZD48L2tleXdvcmRzPjxkYXRlcz48eWVhcj4yMDE0PC95ZWFyPjxwdWIt
ZGF0ZXM+PGRhdGU+QXVnPC9kYXRlPjwvcHViLWRhdGVzPjwvZGF0ZXM+PGlzYm4+MjIxOS0yODQw
PC9pc2JuPjxhY2Nlc3Npb24tbnVtPjI1MTEwNDE0PC9hY2Nlc3Npb24tbnVtPjx1cmxzPjxyZWxh
dGVkLXVybHM+PHVybD5odHRwczovL3d3dy5uY2JpLm5sbS5uaWguZ292L3B1Ym1lZC8yNTExMDQx
NDwvdXJsPjwvcmVsYXRlZC11cmxzPjwvdXJscz48Y3VzdG9tMj5QTUM0MTIzMzY1PC9jdXN0b20y
PjxlbGVjdHJvbmljLXJlc291cmNlLW51bT4xMC4zNzQ4L3dqZy52MjAuaTI5Ljk3NzU8L2VsZWN0
cm9uaWMtcmVzb3VyY2UtbnVtPjxsYW5ndWFnZT5lbmc8L2xhbmd1YWdlPjwvcmVjb3JkPjwvQ2l0
ZT48Q2l0ZT48QXV0aG9yPlFpdTwvQXV0aG9yPjxZZWFyPjIwMDg8L1llYXI+PFJlY051bT4xMDE3
NTwvUmVjTnVtPjxyZWNvcmQ+PHJlYy1udW1iZXI+MTAxNzU8L3JlYy1udW1iZXI+PGZvcmVpZ24t
a2V5cz48a2V5IGFwcD0iRU4iIGRiLWlkPSJmOTB0YXhyZDZhMHJyOGU5cmU4cGU1dHg1ZXhwc3cw
YTUwdmUiPjEwMTc1PC9rZXk+PC9mb3JlaWduLWtleXM+PHJlZi10eXBlIG5hbWU9IkpvdXJuYWwg
QXJ0aWNsZSI+MTc8L3JlZi10eXBlPjxjb250cmlidXRvcnM+PGF1dGhvcnM+PGF1dGhvcj5RaXUs
IEwuIFguPC9hdXRob3I+PGF1dGhvcj5UYW5nLCBRLiBZLjwvYXV0aG9yPjxhdXRob3I+QmFpLCBK
LiBMLjwvYXV0aG9yPjxhdXRob3I+UWlhbiwgWC4gUC48L2F1dGhvcj48YXV0aG9yPkxpLCBSLiBU
LjwvYXV0aG9yPjxhdXRob3I+TGl1LCBCLiBSLjwvYXV0aG9yPjxhdXRob3I+WmhlbmcsIE0uIEgu
PC9hdXRob3I+PC9hdXRob3JzPjwvY29udHJpYnV0b3JzPjx0aXRsZXM+PHRpdGxlPlByZWRpY3Rp
dmUgdmFsdWUgb2YgdGh5bWlkeWxhdGUgc3ludGhhc2UgZXhwcmVzc2lvbiBpbiBhZHZhbmNlZCBj
b2xvcmVjdGFsIGNhbmNlciBwYXRpZW50cyByZWNlaXZpbmcgZmx1b3JvcHlyaW1pZGluZS1iYXNl
ZCBjaGVtb3RoZXJhcHk6IGV2aWRlbmNlIGZyb20gMjQgc3R1ZGllczwvdGl0bGU+PHNlY29uZGFy
eS10aXRsZT5JbnQgSiBDYW5jZXI8L3NlY29uZGFyeS10aXRsZT48L3RpdGxlcz48cGVyaW9kaWNh
bD48ZnVsbC10aXRsZT5JbnQgSiBDYW5jZXI8L2Z1bGwtdGl0bGU+PC9wZXJpb2RpY2FsPjxwYWdl
cz4yMzg0LTk8L3BhZ2VzPjx2b2x1bWU+MTIzPC92b2x1bWU+PG51bWJlcj4xMDwvbnVtYmVyPjxr
ZXl3b3Jkcz48a2V5d29yZD5BbnRpbmVvcGxhc3RpYyBBZ2VudHM8L2tleXdvcmQ+PGtleXdvcmQ+
Q29sb3JlY3RhbCBOZW9wbGFzbXM8L2tleXdvcmQ+PGtleXdvcmQ+SHVtYW5zPC9rZXl3b3JkPjxr
ZXl3b3JkPkltbXVub2hpc3RvY2hlbWlzdHJ5PC9rZXl3b3JkPjxrZXl3b3JkPlJldmVyc2UgVHJh
bnNjcmlwdGFzZSBQb2x5bWVyYXNlIENoYWluIFJlYWN0aW9uPC9rZXl3b3JkPjxrZXl3b3JkPlNl
bnNpdGl2aXR5IGFuZCBTcGVjaWZpY2l0eTwva2V5d29yZD48a2V5d29yZD5UaHltaWR5bGF0ZSBT
eW50aGFzZTwva2V5d29yZD48L2tleXdvcmRzPjxkYXRlcz48eWVhcj4yMDA4PC95ZWFyPjxwdWIt
ZGF0ZXM+PGRhdGU+Tm92PC9kYXRlPjwvcHViLWRhdGVzPjwvZGF0ZXM+PGlzYm4+MTA5Ny0wMjE1
PC9pc2JuPjxhY2Nlc3Npb24tbnVtPjE4NzI5MTk1PC9hY2Nlc3Npb24tbnVtPjx1cmxzPjxyZWxh
dGVkLXVybHM+PHVybD5odHRwczovL3d3dy5uY2JpLm5sbS5uaWguZ292L3B1Ym1lZC8xODcyOTE5
NTwvdXJsPjwvcmVsYXRlZC11cmxzPjwvdXJscz48ZWxlY3Ryb25pYy1yZXNvdXJjZS1udW0+MTAu
MTAwMi9pamMuMjM4MjI8L2VsZWN0cm9uaWMtcmVzb3VyY2UtbnVtPjxsYW5ndWFnZT5lbmc8L2xh
bmd1YWdlPjwvcmVjb3JkPjwvQ2l0ZT48L0VuZE5vdGU+AG==
</w:fldData>
        </w:fldChar>
      </w:r>
      <w:r w:rsidR="00476955" w:rsidRPr="006B505E">
        <w:rPr>
          <w:rFonts w:ascii="Book Antiqua" w:hAnsi="Book Antiqua"/>
          <w:bCs/>
          <w:sz w:val="24"/>
          <w:szCs w:val="24"/>
          <w:lang w:val="en-US"/>
        </w:rPr>
        <w:instrText xml:space="preserve"> ADDIN EN.CITE </w:instrText>
      </w:r>
      <w:r w:rsidR="00476955" w:rsidRPr="006B505E">
        <w:rPr>
          <w:rFonts w:ascii="Book Antiqua" w:hAnsi="Book Antiqua"/>
          <w:bCs/>
          <w:sz w:val="24"/>
          <w:szCs w:val="24"/>
          <w:lang w:val="en-US"/>
        </w:rPr>
        <w:fldChar w:fldCharType="begin">
          <w:fldData xml:space="preserve">PEVuZE5vdGU+PENpdGU+PEF1dGhvcj5RaXU8L0F1dGhvcj48WWVhcj4yMDA4PC9ZZWFyPjxSZWNO
dW0+MTAxNzU8L1JlY051bT48SURUZXh0PlByZWRpY3RpdmUgdmFsdWUgb2YgdGh5bWlkeWxhdGUg
c3ludGhhc2UgZXhwcmVzc2lvbiBpbiBhZHZhbmNlZCBjb2xvcmVjdGFsIGNhbmNlciBwYXRpZW50
cyByZWNlaXZpbmcgZmx1b3JvcHlyaW1pZGluZS1iYXNlZCBjaGVtb3RoZXJhcHk6IGV2aWRlbmNl
IGZyb20gMjQgc3R1ZGllczwvSURUZXh0PjxEaXNwbGF5VGV4dD48c3R5bGUgZmFjZT0ic3VwZXJz
Y3JpcHQiPlsyNywyOF08L3N0eWxlPjwvRGlzcGxheVRleHQ+PHJlY29yZD48cmVjLW51bWJlcj4x
MDE3NTwvcmVjLW51bWJlcj48Zm9yZWlnbi1rZXlzPjxrZXkgYXBwPSJFTiIgZGItaWQ9ImY5MHRh
eHJkNmEwcnI4ZTlyZThwZTV0eDVleHBzdzBhNTB2ZSI+MTAxNzU8L2tleT48L2ZvcmVpZ24ta2V5
cz48cmVmLXR5cGUgbmFtZT0iSm91cm5hbCBBcnRpY2xlIj4xNzwvcmVmLXR5cGU+PGNvbnRyaWJ1
dG9ycz48YXV0aG9ycz48YXV0aG9yPlFpdSwgTC4gWC48L2F1dGhvcj48YXV0aG9yPlRhbmcsIFEu
IFkuPC9hdXRob3I+PGF1dGhvcj5CYWksIEouIEwuPC9hdXRob3I+PGF1dGhvcj5RaWFuLCBYLiBQ
LjwvYXV0aG9yPjxhdXRob3I+TGksIFIuIFQuPC9hdXRob3I+PGF1dGhvcj5MaXUsIEIuIFIuPC9h
dXRob3I+PGF1dGhvcj5aaGVuZywgTS4gSC48L2F1dGhvcj48L2F1dGhvcnM+PC9jb250cmlidXRv
cnM+PHRpdGxlcz48dGl0bGU+UHJlZGljdGl2ZSB2YWx1ZSBvZiB0aHltaWR5bGF0ZSBzeW50aGFz
ZSBleHByZXNzaW9uIGluIGFkdmFuY2VkIGNvbG9yZWN0YWwgY2FuY2VyIHBhdGllbnRzIHJlY2Vp
dmluZyBmbHVvcm9weXJpbWlkaW5lLWJhc2VkIGNoZW1vdGhlcmFweTogZXZpZGVuY2UgZnJvbSAy
NCBzdHVkaWVzPC90aXRsZT48c2Vjb25kYXJ5LXRpdGxlPkludCBKIENhbmNlcjwvc2Vjb25kYXJ5
LXRpdGxlPjwvdGl0bGVzPjxwZXJpb2RpY2FsPjxmdWxsLXRpdGxlPkludCBKIENhbmNlcjwvZnVs
bC10aXRsZT48L3BlcmlvZGljYWw+PHBhZ2VzPjIzODQtOTwvcGFnZXM+PHZvbHVtZT4xMjM8L3Zv
bHVtZT48bnVtYmVyPjEwPC9udW1iZXI+PGtleXdvcmRzPjxrZXl3b3JkPkFudGluZW9wbGFzdGlj
IEFnZW50czwva2V5d29yZD48a2V5d29yZD5Db2xvcmVjdGFsIE5lb3BsYXNtczwva2V5d29yZD48
a2V5d29yZD5IdW1hbnM8L2tleXdvcmQ+PGtleXdvcmQ+SW1tdW5vaGlzdG9jaGVtaXN0cnk8L2tl
eXdvcmQ+PGtleXdvcmQ+UmV2ZXJzZSBUcmFuc2NyaXB0YXNlIFBvbHltZXJhc2UgQ2hhaW4gUmVh
Y3Rpb248L2tleXdvcmQ+PGtleXdvcmQ+U2Vuc2l0aXZpdHkgYW5kIFNwZWNpZmljaXR5PC9rZXl3
b3JkPjxrZXl3b3JkPlRoeW1pZHlsYXRlIFN5bnRoYXNlPC9rZXl3b3JkPjwva2V5d29yZHM+PGRh
dGVzPjx5ZWFyPjIwMDg8L3llYXI+PHB1Yi1kYXRlcz48ZGF0ZT5Ob3Y8L2RhdGU+PC9wdWItZGF0
ZXM+PC9kYXRlcz48aXNibj4xMDk3LTAyMTU8L2lzYm4+PGFjY2Vzc2lvbi1udW0+MTg3MjkxOTU8
L2FjY2Vzc2lvbi1udW0+PHVybHM+PHJlbGF0ZWQtdXJscz48dXJsPmh0dHBzOi8vd3d3Lm5jYmku
bmxtLm5paC5nb3YvcHVibWVkLzE4NzI5MTk1PC91cmw+PC9yZWxhdGVkLXVybHM+PC91cmxzPjxl
bGVjdHJvbmljLXJlc291cmNlLW51bT4xMC4xMDAyL2lqYy4yMzgyMjwvZWxlY3Ryb25pYy1yZXNv
dXJjZS1udW0+PGxhbmd1YWdlPmVuZzwvbGFuZ3VhZ2U+PC9yZWNvcmQ+PC9DaXRlPjxDaXRlPjxB
dXRob3I+UGFuY3p5azwvQXV0aG9yPjxZZWFyPjIwMTQ8L1llYXI+PFJlY051bT4xMDE3NjwvUmVj
TnVtPjxJRFRleHQ+UGhhcm1hY29nZW5ldGljcyByZXNlYXJjaCBvbiBjaGVtb3RoZXJhcHkgcmVz
aXN0YW5jZSBpbiBjb2xvcmVjdGFsIGNhbmNlciBvdmVyIHRoZSBsYXN0IDIwIHllYXJzPC9JRFRl
eHQ+PHJlY29yZD48cmVjLW51bWJlcj4xMDE3NjwvcmVjLW51bWJlcj48Zm9yZWlnbi1rZXlzPjxr
ZXkgYXBwPSJFTiIgZGItaWQ9ImY5MHRheHJkNmEwcnI4ZTlyZThwZTV0eDVleHBzdzBhNTB2ZSI+
MTAxNzY8L2tleT48L2ZvcmVpZ24ta2V5cz48cmVmLXR5cGUgbmFtZT0iSm91cm5hbCBBcnRpY2xl
Ij4xNzwvcmVmLXR5cGU+PGNvbnRyaWJ1dG9ycz48YXV0aG9ycz48YXV0aG9yPlBhbmN6eWssIE0u
PC9hdXRob3I+PC9hdXRob3JzPjwvY29udHJpYnV0b3JzPjx0aXRsZXM+PHRpdGxlPlBoYXJtYWNv
Z2VuZXRpY3MgcmVzZWFyY2ggb24gY2hlbW90aGVyYXB5IHJlc2lzdGFuY2UgaW4gY29sb3JlY3Rh
bCBjYW5jZXIgb3ZlciB0aGUgbGFzdCAyMCB5ZWFyczwvdGl0bGU+PHNlY29uZGFyeS10aXRsZT5X
b3JsZCBKIEdhc3Ryb2VudGVyb2w8L3NlY29uZGFyeS10aXRsZT48L3RpdGxlcz48cGVyaW9kaWNh
bD48ZnVsbC10aXRsZT5Xb3JsZCBKIEdhc3Ryb2VudGVyb2w8L2Z1bGwtdGl0bGU+PC9wZXJpb2Rp
Y2FsPjxwYWdlcz45Nzc1LTgyNzwvcGFnZXM+PHZvbHVtZT4yMDwvdm9sdW1lPjxudW1iZXI+Mjk8
L251bWJlcj48a2V5d29yZHM+PGtleXdvcmQ+QW5pbWFsczwva2V5d29yZD48a2V5d29yZD5BbnRp
bmVvcGxhc3RpYyBBZ2VudHM8L2tleXdvcmQ+PGtleXdvcmQ+QmlvdHJhbnNmb3JtYXRpb248L2tl
eXdvcmQ+PGtleXdvcmQ+Q29sb3JlY3RhbCBOZW9wbGFzbXM8L2tleXdvcmQ+PGtleXdvcmQ+RHJ1
ZyBSZXNpc3RhbmNlLCBOZW9wbGFzbTwva2V5d29yZD48a2V5d29yZD5HZW5ldGljIFRlc3Rpbmc8
L2tleXdvcmQ+PGtleXdvcmQ+SHVtYW5zPC9rZXl3b3JkPjxrZXl3b3JkPk1lbWJyYW5lIFRyYW5z
cG9ydCBQcm90ZWluczwva2V5d29yZD48a2V5d29yZD5QYXRpZW50IFNlbGVjdGlvbjwva2V5d29y
ZD48a2V5d29yZD5QaGFybWFjb2dlbmV0aWNzPC9rZXl3b3JkPjxrZXl3b3JkPlByZWNpc2lvbiBN
ZWRpY2luZTwva2V5d29yZD48a2V5d29yZD5QcmVkaWN0aXZlIFZhbHVlIG9mIFRlc3RzPC9rZXl3
b3JkPjxrZXl3b3JkPlRyZWF0bWVudCBPdXRjb21lPC9rZXl3b3JkPjwva2V5d29yZHM+PGRhdGVz
Pjx5ZWFyPjIwMTQ8L3llYXI+PHB1Yi1kYXRlcz48ZGF0ZT5BdWc8L2RhdGU+PC9wdWItZGF0ZXM+
PC9kYXRlcz48aXNibj4yMjE5LTI4NDA8L2lzYm4+PGFjY2Vzc2lvbi1udW0+MjUxMTA0MTQ8L2Fj
Y2Vzc2lvbi1udW0+PHVybHM+PHJlbGF0ZWQtdXJscz48dXJsPmh0dHBzOi8vd3d3Lm5jYmkubmxt
Lm5paC5nb3YvcHVibWVkLzI1MTEwNDE0PC91cmw+PC9yZWxhdGVkLXVybHM+PC91cmxzPjxjdXN0
b20yPlBNQzQxMjMzNjU8L2N1c3RvbTI+PGVsZWN0cm9uaWMtcmVzb3VyY2UtbnVtPjEwLjM3NDgv
d2pnLnYyMC5pMjkuOTc3NTwvZWxlY3Ryb25pYy1yZXNvdXJjZS1udW0+PGxhbmd1YWdlPmVuZzwv
bGFuZ3VhZ2U+PC9yZWNvcmQ+PC9DaXRlPjxDaXRlPjxBdXRob3I+UGFuY3p5azwvQXV0aG9yPjxZ
ZWFyPjIwMTQ8L1llYXI+PFJlY051bT4xMDE3NjwvUmVjTnVtPjxyZWNvcmQ+PHJlYy1udW1iZXI+
MTAxNzY8L3JlYy1udW1iZXI+PGZvcmVpZ24ta2V5cz48a2V5IGFwcD0iRU4iIGRiLWlkPSJmOTB0
YXhyZDZhMHJyOGU5cmU4cGU1dHg1ZXhwc3cwYTUwdmUiPjEwMTc2PC9rZXk+PC9mb3JlaWduLWtl
eXM+PHJlZi10eXBlIG5hbWU9IkpvdXJuYWwgQXJ0aWNsZSI+MTc8L3JlZi10eXBlPjxjb250cmli
dXRvcnM+PGF1dGhvcnM+PGF1dGhvcj5QYW5jenlrLCBNLjwvYXV0aG9yPjwvYXV0aG9ycz48L2Nv
bnRyaWJ1dG9ycz48dGl0bGVzPjx0aXRsZT5QaGFybWFjb2dlbmV0aWNzIHJlc2VhcmNoIG9uIGNo
ZW1vdGhlcmFweSByZXNpc3RhbmNlIGluIGNvbG9yZWN0YWwgY2FuY2VyIG92ZXIgdGhlIGxhc3Qg
MjAgeWVhcnM8L3RpdGxlPjxzZWNvbmRhcnktdGl0bGU+V29ybGQgSiBHYXN0cm9lbnRlcm9sPC9z
ZWNvbmRhcnktdGl0bGU+PC90aXRsZXM+PHBlcmlvZGljYWw+PGZ1bGwtdGl0bGU+V29ybGQgSiBH
YXN0cm9lbnRlcm9sPC9mdWxsLXRpdGxlPjwvcGVyaW9kaWNhbD48cGFnZXM+OTc3NS04Mjc8L3Bh
Z2VzPjx2b2x1bWU+MjA8L3ZvbHVtZT48bnVtYmVyPjI5PC9udW1iZXI+PGtleXdvcmRzPjxrZXl3
b3JkPkFuaW1hbHM8L2tleXdvcmQ+PGtleXdvcmQ+QW50aW5lb3BsYXN0aWMgQWdlbnRzPC9rZXl3
b3JkPjxrZXl3b3JkPkJpb3RyYW5zZm9ybWF0aW9uPC9rZXl3b3JkPjxrZXl3b3JkPkNvbG9yZWN0
YWwgTmVvcGxhc21zPC9rZXl3b3JkPjxrZXl3b3JkPkRydWcgUmVzaXN0YW5jZSwgTmVvcGxhc208
L2tleXdvcmQ+PGtleXdvcmQ+R2VuZXRpYyBUZXN0aW5nPC9rZXl3b3JkPjxrZXl3b3JkPkh1bWFu
czwva2V5d29yZD48a2V5d29yZD5NZW1icmFuZSBUcmFuc3BvcnQgUHJvdGVpbnM8L2tleXdvcmQ+
PGtleXdvcmQ+UGF0aWVudCBTZWxlY3Rpb248L2tleXdvcmQ+PGtleXdvcmQ+UGhhcm1hY29nZW5l
dGljczwva2V5d29yZD48a2V5d29yZD5QcmVjaXNpb24gTWVkaWNpbmU8L2tleXdvcmQ+PGtleXdv
cmQ+UHJlZGljdGl2ZSBWYWx1ZSBvZiBUZXN0czwva2V5d29yZD48a2V5d29yZD5UcmVhdG1lbnQg
T3V0Y29tZTwva2V5d29yZD48L2tleXdvcmRzPjxkYXRlcz48eWVhcj4yMDE0PC95ZWFyPjxwdWIt
ZGF0ZXM+PGRhdGU+QXVnPC9kYXRlPjwvcHViLWRhdGVzPjwvZGF0ZXM+PGlzYm4+MjIxOS0yODQw
PC9pc2JuPjxhY2Nlc3Npb24tbnVtPjI1MTEwNDE0PC9hY2Nlc3Npb24tbnVtPjx1cmxzPjxyZWxh
dGVkLXVybHM+PHVybD5odHRwczovL3d3dy5uY2JpLm5sbS5uaWguZ292L3B1Ym1lZC8yNTExMDQx
NDwvdXJsPjwvcmVsYXRlZC11cmxzPjwvdXJscz48Y3VzdG9tMj5QTUM0MTIzMzY1PC9jdXN0b20y
PjxlbGVjdHJvbmljLXJlc291cmNlLW51bT4xMC4zNzQ4L3dqZy52MjAuaTI5Ljk3NzU8L2VsZWN0
cm9uaWMtcmVzb3VyY2UtbnVtPjxsYW5ndWFnZT5lbmc8L2xhbmd1YWdlPjwvcmVjb3JkPjwvQ2l0
ZT48Q2l0ZT48QXV0aG9yPlFpdTwvQXV0aG9yPjxZZWFyPjIwMDg8L1llYXI+PFJlY051bT4xMDE3
NTwvUmVjTnVtPjxyZWNvcmQ+PHJlYy1udW1iZXI+MTAxNzU8L3JlYy1udW1iZXI+PGZvcmVpZ24t
a2V5cz48a2V5IGFwcD0iRU4iIGRiLWlkPSJmOTB0YXhyZDZhMHJyOGU5cmU4cGU1dHg1ZXhwc3cw
YTUwdmUiPjEwMTc1PC9rZXk+PC9mb3JlaWduLWtleXM+PHJlZi10eXBlIG5hbWU9IkpvdXJuYWwg
QXJ0aWNsZSI+MTc8L3JlZi10eXBlPjxjb250cmlidXRvcnM+PGF1dGhvcnM+PGF1dGhvcj5RaXUs
IEwuIFguPC9hdXRob3I+PGF1dGhvcj5UYW5nLCBRLiBZLjwvYXV0aG9yPjxhdXRob3I+QmFpLCBK
LiBMLjwvYXV0aG9yPjxhdXRob3I+UWlhbiwgWC4gUC48L2F1dGhvcj48YXV0aG9yPkxpLCBSLiBU
LjwvYXV0aG9yPjxhdXRob3I+TGl1LCBCLiBSLjwvYXV0aG9yPjxhdXRob3I+WmhlbmcsIE0uIEgu
PC9hdXRob3I+PC9hdXRob3JzPjwvY29udHJpYnV0b3JzPjx0aXRsZXM+PHRpdGxlPlByZWRpY3Rp
dmUgdmFsdWUgb2YgdGh5bWlkeWxhdGUgc3ludGhhc2UgZXhwcmVzc2lvbiBpbiBhZHZhbmNlZCBj
b2xvcmVjdGFsIGNhbmNlciBwYXRpZW50cyByZWNlaXZpbmcgZmx1b3JvcHlyaW1pZGluZS1iYXNl
ZCBjaGVtb3RoZXJhcHk6IGV2aWRlbmNlIGZyb20gMjQgc3R1ZGllczwvdGl0bGU+PHNlY29uZGFy
eS10aXRsZT5JbnQgSiBDYW5jZXI8L3NlY29uZGFyeS10aXRsZT48L3RpdGxlcz48cGVyaW9kaWNh
bD48ZnVsbC10aXRsZT5JbnQgSiBDYW5jZXI8L2Z1bGwtdGl0bGU+PC9wZXJpb2RpY2FsPjxwYWdl
cz4yMzg0LTk8L3BhZ2VzPjx2b2x1bWU+MTIzPC92b2x1bWU+PG51bWJlcj4xMDwvbnVtYmVyPjxr
ZXl3b3Jkcz48a2V5d29yZD5BbnRpbmVvcGxhc3RpYyBBZ2VudHM8L2tleXdvcmQ+PGtleXdvcmQ+
Q29sb3JlY3RhbCBOZW9wbGFzbXM8L2tleXdvcmQ+PGtleXdvcmQ+SHVtYW5zPC9rZXl3b3JkPjxr
ZXl3b3JkPkltbXVub2hpc3RvY2hlbWlzdHJ5PC9rZXl3b3JkPjxrZXl3b3JkPlJldmVyc2UgVHJh
bnNjcmlwdGFzZSBQb2x5bWVyYXNlIENoYWluIFJlYWN0aW9uPC9rZXl3b3JkPjxrZXl3b3JkPlNl
bnNpdGl2aXR5IGFuZCBTcGVjaWZpY2l0eTwva2V5d29yZD48a2V5d29yZD5UaHltaWR5bGF0ZSBT
eW50aGFzZTwva2V5d29yZD48L2tleXdvcmRzPjxkYXRlcz48eWVhcj4yMDA4PC95ZWFyPjxwdWIt
ZGF0ZXM+PGRhdGU+Tm92PC9kYXRlPjwvcHViLWRhdGVzPjwvZGF0ZXM+PGlzYm4+MTA5Ny0wMjE1
PC9pc2JuPjxhY2Nlc3Npb24tbnVtPjE4NzI5MTk1PC9hY2Nlc3Npb24tbnVtPjx1cmxzPjxyZWxh
dGVkLXVybHM+PHVybD5odHRwczovL3d3dy5uY2JpLm5sbS5uaWguZ292L3B1Ym1lZC8xODcyOTE5
NTwvdXJsPjwvcmVsYXRlZC11cmxzPjwvdXJscz48ZWxlY3Ryb25pYy1yZXNvdXJjZS1udW0+MTAu
MTAwMi9pamMuMjM4MjI8L2VsZWN0cm9uaWMtcmVzb3VyY2UtbnVtPjxsYW5ndWFnZT5lbmc8L2xh
bmd1YWdlPjwvcmVjb3JkPjwvQ2l0ZT48L0VuZE5vdGU+AG==
</w:fldData>
        </w:fldChar>
      </w:r>
      <w:r w:rsidR="00476955" w:rsidRPr="006B505E">
        <w:rPr>
          <w:rFonts w:ascii="Book Antiqua" w:hAnsi="Book Antiqua"/>
          <w:bCs/>
          <w:sz w:val="24"/>
          <w:szCs w:val="24"/>
          <w:lang w:val="en-US"/>
        </w:rPr>
        <w:instrText xml:space="preserve"> ADDIN EN.CITE.DATA </w:instrText>
      </w:r>
      <w:r w:rsidR="00476955" w:rsidRPr="006B505E">
        <w:rPr>
          <w:rFonts w:ascii="Book Antiqua" w:hAnsi="Book Antiqua"/>
          <w:bCs/>
          <w:sz w:val="24"/>
          <w:szCs w:val="24"/>
          <w:lang w:val="en-US"/>
        </w:rPr>
      </w:r>
      <w:r w:rsidR="00476955" w:rsidRPr="006B505E">
        <w:rPr>
          <w:rFonts w:ascii="Book Antiqua" w:hAnsi="Book Antiqua"/>
          <w:bCs/>
          <w:sz w:val="24"/>
          <w:szCs w:val="24"/>
          <w:lang w:val="en-US"/>
        </w:rPr>
        <w:fldChar w:fldCharType="end"/>
      </w:r>
      <w:r w:rsidR="00476955" w:rsidRPr="006B505E">
        <w:rPr>
          <w:rFonts w:ascii="Book Antiqua" w:hAnsi="Book Antiqua"/>
          <w:bCs/>
          <w:sz w:val="24"/>
          <w:szCs w:val="24"/>
          <w:lang w:val="en-US"/>
        </w:rPr>
      </w:r>
      <w:r w:rsidR="00476955" w:rsidRPr="006B505E">
        <w:rPr>
          <w:rFonts w:ascii="Book Antiqua" w:hAnsi="Book Antiqua"/>
          <w:bCs/>
          <w:sz w:val="24"/>
          <w:szCs w:val="24"/>
          <w:lang w:val="en-US"/>
        </w:rPr>
        <w:fldChar w:fldCharType="separate"/>
      </w:r>
      <w:r w:rsidR="00476955" w:rsidRPr="006B505E">
        <w:rPr>
          <w:rFonts w:ascii="Book Antiqua" w:hAnsi="Book Antiqua"/>
          <w:bCs/>
          <w:noProof/>
          <w:sz w:val="24"/>
          <w:szCs w:val="24"/>
          <w:vertAlign w:val="superscript"/>
          <w:lang w:val="en-US"/>
        </w:rPr>
        <w:t>[27,28]</w:t>
      </w:r>
      <w:r w:rsidR="00476955" w:rsidRPr="006B505E">
        <w:rPr>
          <w:rFonts w:ascii="Book Antiqua" w:hAnsi="Book Antiqua"/>
          <w:bCs/>
          <w:sz w:val="24"/>
          <w:szCs w:val="24"/>
          <w:lang w:val="en-US"/>
        </w:rPr>
        <w:fldChar w:fldCharType="end"/>
      </w:r>
      <w:r w:rsidR="00476955" w:rsidRPr="006B505E">
        <w:rPr>
          <w:rFonts w:ascii="Book Antiqua" w:hAnsi="Book Antiqua"/>
          <w:bCs/>
          <w:sz w:val="24"/>
          <w:szCs w:val="24"/>
          <w:lang w:val="en-US" w:eastAsia="zh-CN"/>
        </w:rPr>
        <w:t xml:space="preserve">; and (5) </w:t>
      </w:r>
      <w:r w:rsidRPr="006B505E">
        <w:rPr>
          <w:rFonts w:ascii="Book Antiqua" w:hAnsi="Book Antiqua"/>
          <w:bCs/>
          <w:sz w:val="24"/>
          <w:szCs w:val="24"/>
          <w:lang w:val="en-US"/>
        </w:rPr>
        <w:t>LOH is associated with a higher risk of resistance to 5FU chemotherapy</w:t>
      </w:r>
      <w:r w:rsidR="00143BD3" w:rsidRPr="006B505E">
        <w:rPr>
          <w:rFonts w:ascii="Book Antiqua" w:hAnsi="Book Antiqua"/>
          <w:bCs/>
          <w:sz w:val="24"/>
          <w:szCs w:val="24"/>
          <w:lang w:val="en-US"/>
        </w:rPr>
        <w:fldChar w:fldCharType="begin">
          <w:fldData xml:space="preserve">PEVuZE5vdGU+PENpdGU+PEF1dGhvcj5VY2hpZGE8L0F1dGhvcj48WWVhcj4yMDA0PC9ZZWFyPjxS
ZWNOdW0+OTM2NjwvUmVjTnVtPjxJRFRleHQ+TG9zcyBvZiBoZXRlcm96eWdvc2l0eSBhdCB0aGUg
dGh5bWlkeWxhdGUgc3ludGhhc2UgKFRTKSBsb2N1cyBvbiBjaHJvbW9zb21lIDE4IGFmZmVjdHMg
dHVtb3IgcmVzcG9uc2UgYW5kIHN1cnZpdmFsIGluIGluZGl2aWR1YWxzIGhldGVyb3p5Z291cyBm
b3IgYSAyOC1icCBwb2x5bW9ycGhpc20gaW4gdGhlIFRTIGdlbmU8L0lEVGV4dD48RGlzcGxheVRl
eHQ+PHN0eWxlIGZhY2U9InN1cGVyc2NyaXB0Ij5bMTIsMjldPC9zdHlsZT48L0Rpc3BsYXlUZXh0
PjxyZWNvcmQ+PHJlYy1udW1iZXI+OTM2NjwvcmVjLW51bWJlcj48Zm9yZWlnbi1rZXlzPjxrZXkg
YXBwPSJFTiIgZGItaWQ9ImY5MHRheHJkNmEwcnI4ZTlyZThwZTV0eDVleHBzdzBhNTB2ZSI+OTM2
Njwva2V5PjwvZm9yZWlnbi1rZXlzPjxyZWYtdHlwZSBuYW1lPSJKb3VybmFsIEFydGljbGUiPjE3
PC9yZWYtdHlwZT48Y29udHJpYnV0b3JzPjxhdXRob3JzPjxhdXRob3I+VWNoaWRhLCBLLjwvYXV0
aG9yPjxhdXRob3I+SGF5YXNoaSwgSy48L2F1dGhvcj48YXV0aG9yPkthd2FrYW1pLCBLLjwvYXV0
aG9yPjxhdXRob3I+U2NobmVpZGVyLCBTLjwvYXV0aG9yPjxhdXRob3I+WW9jaGltLCBKLiBNLjwv
YXV0aG9yPjxhdXRob3I+S3VyYW1vY2hpLCBILjwvYXV0aG9yPjxhdXRob3I+VGFrYXNha2ksIEsu
PC9hdXRob3I+PGF1dGhvcj5EYW5lbmJlcmcsIEsuIEQuPC9hdXRob3I+PGF1dGhvcj5EYW5lbmJl
cmcsIFAuIFYuPC9hdXRob3I+PC9hdXRob3JzPjwvY29udHJpYnV0b3JzPjxhdXRoLWFkZHJlc3M+
RGVwYXJ0bWVudCBvZiBCaW9jaGVtaXN0cnkgYW5kIE1vbGVjdWxhciBCaW9sb2d5LCBVbml2ZXJz
aXR5IG9mIFNvdXRoZXJuIENhbGlmb3JuaWEsIFNjaG9vbCBvZiBNZWRpY2luZSwgTm9ycmlzIENv
bXByZWhlbnNpdmUgQ2FuY2VyIENlbnRlciwgTG9zIEFuZ2VsZXMsIENhbGlmb3JuaWEgOTAwMzMs
IFVTQS48L2F1dGgtYWRkcmVzcz48dGl0bGVzPjx0aXRsZT5Mb3NzIG9mIGhldGVyb3p5Z29zaXR5
IGF0IHRoZSB0aHltaWR5bGF0ZSBzeW50aGFzZSAoVFMpIGxvY3VzIG9uIGNocm9tb3NvbWUgMTgg
YWZmZWN0cyB0dW1vciByZXNwb25zZSBhbmQgc3Vydml2YWwgaW4gaW5kaXZpZHVhbHMgaGV0ZXJv
enlnb3VzIGZvciBhIDI4LWJwIHBvbHltb3JwaGlzbSBpbiB0aGUgVFMgZ2VuZTwvdGl0bGU+PHNl
Y29uZGFyeS10aXRsZT5DbGluIENhbmNlciBSZXM8L3NlY29uZGFyeS10aXRsZT48L3RpdGxlcz48
cGVyaW9kaWNhbD48ZnVsbC10aXRsZT5DbGluIENhbmNlciBSZXM8L2Z1bGwtdGl0bGU+PC9wZXJp
b2RpY2FsPjxwYWdlcz40MzMtOTwvcGFnZXM+PHZvbHVtZT4xMDwvdm9sdW1lPjxudW1iZXI+Mjwv
bnVtYmVyPjxlZGl0aW9uPjIwMDQvMDIvMDU8L2VkaXRpb24+PGtleXdvcmRzPjxrZXl3b3JkPkFk
dWx0PC9rZXl3b3JkPjxrZXl3b3JkPkFnZWQ8L2tleXdvcmQ+PGtleXdvcmQ+QW50aW1ldGFib2xp
dGVzLCBBbnRpbmVvcGxhc3RpYy90aGVyYXBldXRpYyB1c2U8L2tleXdvcmQ+PGtleXdvcmQ+KkNo
cm9tb3NvbWVzLCBIdW1hbiwgUGFpciAxODwva2V5d29yZD48a2V5d29yZD5Db2xvcmVjdGFsIE5l
b3BsYXNtcy9kcnVnIHRoZXJhcHkvKmdlbmV0aWNzPC9rZXl3b3JkPjxrZXl3b3JkPkROQS9tZXRh
Ym9saXNtPC9rZXl3b3JkPjxrZXl3b3JkPkROQSwgQ29tcGxlbWVudGFyeS9tZXRhYm9saXNtPC9r
ZXl3b3JkPjxrZXl3b3JkPkRydWcgQ29tYmluYXRpb25zPC9rZXl3b3JkPjxrZXl3b3JkPkVsZWN0
cm9waG9yZXNpczwva2V5d29yZD48a2V5d29yZD5GZW1hbGU8L2tleXdvcmQ+PGtleXdvcmQ+R2Vu
b3R5cGU8L2tleXdvcmQ+PGtleXdvcmQ+SGV0ZXJvenlnb3RlPC9rZXl3b3JkPjxrZXl3b3JkPkhv
bW96eWdvdGU8L2tleXdvcmQ+PGtleXdvcmQ+SHVtYW5zPC9rZXl3b3JkPjxrZXl3b3JkPipMb3Nz
IG9mIEhldGVyb3p5Z29zaXR5PC9rZXl3b3JkPjxrZXl3b3JkPk1hbGU8L2tleXdvcmQ+PGtleXdv
cmQ+TWlkZGxlIEFnZWQ8L2tleXdvcmQ+PGtleXdvcmQ+T3hvbmljIEFjaWQvdGhlcmFwZXV0aWMg
dXNlPC9rZXl3b3JkPjxrZXl3b3JkPlBvbHltZXJhc2UgQ2hhaW4gUmVhY3Rpb248L2tleXdvcmQ+
PGtleXdvcmQ+UG9seW1vcnBoaXNtLCBHZW5ldGljPC9rZXl3b3JkPjxrZXl3b3JkPlB5cmlkaW5l
cy90aGVyYXBldXRpYyB1c2U8L2tleXdvcmQ+PGtleXdvcmQ+Uk5BL2NoZW1pc3RyeS9tZXRhYm9s
aXNtPC9rZXl3b3JkPjxrZXl3b3JkPlJldmVyc2UgVHJhbnNjcmlwdGFzZSBQb2x5bWVyYXNlIENo
YWluIFJlYWN0aW9uPC9rZXl3b3JkPjxrZXl3b3JkPlRlZ2FmdXIvdGhlcmFwZXV0aWMgdXNlPC9r
ZXl3b3JkPjxrZXl3b3JkPlRoeW1pZHlsYXRlIFN5bnRoYXNlLypnZW5ldGljczwva2V5d29yZD48
a2V5d29yZD5UaW1lIEZhY3RvcnM8L2tleXdvcmQ+PGtleXdvcmQ+VHJlYXRtZW50IE91dGNvbWU8
L2tleXdvcmQ+PC9rZXl3b3Jkcz48ZGF0ZXM+PHllYXI+MjAwNDwveWVhcj48cHViLWRhdGVzPjxk
YXRlPkphbiAxNTwvZGF0ZT48L3B1Yi1kYXRlcz48L2RhdGVzPjxpc2JuPjEwNzgtMDQzMiAoUHJp
bnQpJiN4RDsxMDc4LTA0MzIgKExpbmtpbmcpPC9pc2JuPjxhY2Nlc3Npb24tbnVtPjE0NzYwMDYy
PC9hY2Nlc3Npb24tbnVtPjx1cmxzPjxyZWxhdGVkLXVybHM+PHVybD5odHRwOi8vd3d3Lm5jYmku
bmxtLm5paC5nb3YvcHVibWVkLzE0NzYwMDYyPC91cmw+PC9yZWxhdGVkLXVybHM+PC91cmxzPjxs
YW5ndWFnZT5lbmc8L2xhbmd1YWdlPjwvcmVjb3JkPjwvQ2l0ZT48Q2l0ZT48QXV0aG9yPkF6em9u
aTwvQXV0aG9yPjxZZWFyPjIwMTQ8L1llYXI+PFJlY051bT4xMDE3OTwvUmVjTnVtPjxJRFRleHQ+
Um9sZSBvZiB0b3BvaXNvbWVyYXNlIEkgYW5kIHRoeW1pZHlsYXRlIHN5bnRoYXNlIGV4cHJlc3Np
b24gaW4gc3BvcmFkaWMgY29sb3JlY3RhbCBjYW5jZXI6IGFzc29jaWF0aW9ucyB3aXRoIGNsaW5p
Y29wYXRob2xvZ2ljYWwgYW5kIG1vbGVjdWxhciBmZWF0dXJlczwvSURUZXh0PjxyZWNvcmQ+PHJl
Yy1udW1iZXI+MTAxNzk8L3JlYy1udW1iZXI+PGZvcmVpZ24ta2V5cz48a2V5IGFwcD0iRU4iIGRi
LWlkPSJmOTB0YXhyZDZhMHJyOGU5cmU4cGU1dHg1ZXhwc3cwYTUwdmUiPjEwMTc5PC9rZXk+PC9m
b3JlaWduLWtleXM+PHJlZi10eXBlIG5hbWU9IkpvdXJuYWwgQXJ0aWNsZSI+MTc8L3JlZi10eXBl
Pjxjb250cmlidXRvcnM+PGF1dGhvcnM+PGF1dGhvcj5BenpvbmksIEMuPC9hdXRob3I+PGF1dGhv
cj5Cb3R0YXJlbGxpLCBMLjwvYXV0aG9yPjxhdXRob3I+Q2VjY2hpbmksIFMuPC9hdXRob3I+PGF1
dGhvcj5aaWNjYXJlbGxpLCBBLjwvYXV0aG9yPjxhdXRob3I+Q2FtcGFuaW5pLCBOLjwvYXV0aG9y
PjxhdXRob3I+Qm9yZGksIEMuPC9hdXRob3I+PGF1dGhvcj5TYXJsaSwgTC48L2F1dGhvcj48YXV0
aG9yPlNpbGluaSwgRS4gTS48L2F1dGhvcj48L2F1dGhvcnM+PC9jb250cmlidXRvcnM+PHRpdGxl
cz48dGl0bGU+Um9sZSBvZiB0b3BvaXNvbWVyYXNlIEkgYW5kIHRoeW1pZHlsYXRlIHN5bnRoYXNl
IGV4cHJlc3Npb24gaW4gc3BvcmFkaWMgY29sb3JlY3RhbCBjYW5jZXI6IGFzc29jaWF0aW9ucyB3
aXRoIGNsaW5pY29wYXRob2xvZ2ljYWwgYW5kIG1vbGVjdWxhciBmZWF0dXJlczwvdGl0bGU+PHNl
Y29uZGFyeS10aXRsZT5QYXRob2wgUmVzIFByYWN0PC9zZWNvbmRhcnktdGl0bGU+PC90aXRsZXM+
PHBlcmlvZGljYWw+PGZ1bGwtdGl0bGU+UGF0aG9sIFJlcyBQcmFjdDwvZnVsbC10aXRsZT48L3Bl
cmlvZGljYWw+PHBhZ2VzPjExMS03PC9wYWdlcz48dm9sdW1lPjIxMDwvdm9sdW1lPjxudW1iZXI+
MjwvbnVtYmVyPjxlZGl0aW9uPjIwMTMvMTEvMjI8L2VkaXRpb24+PGtleXdvcmRzPjxrZXl3b3Jk
PkFkZW5vY2FyY2lub21hPC9rZXl3b3JkPjxrZXl3b3JkPkFnZWQ8L2tleXdvcmQ+PGtleXdvcmQ+
QWdlZCwgODAgYW5kIG92ZXI8L2tleXdvcmQ+PGtleXdvcmQ+QmlvbWFya2VycywgVHVtb3I8L2tl
eXdvcmQ+PGtleXdvcmQ+Q2hyb21vc29tYWwgSW5zdGFiaWxpdHk8L2tleXdvcmQ+PGtleXdvcmQ+
Q2hyb21vc29tZXMsIEh1bWFuLCBQYWlyIDE4PC9rZXl3b3JkPjxrZXl3b3JkPkNvbG9yZWN0YWwg
TmVvcGxhc21zPC9rZXl3b3JkPjxrZXl3b3JkPkROQSBUb3BvaXNvbWVyYXNlcywgVHlwZSBJPC9r
ZXl3b3JkPjxrZXl3b3JkPkROQSwgTmVvcGxhc208L2tleXdvcmQ+PGtleXdvcmQ+RmVtYWxlPC9r
ZXl3b3JkPjxrZXl3b3JkPkh1bWFuczwva2V5d29yZD48a2V5d29yZD5JbW11bm9oaXN0b2NoZW1p
c3RyeTwva2V5d29yZD48a2V5d29yZD5Mb3NzIG9mIEhldGVyb3p5Z29zaXR5PC9rZXl3b3JkPjxr
ZXl3b3JkPk1hbGU8L2tleXdvcmQ+PGtleXdvcmQ+TWljcm9zYXRlbGxpdGUgUmVwZWF0czwva2V5
d29yZD48a2V5d29yZD5NaWRkbGUgQWdlZDwva2V5d29yZD48a2V5d29yZD5QaGVub3R5cGU8L2tl
eXdvcmQ+PGtleXdvcmQ+VGh5bWlkeWxhdGUgU3ludGhhc2U8L2tleXdvcmQ+PC9rZXl3b3Jkcz48
ZGF0ZXM+PHllYXI+MjAxNDwveWVhcj48cHViLWRhdGVzPjxkYXRlPkZlYjwvZGF0ZT48L3B1Yi1k
YXRlcz48L2RhdGVzPjxpc2JuPjE2MTgtMDYzMTwvaXNibj48YWNjZXNzaW9uLW51bT4yNDMzMjU3
NTwvYWNjZXNzaW9uLW51bT48dXJscz48cmVsYXRlZC11cmxzPjx1cmw+aHR0cHM6Ly93d3cubmNi
aS5ubG0ubmloLmdvdi9wdWJtZWQvMjQzMzI1NzU8L3VybD48L3JlbGF0ZWQtdXJscz48L3VybHM+
PGVsZWN0cm9uaWMtcmVzb3VyY2UtbnVtPjEwLjEwMTYvai5wcnAuMjAxMy4xMS4wMDQ8L2VsZWN0
cm9uaWMtcmVzb3VyY2UtbnVtPjxsYW5ndWFnZT5lbmc8L2xhbmd1YWdlPjwvcmVjb3JkPjwvQ2l0
ZT48Q2l0ZT48QXV0aG9yPkF6em9uaTwvQXV0aG9yPjxZZWFyPjIwMTQ8L1llYXI+PFJlY051bT4x
MDE3OTwvUmVjTnVtPjxyZWNvcmQ+PHJlYy1udW1iZXI+MTAxNzk8L3JlYy1udW1iZXI+PGZvcmVp
Z24ta2V5cz48a2V5IGFwcD0iRU4iIGRiLWlkPSJmOTB0YXhyZDZhMHJyOGU5cmU4cGU1dHg1ZXhw
c3cwYTUwdmUiPjEwMTc5PC9rZXk+PC9mb3JlaWduLWtleXM+PHJlZi10eXBlIG5hbWU9IkpvdXJu
YWwgQXJ0aWNsZSI+MTc8L3JlZi10eXBlPjxjb250cmlidXRvcnM+PGF1dGhvcnM+PGF1dGhvcj5B
enpvbmksIEMuPC9hdXRob3I+PGF1dGhvcj5Cb3R0YXJlbGxpLCBMLjwvYXV0aG9yPjxhdXRob3I+
Q2VjY2hpbmksIFMuPC9hdXRob3I+PGF1dGhvcj5aaWNjYXJlbGxpLCBBLjwvYXV0aG9yPjxhdXRo
b3I+Q2FtcGFuaW5pLCBOLjwvYXV0aG9yPjxhdXRob3I+Qm9yZGksIEMuPC9hdXRob3I+PGF1dGhv
cj5TYXJsaSwgTC48L2F1dGhvcj48YXV0aG9yPlNpbGluaSwgRS4gTS48L2F1dGhvcj48L2F1dGhv
cnM+PC9jb250cmlidXRvcnM+PHRpdGxlcz48dGl0bGU+Um9sZSBvZiB0b3BvaXNvbWVyYXNlIEkg
YW5kIHRoeW1pZHlsYXRlIHN5bnRoYXNlIGV4cHJlc3Npb24gaW4gc3BvcmFkaWMgY29sb3JlY3Rh
bCBjYW5jZXI6IGFzc29jaWF0aW9ucyB3aXRoIGNsaW5pY29wYXRob2xvZ2ljYWwgYW5kIG1vbGVj
dWxhciBmZWF0dXJlczwvdGl0bGU+PHNlY29uZGFyeS10aXRsZT5QYXRob2wgUmVzIFByYWN0PC9z
ZWNvbmRhcnktdGl0bGU+PC90aXRsZXM+PHBlcmlvZGljYWw+PGZ1bGwtdGl0bGU+UGF0aG9sIFJl
cyBQcmFjdDwvZnVsbC10aXRsZT48L3BlcmlvZGljYWw+PHBhZ2VzPjExMS03PC9wYWdlcz48dm9s
dW1lPjIxMDwvdm9sdW1lPjxudW1iZXI+MjwvbnVtYmVyPjxlZGl0aW9uPjIwMTMvMTEvMjI8L2Vk
aXRpb24+PGtleXdvcmRzPjxrZXl3b3JkPkFkZW5vY2FyY2lub21hPC9rZXl3b3JkPjxrZXl3b3Jk
PkFnZWQ8L2tleXdvcmQ+PGtleXdvcmQ+QWdlZCwgODAgYW5kIG92ZXI8L2tleXdvcmQ+PGtleXdv
cmQ+QmlvbWFya2VycywgVHVtb3I8L2tleXdvcmQ+PGtleXdvcmQ+Q2hyb21vc29tYWwgSW5zdGFi
aWxpdHk8L2tleXdvcmQ+PGtleXdvcmQ+Q2hyb21vc29tZXMsIEh1bWFuLCBQYWlyIDE4PC9rZXl3
b3JkPjxrZXl3b3JkPkNvbG9yZWN0YWwgTmVvcGxhc21zPC9rZXl3b3JkPjxrZXl3b3JkPkROQSBU
b3BvaXNvbWVyYXNlcywgVHlwZSBJPC9rZXl3b3JkPjxrZXl3b3JkPkROQSwgTmVvcGxhc208L2tl
eXdvcmQ+PGtleXdvcmQ+RmVtYWxlPC9rZXl3b3JkPjxrZXl3b3JkPkh1bWFuczwva2V5d29yZD48
a2V5d29yZD5JbW11bm9oaXN0b2NoZW1pc3RyeTwva2V5d29yZD48a2V5d29yZD5Mb3NzIG9mIEhl
dGVyb3p5Z29zaXR5PC9rZXl3b3JkPjxrZXl3b3JkPk1hbGU8L2tleXdvcmQ+PGtleXdvcmQ+TWlj
cm9zYXRlbGxpdGUgUmVwZWF0czwva2V5d29yZD48a2V5d29yZD5NaWRkbGUgQWdlZDwva2V5d29y
ZD48a2V5d29yZD5QaGVub3R5cGU8L2tleXdvcmQ+PGtleXdvcmQ+VGh5bWlkeWxhdGUgU3ludGhh
c2U8L2tleXdvcmQ+PC9rZXl3b3Jkcz48ZGF0ZXM+PHllYXI+MjAxNDwveWVhcj48cHViLWRhdGVz
PjxkYXRlPkZlYjwvZGF0ZT48L3B1Yi1kYXRlcz48L2RhdGVzPjxpc2JuPjE2MTgtMDYzMTwvaXNi
bj48YWNjZXNzaW9uLW51bT4yNDMzMjU3NTwvYWNjZXNzaW9uLW51bT48dXJscz48cmVsYXRlZC11
cmxzPjx1cmw+aHR0cHM6Ly93d3cubmNiaS5ubG0ubmloLmdvdi9wdWJtZWQvMjQzMzI1NzU8L3Vy
bD48L3JlbGF0ZWQtdXJscz48L3VybHM+PGVsZWN0cm9uaWMtcmVzb3VyY2UtbnVtPjEwLjEwMTYv
ai5wcnAuMjAxMy4xMS4wMDQ8L2VsZWN0cm9uaWMtcmVzb3VyY2UtbnVtPjxsYW5ndWFnZT5lbmc8
L2xhbmd1YWdlPjwvcmVjb3JkPjwvQ2l0ZT48Q2l0ZT48QXV0aG9yPlVjaGlkYTwvQXV0aG9yPjxZ
ZWFyPjIwMDQ8L1llYXI+PFJlY051bT45MzY2PC9SZWNOdW0+PHJlY29yZD48cmVjLW51bWJlcj45
MzY2PC9yZWMtbnVtYmVyPjxmb3JlaWduLWtleXM+PGtleSBhcHA9IkVOIiBkYi1pZD0iZjkwdGF4
cmQ2YTBycjhlOXJlOHBlNXR4NWV4cHN3MGE1MHZlIj45MzY2PC9rZXk+PC9mb3JlaWduLWtleXM+
PHJlZi10eXBlIG5hbWU9IkpvdXJuYWwgQXJ0aWNsZSI+MTc8L3JlZi10eXBlPjxjb250cmlidXRv
cnM+PGF1dGhvcnM+PGF1dGhvcj5VY2hpZGEsIEsuPC9hdXRob3I+PGF1dGhvcj5IYXlhc2hpLCBL
LjwvYXV0aG9yPjxhdXRob3I+S2F3YWthbWksIEsuPC9hdXRob3I+PGF1dGhvcj5TY2huZWlkZXIs
IFMuPC9hdXRob3I+PGF1dGhvcj5Zb2NoaW0sIEouIE0uPC9hdXRob3I+PGF1dGhvcj5LdXJhbW9j
aGksIEguPC9hdXRob3I+PGF1dGhvcj5UYWthc2FraSwgSy48L2F1dGhvcj48YXV0aG9yPkRhbmVu
YmVyZywgSy4gRC48L2F1dGhvcj48YXV0aG9yPkRhbmVuYmVyZywgUC4gVi48L2F1dGhvcj48L2F1
dGhvcnM+PC9jb250cmlidXRvcnM+PGF1dGgtYWRkcmVzcz5EZXBhcnRtZW50IG9mIEJpb2NoZW1p
c3RyeSBhbmQgTW9sZWN1bGFyIEJpb2xvZ3ksIFVuaXZlcnNpdHkgb2YgU291dGhlcm4gQ2FsaWZv
cm5pYSwgU2Nob29sIG9mIE1lZGljaW5lLCBOb3JyaXMgQ29tcHJlaGVuc2l2ZSBDYW5jZXIgQ2Vu
dGVyLCBMb3MgQW5nZWxlcywgQ2FsaWZvcm5pYSA5MDAzMywgVVNBLjwvYXV0aC1hZGRyZXNzPjx0
aXRsZXM+PHRpdGxlPkxvc3Mgb2YgaGV0ZXJvenlnb3NpdHkgYXQgdGhlIHRoeW1pZHlsYXRlIHN5
bnRoYXNlIChUUykgbG9jdXMgb24gY2hyb21vc29tZSAxOCBhZmZlY3RzIHR1bW9yIHJlc3BvbnNl
IGFuZCBzdXJ2aXZhbCBpbiBpbmRpdmlkdWFscyBoZXRlcm96eWdvdXMgZm9yIGEgMjgtYnAgcG9s
eW1vcnBoaXNtIGluIHRoZSBUUyBnZW5lPC90aXRsZT48c2Vjb25kYXJ5LXRpdGxlPkNsaW4gQ2Fu
Y2VyIFJlczwvc2Vjb25kYXJ5LXRpdGxlPjwvdGl0bGVzPjxwZXJpb2RpY2FsPjxmdWxsLXRpdGxl
PkNsaW4gQ2FuY2VyIFJlczwvZnVsbC10aXRsZT48L3BlcmlvZGljYWw+PHBhZ2VzPjQzMy05PC9w
YWdlcz48dm9sdW1lPjEwPC92b2x1bWU+PG51bWJlcj4yPC9udW1iZXI+PGVkaXRpb24+MjAwNC8w
Mi8wNTwvZWRpdGlvbj48a2V5d29yZHM+PGtleXdvcmQ+QWR1bHQ8L2tleXdvcmQ+PGtleXdvcmQ+
QWdlZDwva2V5d29yZD48a2V5d29yZD5BbnRpbWV0YWJvbGl0ZXMsIEFudGluZW9wbGFzdGljL3Ro
ZXJhcGV1dGljIHVzZTwva2V5d29yZD48a2V5d29yZD4qQ2hyb21vc29tZXMsIEh1bWFuLCBQYWly
IDE4PC9rZXl3b3JkPjxrZXl3b3JkPkNvbG9yZWN0YWwgTmVvcGxhc21zL2RydWcgdGhlcmFweS8q
Z2VuZXRpY3M8L2tleXdvcmQ+PGtleXdvcmQ+RE5BL21ldGFib2xpc208L2tleXdvcmQ+PGtleXdv
cmQ+RE5BLCBDb21wbGVtZW50YXJ5L21ldGFib2xpc208L2tleXdvcmQ+PGtleXdvcmQ+RHJ1ZyBD
b21iaW5hdGlvbnM8L2tleXdvcmQ+PGtleXdvcmQ+RWxlY3Ryb3Bob3Jlc2lzPC9rZXl3b3JkPjxr
ZXl3b3JkPkZlbWFsZTwva2V5d29yZD48a2V5d29yZD5HZW5vdHlwZTwva2V5d29yZD48a2V5d29y
ZD5IZXRlcm96eWdvdGU8L2tleXdvcmQ+PGtleXdvcmQ+SG9tb3p5Z290ZTwva2V5d29yZD48a2V5
d29yZD5IdW1hbnM8L2tleXdvcmQ+PGtleXdvcmQ+Kkxvc3Mgb2YgSGV0ZXJvenlnb3NpdHk8L2tl
eXdvcmQ+PGtleXdvcmQ+TWFsZTwva2V5d29yZD48a2V5d29yZD5NaWRkbGUgQWdlZDwva2V5d29y
ZD48a2V5d29yZD5PeG9uaWMgQWNpZC90aGVyYXBldXRpYyB1c2U8L2tleXdvcmQ+PGtleXdvcmQ+
UG9seW1lcmFzZSBDaGFpbiBSZWFjdGlvbjwva2V5d29yZD48a2V5d29yZD5Qb2x5bW9ycGhpc20s
IEdlbmV0aWM8L2tleXdvcmQ+PGtleXdvcmQ+UHlyaWRpbmVzL3RoZXJhcGV1dGljIHVzZTwva2V5
d29yZD48a2V5d29yZD5STkEvY2hlbWlzdHJ5L21ldGFib2xpc208L2tleXdvcmQ+PGtleXdvcmQ+
UmV2ZXJzZSBUcmFuc2NyaXB0YXNlIFBvbHltZXJhc2UgQ2hhaW4gUmVhY3Rpb248L2tleXdvcmQ+
PGtleXdvcmQ+VGVnYWZ1ci90aGVyYXBldXRpYyB1c2U8L2tleXdvcmQ+PGtleXdvcmQ+VGh5bWlk
eWxhdGUgU3ludGhhc2UvKmdlbmV0aWNzPC9rZXl3b3JkPjxrZXl3b3JkPlRpbWUgRmFjdG9yczwv
a2V5d29yZD48a2V5d29yZD5UcmVhdG1lbnQgT3V0Y29tZTwva2V5d29yZD48L2tleXdvcmRzPjxk
YXRlcz48eWVhcj4yMDA0PC95ZWFyPjxwdWItZGF0ZXM+PGRhdGU+SmFuIDE1PC9kYXRlPjwvcHVi
LWRhdGVzPjwvZGF0ZXM+PGlzYm4+MTA3OC0wNDMyIChQcmludCkmI3hEOzEwNzgtMDQzMiAoTGlu
a2luZyk8L2lzYm4+PGFjY2Vzc2lvbi1udW0+MTQ3NjAwNjI8L2FjY2Vzc2lvbi1udW0+PHVybHM+
PHJlbGF0ZWQtdXJscz48dXJsPmh0dHA6Ly93d3cubmNiaS5ubG0ubmloLmdvdi9wdWJtZWQvMTQ3
NjAwNjI8L3VybD48L3JlbGF0ZWQtdXJscz48L3VybHM+PGxhbmd1YWdlPmVuZzwvbGFuZ3VhZ2U+
PC9yZWNvcmQ+PC9DaXRlPjwvRW5kTm90ZT5=
</w:fldData>
        </w:fldChar>
      </w:r>
      <w:r w:rsidR="00C64435" w:rsidRPr="006B505E">
        <w:rPr>
          <w:rFonts w:ascii="Book Antiqua" w:hAnsi="Book Antiqua"/>
          <w:bCs/>
          <w:sz w:val="24"/>
          <w:szCs w:val="24"/>
          <w:lang w:val="en-US"/>
        </w:rPr>
        <w:instrText xml:space="preserve"> ADDIN EN.CITE </w:instrText>
      </w:r>
      <w:r w:rsidR="00143BD3" w:rsidRPr="006B505E">
        <w:rPr>
          <w:rFonts w:ascii="Book Antiqua" w:hAnsi="Book Antiqua"/>
          <w:bCs/>
          <w:sz w:val="24"/>
          <w:szCs w:val="24"/>
          <w:lang w:val="en-US"/>
        </w:rPr>
        <w:fldChar w:fldCharType="begin">
          <w:fldData xml:space="preserve">PEVuZE5vdGU+PENpdGU+PEF1dGhvcj5VY2hpZGE8L0F1dGhvcj48WWVhcj4yMDA0PC9ZZWFyPjxS
ZWNOdW0+OTM2NjwvUmVjTnVtPjxJRFRleHQ+TG9zcyBvZiBoZXRlcm96eWdvc2l0eSBhdCB0aGUg
dGh5bWlkeWxhdGUgc3ludGhhc2UgKFRTKSBsb2N1cyBvbiBjaHJvbW9zb21lIDE4IGFmZmVjdHMg
dHVtb3IgcmVzcG9uc2UgYW5kIHN1cnZpdmFsIGluIGluZGl2aWR1YWxzIGhldGVyb3p5Z291cyBm
b3IgYSAyOC1icCBwb2x5bW9ycGhpc20gaW4gdGhlIFRTIGdlbmU8L0lEVGV4dD48RGlzcGxheVRl
eHQ+PHN0eWxlIGZhY2U9InN1cGVyc2NyaXB0Ij5bMTIsMjldPC9zdHlsZT48L0Rpc3BsYXlUZXh0
PjxyZWNvcmQ+PHJlYy1udW1iZXI+OTM2NjwvcmVjLW51bWJlcj48Zm9yZWlnbi1rZXlzPjxrZXkg
YXBwPSJFTiIgZGItaWQ9ImY5MHRheHJkNmEwcnI4ZTlyZThwZTV0eDVleHBzdzBhNTB2ZSI+OTM2
Njwva2V5PjwvZm9yZWlnbi1rZXlzPjxyZWYtdHlwZSBuYW1lPSJKb3VybmFsIEFydGljbGUiPjE3
PC9yZWYtdHlwZT48Y29udHJpYnV0b3JzPjxhdXRob3JzPjxhdXRob3I+VWNoaWRhLCBLLjwvYXV0
aG9yPjxhdXRob3I+SGF5YXNoaSwgSy48L2F1dGhvcj48YXV0aG9yPkthd2FrYW1pLCBLLjwvYXV0
aG9yPjxhdXRob3I+U2NobmVpZGVyLCBTLjwvYXV0aG9yPjxhdXRob3I+WW9jaGltLCBKLiBNLjwv
YXV0aG9yPjxhdXRob3I+S3VyYW1vY2hpLCBILjwvYXV0aG9yPjxhdXRob3I+VGFrYXNha2ksIEsu
PC9hdXRob3I+PGF1dGhvcj5EYW5lbmJlcmcsIEsuIEQuPC9hdXRob3I+PGF1dGhvcj5EYW5lbmJl
cmcsIFAuIFYuPC9hdXRob3I+PC9hdXRob3JzPjwvY29udHJpYnV0b3JzPjxhdXRoLWFkZHJlc3M+
RGVwYXJ0bWVudCBvZiBCaW9jaGVtaXN0cnkgYW5kIE1vbGVjdWxhciBCaW9sb2d5LCBVbml2ZXJz
aXR5IG9mIFNvdXRoZXJuIENhbGlmb3JuaWEsIFNjaG9vbCBvZiBNZWRpY2luZSwgTm9ycmlzIENv
bXByZWhlbnNpdmUgQ2FuY2VyIENlbnRlciwgTG9zIEFuZ2VsZXMsIENhbGlmb3JuaWEgOTAwMzMs
IFVTQS48L2F1dGgtYWRkcmVzcz48dGl0bGVzPjx0aXRsZT5Mb3NzIG9mIGhldGVyb3p5Z29zaXR5
IGF0IHRoZSB0aHltaWR5bGF0ZSBzeW50aGFzZSAoVFMpIGxvY3VzIG9uIGNocm9tb3NvbWUgMTgg
YWZmZWN0cyB0dW1vciByZXNwb25zZSBhbmQgc3Vydml2YWwgaW4gaW5kaXZpZHVhbHMgaGV0ZXJv
enlnb3VzIGZvciBhIDI4LWJwIHBvbHltb3JwaGlzbSBpbiB0aGUgVFMgZ2VuZTwvdGl0bGU+PHNl
Y29uZGFyeS10aXRsZT5DbGluIENhbmNlciBSZXM8L3NlY29uZGFyeS10aXRsZT48L3RpdGxlcz48
cGVyaW9kaWNhbD48ZnVsbC10aXRsZT5DbGluIENhbmNlciBSZXM8L2Z1bGwtdGl0bGU+PC9wZXJp
b2RpY2FsPjxwYWdlcz40MzMtOTwvcGFnZXM+PHZvbHVtZT4xMDwvdm9sdW1lPjxudW1iZXI+Mjwv
bnVtYmVyPjxlZGl0aW9uPjIwMDQvMDIvMDU8L2VkaXRpb24+PGtleXdvcmRzPjxrZXl3b3JkPkFk
dWx0PC9rZXl3b3JkPjxrZXl3b3JkPkFnZWQ8L2tleXdvcmQ+PGtleXdvcmQ+QW50aW1ldGFib2xp
dGVzLCBBbnRpbmVvcGxhc3RpYy90aGVyYXBldXRpYyB1c2U8L2tleXdvcmQ+PGtleXdvcmQ+KkNo
cm9tb3NvbWVzLCBIdW1hbiwgUGFpciAxODwva2V5d29yZD48a2V5d29yZD5Db2xvcmVjdGFsIE5l
b3BsYXNtcy9kcnVnIHRoZXJhcHkvKmdlbmV0aWNzPC9rZXl3b3JkPjxrZXl3b3JkPkROQS9tZXRh
Ym9saXNtPC9rZXl3b3JkPjxrZXl3b3JkPkROQSwgQ29tcGxlbWVudGFyeS9tZXRhYm9saXNtPC9r
ZXl3b3JkPjxrZXl3b3JkPkRydWcgQ29tYmluYXRpb25zPC9rZXl3b3JkPjxrZXl3b3JkPkVsZWN0
cm9waG9yZXNpczwva2V5d29yZD48a2V5d29yZD5GZW1hbGU8L2tleXdvcmQ+PGtleXdvcmQ+R2Vu
b3R5cGU8L2tleXdvcmQ+PGtleXdvcmQ+SGV0ZXJvenlnb3RlPC9rZXl3b3JkPjxrZXl3b3JkPkhv
bW96eWdvdGU8L2tleXdvcmQ+PGtleXdvcmQ+SHVtYW5zPC9rZXl3b3JkPjxrZXl3b3JkPipMb3Nz
IG9mIEhldGVyb3p5Z29zaXR5PC9rZXl3b3JkPjxrZXl3b3JkPk1hbGU8L2tleXdvcmQ+PGtleXdv
cmQ+TWlkZGxlIEFnZWQ8L2tleXdvcmQ+PGtleXdvcmQ+T3hvbmljIEFjaWQvdGhlcmFwZXV0aWMg
dXNlPC9rZXl3b3JkPjxrZXl3b3JkPlBvbHltZXJhc2UgQ2hhaW4gUmVhY3Rpb248L2tleXdvcmQ+
PGtleXdvcmQ+UG9seW1vcnBoaXNtLCBHZW5ldGljPC9rZXl3b3JkPjxrZXl3b3JkPlB5cmlkaW5l
cy90aGVyYXBldXRpYyB1c2U8L2tleXdvcmQ+PGtleXdvcmQ+Uk5BL2NoZW1pc3RyeS9tZXRhYm9s
aXNtPC9rZXl3b3JkPjxrZXl3b3JkPlJldmVyc2UgVHJhbnNjcmlwdGFzZSBQb2x5bWVyYXNlIENo
YWluIFJlYWN0aW9uPC9rZXl3b3JkPjxrZXl3b3JkPlRlZ2FmdXIvdGhlcmFwZXV0aWMgdXNlPC9r
ZXl3b3JkPjxrZXl3b3JkPlRoeW1pZHlsYXRlIFN5bnRoYXNlLypnZW5ldGljczwva2V5d29yZD48
a2V5d29yZD5UaW1lIEZhY3RvcnM8L2tleXdvcmQ+PGtleXdvcmQ+VHJlYXRtZW50IE91dGNvbWU8
L2tleXdvcmQ+PC9rZXl3b3Jkcz48ZGF0ZXM+PHllYXI+MjAwNDwveWVhcj48cHViLWRhdGVzPjxk
YXRlPkphbiAxNTwvZGF0ZT48L3B1Yi1kYXRlcz48L2RhdGVzPjxpc2JuPjEwNzgtMDQzMiAoUHJp
bnQpJiN4RDsxMDc4LTA0MzIgKExpbmtpbmcpPC9pc2JuPjxhY2Nlc3Npb24tbnVtPjE0NzYwMDYy
PC9hY2Nlc3Npb24tbnVtPjx1cmxzPjxyZWxhdGVkLXVybHM+PHVybD5odHRwOi8vd3d3Lm5jYmku
bmxtLm5paC5nb3YvcHVibWVkLzE0NzYwMDYyPC91cmw+PC9yZWxhdGVkLXVybHM+PC91cmxzPjxs
YW5ndWFnZT5lbmc8L2xhbmd1YWdlPjwvcmVjb3JkPjwvQ2l0ZT48Q2l0ZT48QXV0aG9yPkF6em9u
aTwvQXV0aG9yPjxZZWFyPjIwMTQ8L1llYXI+PFJlY051bT4xMDE3OTwvUmVjTnVtPjxJRFRleHQ+
Um9sZSBvZiB0b3BvaXNvbWVyYXNlIEkgYW5kIHRoeW1pZHlsYXRlIHN5bnRoYXNlIGV4cHJlc3Np
b24gaW4gc3BvcmFkaWMgY29sb3JlY3RhbCBjYW5jZXI6IGFzc29jaWF0aW9ucyB3aXRoIGNsaW5p
Y29wYXRob2xvZ2ljYWwgYW5kIG1vbGVjdWxhciBmZWF0dXJlczwvSURUZXh0PjxyZWNvcmQ+PHJl
Yy1udW1iZXI+MTAxNzk8L3JlYy1udW1iZXI+PGZvcmVpZ24ta2V5cz48a2V5IGFwcD0iRU4iIGRi
LWlkPSJmOTB0YXhyZDZhMHJyOGU5cmU4cGU1dHg1ZXhwc3cwYTUwdmUiPjEwMTc5PC9rZXk+PC9m
b3JlaWduLWtleXM+PHJlZi10eXBlIG5hbWU9IkpvdXJuYWwgQXJ0aWNsZSI+MTc8L3JlZi10eXBl
Pjxjb250cmlidXRvcnM+PGF1dGhvcnM+PGF1dGhvcj5BenpvbmksIEMuPC9hdXRob3I+PGF1dGhv
cj5Cb3R0YXJlbGxpLCBMLjwvYXV0aG9yPjxhdXRob3I+Q2VjY2hpbmksIFMuPC9hdXRob3I+PGF1
dGhvcj5aaWNjYXJlbGxpLCBBLjwvYXV0aG9yPjxhdXRob3I+Q2FtcGFuaW5pLCBOLjwvYXV0aG9y
PjxhdXRob3I+Qm9yZGksIEMuPC9hdXRob3I+PGF1dGhvcj5TYXJsaSwgTC48L2F1dGhvcj48YXV0
aG9yPlNpbGluaSwgRS4gTS48L2F1dGhvcj48L2F1dGhvcnM+PC9jb250cmlidXRvcnM+PHRpdGxl
cz48dGl0bGU+Um9sZSBvZiB0b3BvaXNvbWVyYXNlIEkgYW5kIHRoeW1pZHlsYXRlIHN5bnRoYXNl
IGV4cHJlc3Npb24gaW4gc3BvcmFkaWMgY29sb3JlY3RhbCBjYW5jZXI6IGFzc29jaWF0aW9ucyB3
aXRoIGNsaW5pY29wYXRob2xvZ2ljYWwgYW5kIG1vbGVjdWxhciBmZWF0dXJlczwvdGl0bGU+PHNl
Y29uZGFyeS10aXRsZT5QYXRob2wgUmVzIFByYWN0PC9zZWNvbmRhcnktdGl0bGU+PC90aXRsZXM+
PHBlcmlvZGljYWw+PGZ1bGwtdGl0bGU+UGF0aG9sIFJlcyBQcmFjdDwvZnVsbC10aXRsZT48L3Bl
cmlvZGljYWw+PHBhZ2VzPjExMS03PC9wYWdlcz48dm9sdW1lPjIxMDwvdm9sdW1lPjxudW1iZXI+
MjwvbnVtYmVyPjxlZGl0aW9uPjIwMTMvMTEvMjI8L2VkaXRpb24+PGtleXdvcmRzPjxrZXl3b3Jk
PkFkZW5vY2FyY2lub21hPC9rZXl3b3JkPjxrZXl3b3JkPkFnZWQ8L2tleXdvcmQ+PGtleXdvcmQ+
QWdlZCwgODAgYW5kIG92ZXI8L2tleXdvcmQ+PGtleXdvcmQ+QmlvbWFya2VycywgVHVtb3I8L2tl
eXdvcmQ+PGtleXdvcmQ+Q2hyb21vc29tYWwgSW5zdGFiaWxpdHk8L2tleXdvcmQ+PGtleXdvcmQ+
Q2hyb21vc29tZXMsIEh1bWFuLCBQYWlyIDE4PC9rZXl3b3JkPjxrZXl3b3JkPkNvbG9yZWN0YWwg
TmVvcGxhc21zPC9rZXl3b3JkPjxrZXl3b3JkPkROQSBUb3BvaXNvbWVyYXNlcywgVHlwZSBJPC9r
ZXl3b3JkPjxrZXl3b3JkPkROQSwgTmVvcGxhc208L2tleXdvcmQ+PGtleXdvcmQ+RmVtYWxlPC9r
ZXl3b3JkPjxrZXl3b3JkPkh1bWFuczwva2V5d29yZD48a2V5d29yZD5JbW11bm9oaXN0b2NoZW1p
c3RyeTwva2V5d29yZD48a2V5d29yZD5Mb3NzIG9mIEhldGVyb3p5Z29zaXR5PC9rZXl3b3JkPjxr
ZXl3b3JkPk1hbGU8L2tleXdvcmQ+PGtleXdvcmQ+TWljcm9zYXRlbGxpdGUgUmVwZWF0czwva2V5
d29yZD48a2V5d29yZD5NaWRkbGUgQWdlZDwva2V5d29yZD48a2V5d29yZD5QaGVub3R5cGU8L2tl
eXdvcmQ+PGtleXdvcmQ+VGh5bWlkeWxhdGUgU3ludGhhc2U8L2tleXdvcmQ+PC9rZXl3b3Jkcz48
ZGF0ZXM+PHllYXI+MjAxNDwveWVhcj48cHViLWRhdGVzPjxkYXRlPkZlYjwvZGF0ZT48L3B1Yi1k
YXRlcz48L2RhdGVzPjxpc2JuPjE2MTgtMDYzMTwvaXNibj48YWNjZXNzaW9uLW51bT4yNDMzMjU3
NTwvYWNjZXNzaW9uLW51bT48dXJscz48cmVsYXRlZC11cmxzPjx1cmw+aHR0cHM6Ly93d3cubmNi
aS5ubG0ubmloLmdvdi9wdWJtZWQvMjQzMzI1NzU8L3VybD48L3JlbGF0ZWQtdXJscz48L3VybHM+
PGVsZWN0cm9uaWMtcmVzb3VyY2UtbnVtPjEwLjEwMTYvai5wcnAuMjAxMy4xMS4wMDQ8L2VsZWN0
cm9uaWMtcmVzb3VyY2UtbnVtPjxsYW5ndWFnZT5lbmc8L2xhbmd1YWdlPjwvcmVjb3JkPjwvQ2l0
ZT48Q2l0ZT48QXV0aG9yPkF6em9uaTwvQXV0aG9yPjxZZWFyPjIwMTQ8L1llYXI+PFJlY051bT4x
MDE3OTwvUmVjTnVtPjxyZWNvcmQ+PHJlYy1udW1iZXI+MTAxNzk8L3JlYy1udW1iZXI+PGZvcmVp
Z24ta2V5cz48a2V5IGFwcD0iRU4iIGRiLWlkPSJmOTB0YXhyZDZhMHJyOGU5cmU4cGU1dHg1ZXhw
c3cwYTUwdmUiPjEwMTc5PC9rZXk+PC9mb3JlaWduLWtleXM+PHJlZi10eXBlIG5hbWU9IkpvdXJu
YWwgQXJ0aWNsZSI+MTc8L3JlZi10eXBlPjxjb250cmlidXRvcnM+PGF1dGhvcnM+PGF1dGhvcj5B
enpvbmksIEMuPC9hdXRob3I+PGF1dGhvcj5Cb3R0YXJlbGxpLCBMLjwvYXV0aG9yPjxhdXRob3I+
Q2VjY2hpbmksIFMuPC9hdXRob3I+PGF1dGhvcj5aaWNjYXJlbGxpLCBBLjwvYXV0aG9yPjxhdXRo
b3I+Q2FtcGFuaW5pLCBOLjwvYXV0aG9yPjxhdXRob3I+Qm9yZGksIEMuPC9hdXRob3I+PGF1dGhv
cj5TYXJsaSwgTC48L2F1dGhvcj48YXV0aG9yPlNpbGluaSwgRS4gTS48L2F1dGhvcj48L2F1dGhv
cnM+PC9jb250cmlidXRvcnM+PHRpdGxlcz48dGl0bGU+Um9sZSBvZiB0b3BvaXNvbWVyYXNlIEkg
YW5kIHRoeW1pZHlsYXRlIHN5bnRoYXNlIGV4cHJlc3Npb24gaW4gc3BvcmFkaWMgY29sb3JlY3Rh
bCBjYW5jZXI6IGFzc29jaWF0aW9ucyB3aXRoIGNsaW5pY29wYXRob2xvZ2ljYWwgYW5kIG1vbGVj
dWxhciBmZWF0dXJlczwvdGl0bGU+PHNlY29uZGFyeS10aXRsZT5QYXRob2wgUmVzIFByYWN0PC9z
ZWNvbmRhcnktdGl0bGU+PC90aXRsZXM+PHBlcmlvZGljYWw+PGZ1bGwtdGl0bGU+UGF0aG9sIFJl
cyBQcmFjdDwvZnVsbC10aXRsZT48L3BlcmlvZGljYWw+PHBhZ2VzPjExMS03PC9wYWdlcz48dm9s
dW1lPjIxMDwvdm9sdW1lPjxudW1iZXI+MjwvbnVtYmVyPjxlZGl0aW9uPjIwMTMvMTEvMjI8L2Vk
aXRpb24+PGtleXdvcmRzPjxrZXl3b3JkPkFkZW5vY2FyY2lub21hPC9rZXl3b3JkPjxrZXl3b3Jk
PkFnZWQ8L2tleXdvcmQ+PGtleXdvcmQ+QWdlZCwgODAgYW5kIG92ZXI8L2tleXdvcmQ+PGtleXdv
cmQ+QmlvbWFya2VycywgVHVtb3I8L2tleXdvcmQ+PGtleXdvcmQ+Q2hyb21vc29tYWwgSW5zdGFi
aWxpdHk8L2tleXdvcmQ+PGtleXdvcmQ+Q2hyb21vc29tZXMsIEh1bWFuLCBQYWlyIDE4PC9rZXl3
b3JkPjxrZXl3b3JkPkNvbG9yZWN0YWwgTmVvcGxhc21zPC9rZXl3b3JkPjxrZXl3b3JkPkROQSBU
b3BvaXNvbWVyYXNlcywgVHlwZSBJPC9rZXl3b3JkPjxrZXl3b3JkPkROQSwgTmVvcGxhc208L2tl
eXdvcmQ+PGtleXdvcmQ+RmVtYWxlPC9rZXl3b3JkPjxrZXl3b3JkPkh1bWFuczwva2V5d29yZD48
a2V5d29yZD5JbW11bm9oaXN0b2NoZW1pc3RyeTwva2V5d29yZD48a2V5d29yZD5Mb3NzIG9mIEhl
dGVyb3p5Z29zaXR5PC9rZXl3b3JkPjxrZXl3b3JkPk1hbGU8L2tleXdvcmQ+PGtleXdvcmQ+TWlj
cm9zYXRlbGxpdGUgUmVwZWF0czwva2V5d29yZD48a2V5d29yZD5NaWRkbGUgQWdlZDwva2V5d29y
ZD48a2V5d29yZD5QaGVub3R5cGU8L2tleXdvcmQ+PGtleXdvcmQ+VGh5bWlkeWxhdGUgU3ludGhh
c2U8L2tleXdvcmQ+PC9rZXl3b3Jkcz48ZGF0ZXM+PHllYXI+MjAxNDwveWVhcj48cHViLWRhdGVz
PjxkYXRlPkZlYjwvZGF0ZT48L3B1Yi1kYXRlcz48L2RhdGVzPjxpc2JuPjE2MTgtMDYzMTwvaXNi
bj48YWNjZXNzaW9uLW51bT4yNDMzMjU3NTwvYWNjZXNzaW9uLW51bT48dXJscz48cmVsYXRlZC11
cmxzPjx1cmw+aHR0cHM6Ly93d3cubmNiaS5ubG0ubmloLmdvdi9wdWJtZWQvMjQzMzI1NzU8L3Vy
bD48L3JlbGF0ZWQtdXJscz48L3VybHM+PGVsZWN0cm9uaWMtcmVzb3VyY2UtbnVtPjEwLjEwMTYv
ai5wcnAuMjAxMy4xMS4wMDQ8L2VsZWN0cm9uaWMtcmVzb3VyY2UtbnVtPjxsYW5ndWFnZT5lbmc8
L2xhbmd1YWdlPjwvcmVjb3JkPjwvQ2l0ZT48Q2l0ZT48QXV0aG9yPlVjaGlkYTwvQXV0aG9yPjxZ
ZWFyPjIwMDQ8L1llYXI+PFJlY051bT45MzY2PC9SZWNOdW0+PHJlY29yZD48cmVjLW51bWJlcj45
MzY2PC9yZWMtbnVtYmVyPjxmb3JlaWduLWtleXM+PGtleSBhcHA9IkVOIiBkYi1pZD0iZjkwdGF4
cmQ2YTBycjhlOXJlOHBlNXR4NWV4cHN3MGE1MHZlIj45MzY2PC9rZXk+PC9mb3JlaWduLWtleXM+
PHJlZi10eXBlIG5hbWU9IkpvdXJuYWwgQXJ0aWNsZSI+MTc8L3JlZi10eXBlPjxjb250cmlidXRv
cnM+PGF1dGhvcnM+PGF1dGhvcj5VY2hpZGEsIEsuPC9hdXRob3I+PGF1dGhvcj5IYXlhc2hpLCBL
LjwvYXV0aG9yPjxhdXRob3I+S2F3YWthbWksIEsuPC9hdXRob3I+PGF1dGhvcj5TY2huZWlkZXIs
IFMuPC9hdXRob3I+PGF1dGhvcj5Zb2NoaW0sIEouIE0uPC9hdXRob3I+PGF1dGhvcj5LdXJhbW9j
aGksIEguPC9hdXRob3I+PGF1dGhvcj5UYWthc2FraSwgSy48L2F1dGhvcj48YXV0aG9yPkRhbmVu
YmVyZywgSy4gRC48L2F1dGhvcj48YXV0aG9yPkRhbmVuYmVyZywgUC4gVi48L2F1dGhvcj48L2F1
dGhvcnM+PC9jb250cmlidXRvcnM+PGF1dGgtYWRkcmVzcz5EZXBhcnRtZW50IG9mIEJpb2NoZW1p
c3RyeSBhbmQgTW9sZWN1bGFyIEJpb2xvZ3ksIFVuaXZlcnNpdHkgb2YgU291dGhlcm4gQ2FsaWZv
cm5pYSwgU2Nob29sIG9mIE1lZGljaW5lLCBOb3JyaXMgQ29tcHJlaGVuc2l2ZSBDYW5jZXIgQ2Vu
dGVyLCBMb3MgQW5nZWxlcywgQ2FsaWZvcm5pYSA5MDAzMywgVVNBLjwvYXV0aC1hZGRyZXNzPjx0
aXRsZXM+PHRpdGxlPkxvc3Mgb2YgaGV0ZXJvenlnb3NpdHkgYXQgdGhlIHRoeW1pZHlsYXRlIHN5
bnRoYXNlIChUUykgbG9jdXMgb24gY2hyb21vc29tZSAxOCBhZmZlY3RzIHR1bW9yIHJlc3BvbnNl
IGFuZCBzdXJ2aXZhbCBpbiBpbmRpdmlkdWFscyBoZXRlcm96eWdvdXMgZm9yIGEgMjgtYnAgcG9s
eW1vcnBoaXNtIGluIHRoZSBUUyBnZW5lPC90aXRsZT48c2Vjb25kYXJ5LXRpdGxlPkNsaW4gQ2Fu
Y2VyIFJlczwvc2Vjb25kYXJ5LXRpdGxlPjwvdGl0bGVzPjxwZXJpb2RpY2FsPjxmdWxsLXRpdGxl
PkNsaW4gQ2FuY2VyIFJlczwvZnVsbC10aXRsZT48L3BlcmlvZGljYWw+PHBhZ2VzPjQzMy05PC9w
YWdlcz48dm9sdW1lPjEwPC92b2x1bWU+PG51bWJlcj4yPC9udW1iZXI+PGVkaXRpb24+MjAwNC8w
Mi8wNTwvZWRpdGlvbj48a2V5d29yZHM+PGtleXdvcmQ+QWR1bHQ8L2tleXdvcmQ+PGtleXdvcmQ+
QWdlZDwva2V5d29yZD48a2V5d29yZD5BbnRpbWV0YWJvbGl0ZXMsIEFudGluZW9wbGFzdGljL3Ro
ZXJhcGV1dGljIHVzZTwva2V5d29yZD48a2V5d29yZD4qQ2hyb21vc29tZXMsIEh1bWFuLCBQYWly
IDE4PC9rZXl3b3JkPjxrZXl3b3JkPkNvbG9yZWN0YWwgTmVvcGxhc21zL2RydWcgdGhlcmFweS8q
Z2VuZXRpY3M8L2tleXdvcmQ+PGtleXdvcmQ+RE5BL21ldGFib2xpc208L2tleXdvcmQ+PGtleXdv
cmQ+RE5BLCBDb21wbGVtZW50YXJ5L21ldGFib2xpc208L2tleXdvcmQ+PGtleXdvcmQ+RHJ1ZyBD
b21iaW5hdGlvbnM8L2tleXdvcmQ+PGtleXdvcmQ+RWxlY3Ryb3Bob3Jlc2lzPC9rZXl3b3JkPjxr
ZXl3b3JkPkZlbWFsZTwva2V5d29yZD48a2V5d29yZD5HZW5vdHlwZTwva2V5d29yZD48a2V5d29y
ZD5IZXRlcm96eWdvdGU8L2tleXdvcmQ+PGtleXdvcmQ+SG9tb3p5Z290ZTwva2V5d29yZD48a2V5
d29yZD5IdW1hbnM8L2tleXdvcmQ+PGtleXdvcmQ+Kkxvc3Mgb2YgSGV0ZXJvenlnb3NpdHk8L2tl
eXdvcmQ+PGtleXdvcmQ+TWFsZTwva2V5d29yZD48a2V5d29yZD5NaWRkbGUgQWdlZDwva2V5d29y
ZD48a2V5d29yZD5PeG9uaWMgQWNpZC90aGVyYXBldXRpYyB1c2U8L2tleXdvcmQ+PGtleXdvcmQ+
UG9seW1lcmFzZSBDaGFpbiBSZWFjdGlvbjwva2V5d29yZD48a2V5d29yZD5Qb2x5bW9ycGhpc20s
IEdlbmV0aWM8L2tleXdvcmQ+PGtleXdvcmQ+UHlyaWRpbmVzL3RoZXJhcGV1dGljIHVzZTwva2V5
d29yZD48a2V5d29yZD5STkEvY2hlbWlzdHJ5L21ldGFib2xpc208L2tleXdvcmQ+PGtleXdvcmQ+
UmV2ZXJzZSBUcmFuc2NyaXB0YXNlIFBvbHltZXJhc2UgQ2hhaW4gUmVhY3Rpb248L2tleXdvcmQ+
PGtleXdvcmQ+VGVnYWZ1ci90aGVyYXBldXRpYyB1c2U8L2tleXdvcmQ+PGtleXdvcmQ+VGh5bWlk
eWxhdGUgU3ludGhhc2UvKmdlbmV0aWNzPC9rZXl3b3JkPjxrZXl3b3JkPlRpbWUgRmFjdG9yczwv
a2V5d29yZD48a2V5d29yZD5UcmVhdG1lbnQgT3V0Y29tZTwva2V5d29yZD48L2tleXdvcmRzPjxk
YXRlcz48eWVhcj4yMDA0PC95ZWFyPjxwdWItZGF0ZXM+PGRhdGU+SmFuIDE1PC9kYXRlPjwvcHVi
LWRhdGVzPjwvZGF0ZXM+PGlzYm4+MTA3OC0wNDMyIChQcmludCkmI3hEOzEwNzgtMDQzMiAoTGlu
a2luZyk8L2lzYm4+PGFjY2Vzc2lvbi1udW0+MTQ3NjAwNjI8L2FjY2Vzc2lvbi1udW0+PHVybHM+
PHJlbGF0ZWQtdXJscz48dXJsPmh0dHA6Ly93d3cubmNiaS5ubG0ubmloLmdvdi9wdWJtZWQvMTQ3
NjAwNjI8L3VybD48L3JlbGF0ZWQtdXJscz48L3VybHM+PGxhbmd1YWdlPmVuZzwvbGFuZ3VhZ2U+
PC9yZWNvcmQ+PC9DaXRlPjwvRW5kTm90ZT5=
</w:fldData>
        </w:fldChar>
      </w:r>
      <w:r w:rsidR="00C64435" w:rsidRPr="006B505E">
        <w:rPr>
          <w:rFonts w:ascii="Book Antiqua" w:hAnsi="Book Antiqua"/>
          <w:bCs/>
          <w:sz w:val="24"/>
          <w:szCs w:val="24"/>
          <w:lang w:val="en-US"/>
        </w:rPr>
        <w:instrText xml:space="preserve"> ADDIN EN.CITE.DATA </w:instrText>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end"/>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separate"/>
      </w:r>
      <w:r w:rsidR="00C64435" w:rsidRPr="006B505E">
        <w:rPr>
          <w:rFonts w:ascii="Book Antiqua" w:hAnsi="Book Antiqua"/>
          <w:bCs/>
          <w:noProof/>
          <w:sz w:val="24"/>
          <w:szCs w:val="24"/>
          <w:vertAlign w:val="superscript"/>
          <w:lang w:val="en-US"/>
        </w:rPr>
        <w:t>[12,29]</w:t>
      </w:r>
      <w:r w:rsidR="00143BD3" w:rsidRPr="006B505E">
        <w:rPr>
          <w:rFonts w:ascii="Book Antiqua" w:hAnsi="Book Antiqua"/>
          <w:bCs/>
          <w:sz w:val="24"/>
          <w:szCs w:val="24"/>
          <w:lang w:val="en-US"/>
        </w:rPr>
        <w:fldChar w:fldCharType="end"/>
      </w:r>
      <w:r w:rsidRPr="006B505E">
        <w:rPr>
          <w:rFonts w:ascii="Book Antiqua" w:hAnsi="Book Antiqua"/>
          <w:bCs/>
          <w:sz w:val="24"/>
          <w:szCs w:val="24"/>
          <w:lang w:val="en-US"/>
        </w:rPr>
        <w:t>.</w:t>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Genotypes categorized into expression groups are shown in Table 1.</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b/>
          <w:i/>
          <w:sz w:val="24"/>
          <w:szCs w:val="24"/>
          <w:lang w:val="en-US"/>
        </w:rPr>
      </w:pPr>
      <w:r w:rsidRPr="006B505E">
        <w:rPr>
          <w:rFonts w:ascii="Book Antiqua" w:hAnsi="Book Antiqua"/>
          <w:b/>
          <w:i/>
          <w:sz w:val="24"/>
          <w:szCs w:val="24"/>
          <w:lang w:val="en-US"/>
        </w:rPr>
        <w:t>Statistical analyses</w:t>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Cs/>
          <w:sz w:val="24"/>
          <w:szCs w:val="24"/>
          <w:lang w:val="en-US"/>
        </w:rPr>
        <w:t>OS was defined as the time from the initiation of 1</w:t>
      </w:r>
      <w:r w:rsidRPr="006B505E">
        <w:rPr>
          <w:rFonts w:ascii="Book Antiqua" w:hAnsi="Book Antiqua"/>
          <w:bCs/>
          <w:sz w:val="24"/>
          <w:szCs w:val="24"/>
          <w:vertAlign w:val="superscript"/>
          <w:lang w:val="en-US"/>
        </w:rPr>
        <w:t>st</w:t>
      </w:r>
      <w:r w:rsidRPr="006B505E">
        <w:rPr>
          <w:rFonts w:ascii="Book Antiqua" w:hAnsi="Book Antiqua"/>
          <w:bCs/>
          <w:sz w:val="24"/>
          <w:szCs w:val="24"/>
          <w:lang w:val="en-US"/>
        </w:rPr>
        <w:t xml:space="preserve"> line chemotherapy to the date of death by any cause. PFS was calculated as the time from 1</w:t>
      </w:r>
      <w:r w:rsidRPr="006B505E">
        <w:rPr>
          <w:rFonts w:ascii="Book Antiqua" w:hAnsi="Book Antiqua"/>
          <w:bCs/>
          <w:sz w:val="24"/>
          <w:szCs w:val="24"/>
          <w:vertAlign w:val="superscript"/>
          <w:lang w:val="en-US"/>
        </w:rPr>
        <w:t>st</w:t>
      </w:r>
      <w:r w:rsidRPr="006B505E">
        <w:rPr>
          <w:rFonts w:ascii="Book Antiqua" w:hAnsi="Book Antiqua"/>
          <w:bCs/>
          <w:sz w:val="24"/>
          <w:szCs w:val="24"/>
          <w:lang w:val="en-US"/>
        </w:rPr>
        <w:t xml:space="preserve"> line chemotherapy initiation to the date of verified progression of the disease or the date of death by any cause. Surviving patients were censored at the date of last contact.</w:t>
      </w:r>
    </w:p>
    <w:p w:rsidR="00244A17" w:rsidRPr="006B505E" w:rsidRDefault="00244A17" w:rsidP="006B505E">
      <w:pPr>
        <w:pStyle w:val="NoSpacing"/>
        <w:spacing w:line="360" w:lineRule="auto"/>
        <w:ind w:firstLineChars="100" w:firstLine="240"/>
        <w:jc w:val="both"/>
        <w:rPr>
          <w:rFonts w:ascii="Book Antiqua" w:hAnsi="Book Antiqua"/>
          <w:bCs/>
          <w:sz w:val="24"/>
          <w:szCs w:val="24"/>
          <w:lang w:val="en-US"/>
        </w:rPr>
      </w:pPr>
      <w:r w:rsidRPr="006B505E">
        <w:rPr>
          <w:rFonts w:ascii="Book Antiqua" w:hAnsi="Book Antiqua"/>
          <w:bCs/>
          <w:sz w:val="24"/>
          <w:szCs w:val="24"/>
          <w:lang w:val="en-US"/>
        </w:rPr>
        <w:t xml:space="preserve">The relationship of </w:t>
      </w:r>
      <w:r w:rsidRPr="006B505E">
        <w:rPr>
          <w:rFonts w:ascii="Book Antiqua" w:hAnsi="Book Antiqua"/>
          <w:bCs/>
          <w:i/>
          <w:sz w:val="24"/>
          <w:szCs w:val="24"/>
          <w:lang w:val="en-US"/>
        </w:rPr>
        <w:t>TYMS</w:t>
      </w:r>
      <w:r w:rsidRPr="006B505E">
        <w:rPr>
          <w:rFonts w:ascii="Book Antiqua" w:hAnsi="Book Antiqua"/>
          <w:bCs/>
          <w:sz w:val="24"/>
          <w:szCs w:val="24"/>
          <w:lang w:val="en-US"/>
        </w:rPr>
        <w:t xml:space="preserve"> polymorphisms and the groups to which classified with OS and PFS was assessed by univariate Cox regression analysis. Time-to-event distributions were estimated using Kaplan-Meier curves. Correlation of </w:t>
      </w:r>
      <w:r w:rsidRPr="006B505E">
        <w:rPr>
          <w:rFonts w:ascii="Book Antiqua" w:hAnsi="Book Antiqua"/>
          <w:bCs/>
          <w:i/>
          <w:sz w:val="24"/>
          <w:szCs w:val="24"/>
          <w:lang w:val="en-US"/>
        </w:rPr>
        <w:t>TYMS</w:t>
      </w:r>
      <w:r w:rsidRPr="006B505E">
        <w:rPr>
          <w:rFonts w:ascii="Book Antiqua" w:hAnsi="Book Antiqua"/>
          <w:bCs/>
          <w:sz w:val="24"/>
          <w:szCs w:val="24"/>
          <w:lang w:val="en-US"/>
        </w:rPr>
        <w:t xml:space="preserve"> polymorphisms among them and with selected clinicopathological characteristics were performed using the </w:t>
      </w:r>
      <w:r w:rsidR="006B505E" w:rsidRPr="006B505E">
        <w:rPr>
          <w:rFonts w:ascii="Book Antiqua" w:hAnsi="Book Antiqua"/>
          <w:bCs/>
          <w:sz w:val="24"/>
          <w:szCs w:val="24"/>
          <w:lang w:val="en-US"/>
        </w:rPr>
        <w:sym w:font="Symbol" w:char="F0B4"/>
      </w:r>
      <w:r w:rsidR="006B505E" w:rsidRPr="006B505E">
        <w:rPr>
          <w:rFonts w:ascii="Book Antiqua" w:hAnsi="Book Antiqua" w:hint="eastAsia"/>
          <w:bCs/>
          <w:sz w:val="24"/>
          <w:szCs w:val="24"/>
          <w:lang w:val="en-US" w:eastAsia="zh-CN"/>
        </w:rPr>
        <w:t xml:space="preserve"> </w:t>
      </w:r>
      <w:r w:rsidRPr="006B505E">
        <w:rPr>
          <w:rFonts w:ascii="Book Antiqua" w:hAnsi="Book Antiqua"/>
          <w:bCs/>
          <w:sz w:val="24"/>
          <w:szCs w:val="24"/>
          <w:lang w:val="en-US"/>
        </w:rPr>
        <w:t xml:space="preserve">2 test. For all correlations, the level of statistical significance was set at </w:t>
      </w:r>
      <w:r w:rsidR="00653C7E" w:rsidRPr="006B505E">
        <w:rPr>
          <w:rFonts w:ascii="Book Antiqua" w:hAnsi="Book Antiqua"/>
          <w:bCs/>
          <w:i/>
          <w:sz w:val="24"/>
          <w:szCs w:val="24"/>
          <w:lang w:val="en-US"/>
        </w:rPr>
        <w:t>P</w:t>
      </w:r>
      <w:r w:rsidR="00653C7E" w:rsidRPr="006B505E">
        <w:rPr>
          <w:rFonts w:ascii="Book Antiqua" w:hAnsi="Book Antiqua"/>
          <w:bCs/>
          <w:sz w:val="24"/>
          <w:szCs w:val="24"/>
          <w:lang w:val="en-US" w:eastAsia="zh-CN"/>
        </w:rPr>
        <w:t xml:space="preserve"> </w:t>
      </w:r>
      <w:r w:rsidRPr="006B505E">
        <w:rPr>
          <w:rFonts w:ascii="Book Antiqua" w:hAnsi="Book Antiqua"/>
          <w:bCs/>
          <w:sz w:val="24"/>
          <w:szCs w:val="24"/>
          <w:lang w:val="en-US"/>
        </w:rPr>
        <w:t>=</w:t>
      </w:r>
      <w:r w:rsidR="00653C7E" w:rsidRPr="006B505E">
        <w:rPr>
          <w:rFonts w:ascii="Book Antiqua" w:hAnsi="Book Antiqua"/>
          <w:bCs/>
          <w:sz w:val="24"/>
          <w:szCs w:val="24"/>
          <w:lang w:val="en-US" w:eastAsia="zh-CN"/>
        </w:rPr>
        <w:t xml:space="preserve"> </w:t>
      </w:r>
      <w:r w:rsidRPr="006B505E">
        <w:rPr>
          <w:rFonts w:ascii="Book Antiqua" w:hAnsi="Book Antiqua"/>
          <w:bCs/>
          <w:sz w:val="24"/>
          <w:szCs w:val="24"/>
          <w:lang w:val="en-US"/>
        </w:rPr>
        <w:t>0.05.</w:t>
      </w:r>
    </w:p>
    <w:p w:rsidR="00244A17" w:rsidRPr="006B505E" w:rsidRDefault="00244A17" w:rsidP="006B505E">
      <w:pPr>
        <w:pStyle w:val="NoSpacing"/>
        <w:spacing w:line="360" w:lineRule="auto"/>
        <w:ind w:firstLineChars="100" w:firstLine="240"/>
        <w:jc w:val="both"/>
        <w:rPr>
          <w:rFonts w:ascii="Book Antiqua" w:hAnsi="Book Antiqua"/>
          <w:bCs/>
          <w:sz w:val="24"/>
          <w:szCs w:val="24"/>
          <w:lang w:val="en-US"/>
        </w:rPr>
      </w:pPr>
      <w:r w:rsidRPr="006B505E">
        <w:rPr>
          <w:rFonts w:ascii="Book Antiqua" w:hAnsi="Book Antiqua"/>
          <w:bCs/>
          <w:sz w:val="24"/>
          <w:szCs w:val="24"/>
          <w:lang w:val="en-US"/>
        </w:rPr>
        <w:t xml:space="preserve">The Cox proportional hazards model was used to assess the relationship of clinicopathological parameters and the examined polymorphisms with OS and PFS. In the multivariate Cox regression analysis, a backward selection procedure with a removal criterion of </w:t>
      </w:r>
      <w:r w:rsidR="00653C7E" w:rsidRPr="006B505E">
        <w:rPr>
          <w:rFonts w:ascii="Book Antiqua" w:hAnsi="Book Antiqua"/>
          <w:bCs/>
          <w:i/>
          <w:sz w:val="24"/>
          <w:szCs w:val="24"/>
          <w:lang w:val="en-US"/>
        </w:rPr>
        <w:t>P</w:t>
      </w:r>
      <w:r w:rsidR="00653C7E" w:rsidRPr="006B505E">
        <w:rPr>
          <w:rFonts w:ascii="Book Antiqua" w:hAnsi="Book Antiqua"/>
          <w:bCs/>
          <w:i/>
          <w:sz w:val="24"/>
          <w:szCs w:val="24"/>
          <w:lang w:val="en-US" w:eastAsia="zh-CN"/>
        </w:rPr>
        <w:t xml:space="preserve"> </w:t>
      </w:r>
      <w:r w:rsidRPr="006B505E">
        <w:rPr>
          <w:rFonts w:ascii="Book Antiqua" w:hAnsi="Book Antiqua"/>
          <w:bCs/>
          <w:sz w:val="24"/>
          <w:szCs w:val="24"/>
          <w:lang w:val="en-US"/>
        </w:rPr>
        <w:t>&gt;</w:t>
      </w:r>
      <w:r w:rsidR="00653C7E" w:rsidRPr="006B505E">
        <w:rPr>
          <w:rFonts w:ascii="Book Antiqua" w:hAnsi="Book Antiqua"/>
          <w:bCs/>
          <w:sz w:val="24"/>
          <w:szCs w:val="24"/>
          <w:lang w:val="en-US" w:eastAsia="zh-CN"/>
        </w:rPr>
        <w:t xml:space="preserve"> </w:t>
      </w:r>
      <w:r w:rsidRPr="006B505E">
        <w:rPr>
          <w:rFonts w:ascii="Book Antiqua" w:hAnsi="Book Antiqua"/>
          <w:bCs/>
          <w:sz w:val="24"/>
          <w:szCs w:val="24"/>
          <w:lang w:val="en-US"/>
        </w:rPr>
        <w:t xml:space="preserve">0.10 based on likelihood ratio test was performed to identify significant variables among the following: age, gender (female </w:t>
      </w:r>
      <w:r w:rsidRPr="006B505E">
        <w:rPr>
          <w:rFonts w:ascii="Book Antiqua" w:hAnsi="Book Antiqua"/>
          <w:bCs/>
          <w:i/>
          <w:sz w:val="24"/>
          <w:szCs w:val="24"/>
          <w:lang w:val="en-US"/>
        </w:rPr>
        <w:t>vs</w:t>
      </w:r>
      <w:r w:rsidRPr="006B505E">
        <w:rPr>
          <w:rFonts w:ascii="Book Antiqua" w:hAnsi="Book Antiqua"/>
          <w:bCs/>
          <w:sz w:val="24"/>
          <w:szCs w:val="24"/>
          <w:lang w:val="en-US"/>
        </w:rPr>
        <w:t xml:space="preserve"> male), histological grade (III-IV </w:t>
      </w:r>
      <w:r w:rsidR="00476955" w:rsidRPr="006B505E">
        <w:rPr>
          <w:rFonts w:ascii="Book Antiqua" w:hAnsi="Book Antiqua"/>
          <w:bCs/>
          <w:i/>
          <w:sz w:val="24"/>
          <w:szCs w:val="24"/>
          <w:lang w:val="en-US"/>
        </w:rPr>
        <w:t>vs</w:t>
      </w:r>
      <w:r w:rsidR="00476955" w:rsidRPr="006B505E">
        <w:rPr>
          <w:rFonts w:ascii="Book Antiqua" w:hAnsi="Book Antiqua"/>
          <w:bCs/>
          <w:sz w:val="24"/>
          <w:szCs w:val="24"/>
          <w:lang w:val="en-US"/>
        </w:rPr>
        <w:t xml:space="preserve"> </w:t>
      </w:r>
      <w:r w:rsidRPr="006B505E">
        <w:rPr>
          <w:rFonts w:ascii="Book Antiqua" w:hAnsi="Book Antiqua"/>
          <w:bCs/>
          <w:sz w:val="24"/>
          <w:szCs w:val="24"/>
          <w:lang w:val="en-US"/>
        </w:rPr>
        <w:t xml:space="preserve">I-II), primary site (rectal </w:t>
      </w:r>
      <w:r w:rsidR="00476955" w:rsidRPr="006B505E">
        <w:rPr>
          <w:rFonts w:ascii="Book Antiqua" w:hAnsi="Book Antiqua"/>
          <w:bCs/>
          <w:i/>
          <w:sz w:val="24"/>
          <w:szCs w:val="24"/>
          <w:lang w:val="en-US"/>
        </w:rPr>
        <w:t>vs</w:t>
      </w:r>
      <w:r w:rsidR="00476955" w:rsidRPr="006B505E">
        <w:rPr>
          <w:rFonts w:ascii="Book Antiqua" w:hAnsi="Book Antiqua"/>
          <w:bCs/>
          <w:sz w:val="24"/>
          <w:szCs w:val="24"/>
          <w:lang w:val="en-US"/>
        </w:rPr>
        <w:t xml:space="preserve"> </w:t>
      </w:r>
      <w:r w:rsidRPr="006B505E">
        <w:rPr>
          <w:rFonts w:ascii="Book Antiqua" w:hAnsi="Book Antiqua"/>
          <w:bCs/>
          <w:sz w:val="24"/>
          <w:szCs w:val="24"/>
          <w:lang w:val="en-US"/>
        </w:rPr>
        <w:t xml:space="preserve">colon), </w:t>
      </w:r>
      <w:r w:rsidRPr="006B505E">
        <w:rPr>
          <w:rFonts w:ascii="Book Antiqua" w:hAnsi="Book Antiqua"/>
          <w:bCs/>
          <w:i/>
          <w:sz w:val="24"/>
          <w:szCs w:val="24"/>
          <w:lang w:val="en-US"/>
        </w:rPr>
        <w:t>KRAS</w:t>
      </w:r>
      <w:r w:rsidRPr="006B505E">
        <w:rPr>
          <w:rFonts w:ascii="Book Antiqua" w:hAnsi="Book Antiqua"/>
          <w:bCs/>
          <w:sz w:val="24"/>
          <w:szCs w:val="24"/>
          <w:lang w:val="en-US"/>
        </w:rPr>
        <w:t xml:space="preserve"> and </w:t>
      </w:r>
      <w:r w:rsidRPr="006B505E">
        <w:rPr>
          <w:rFonts w:ascii="Book Antiqua" w:hAnsi="Book Antiqua"/>
          <w:bCs/>
          <w:i/>
          <w:sz w:val="24"/>
          <w:szCs w:val="24"/>
          <w:lang w:val="en-US"/>
        </w:rPr>
        <w:t>BRAF</w:t>
      </w:r>
      <w:r w:rsidRPr="006B505E">
        <w:rPr>
          <w:rFonts w:ascii="Book Antiqua" w:hAnsi="Book Antiqua"/>
          <w:bCs/>
          <w:sz w:val="24"/>
          <w:szCs w:val="24"/>
          <w:lang w:val="en-US"/>
        </w:rPr>
        <w:t xml:space="preserve"> status, groups of </w:t>
      </w:r>
      <w:r w:rsidRPr="006B505E">
        <w:rPr>
          <w:rFonts w:ascii="Book Antiqua" w:hAnsi="Book Antiqua"/>
          <w:bCs/>
          <w:i/>
          <w:sz w:val="24"/>
          <w:szCs w:val="24"/>
          <w:lang w:val="en-US"/>
        </w:rPr>
        <w:t>TYMS</w:t>
      </w:r>
      <w:r w:rsidRPr="006B505E">
        <w:rPr>
          <w:rFonts w:ascii="Book Antiqua" w:hAnsi="Book Antiqua"/>
          <w:bCs/>
          <w:sz w:val="24"/>
          <w:szCs w:val="24"/>
          <w:lang w:val="en-US"/>
        </w:rPr>
        <w:t xml:space="preserve"> polymorphisms, existence of LOH, history of relapse or de novo metastatic disease and treatment.</w:t>
      </w:r>
    </w:p>
    <w:p w:rsidR="00244A17" w:rsidRPr="006B505E" w:rsidRDefault="00244A17" w:rsidP="006B505E">
      <w:pPr>
        <w:pStyle w:val="NoSpacing"/>
        <w:spacing w:line="360" w:lineRule="auto"/>
        <w:ind w:firstLineChars="100" w:firstLine="240"/>
        <w:jc w:val="both"/>
        <w:rPr>
          <w:rFonts w:ascii="Book Antiqua" w:hAnsi="Book Antiqua"/>
          <w:bCs/>
          <w:sz w:val="24"/>
          <w:szCs w:val="24"/>
          <w:lang w:val="en-US"/>
        </w:rPr>
      </w:pPr>
      <w:r w:rsidRPr="006B505E">
        <w:rPr>
          <w:rFonts w:ascii="Book Antiqua" w:hAnsi="Book Antiqua"/>
          <w:bCs/>
          <w:sz w:val="24"/>
          <w:szCs w:val="24"/>
          <w:lang w:val="en-US"/>
        </w:rPr>
        <w:t xml:space="preserve">Statistical analysis was conducted using SPSS software for Windows (version 24; SPSS Inc, Chicago, IL, </w:t>
      </w:r>
      <w:r w:rsidR="00A47F61" w:rsidRPr="006B505E">
        <w:rPr>
          <w:rFonts w:ascii="Book Antiqua" w:hAnsi="Book Antiqua"/>
          <w:bCs/>
          <w:sz w:val="24"/>
          <w:szCs w:val="24"/>
          <w:lang w:val="en-US"/>
        </w:rPr>
        <w:t>the United States of America</w:t>
      </w:r>
      <w:r w:rsidRPr="006B505E">
        <w:rPr>
          <w:rFonts w:ascii="Book Antiqua" w:hAnsi="Book Antiqua"/>
          <w:bCs/>
          <w:sz w:val="24"/>
          <w:szCs w:val="24"/>
          <w:lang w:val="en-US"/>
        </w:rPr>
        <w:t>).</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t>RESULTS</w:t>
      </w:r>
    </w:p>
    <w:p w:rsidR="00244A17" w:rsidRPr="006B505E" w:rsidRDefault="00244A17" w:rsidP="006B505E">
      <w:pPr>
        <w:pStyle w:val="NoSpacing"/>
        <w:spacing w:line="360" w:lineRule="auto"/>
        <w:jc w:val="both"/>
        <w:rPr>
          <w:rFonts w:ascii="Book Antiqua" w:hAnsi="Book Antiqua"/>
          <w:b/>
          <w:sz w:val="24"/>
          <w:szCs w:val="24"/>
          <w:lang w:val="en-US" w:eastAsia="zh-CN"/>
        </w:rPr>
      </w:pPr>
      <w:r w:rsidRPr="006B505E">
        <w:rPr>
          <w:rFonts w:ascii="Book Antiqua" w:hAnsi="Book Antiqua"/>
          <w:b/>
          <w:i/>
          <w:sz w:val="24"/>
          <w:szCs w:val="24"/>
          <w:lang w:val="en-US"/>
        </w:rPr>
        <w:t>Patient and tumor characteristics</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Patients’ information including age, gender, primary tumor site, histological grade, treatment and survival are presented in Table 2. The median age was 65 years (range 27-86), and the primary site was colon or rectum in 46 and 43 patients respectively.</w:t>
      </w:r>
      <w:r w:rsidRPr="006B505E">
        <w:rPr>
          <w:rFonts w:ascii="Book Antiqua" w:hAnsi="Book Antiqua"/>
          <w:i/>
          <w:sz w:val="24"/>
          <w:szCs w:val="24"/>
          <w:lang w:val="en-US"/>
        </w:rPr>
        <w:t xml:space="preserve"> De novo</w:t>
      </w:r>
      <w:r w:rsidRPr="006B505E">
        <w:rPr>
          <w:rFonts w:ascii="Book Antiqua" w:hAnsi="Book Antiqua"/>
          <w:sz w:val="24"/>
          <w:szCs w:val="24"/>
          <w:lang w:val="en-US"/>
        </w:rPr>
        <w:t xml:space="preserve"> metastatic disease was present in 41 patients (46.1%). First-line fluoropyrimidine-based chemotherapy was administered to 88 patients with a median number of six cycles (range 1-12). In total, 5FU-based chemotherapy was given to 13 patients (14.6%) while 75 patients (84.3%) received capecitabine-based</w:t>
      </w:r>
      <w:r w:rsidR="006B505E" w:rsidRPr="006B505E">
        <w:rPr>
          <w:rFonts w:ascii="Book Antiqua" w:hAnsi="Book Antiqua" w:hint="eastAsia"/>
          <w:sz w:val="24"/>
          <w:szCs w:val="24"/>
          <w:lang w:val="en-US" w:eastAsia="zh-CN"/>
        </w:rPr>
        <w:t xml:space="preserve"> </w:t>
      </w:r>
      <w:r w:rsidRPr="006B505E">
        <w:rPr>
          <w:rFonts w:ascii="Book Antiqua" w:hAnsi="Book Antiqua"/>
          <w:sz w:val="24"/>
          <w:szCs w:val="24"/>
          <w:lang w:val="en-US"/>
        </w:rPr>
        <w:t xml:space="preserve">chemotherapy. Fluoropyrimidine-based regimens were combined with </w:t>
      </w:r>
      <w:r w:rsidRPr="006B505E">
        <w:rPr>
          <w:rFonts w:ascii="Book Antiqua" w:hAnsi="Book Antiqua"/>
          <w:bCs/>
          <w:sz w:val="24"/>
          <w:szCs w:val="24"/>
          <w:lang w:val="en-US"/>
        </w:rPr>
        <w:t xml:space="preserve">irinotecan (31.4%), oxaliplatin (49.4%) or both drugs (6.7%). </w:t>
      </w:r>
      <w:r w:rsidRPr="006B505E">
        <w:rPr>
          <w:rFonts w:ascii="Book Antiqua" w:hAnsi="Book Antiqua"/>
          <w:sz w:val="24"/>
          <w:szCs w:val="24"/>
          <w:lang w:val="en-US"/>
        </w:rPr>
        <w:t xml:space="preserve">Bevacizumab was included in the first line treatment of 61 patients (68.5%). With a median follow-up of 14.8 </w:t>
      </w:r>
      <w:r w:rsidR="00476955" w:rsidRPr="006B505E">
        <w:rPr>
          <w:rFonts w:ascii="Book Antiqua" w:hAnsi="Book Antiqua"/>
          <w:sz w:val="24"/>
          <w:szCs w:val="24"/>
          <w:lang w:val="en-US"/>
        </w:rPr>
        <w:t>mo</w:t>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 xml:space="preserve">(range 0-119.8), 85 patients (95.5%) experienced disease progression and 63 deaths (70.8%) were recorded. The 3- and 5-year OS rate was 25.4% and 7.7% respectively while the 3-year PFS rate was 7.1%. </w:t>
      </w:r>
    </w:p>
    <w:p w:rsidR="00244A17" w:rsidRPr="006B505E" w:rsidRDefault="00244A17" w:rsidP="006B505E">
      <w:pPr>
        <w:pStyle w:val="NoSpacing"/>
        <w:spacing w:line="360" w:lineRule="auto"/>
        <w:jc w:val="both"/>
        <w:rPr>
          <w:rFonts w:ascii="Book Antiqua" w:hAnsi="Book Antiqua"/>
          <w:b/>
          <w:i/>
          <w:sz w:val="24"/>
          <w:szCs w:val="24"/>
          <w:lang w:val="en-US"/>
        </w:rPr>
      </w:pP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i/>
          <w:sz w:val="24"/>
          <w:szCs w:val="24"/>
          <w:lang w:val="en-US"/>
        </w:rPr>
        <w:t>TYMS</w:t>
      </w:r>
      <w:r w:rsidRPr="006B505E">
        <w:rPr>
          <w:rFonts w:ascii="Book Antiqua" w:hAnsi="Book Antiqua"/>
          <w:b/>
          <w:sz w:val="24"/>
          <w:szCs w:val="24"/>
          <w:lang w:val="en-US"/>
        </w:rPr>
        <w:t xml:space="preserve"> </w:t>
      </w:r>
      <w:r w:rsidRPr="006B505E">
        <w:rPr>
          <w:rFonts w:ascii="Book Antiqua" w:hAnsi="Book Antiqua"/>
          <w:b/>
          <w:i/>
          <w:sz w:val="24"/>
          <w:szCs w:val="24"/>
          <w:lang w:val="en-US"/>
        </w:rPr>
        <w:t>genotypes</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The detected genotypes of </w:t>
      </w:r>
      <w:r w:rsidRPr="006B505E">
        <w:rPr>
          <w:rFonts w:ascii="Book Antiqua" w:hAnsi="Book Antiqua"/>
          <w:i/>
          <w:sz w:val="24"/>
          <w:szCs w:val="24"/>
          <w:lang w:val="en-US"/>
        </w:rPr>
        <w:t>TYMS</w:t>
      </w:r>
      <w:r w:rsidRPr="006B505E">
        <w:rPr>
          <w:rFonts w:ascii="Book Antiqua" w:hAnsi="Book Antiqua"/>
          <w:sz w:val="24"/>
          <w:szCs w:val="24"/>
          <w:lang w:val="en-US"/>
        </w:rPr>
        <w:t xml:space="preserve"> according to de novo metastatic or relapsed patients are shown in Supplemental Table 1. The wide variations deriving from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combinations and the presence of LOH according to de novo metastatic and relapsed patients are shown in Supplemental Table 2. The 3’UTR polymorphisms had no association with the 5’UTR polymorphism or the SNP G-&gt;C. The ins alleles correlated almost statistically significantly with LOH, as shown in Supplemental Table 3.</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 xml:space="preserve">Analysis of significant association of </w:t>
      </w:r>
      <w:r w:rsidRPr="006B505E">
        <w:rPr>
          <w:rFonts w:ascii="Book Antiqua" w:hAnsi="Book Antiqua"/>
          <w:i/>
          <w:sz w:val="24"/>
          <w:szCs w:val="24"/>
          <w:lang w:val="en-US"/>
        </w:rPr>
        <w:t xml:space="preserve">TYMS </w:t>
      </w:r>
      <w:r w:rsidRPr="006B505E">
        <w:rPr>
          <w:rFonts w:ascii="Book Antiqua" w:hAnsi="Book Antiqua"/>
          <w:sz w:val="24"/>
          <w:szCs w:val="24"/>
          <w:lang w:val="en-US"/>
        </w:rPr>
        <w:t>polymorphisms with patient and tumor characteristics is shown in Table 3. Younger patients (&lt;</w:t>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65 years old) were more frequently found to carry 2R but not in a statistically significant way. Also low grade tumors (I, II) associated with 2RG/3RG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5). The absence of mutations in </w:t>
      </w:r>
      <w:r w:rsidRPr="006B505E">
        <w:rPr>
          <w:rFonts w:ascii="Book Antiqua" w:hAnsi="Book Antiqua"/>
          <w:i/>
          <w:sz w:val="24"/>
          <w:szCs w:val="24"/>
          <w:lang w:val="en-US"/>
        </w:rPr>
        <w:t>KRAS</w:t>
      </w:r>
      <w:r w:rsidRPr="006B505E">
        <w:rPr>
          <w:rFonts w:ascii="Book Antiqua" w:hAnsi="Book Antiqua"/>
          <w:sz w:val="24"/>
          <w:szCs w:val="24"/>
          <w:lang w:val="en-US"/>
        </w:rPr>
        <w:t xml:space="preserve"> correlated with 3RG/3RC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0.04).</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b/>
          <w:i/>
          <w:sz w:val="24"/>
          <w:szCs w:val="24"/>
          <w:lang w:val="en-US" w:eastAsia="zh-CN"/>
        </w:rPr>
      </w:pPr>
      <w:r w:rsidRPr="006B505E">
        <w:rPr>
          <w:rFonts w:ascii="Book Antiqua" w:hAnsi="Book Antiqua"/>
          <w:b/>
          <w:i/>
          <w:sz w:val="24"/>
          <w:szCs w:val="24"/>
          <w:lang w:val="en-US"/>
        </w:rPr>
        <w:t>Correlations of clinicopathological features and genotype with survival outcomes</w:t>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sz w:val="24"/>
          <w:szCs w:val="24"/>
          <w:lang w:val="en-US"/>
        </w:rPr>
        <w:t xml:space="preserve">Analysis of patients according to </w:t>
      </w:r>
      <w:r w:rsidRPr="006B505E">
        <w:rPr>
          <w:rFonts w:ascii="Book Antiqua" w:hAnsi="Book Antiqua"/>
          <w:i/>
          <w:sz w:val="24"/>
          <w:szCs w:val="24"/>
          <w:lang w:val="en-US"/>
        </w:rPr>
        <w:t>TYMS</w:t>
      </w:r>
      <w:r w:rsidRPr="006B505E">
        <w:rPr>
          <w:rFonts w:ascii="Book Antiqua" w:hAnsi="Book Antiqua"/>
          <w:sz w:val="24"/>
          <w:szCs w:val="24"/>
          <w:lang w:val="en-US"/>
        </w:rPr>
        <w:t xml:space="preserve"> expression groups and genotypes are shown in Table 4. Univariate Cox regression analysis of clinicopathological parameters in relation to PFS and OS showed no significant association in our set of data. Univariate Cox regression analysis of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and groups, </w:t>
      </w:r>
      <w:r w:rsidRPr="006B505E">
        <w:rPr>
          <w:rFonts w:ascii="Book Antiqua" w:hAnsi="Book Antiqua"/>
          <w:i/>
          <w:sz w:val="24"/>
          <w:szCs w:val="24"/>
          <w:lang w:val="en-US"/>
        </w:rPr>
        <w:t>KRAS</w:t>
      </w:r>
      <w:r w:rsidRPr="006B505E">
        <w:rPr>
          <w:rFonts w:ascii="Book Antiqua" w:hAnsi="Book Antiqua"/>
          <w:sz w:val="24"/>
          <w:szCs w:val="24"/>
          <w:lang w:val="en-US"/>
        </w:rPr>
        <w:t xml:space="preserve"> and </w:t>
      </w:r>
      <w:r w:rsidRPr="006B505E">
        <w:rPr>
          <w:rFonts w:ascii="Book Antiqua" w:hAnsi="Book Antiqua"/>
          <w:i/>
          <w:sz w:val="24"/>
          <w:szCs w:val="24"/>
          <w:lang w:val="en-US"/>
        </w:rPr>
        <w:t>BRAF</w:t>
      </w:r>
      <w:r w:rsidRPr="006B505E">
        <w:rPr>
          <w:rFonts w:ascii="Book Antiqua" w:hAnsi="Book Antiqua"/>
          <w:sz w:val="24"/>
          <w:szCs w:val="24"/>
          <w:lang w:val="en-US"/>
        </w:rPr>
        <w:t xml:space="preserve"> mutations and LOH are shown in Table 5. The univariate analysis of TYMS 3’UTR polymorphisms and LOH, demonstrated a trend of lower risk for disease progression and death for the genotypes del/del, ins/del and even ins/LOH compared with ins/ins. There is a trend for increased risk of death for patients with </w:t>
      </w:r>
      <w:r w:rsidRPr="006B505E">
        <w:rPr>
          <w:rFonts w:ascii="Book Antiqua" w:hAnsi="Book Antiqua"/>
          <w:i/>
          <w:sz w:val="24"/>
          <w:szCs w:val="24"/>
          <w:lang w:val="en-US"/>
        </w:rPr>
        <w:t>KRAS</w:t>
      </w:r>
      <w:r w:rsidRPr="006B505E">
        <w:rPr>
          <w:rFonts w:ascii="Book Antiqua" w:hAnsi="Book Antiqua"/>
          <w:sz w:val="24"/>
          <w:szCs w:val="24"/>
          <w:lang w:val="en-US"/>
        </w:rPr>
        <w:t xml:space="preserve"> mutation. The analysis of </w:t>
      </w:r>
      <w:r w:rsidRPr="006B505E">
        <w:rPr>
          <w:rFonts w:ascii="Book Antiqua" w:hAnsi="Book Antiqua"/>
          <w:i/>
          <w:sz w:val="24"/>
          <w:szCs w:val="24"/>
          <w:lang w:val="en-US"/>
        </w:rPr>
        <w:t>TYMS</w:t>
      </w:r>
      <w:r w:rsidRPr="006B505E">
        <w:rPr>
          <w:rFonts w:ascii="Book Antiqua" w:hAnsi="Book Antiqua"/>
          <w:sz w:val="24"/>
          <w:szCs w:val="24"/>
          <w:lang w:val="en-US"/>
        </w:rPr>
        <w:t xml:space="preserve"> 5’UTR polymorphisms, whether taking into consideration the SNP G&gt;C and LOH or not, also showed no significant effect.  </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 xml:space="preserve">Multivariate analysis of </w:t>
      </w:r>
      <w:r w:rsidRPr="006B505E">
        <w:rPr>
          <w:rFonts w:ascii="Book Antiqua" w:hAnsi="Book Antiqua"/>
          <w:i/>
          <w:sz w:val="24"/>
          <w:szCs w:val="24"/>
          <w:lang w:val="en-US"/>
        </w:rPr>
        <w:t xml:space="preserve">TYMS </w:t>
      </w:r>
      <w:r w:rsidRPr="006B505E">
        <w:rPr>
          <w:rFonts w:ascii="Book Antiqua" w:hAnsi="Book Antiqua"/>
          <w:sz w:val="24"/>
          <w:szCs w:val="24"/>
          <w:lang w:val="en-US"/>
        </w:rPr>
        <w:t xml:space="preserve">polymorphisms groups and selected clinicopathological parameters are shown in Table 6. </w:t>
      </w:r>
      <w:r w:rsidRPr="006B505E">
        <w:rPr>
          <w:rFonts w:ascii="Book Antiqua" w:hAnsi="Book Antiqua"/>
          <w:i/>
          <w:sz w:val="24"/>
          <w:szCs w:val="24"/>
          <w:lang w:val="en-US"/>
        </w:rPr>
        <w:t>KRAS</w:t>
      </w:r>
      <w:r w:rsidRPr="006B505E">
        <w:rPr>
          <w:rFonts w:ascii="Book Antiqua" w:hAnsi="Book Antiqua"/>
          <w:sz w:val="24"/>
          <w:szCs w:val="24"/>
          <w:lang w:val="en-US"/>
        </w:rPr>
        <w:t xml:space="preserve"> mutation, existence of LOH and the group of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ins/LOH – ins/ins were associated with increased risk for disease progression while the addition of irinotecan in the 1</w:t>
      </w:r>
      <w:r w:rsidRPr="006B505E">
        <w:rPr>
          <w:rFonts w:ascii="Book Antiqua" w:hAnsi="Book Antiqua"/>
          <w:sz w:val="24"/>
          <w:szCs w:val="24"/>
          <w:vertAlign w:val="superscript"/>
          <w:lang w:val="en-US"/>
        </w:rPr>
        <w:t>st</w:t>
      </w:r>
      <w:r w:rsidRPr="006B505E">
        <w:rPr>
          <w:rFonts w:ascii="Book Antiqua" w:hAnsi="Book Antiqua"/>
          <w:sz w:val="24"/>
          <w:szCs w:val="24"/>
          <w:lang w:val="en-US"/>
        </w:rPr>
        <w:t xml:space="preserve"> line chemotherapy was associated with lower risk. In terms of OS, the group of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ins/LOH – ins/ins was associated with increased statistical risk both of disease progression and death. Kaplan-Meier curves for PFS and OS according to </w:t>
      </w:r>
      <w:r w:rsidRPr="006B505E">
        <w:rPr>
          <w:rFonts w:ascii="Book Antiqua" w:hAnsi="Book Antiqua"/>
          <w:i/>
          <w:sz w:val="24"/>
          <w:szCs w:val="24"/>
          <w:lang w:val="en-US"/>
        </w:rPr>
        <w:t>TYMS</w:t>
      </w:r>
      <w:r w:rsidRPr="006B505E">
        <w:rPr>
          <w:rFonts w:ascii="Book Antiqua" w:hAnsi="Book Antiqua"/>
          <w:sz w:val="24"/>
          <w:szCs w:val="24"/>
          <w:lang w:val="en-US"/>
        </w:rPr>
        <w:t xml:space="preserve"> 3’UTR polymorphisms groups are shown in Figure 4A and 4B respectively. Furthermore, the addition of irinotecan or oxaliplatin to fluoropyrimidine-based chemotherapy was associated with lower risk of death. Also, a statistical trend for a higher risk of death was shown in male patients. These findings were consistent in multivariate Cox regression analysis when the history of relapse or de novo metastatic disease</w:t>
      </w:r>
      <w:r w:rsidRPr="006B505E" w:rsidDel="00617C41">
        <w:rPr>
          <w:rFonts w:ascii="Book Antiqua" w:hAnsi="Book Antiqua"/>
          <w:sz w:val="24"/>
          <w:szCs w:val="24"/>
          <w:lang w:val="en-US"/>
        </w:rPr>
        <w:t xml:space="preserve"> </w:t>
      </w:r>
      <w:r w:rsidRPr="006B505E">
        <w:rPr>
          <w:rFonts w:ascii="Book Antiqua" w:hAnsi="Book Antiqua"/>
          <w:sz w:val="24"/>
          <w:szCs w:val="24"/>
          <w:lang w:val="en-US"/>
        </w:rPr>
        <w:t>was considered.</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t>DISCUSSION</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lastRenderedPageBreak/>
        <w:t xml:space="preserve">This is a retrospective study of 89 patients with mCRC treated with fluoropyrimidine-based chemotherapy, interrogating the association of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LOH, </w:t>
      </w:r>
      <w:r w:rsidRPr="006B505E">
        <w:rPr>
          <w:rFonts w:ascii="Book Antiqua" w:hAnsi="Book Antiqua"/>
          <w:i/>
          <w:sz w:val="24"/>
          <w:szCs w:val="24"/>
          <w:lang w:val="en-US"/>
        </w:rPr>
        <w:t>KRAS</w:t>
      </w:r>
      <w:r w:rsidRPr="006B505E">
        <w:rPr>
          <w:rFonts w:ascii="Book Antiqua" w:hAnsi="Book Antiqua"/>
          <w:sz w:val="24"/>
          <w:szCs w:val="24"/>
          <w:lang w:val="en-US"/>
        </w:rPr>
        <w:t>/</w:t>
      </w:r>
      <w:r w:rsidRPr="006B505E">
        <w:rPr>
          <w:rFonts w:ascii="Book Antiqua" w:hAnsi="Book Antiqua"/>
          <w:i/>
          <w:sz w:val="24"/>
          <w:szCs w:val="24"/>
          <w:lang w:val="en-US"/>
        </w:rPr>
        <w:t>BRAF</w:t>
      </w:r>
      <w:r w:rsidRPr="006B505E">
        <w:rPr>
          <w:rFonts w:ascii="Book Antiqua" w:hAnsi="Book Antiqua"/>
          <w:sz w:val="24"/>
          <w:szCs w:val="24"/>
          <w:lang w:val="en-US"/>
        </w:rPr>
        <w:t xml:space="preserve"> status with survival outcome. To the best of our knowledge, this is the first time that </w:t>
      </w:r>
      <w:r w:rsidRPr="006B505E">
        <w:rPr>
          <w:rFonts w:ascii="Book Antiqua" w:hAnsi="Book Antiqua"/>
          <w:i/>
          <w:sz w:val="24"/>
          <w:szCs w:val="24"/>
          <w:lang w:val="en-US"/>
        </w:rPr>
        <w:t>TYMS</w:t>
      </w:r>
      <w:r w:rsidRPr="006B505E">
        <w:rPr>
          <w:rFonts w:ascii="Book Antiqua" w:hAnsi="Book Antiqua"/>
          <w:sz w:val="24"/>
          <w:szCs w:val="24"/>
          <w:lang w:val="en-US"/>
        </w:rPr>
        <w:t xml:space="preserve">-genotype, LOH and mutations in </w:t>
      </w:r>
      <w:r w:rsidRPr="006B505E">
        <w:rPr>
          <w:rFonts w:ascii="Book Antiqua" w:hAnsi="Book Antiqua"/>
          <w:i/>
          <w:sz w:val="24"/>
          <w:szCs w:val="24"/>
          <w:lang w:val="en-US"/>
        </w:rPr>
        <w:t>KRAS</w:t>
      </w:r>
      <w:r w:rsidRPr="006B505E">
        <w:rPr>
          <w:rFonts w:ascii="Book Antiqua" w:hAnsi="Book Antiqua"/>
          <w:sz w:val="24"/>
          <w:szCs w:val="24"/>
          <w:lang w:val="en-US"/>
        </w:rPr>
        <w:t xml:space="preserve"> and </w:t>
      </w:r>
      <w:r w:rsidRPr="006B505E">
        <w:rPr>
          <w:rFonts w:ascii="Book Antiqua" w:hAnsi="Book Antiqua"/>
          <w:i/>
          <w:sz w:val="24"/>
          <w:szCs w:val="24"/>
          <w:lang w:val="en-US"/>
        </w:rPr>
        <w:t>BRAF</w:t>
      </w:r>
      <w:r w:rsidRPr="006B505E">
        <w:rPr>
          <w:rFonts w:ascii="Book Antiqua" w:hAnsi="Book Antiqua"/>
          <w:sz w:val="24"/>
          <w:szCs w:val="24"/>
          <w:lang w:val="en-US"/>
        </w:rPr>
        <w:t xml:space="preserve"> were analyzed in relation to the chemotherapy treatment and the survival outcome of patients with mCRC. We report that the polymorphisms of the </w:t>
      </w:r>
      <w:r w:rsidRPr="006B505E">
        <w:rPr>
          <w:rFonts w:ascii="Book Antiqua" w:hAnsi="Book Antiqua"/>
          <w:i/>
          <w:sz w:val="24"/>
          <w:szCs w:val="24"/>
          <w:lang w:val="en-US"/>
        </w:rPr>
        <w:t>TYMS</w:t>
      </w:r>
      <w:r w:rsidRPr="006B505E">
        <w:rPr>
          <w:rFonts w:ascii="Book Antiqua" w:hAnsi="Book Antiqua"/>
          <w:sz w:val="24"/>
          <w:szCs w:val="24"/>
          <w:lang w:val="en-US"/>
        </w:rPr>
        <w:t xml:space="preserve"> 3’UTR is an independent factor increasing the risk for both disease progression and death of mCRC patients under fluoropyrimidines-based treatment as monotherapy or in combination with oxaliplatin or/and irinotecan, or/and targeted therapy. Also, an independent factor decreasing the risk of both disease progression and death was the administration of fluoropyrimidine-based chemotherapy in combination with irinotecan while the combination of fluoropyrimidines with oxaliplatin was associated with lower risk of death.</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 xml:space="preserve">In search of prognostic markers towards personalized therapy, studies have investigated </w:t>
      </w:r>
      <w:r w:rsidRPr="006B505E">
        <w:rPr>
          <w:rFonts w:ascii="Book Antiqua" w:hAnsi="Book Antiqua"/>
          <w:i/>
          <w:sz w:val="24"/>
          <w:szCs w:val="24"/>
          <w:lang w:val="en-US"/>
        </w:rPr>
        <w:t>TYMS</w:t>
      </w:r>
      <w:r w:rsidRPr="006B505E">
        <w:rPr>
          <w:rFonts w:ascii="Book Antiqua" w:hAnsi="Book Antiqua"/>
          <w:sz w:val="24"/>
          <w:szCs w:val="24"/>
          <w:lang w:val="en-US"/>
        </w:rPr>
        <w:t xml:space="preserve"> gene polymorphisms</w:t>
      </w:r>
      <w:r w:rsidR="00143BD3" w:rsidRPr="006B505E">
        <w:rPr>
          <w:rFonts w:ascii="Book Antiqua" w:hAnsi="Book Antiqua"/>
          <w:sz w:val="24"/>
          <w:szCs w:val="24"/>
          <w:lang w:val="en-US"/>
        </w:rPr>
        <w:fldChar w:fldCharType="begin">
          <w:fldData xml:space="preserve">PEVuZE5vdGU+PENpdGU+PEF1dGhvcj5HcmF6aWFubzwvQXV0aG9yPjxZZWFyPjIwMDg8L1llYXI+
PFJlY051bT4zMTM8L1JlY051bT48RGlzcGxheVRleHQ+PHN0eWxlIGZhY2U9InN1cGVyc2NyaXB0
Ij5bMzAsMzFdPC9zdHlsZT48L0Rpc3BsYXlUZXh0PjxyZWNvcmQ+PHJlYy1udW1iZXI+MzEzPC9y
ZWMtbnVtYmVyPjxmb3JlaWduLWtleXM+PGtleSBhcHA9IkVOIiBkYi1pZD0icHhzcmVlZTV4MDAw
ZjRlcmYyM3ZlOWRtdGVkZXBzeHZlMHdhIiB0aW1lc3RhbXA9IjE0OTE1NTM2OTEiPjMxMzwva2V5
PjwvZm9yZWlnbi1rZXlzPjxyZWYtdHlwZSBuYW1lPSJKb3VybmFsIEFydGljbGUiPjE3PC9yZWYt
dHlwZT48Y29udHJpYnV0b3JzPjxhdXRob3JzPjxhdXRob3I+R3Jhemlhbm8sIEYuPC9hdXRob3I+
PGF1dGhvcj5SdXp6bywgQS48L2F1dGhvcj48YXV0aG9yPkxvdXBha2lzLCBGLjwvYXV0aG9yPjxh
dXRob3I+U2FudGluaSwgRC48L2F1dGhvcj48YXV0aG9yPkNhdGFsYW5vLCBWLjwvYXV0aG9yPjxh
dXRob3I+Q2FuZXN0cmFyaSwgRS48L2F1dGhvcj48YXV0aG9yPk1hbHRlc2UsIFAuPC9hdXRob3I+
PGF1dGhvcj5CaXNvbm5pLCBSLjwvYXV0aG9yPjxhdXRob3I+Rm9ybmFybywgTC48L2F1dGhvcj48
YXV0aG9yPkJhbGRpLCBHLjwvYXV0aG9yPjxhdXRob3I+TWFzaSwgRy48L2F1dGhvcj48YXV0aG9y
PkZhbGNvbmUsIEEuPC9hdXRob3I+PGF1dGhvcj5Ub25pbmksIEcuPC9hdXRob3I+PGF1dGhvcj5H
aW9yZGFuaSwgUC48L2F1dGhvcj48YXV0aG9yPkFsZXNzYW5kcm9uaSwgUC48L2F1dGhvcj48YXV0
aG9yPkdpdXN0aW5pLCBMLjwvYXV0aG9yPjxhdXRob3I+VmluY2VuemksIEIuPC9hdXRob3I+PGF1
dGhvcj5NYWduYW5pLCBNLjwvYXV0aG9yPjwvYXV0aG9ycz48L2NvbnRyaWJ1dG9ycz48YXV0aC1h
ZGRyZXNzPk1lZGljYWwgT25jb2xvZ3ksIEF6aWVuZGEgT3NwZWRhbGllcmEgT3NwZWRhbGUgU2Fu
IFNhbHZhdG9yZSwgUGVzYXJvLCBJdGFseS4gZnJhZGFAdGluLml0PC9hdXRoLWFkZHJlc3M+PHRp
dGxlcz48dGl0bGU+TGl2ZXItb25seSBtZXRhc3RhdGljIGNvbG9yZWN0YWwgY2FuY2VyIHBhdGll
bnRzIGFuZCB0aHltaWR5bGF0ZSBzeW50aGFzZSBwb2x5bW9ycGhpc21zIGZvciBwcmVkaWN0aW5n
IHJlc3BvbnNlIHRvIDUtZmx1b3JvdXJhY2lsLWJhc2VkIGNoZW1vdGhlcmFweTwvdGl0bGU+PHNl
Y29uZGFyeS10aXRsZT5CciBKIENhbmNlcjwvc2Vjb25kYXJ5LXRpdGxlPjwvdGl0bGVzPjxwZXJp
b2RpY2FsPjxmdWxsLXRpdGxlPkJyIEogQ2FuY2VyPC9mdWxsLXRpdGxlPjwvcGVyaW9kaWNhbD48
cGFnZXM+NzE2LTIxPC9wYWdlcz48dm9sdW1lPjk5PC92b2x1bWU+PG51bWJlcj41PC9udW1iZXI+
PGtleXdvcmRzPjxrZXl3b3JkPkFudGltZXRhYm9saXRlcywgQW50aW5lb3BsYXN0aWMvKnRoZXJh
cGV1dGljIHVzZTwva2V5d29yZD48a2V5d29yZD5Db2xvcmVjdGFsIE5lb3BsYXNtcy8qZHJ1ZyB0
aGVyYXB5L2Vuenltb2xvZ3kvcGF0aG9sb2d5PC9rZXl3b3JkPjxrZXl3b3JkPkZlbWFsZTwva2V5
d29yZD48a2V5d29yZD5GbHVvcm91cmFjaWwvKnRoZXJhcGV1dGljIHVzZTwva2V5d29yZD48a2V5
d29yZD5HZW5vdHlwZTwva2V5d29yZD48a2V5d29yZD5IYXBsb3R5cGVzPC9rZXl3b3JkPjxrZXl3
b3JkPkh1bWFuczwva2V5d29yZD48a2V5d29yZD5MaXZlciBOZW9wbGFzbXMvZHJ1ZyB0aGVyYXB5
L2Vuenltb2xvZ3kvKnNlY29uZGFyeTwva2V5d29yZD48a2V5d29yZD5NYWxlPC9rZXl3b3JkPjxr
ZXl3b3JkPipQb2x5bW9ycGhpc20sIEdlbmV0aWM8L2tleXdvcmQ+PGtleXdvcmQ+U3Vydml2YWwg
QW5hbHlzaXM8L2tleXdvcmQ+PGtleXdvcmQ+VGFuZGVtIFJlcGVhdCBTZXF1ZW5jZXM8L2tleXdv
cmQ+PGtleXdvcmQ+VGh5bWlkeWxhdGUgU3ludGhhc2UvKmdlbmV0aWNzPC9rZXl3b3JkPjxrZXl3
b3JkPlRyZWF0bWVudCBPdXRjb21lPC9rZXl3b3JkPjwva2V5d29yZHM+PGRhdGVzPjx5ZWFyPjIw
MDg8L3llYXI+PHB1Yi1kYXRlcz48ZGF0ZT5TZXAgMDI8L2RhdGU+PC9wdWItZGF0ZXM+PC9kYXRl
cz48aXNibj4xNTMyLTE4MjcgKEVsZWN0cm9uaWMpJiN4RDswMDA3LTA5MjAgKExpbmtpbmcpPC9p
c2JuPjxhY2Nlc3Npb24tbnVtPjE4NzI4NjYxPC9hY2Nlc3Npb24tbnVtPjx1cmxzPjxyZWxhdGVk
LXVybHM+PHVybD5odHRwczovL3d3dy5uY2JpLm5sbS5uaWguZ292L3B1Ym1lZC8xODcyODY2MTwv
dXJsPjwvcmVsYXRlZC11cmxzPjwvdXJscz48Y3VzdG9tMj5QTUMyNTI4MTU4PC9jdXN0b20yPjxl
bGVjdHJvbmljLXJlc291cmNlLW51bT4xMC4xMDM4L3NqLmJqYy42NjA0NTU1PC9lbGVjdHJvbmlj
LXJlc291cmNlLW51bT48L3JlY29yZD48L0NpdGU+PENpdGU+PEF1dGhvcj5LdW1hbW90bzwvQXV0
aG9yPjxZZWFyPjIwMTM8L1llYXI+PFJlY051bT4yODU8L1JlY051bT48cmVjb3JkPjxyZWMtbnVt
YmVyPjI4NTwvcmVjLW51bWJlcj48Zm9yZWlnbi1rZXlzPjxrZXkgYXBwPSJFTiIgZGItaWQ9InB4
c3JlZWU1eDAwMGY0ZXJmMjN2ZTlkbXRlZGVwc3h2ZTB3YSIgdGltZXN0YW1wPSIxNDkxNTUzNjc5
Ij4yODU8L2tleT48L2ZvcmVpZ24ta2V5cz48cmVmLXR5cGUgbmFtZT0iSm91cm5hbCBBcnRpY2xl
Ij4xNzwvcmVmLXR5cGU+PGNvbnRyaWJ1dG9ycz48YXV0aG9ycz48YXV0aG9yPkt1bWFtb3RvLCBL
LjwvYXV0aG9yPjxhdXRob3I+SXNoaWJhc2hpLCBLLjwvYXV0aG9yPjxhdXRob3I+T2thZGEsIE4u
PC9hdXRob3I+PGF1dGhvcj5UYWppbWEsIFkuPC9hdXRob3I+PGF1dGhvcj5LdXdhYmFyYSwgSy48
L2F1dGhvcj48YXV0aG9yPkt1bWFnYWksIFkuPC9hdXRob3I+PGF1dGhvcj5CYWJhLCBILjwvYXV0
aG9yPjxhdXRob3I+SGFnYSwgTi48L2F1dGhvcj48YXV0aG9yPklzaGlkYSwgSC48L2F1dGhvcj48
L2F1dGhvcnM+PC9jb250cmlidXRvcnM+PGF1dGgtYWRkcmVzcz5EZXBhcnRtZW50IG9mIERpZ2Vz
dGl2ZSBUcmFjdCBhbmQgR2VuZXJhbCBTdXJnZXJ5LCBTYWl0YW1hIE1lZGljYWwgQ2VudGVyLCBT
YWl0YW1hIE1lZGljYWwgVW5pdmVyc2l0eSwgS2F3YWdvZSwgU2FpdGFtYSAzNTAtODU1MCwgSmFw
YW4uPC9hdXRoLWFkZHJlc3M+PHRpdGxlcz48dGl0bGU+UG9seW1vcnBoaXNtcyBvZiBHU1RQMSwg
RVJDQzIgYW5kIFRTLTMmYXBvcztVVFIgYXJlIGFzc29jaWF0ZWQgd2l0aCB0aGUgY2xpbmljYWwg
b3V0Y29tZSBvZiBtRk9MRk9YNiBpbiBjb2xvcmVjdGFsIGNhbmNlciBwYXRpZW50czwvdGl0bGU+
PHNlY29uZGFyeS10aXRsZT5PbmNvbCBMZXR0PC9zZWNvbmRhcnktdGl0bGU+PC90aXRsZXM+PHBl
cmlvZGljYWw+PGZ1bGwtdGl0bGU+T25jb2wgTGV0dDwvZnVsbC10aXRsZT48L3BlcmlvZGljYWw+
PHBhZ2VzPjY0OC02NTQ8L3BhZ2VzPjx2b2x1bWU+Njwvdm9sdW1lPjxudW1iZXI+MzwvbnVtYmVy
PjxrZXl3b3Jkcz48a2V5d29yZD5Gb2xmb3g8L2tleXdvcmQ+PGtleXdvcmQ+Y29sb3JlY3RhbCBj
YW5jZXI8L2tleXdvcmQ+PGtleXdvcmQ+cG9seW1vcnBoaXNtPC9rZXl3b3JkPjwva2V5d29yZHM+
PGRhdGVzPjx5ZWFyPjIwMTM8L3llYXI+PHB1Yi1kYXRlcz48ZGF0ZT5TZXA8L2RhdGU+PC9wdWIt
ZGF0ZXM+PC9kYXRlcz48aXNibj4xNzkyLTEwNzQgKFByaW50KSYjeEQ7MTc5Mi0xMDc0IChMaW5r
aW5nKTwvaXNibj48YWNjZXNzaW9uLW51bT4yNDEzNzM4NDwvYWNjZXNzaW9uLW51bT48dXJscz48
cmVsYXRlZC11cmxzPjx1cmw+aHR0cHM6Ly93d3cubmNiaS5ubG0ubmloLmdvdi9wdWJtZWQvMjQx
MzczODQ8L3VybD48L3JlbGF0ZWQtdXJscz48L3VybHM+PGN1c3RvbTI+UE1DMzc4OTEwNzwvY3Vz
dG9tMj48ZWxlY3Ryb25pYy1yZXNvdXJjZS1udW0+MTAuMzg5Mi9vbC4yMDEzLjE0Njc8L2VsZWN0
cm9uaWMtcmVzb3VyY2UtbnVtPjwvcmVjb3JkPjwvQ2l0ZT48L0VuZE5vdGU+AG==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HcmF6aWFubzwvQXV0aG9yPjxZZWFyPjIwMDg8L1llYXI+
PFJlY051bT4zMTM8L1JlY051bT48RGlzcGxheVRleHQ+PHN0eWxlIGZhY2U9InN1cGVyc2NyaXB0
Ij5bMzAsMzFdPC9zdHlsZT48L0Rpc3BsYXlUZXh0PjxyZWNvcmQ+PHJlYy1udW1iZXI+MzEzPC9y
ZWMtbnVtYmVyPjxmb3JlaWduLWtleXM+PGtleSBhcHA9IkVOIiBkYi1pZD0icHhzcmVlZTV4MDAw
ZjRlcmYyM3ZlOWRtdGVkZXBzeHZlMHdhIiB0aW1lc3RhbXA9IjE0OTE1NTM2OTEiPjMxMzwva2V5
PjwvZm9yZWlnbi1rZXlzPjxyZWYtdHlwZSBuYW1lPSJKb3VybmFsIEFydGljbGUiPjE3PC9yZWYt
dHlwZT48Y29udHJpYnV0b3JzPjxhdXRob3JzPjxhdXRob3I+R3Jhemlhbm8sIEYuPC9hdXRob3I+
PGF1dGhvcj5SdXp6bywgQS48L2F1dGhvcj48YXV0aG9yPkxvdXBha2lzLCBGLjwvYXV0aG9yPjxh
dXRob3I+U2FudGluaSwgRC48L2F1dGhvcj48YXV0aG9yPkNhdGFsYW5vLCBWLjwvYXV0aG9yPjxh
dXRob3I+Q2FuZXN0cmFyaSwgRS48L2F1dGhvcj48YXV0aG9yPk1hbHRlc2UsIFAuPC9hdXRob3I+
PGF1dGhvcj5CaXNvbm5pLCBSLjwvYXV0aG9yPjxhdXRob3I+Rm9ybmFybywgTC48L2F1dGhvcj48
YXV0aG9yPkJhbGRpLCBHLjwvYXV0aG9yPjxhdXRob3I+TWFzaSwgRy48L2F1dGhvcj48YXV0aG9y
PkZhbGNvbmUsIEEuPC9hdXRob3I+PGF1dGhvcj5Ub25pbmksIEcuPC9hdXRob3I+PGF1dGhvcj5H
aW9yZGFuaSwgUC48L2F1dGhvcj48YXV0aG9yPkFsZXNzYW5kcm9uaSwgUC48L2F1dGhvcj48YXV0
aG9yPkdpdXN0aW5pLCBMLjwvYXV0aG9yPjxhdXRob3I+VmluY2VuemksIEIuPC9hdXRob3I+PGF1
dGhvcj5NYWduYW5pLCBNLjwvYXV0aG9yPjwvYXV0aG9ycz48L2NvbnRyaWJ1dG9ycz48YXV0aC1h
ZGRyZXNzPk1lZGljYWwgT25jb2xvZ3ksIEF6aWVuZGEgT3NwZWRhbGllcmEgT3NwZWRhbGUgU2Fu
IFNhbHZhdG9yZSwgUGVzYXJvLCBJdGFseS4gZnJhZGFAdGluLml0PC9hdXRoLWFkZHJlc3M+PHRp
dGxlcz48dGl0bGU+TGl2ZXItb25seSBtZXRhc3RhdGljIGNvbG9yZWN0YWwgY2FuY2VyIHBhdGll
bnRzIGFuZCB0aHltaWR5bGF0ZSBzeW50aGFzZSBwb2x5bW9ycGhpc21zIGZvciBwcmVkaWN0aW5n
IHJlc3BvbnNlIHRvIDUtZmx1b3JvdXJhY2lsLWJhc2VkIGNoZW1vdGhlcmFweTwvdGl0bGU+PHNl
Y29uZGFyeS10aXRsZT5CciBKIENhbmNlcjwvc2Vjb25kYXJ5LXRpdGxlPjwvdGl0bGVzPjxwZXJp
b2RpY2FsPjxmdWxsLXRpdGxlPkJyIEogQ2FuY2VyPC9mdWxsLXRpdGxlPjwvcGVyaW9kaWNhbD48
cGFnZXM+NzE2LTIxPC9wYWdlcz48dm9sdW1lPjk5PC92b2x1bWU+PG51bWJlcj41PC9udW1iZXI+
PGtleXdvcmRzPjxrZXl3b3JkPkFudGltZXRhYm9saXRlcywgQW50aW5lb3BsYXN0aWMvKnRoZXJh
cGV1dGljIHVzZTwva2V5d29yZD48a2V5d29yZD5Db2xvcmVjdGFsIE5lb3BsYXNtcy8qZHJ1ZyB0
aGVyYXB5L2Vuenltb2xvZ3kvcGF0aG9sb2d5PC9rZXl3b3JkPjxrZXl3b3JkPkZlbWFsZTwva2V5
d29yZD48a2V5d29yZD5GbHVvcm91cmFjaWwvKnRoZXJhcGV1dGljIHVzZTwva2V5d29yZD48a2V5
d29yZD5HZW5vdHlwZTwva2V5d29yZD48a2V5d29yZD5IYXBsb3R5cGVzPC9rZXl3b3JkPjxrZXl3
b3JkPkh1bWFuczwva2V5d29yZD48a2V5d29yZD5MaXZlciBOZW9wbGFzbXMvZHJ1ZyB0aGVyYXB5
L2Vuenltb2xvZ3kvKnNlY29uZGFyeTwva2V5d29yZD48a2V5d29yZD5NYWxlPC9rZXl3b3JkPjxr
ZXl3b3JkPipQb2x5bW9ycGhpc20sIEdlbmV0aWM8L2tleXdvcmQ+PGtleXdvcmQ+U3Vydml2YWwg
QW5hbHlzaXM8L2tleXdvcmQ+PGtleXdvcmQ+VGFuZGVtIFJlcGVhdCBTZXF1ZW5jZXM8L2tleXdv
cmQ+PGtleXdvcmQ+VGh5bWlkeWxhdGUgU3ludGhhc2UvKmdlbmV0aWNzPC9rZXl3b3JkPjxrZXl3
b3JkPlRyZWF0bWVudCBPdXRjb21lPC9rZXl3b3JkPjwva2V5d29yZHM+PGRhdGVzPjx5ZWFyPjIw
MDg8L3llYXI+PHB1Yi1kYXRlcz48ZGF0ZT5TZXAgMDI8L2RhdGU+PC9wdWItZGF0ZXM+PC9kYXRl
cz48aXNibj4xNTMyLTE4MjcgKEVsZWN0cm9uaWMpJiN4RDswMDA3LTA5MjAgKExpbmtpbmcpPC9p
c2JuPjxhY2Nlc3Npb24tbnVtPjE4NzI4NjYxPC9hY2Nlc3Npb24tbnVtPjx1cmxzPjxyZWxhdGVk
LXVybHM+PHVybD5odHRwczovL3d3dy5uY2JpLm5sbS5uaWguZ292L3B1Ym1lZC8xODcyODY2MTwv
dXJsPjwvcmVsYXRlZC11cmxzPjwvdXJscz48Y3VzdG9tMj5QTUMyNTI4MTU4PC9jdXN0b20yPjxl
bGVjdHJvbmljLXJlc291cmNlLW51bT4xMC4xMDM4L3NqLmJqYy42NjA0NTU1PC9lbGVjdHJvbmlj
LXJlc291cmNlLW51bT48L3JlY29yZD48L0NpdGU+PENpdGU+PEF1dGhvcj5LdW1hbW90bzwvQXV0
aG9yPjxZZWFyPjIwMTM8L1llYXI+PFJlY051bT4yODU8L1JlY051bT48cmVjb3JkPjxyZWMtbnVt
YmVyPjI4NTwvcmVjLW51bWJlcj48Zm9yZWlnbi1rZXlzPjxrZXkgYXBwPSJFTiIgZGItaWQ9InB4
c3JlZWU1eDAwMGY0ZXJmMjN2ZTlkbXRlZGVwc3h2ZTB3YSIgdGltZXN0YW1wPSIxNDkxNTUzNjc5
Ij4yODU8L2tleT48L2ZvcmVpZ24ta2V5cz48cmVmLXR5cGUgbmFtZT0iSm91cm5hbCBBcnRpY2xl
Ij4xNzwvcmVmLXR5cGU+PGNvbnRyaWJ1dG9ycz48YXV0aG9ycz48YXV0aG9yPkt1bWFtb3RvLCBL
LjwvYXV0aG9yPjxhdXRob3I+SXNoaWJhc2hpLCBLLjwvYXV0aG9yPjxhdXRob3I+T2thZGEsIE4u
PC9hdXRob3I+PGF1dGhvcj5UYWppbWEsIFkuPC9hdXRob3I+PGF1dGhvcj5LdXdhYmFyYSwgSy48
L2F1dGhvcj48YXV0aG9yPkt1bWFnYWksIFkuPC9hdXRob3I+PGF1dGhvcj5CYWJhLCBILjwvYXV0
aG9yPjxhdXRob3I+SGFnYSwgTi48L2F1dGhvcj48YXV0aG9yPklzaGlkYSwgSC48L2F1dGhvcj48
L2F1dGhvcnM+PC9jb250cmlidXRvcnM+PGF1dGgtYWRkcmVzcz5EZXBhcnRtZW50IG9mIERpZ2Vz
dGl2ZSBUcmFjdCBhbmQgR2VuZXJhbCBTdXJnZXJ5LCBTYWl0YW1hIE1lZGljYWwgQ2VudGVyLCBT
YWl0YW1hIE1lZGljYWwgVW5pdmVyc2l0eSwgS2F3YWdvZSwgU2FpdGFtYSAzNTAtODU1MCwgSmFw
YW4uPC9hdXRoLWFkZHJlc3M+PHRpdGxlcz48dGl0bGU+UG9seW1vcnBoaXNtcyBvZiBHU1RQMSwg
RVJDQzIgYW5kIFRTLTMmYXBvcztVVFIgYXJlIGFzc29jaWF0ZWQgd2l0aCB0aGUgY2xpbmljYWwg
b3V0Y29tZSBvZiBtRk9MRk9YNiBpbiBjb2xvcmVjdGFsIGNhbmNlciBwYXRpZW50czwvdGl0bGU+
PHNlY29uZGFyeS10aXRsZT5PbmNvbCBMZXR0PC9zZWNvbmRhcnktdGl0bGU+PC90aXRsZXM+PHBl
cmlvZGljYWw+PGZ1bGwtdGl0bGU+T25jb2wgTGV0dDwvZnVsbC10aXRsZT48L3BlcmlvZGljYWw+
PHBhZ2VzPjY0OC02NTQ8L3BhZ2VzPjx2b2x1bWU+Njwvdm9sdW1lPjxudW1iZXI+MzwvbnVtYmVy
PjxrZXl3b3Jkcz48a2V5d29yZD5Gb2xmb3g8L2tleXdvcmQ+PGtleXdvcmQ+Y29sb3JlY3RhbCBj
YW5jZXI8L2tleXdvcmQ+PGtleXdvcmQ+cG9seW1vcnBoaXNtPC9rZXl3b3JkPjwva2V5d29yZHM+
PGRhdGVzPjx5ZWFyPjIwMTM8L3llYXI+PHB1Yi1kYXRlcz48ZGF0ZT5TZXA8L2RhdGU+PC9wdWIt
ZGF0ZXM+PC9kYXRlcz48aXNibj4xNzkyLTEwNzQgKFByaW50KSYjeEQ7MTc5Mi0xMDc0IChMaW5r
aW5nKTwvaXNibj48YWNjZXNzaW9uLW51bT4yNDEzNzM4NDwvYWNjZXNzaW9uLW51bT48dXJscz48
cmVsYXRlZC11cmxzPjx1cmw+aHR0cHM6Ly93d3cubmNiaS5ubG0ubmloLmdvdi9wdWJtZWQvMjQx
MzczODQ8L3VybD48L3JlbGF0ZWQtdXJscz48L3VybHM+PGN1c3RvbTI+UE1DMzc4OTEwNzwvY3Vz
dG9tMj48ZWxlY3Ryb25pYy1yZXNvdXJjZS1udW0+MTAuMzg5Mi9vbC4yMDEzLjE0Njc8L2VsZWN0
cm9uaWMtcmVzb3VyY2UtbnVtPjwvcmVjb3JkPjwvQ2l0ZT48L0VuZE5vdGU+AG==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30,31]</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w:t>
      </w:r>
      <w:r w:rsidRPr="006B505E">
        <w:rPr>
          <w:rFonts w:ascii="Book Antiqua" w:hAnsi="Book Antiqua"/>
          <w:i/>
          <w:sz w:val="24"/>
          <w:szCs w:val="24"/>
          <w:lang w:val="en-US"/>
        </w:rPr>
        <w:t xml:space="preserve">TYMS </w:t>
      </w:r>
      <w:r w:rsidRPr="006B505E">
        <w:rPr>
          <w:rFonts w:ascii="Book Antiqua" w:hAnsi="Book Antiqua"/>
          <w:sz w:val="24"/>
          <w:szCs w:val="24"/>
          <w:lang w:val="en-US"/>
        </w:rPr>
        <w:t>mRNA expression</w:t>
      </w:r>
      <w:r w:rsidR="00143BD3" w:rsidRPr="006B505E">
        <w:rPr>
          <w:rFonts w:ascii="Book Antiqua" w:hAnsi="Book Antiqua"/>
          <w:sz w:val="24"/>
          <w:szCs w:val="24"/>
          <w:lang w:val="en-US"/>
        </w:rPr>
        <w:fldChar w:fldCharType="begin">
          <w:fldData xml:space="preserve">PEVuZE5vdGU+PENpdGU+PEF1dGhvcj5HcmltbWluZ2VyPC9BdXRob3I+PFllYXI+MjAxMjwvWWVh
cj48UmVjTnVtPjI5MjwvUmVjTnVtPjxEaXNwbGF5VGV4dD48c3R5bGUgZmFjZT0ic3VwZXJzY3Jp
cHQiPlszMiwzM108L3N0eWxlPjwvRGlzcGxheVRleHQ+PHJlY29yZD48cmVjLW51bWJlcj4yOTI8
L3JlYy1udW1iZXI+PGZvcmVpZ24ta2V5cz48a2V5IGFwcD0iRU4iIGRiLWlkPSJweHNyZWVlNXgw
MDBmNGVyZjIzdmU5ZG10ZWRlcHN4dmUwd2EiIHRpbWVzdGFtcD0iMTQ5MTU1MzY4MiI+MjkyPC9r
ZXk+PC9mb3JlaWduLWtleXM+PHJlZi10eXBlIG5hbWU9IkpvdXJuYWwgQXJ0aWNsZSI+MTc8L3Jl
Zi10eXBlPjxjb250cmlidXRvcnM+PGF1dGhvcnM+PGF1dGhvcj5HcmltbWluZ2VyLCBQLiBQLjwv
YXV0aG9yPjxhdXRob3I+U2hpLCBNLjwvYXV0aG9yPjxhdXRob3I+QmFycmV0dCwgQy48L2F1dGhv
cj48YXV0aG9yPkxlYndvaGwsIEQuPC9hdXRob3I+PGF1dGhvcj5EYW5lbmJlcmcsIEsuIEQuPC9h
dXRob3I+PGF1dGhvcj5CcmFiZW5kZXIsIEouPC9hdXRob3I+PGF1dGhvcj5WaWdlbiwgQy4gTC48
L2F1dGhvcj48YXV0aG9yPkRhbmVuYmVyZywgUC4gVi48L2F1dGhvcj48YXV0aG9yPldpbmRlciwg
VC48L2F1dGhvcj48YXV0aG9yPkxlbnosIEguIEouPC9hdXRob3I+PC9hdXRob3JzPjwvY29udHJp
YnV0b3JzPjxhdXRoLWFkZHJlc3M+RGVwYXJ0bWVudCBvZiBNb2xlY3VsYXIgQmlvbG9neSBhbmQg
QmlvY2hlbWlzdHJ5LCBVbml2ZXJzaXR5IG9mIFNvdXRoZXJuIENhbGlmb3JuaWEvTm9ycmlzIENv
bXByZWhlbnNpdmUgQ2FuY2VyIENlbnRlciwgS2VjayBTY2hvb2wgb2YgTWVkaWNpbmUsIExvcyBB
bmdlbGVzLCBDQSwgVVNBLjwvYXV0aC1hZGRyZXNzPjx0aXRsZXM+PHRpdGxlPlRTIGFuZCBFUkND
LTEgbVJOQSBleHByZXNzaW9ucyBhbmQgY2xpbmljYWwgb3V0Y29tZSBpbiBwYXRpZW50cyB3aXRo
IG1ldGFzdGF0aWMgY29sb24gY2FuY2VyIGluIENPTkZJUk0tMSBhbmQgLTIgY2xpbmljYWwgdHJp
YWxzPC90aXRsZT48c2Vjb25kYXJ5LXRpdGxlPlBoYXJtYWNvZ2Vub21pY3MgSjwvc2Vjb25kYXJ5
LXRpdGxlPjwvdGl0bGVzPjxwZXJpb2RpY2FsPjxmdWxsLXRpdGxlPlBoYXJtYWNvZ2Vub21pY3Mg
SjwvZnVsbC10aXRsZT48L3BlcmlvZGljYWw+PHBhZ2VzPjQwNC0xMTwvcGFnZXM+PHZvbHVtZT4x
Mjwvdm9sdW1lPjxudW1iZXI+NTwvbnVtYmVyPjxrZXl3b3Jkcz48a2V5d29yZD5BZHVsdDwva2V5
d29yZD48a2V5d29yZD5BZ2VkPC9rZXl3b3JkPjxrZXl3b3JkPkFnZWQsIDgwIGFuZCBvdmVyPC9r
ZXl3b3JkPjxrZXl3b3JkPkFudGluZW9wbGFzdGljIENvbWJpbmVkIENoZW1vdGhlcmFweSBQcm90
b2NvbHMvKmFkbWluaXN0cmF0aW9uICZhbXA7IGRvc2FnZTwva2V5d29yZD48a2V5d29yZD5Db2xv
bmljIE5lb3BsYXNtcy8qZHJ1ZyB0aGVyYXB5L3BhdGhvbG9neTwva2V5d29yZD48a2V5d29yZD4q
RE5BLUJpbmRpbmcgUHJvdGVpbnMvZ2VuZXRpY3MvbWV0YWJvbGlzbTwva2V5d29yZD48a2V5d29y
ZD4qRW5kb251Y2xlYXNlcy9nZW5ldGljcy9tZXRhYm9saXNtPC9rZXl3b3JkPjxrZXl3b3JkPkZl
bWFsZTwva2V5d29yZD48a2V5d29yZD5GbHVvcm91cmFjaWwvYWRtaW5pc3RyYXRpb24gJmFtcDsg
ZG9zYWdlPC9rZXl3b3JkPjxrZXl3b3JkPkdlbmUgRXhwcmVzc2lvbiBSZWd1bGF0aW9uLCBOZW9w
bGFzdGljL2RydWcgZWZmZWN0cy9nZW5ldGljczwva2V5d29yZD48a2V5d29yZD5IdW1hbnM8L2tl
eXdvcmQ+PGtleXdvcmQ+TGV1Y292b3Jpbi9hZG1pbmlzdHJhdGlvbiAmYW1wOyBkb3NhZ2U8L2tl
eXdvcmQ+PGtleXdvcmQ+TWFsZTwva2V5d29yZD48a2V5d29yZD5NaWRkbGUgQWdlZDwva2V5d29y
ZD48a2V5d29yZD5OZW9wbGFzbSBNZXRhc3Rhc2lzPC9rZXl3b3JkPjxrZXl3b3JkPk9yZ2Fub3Bs
YXRpbnVtIENvbXBvdW5kcy9hZG1pbmlzdHJhdGlvbiAmYW1wOyBkb3NhZ2U8L2tleXdvcmQ+PGtl
eXdvcmQ+UHJvZ25vc2lzPC9rZXl3b3JkPjxrZXl3b3JkPlJOQSwgTWVzc2VuZ2VyL21ldGFib2xp
c208L2tleXdvcmQ+PGtleXdvcmQ+U3Vydml2YWwgQW5hbHlzaXM8L2tleXdvcmQ+PGtleXdvcmQ+
KlRoeW1pZHlsYXRlIFN5bnRoYXNlL2dlbmV0aWNzL21ldGFib2xpc208L2tleXdvcmQ+PGtleXdv
cmQ+VHJlYXRtZW50IE91dGNvbWU8L2tleXdvcmQ+PC9rZXl3b3Jkcz48ZGF0ZXM+PHllYXI+MjAx
MjwveWVhcj48cHViLWRhdGVzPjxkYXRlPk9jdDwvZGF0ZT48L3B1Yi1kYXRlcz48L2RhdGVzPjxp
c2JuPjE0NzMtMTE1MCAoRWxlY3Ryb25pYykmI3hEOzE0NzAtMjY5WCAoTGlua2luZyk8L2lzYm4+
PGFjY2Vzc2lvbi1udW0+MjE3ODg5NjQ8L2FjY2Vzc2lvbi1udW0+PHVybHM+PHJlbGF0ZWQtdXJs
cz48dXJsPmh0dHBzOi8vd3d3Lm5jYmkubmxtLm5paC5nb3YvcHVibWVkLzIxNzg4OTY0PC91cmw+
PC9yZWxhdGVkLXVybHM+PC91cmxzPjxlbGVjdHJvbmljLXJlc291cmNlLW51bT4xMC4xMDM4L3Rw
ai4yMDExLjI5PC9lbGVjdHJvbmljLXJlc291cmNlLW51bT48L3JlY29yZD48L0NpdGU+PENpdGU+
PEF1dGhvcj5LdW1hbW90bzwvQXV0aG9yPjxZZWFyPjIwMTI8L1llYXI+PFJlY051bT4xMDI3MTwv
UmVjTnVtPjxyZWNvcmQ+PHJlYy1udW1iZXI+MTAyNzE8L3JlYy1udW1iZXI+PGZvcmVpZ24ta2V5
cz48a2V5IGFwcD0iRU4iIGRiLWlkPSJmOTB0YXhyZDZhMHJyOGU5cmU4cGU1dHg1ZXhwc3cwYTUw
dmUiPjEwMjcxPC9rZXk+PC9mb3JlaWduLWtleXM+PHJlZi10eXBlIG5hbWU9IkpvdXJuYWwgQXJ0
aWNsZSI+MTc8L3JlZi10eXBlPjxjb250cmlidXRvcnM+PGF1dGhvcnM+PGF1dGhvcj5LdW1hbW90
bywgSy48L2F1dGhvcj48YXV0aG9yPkt1d2FiYXJhLCBLLjwvYXV0aG9yPjxhdXRob3I+VGFqaW1h
LCBZLjwvYXV0aG9yPjxhdXRob3I+QW1hbm8sIEsuPC9hdXRob3I+PGF1dGhvcj5IYXRhbm8sIFMu
PC9hdXRob3I+PGF1dGhvcj5PaHNhd2EsIFQuPC9hdXRob3I+PGF1dGhvcj5Pa2FkYSwgTi48L2F1
dGhvcj48YXV0aG9yPklzaGliYXNoaSwgSy48L2F1dGhvcj48YXV0aG9yPkhhZ2EsIE4uPC9hdXRo
b3I+PGF1dGhvcj5Jc2hpZGEsIEguPC9hdXRob3I+PC9hdXRob3JzPjwvY29udHJpYnV0b3JzPjxh
dXRoLWFkZHJlc3M+RGVwYXJ0bWVudCBvZiBEaWdlc3RpdmUgVHJhY3QgYW5kIEdlbmVyYWwgU3Vy
Z2VyeSwgU2FpdGFtYSBNZWRpY2FsIENlbnRlciwgU2FpdGFtYSBNZWRpY2FsIFVuaXZlcnNpdHks
IFNhaXRhbWEgMzUwLTg1NTAsIEphcGFuLjwvYXV0aC1hZGRyZXNzPjx0aXRsZXM+PHRpdGxlPlRo
eW1pZHlsYXRlIHN5bnRoYXNlIGFuZCB0aHltaWRpbmUgcGhvc3Bob3J5bGFzZSBtUk5BIGV4cHJl
c3Npb24gaW4gcHJpbWFyeSBsZXNpb25zIHVzaW5nIGxhc2VyIGNhcHR1cmUgbWljcm9kaXNzZWN0
aW9uIGlzIHVzZWZ1bCBmb3IgcHJlZGljdGlvbiBvZiB0aGUgZWZmaWNhY3kgb2YgRk9MRk9YIHRy
ZWF0bWVudCBpbiBjb2xvcmVjdGFsIGNhbmNlciBwYXRpZW50cyB3aXRoIGxpdmVyIG1ldGFzdGFz
aXM8L3RpdGxlPjxzZWNvbmRhcnktdGl0bGU+T25jb2wgTGV0dDwvc2Vjb25kYXJ5LXRpdGxlPjwv
dGl0bGVzPjxwZXJpb2RpY2FsPjxmdWxsLXRpdGxlPk9uY29sIExldHQ8L2Z1bGwtdGl0bGU+PC9w
ZXJpb2RpY2FsPjxwYWdlcz45ODMtOTg5PC9wYWdlcz48dm9sdW1lPjM8L3ZvbHVtZT48bnVtYmVy
PjU8L251bWJlcj48ZGF0ZXM+PHllYXI+MjAxMjwveWVhcj48cHViLWRhdGVzPjxkYXRlPk1heTwv
ZGF0ZT48L3B1Yi1kYXRlcz48L2RhdGVzPjxpc2JuPjE3OTItMTA3NCAoUHJpbnQpJiN4RDsxNzky
LTEwNzQgKExpbmtpbmcpPC9pc2JuPjxhY2Nlc3Npb24tbnVtPjIyNzgzMzc3PC9hY2Nlc3Npb24t
bnVtPjx1cmxzPjxyZWxhdGVkLXVybHM+PHVybD5odHRwczovL3d3dy5uY2JpLm5sbS5uaWguZ292
L3B1Ym1lZC8yMjc4MzM3NzwvdXJsPjwvcmVsYXRlZC11cmxzPjwvdXJscz48Y3VzdG9tMj5QTUMz
Mzg5NjY5PC9jdXN0b20yPjxlbGVjdHJvbmljLXJlc291cmNlLW51bT4xMC4zODkyL29sLjIwMTIu
NTk4PC9lbGVjdHJvbmljLXJlc291cmNlLW51bT48L3JlY29yZD48L0NpdGU+PC9FbmROb3RlPn==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HcmltbWluZ2VyPC9BdXRob3I+PFllYXI+MjAxMjwvWWVh
cj48UmVjTnVtPjI5MjwvUmVjTnVtPjxEaXNwbGF5VGV4dD48c3R5bGUgZmFjZT0ic3VwZXJzY3Jp
cHQiPlszMiwzM108L3N0eWxlPjwvRGlzcGxheVRleHQ+PHJlY29yZD48cmVjLW51bWJlcj4yOTI8
L3JlYy1udW1iZXI+PGZvcmVpZ24ta2V5cz48a2V5IGFwcD0iRU4iIGRiLWlkPSJweHNyZWVlNXgw
MDBmNGVyZjIzdmU5ZG10ZWRlcHN4dmUwd2EiIHRpbWVzdGFtcD0iMTQ5MTU1MzY4MiI+MjkyPC9r
ZXk+PC9mb3JlaWduLWtleXM+PHJlZi10eXBlIG5hbWU9IkpvdXJuYWwgQXJ0aWNsZSI+MTc8L3Jl
Zi10eXBlPjxjb250cmlidXRvcnM+PGF1dGhvcnM+PGF1dGhvcj5HcmltbWluZ2VyLCBQLiBQLjwv
YXV0aG9yPjxhdXRob3I+U2hpLCBNLjwvYXV0aG9yPjxhdXRob3I+QmFycmV0dCwgQy48L2F1dGhv
cj48YXV0aG9yPkxlYndvaGwsIEQuPC9hdXRob3I+PGF1dGhvcj5EYW5lbmJlcmcsIEsuIEQuPC9h
dXRob3I+PGF1dGhvcj5CcmFiZW5kZXIsIEouPC9hdXRob3I+PGF1dGhvcj5WaWdlbiwgQy4gTC48
L2F1dGhvcj48YXV0aG9yPkRhbmVuYmVyZywgUC4gVi48L2F1dGhvcj48YXV0aG9yPldpbmRlciwg
VC48L2F1dGhvcj48YXV0aG9yPkxlbnosIEguIEouPC9hdXRob3I+PC9hdXRob3JzPjwvY29udHJp
YnV0b3JzPjxhdXRoLWFkZHJlc3M+RGVwYXJ0bWVudCBvZiBNb2xlY3VsYXIgQmlvbG9neSBhbmQg
QmlvY2hlbWlzdHJ5LCBVbml2ZXJzaXR5IG9mIFNvdXRoZXJuIENhbGlmb3JuaWEvTm9ycmlzIENv
bXByZWhlbnNpdmUgQ2FuY2VyIENlbnRlciwgS2VjayBTY2hvb2wgb2YgTWVkaWNpbmUsIExvcyBB
bmdlbGVzLCBDQSwgVVNBLjwvYXV0aC1hZGRyZXNzPjx0aXRsZXM+PHRpdGxlPlRTIGFuZCBFUkND
LTEgbVJOQSBleHByZXNzaW9ucyBhbmQgY2xpbmljYWwgb3V0Y29tZSBpbiBwYXRpZW50cyB3aXRo
IG1ldGFzdGF0aWMgY29sb24gY2FuY2VyIGluIENPTkZJUk0tMSBhbmQgLTIgY2xpbmljYWwgdHJp
YWxzPC90aXRsZT48c2Vjb25kYXJ5LXRpdGxlPlBoYXJtYWNvZ2Vub21pY3MgSjwvc2Vjb25kYXJ5
LXRpdGxlPjwvdGl0bGVzPjxwZXJpb2RpY2FsPjxmdWxsLXRpdGxlPlBoYXJtYWNvZ2Vub21pY3Mg
SjwvZnVsbC10aXRsZT48L3BlcmlvZGljYWw+PHBhZ2VzPjQwNC0xMTwvcGFnZXM+PHZvbHVtZT4x
Mjwvdm9sdW1lPjxudW1iZXI+NTwvbnVtYmVyPjxrZXl3b3Jkcz48a2V5d29yZD5BZHVsdDwva2V5
d29yZD48a2V5d29yZD5BZ2VkPC9rZXl3b3JkPjxrZXl3b3JkPkFnZWQsIDgwIGFuZCBvdmVyPC9r
ZXl3b3JkPjxrZXl3b3JkPkFudGluZW9wbGFzdGljIENvbWJpbmVkIENoZW1vdGhlcmFweSBQcm90
b2NvbHMvKmFkbWluaXN0cmF0aW9uICZhbXA7IGRvc2FnZTwva2V5d29yZD48a2V5d29yZD5Db2xv
bmljIE5lb3BsYXNtcy8qZHJ1ZyB0aGVyYXB5L3BhdGhvbG9neTwva2V5d29yZD48a2V5d29yZD4q
RE5BLUJpbmRpbmcgUHJvdGVpbnMvZ2VuZXRpY3MvbWV0YWJvbGlzbTwva2V5d29yZD48a2V5d29y
ZD4qRW5kb251Y2xlYXNlcy9nZW5ldGljcy9tZXRhYm9saXNtPC9rZXl3b3JkPjxrZXl3b3JkPkZl
bWFsZTwva2V5d29yZD48a2V5d29yZD5GbHVvcm91cmFjaWwvYWRtaW5pc3RyYXRpb24gJmFtcDsg
ZG9zYWdlPC9rZXl3b3JkPjxrZXl3b3JkPkdlbmUgRXhwcmVzc2lvbiBSZWd1bGF0aW9uLCBOZW9w
bGFzdGljL2RydWcgZWZmZWN0cy9nZW5ldGljczwva2V5d29yZD48a2V5d29yZD5IdW1hbnM8L2tl
eXdvcmQ+PGtleXdvcmQ+TGV1Y292b3Jpbi9hZG1pbmlzdHJhdGlvbiAmYW1wOyBkb3NhZ2U8L2tl
eXdvcmQ+PGtleXdvcmQ+TWFsZTwva2V5d29yZD48a2V5d29yZD5NaWRkbGUgQWdlZDwva2V5d29y
ZD48a2V5d29yZD5OZW9wbGFzbSBNZXRhc3Rhc2lzPC9rZXl3b3JkPjxrZXl3b3JkPk9yZ2Fub3Bs
YXRpbnVtIENvbXBvdW5kcy9hZG1pbmlzdHJhdGlvbiAmYW1wOyBkb3NhZ2U8L2tleXdvcmQ+PGtl
eXdvcmQ+UHJvZ25vc2lzPC9rZXl3b3JkPjxrZXl3b3JkPlJOQSwgTWVzc2VuZ2VyL21ldGFib2xp
c208L2tleXdvcmQ+PGtleXdvcmQ+U3Vydml2YWwgQW5hbHlzaXM8L2tleXdvcmQ+PGtleXdvcmQ+
KlRoeW1pZHlsYXRlIFN5bnRoYXNlL2dlbmV0aWNzL21ldGFib2xpc208L2tleXdvcmQ+PGtleXdv
cmQ+VHJlYXRtZW50IE91dGNvbWU8L2tleXdvcmQ+PC9rZXl3b3Jkcz48ZGF0ZXM+PHllYXI+MjAx
MjwveWVhcj48cHViLWRhdGVzPjxkYXRlPk9jdDwvZGF0ZT48L3B1Yi1kYXRlcz48L2RhdGVzPjxp
c2JuPjE0NzMtMTE1MCAoRWxlY3Ryb25pYykmI3hEOzE0NzAtMjY5WCAoTGlua2luZyk8L2lzYm4+
PGFjY2Vzc2lvbi1udW0+MjE3ODg5NjQ8L2FjY2Vzc2lvbi1udW0+PHVybHM+PHJlbGF0ZWQtdXJs
cz48dXJsPmh0dHBzOi8vd3d3Lm5jYmkubmxtLm5paC5nb3YvcHVibWVkLzIxNzg4OTY0PC91cmw+
PC9yZWxhdGVkLXVybHM+PC91cmxzPjxlbGVjdHJvbmljLXJlc291cmNlLW51bT4xMC4xMDM4L3Rw
ai4yMDExLjI5PC9lbGVjdHJvbmljLXJlc291cmNlLW51bT48L3JlY29yZD48L0NpdGU+PENpdGU+
PEF1dGhvcj5LdW1hbW90bzwvQXV0aG9yPjxZZWFyPjIwMTI8L1llYXI+PFJlY051bT4xMDI3MTwv
UmVjTnVtPjxyZWNvcmQ+PHJlYy1udW1iZXI+MTAyNzE8L3JlYy1udW1iZXI+PGZvcmVpZ24ta2V5
cz48a2V5IGFwcD0iRU4iIGRiLWlkPSJmOTB0YXhyZDZhMHJyOGU5cmU4cGU1dHg1ZXhwc3cwYTUw
dmUiPjEwMjcxPC9rZXk+PC9mb3JlaWduLWtleXM+PHJlZi10eXBlIG5hbWU9IkpvdXJuYWwgQXJ0
aWNsZSI+MTc8L3JlZi10eXBlPjxjb250cmlidXRvcnM+PGF1dGhvcnM+PGF1dGhvcj5LdW1hbW90
bywgSy48L2F1dGhvcj48YXV0aG9yPkt1d2FiYXJhLCBLLjwvYXV0aG9yPjxhdXRob3I+VGFqaW1h
LCBZLjwvYXV0aG9yPjxhdXRob3I+QW1hbm8sIEsuPC9hdXRob3I+PGF1dGhvcj5IYXRhbm8sIFMu
PC9hdXRob3I+PGF1dGhvcj5PaHNhd2EsIFQuPC9hdXRob3I+PGF1dGhvcj5Pa2FkYSwgTi48L2F1
dGhvcj48YXV0aG9yPklzaGliYXNoaSwgSy48L2F1dGhvcj48YXV0aG9yPkhhZ2EsIE4uPC9hdXRo
b3I+PGF1dGhvcj5Jc2hpZGEsIEguPC9hdXRob3I+PC9hdXRob3JzPjwvY29udHJpYnV0b3JzPjxh
dXRoLWFkZHJlc3M+RGVwYXJ0bWVudCBvZiBEaWdlc3RpdmUgVHJhY3QgYW5kIEdlbmVyYWwgU3Vy
Z2VyeSwgU2FpdGFtYSBNZWRpY2FsIENlbnRlciwgU2FpdGFtYSBNZWRpY2FsIFVuaXZlcnNpdHks
IFNhaXRhbWEgMzUwLTg1NTAsIEphcGFuLjwvYXV0aC1hZGRyZXNzPjx0aXRsZXM+PHRpdGxlPlRo
eW1pZHlsYXRlIHN5bnRoYXNlIGFuZCB0aHltaWRpbmUgcGhvc3Bob3J5bGFzZSBtUk5BIGV4cHJl
c3Npb24gaW4gcHJpbWFyeSBsZXNpb25zIHVzaW5nIGxhc2VyIGNhcHR1cmUgbWljcm9kaXNzZWN0
aW9uIGlzIHVzZWZ1bCBmb3IgcHJlZGljdGlvbiBvZiB0aGUgZWZmaWNhY3kgb2YgRk9MRk9YIHRy
ZWF0bWVudCBpbiBjb2xvcmVjdGFsIGNhbmNlciBwYXRpZW50cyB3aXRoIGxpdmVyIG1ldGFzdGFz
aXM8L3RpdGxlPjxzZWNvbmRhcnktdGl0bGU+T25jb2wgTGV0dDwvc2Vjb25kYXJ5LXRpdGxlPjwv
dGl0bGVzPjxwZXJpb2RpY2FsPjxmdWxsLXRpdGxlPk9uY29sIExldHQ8L2Z1bGwtdGl0bGU+PC9w
ZXJpb2RpY2FsPjxwYWdlcz45ODMtOTg5PC9wYWdlcz48dm9sdW1lPjM8L3ZvbHVtZT48bnVtYmVy
PjU8L251bWJlcj48ZGF0ZXM+PHllYXI+MjAxMjwveWVhcj48cHViLWRhdGVzPjxkYXRlPk1heTwv
ZGF0ZT48L3B1Yi1kYXRlcz48L2RhdGVzPjxpc2JuPjE3OTItMTA3NCAoUHJpbnQpJiN4RDsxNzky
LTEwNzQgKExpbmtpbmcpPC9pc2JuPjxhY2Nlc3Npb24tbnVtPjIyNzgzMzc3PC9hY2Nlc3Npb24t
bnVtPjx1cmxzPjxyZWxhdGVkLXVybHM+PHVybD5odHRwczovL3d3dy5uY2JpLm5sbS5uaWguZ292
L3B1Ym1lZC8yMjc4MzM3NzwvdXJsPjwvcmVsYXRlZC11cmxzPjwvdXJscz48Y3VzdG9tMj5QTUMz
Mzg5NjY5PC9jdXN0b20yPjxlbGVjdHJvbmljLXJlc291cmNlLW51bT4xMC4zODkyL29sLjIwMTIu
NTk4PC9lbGVjdHJvbmljLXJlc291cmNlLW51bT48L3JlY29yZD48L0NpdGU+PC9FbmROb3RlPn==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32,33]</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and TYMS protein expression</w:t>
      </w:r>
      <w:r w:rsidR="00143BD3" w:rsidRPr="006B505E">
        <w:rPr>
          <w:rFonts w:ascii="Book Antiqua" w:hAnsi="Book Antiqua"/>
          <w:sz w:val="24"/>
          <w:szCs w:val="24"/>
          <w:lang w:val="en-US"/>
        </w:rPr>
        <w:fldChar w:fldCharType="begin">
          <w:fldData xml:space="preserve">PEVuZE5vdGU+PENpdGU+PEF1dGhvcj5BYmRhbGxhaDwvQXV0aG9yPjxZZWFyPjIwMTU8L1llYXI+
PFJlY051bT4xMzk8L1JlY051bT48RGlzcGxheVRleHQ+PHN0eWxlIGZhY2U9InN1cGVyc2NyaXB0
Ij5bMzQsMzUsMzYsMzcsMzhdPC9zdHlsZT48L0Rpc3BsYXlUZXh0PjxyZWNvcmQ+PHJlYy1udW1i
ZXI+MTM5PC9yZWMtbnVtYmVyPjxmb3JlaWduLWtleXM+PGtleSBhcHA9IkVOIiBkYi1pZD0icHhz
cmVlZTV4MDAwZjRlcmYyM3ZlOWRtdGVkZXBzeHZlMHdhIiB0aW1lc3RhbXA9IjE0OTE1NTE0ODki
PjEzOTwva2V5PjwvZm9yZWlnbi1rZXlzPjxyZWYtdHlwZSBuYW1lPSJKb3VybmFsIEFydGljbGUi
PjE3PC9yZWYtdHlwZT48Y29udHJpYnV0b3JzPjxhdXRob3JzPjxhdXRob3I+QWJkYWxsYWgsIEUu
IEEuPC9hdXRob3I+PGF1dGhvcj5GYW5lbGxpLCBNLiBGLjwvYXV0aG9yPjxhdXRob3I+QnVpbSwg
TS4gRS48L2F1dGhvcj48YXV0aG9yPk1hY2hhZG8gTmV0dG8sIE0uIEMuPC9hdXRob3I+PGF1dGhv
cj5HYXNwYXJpbmkgSnVuaW9yLCBKLiBMLjwvYXV0aG9yPjxhdXRob3I+U291emEgRSBTaWx2YSwg
Vi48L2F1dGhvcj48YXV0aG9yPkRldHRpbm8sIEEuIEwuPC9hdXRob3I+PGF1dGhvcj5NaW5ndWVz
LCBOLiBCLjwvYXV0aG9yPjxhdXRob3I+Um9tZXJvLCBKLiBWLjwvYXV0aG9yPjxhdXRob3I+T2Nl
YSwgTC4gTS48L2F1dGhvcj48YXV0aG9yPlJvY2hhLCBCLiBNLjwvYXV0aG9yPjxhdXRob3I+QWx2
ZXMsIFYuIFMuPC9hdXRob3I+PGF1dGhvcj5BcmHDumpvLCBELiBWLjwvYXV0aG9yPjxhdXRob3I+
Q2hpbmVuLCBMLiBULjwvYXV0aG9yPjwvYXV0aG9ycz48L2NvbnRyaWJ1dG9ycz48dGl0bGVzPjx0
aXRsZT5UaHltaWR5bGF0ZSBzeW50aGFzZSBleHByZXNzaW9uIGluIGNpcmN1bGF0aW5nIHR1bW9y
IGNlbGxzOiBhIG5ldyB0b29sIHRvIHByZWRpY3QgNS1mbHVvcm91cmFjaWwgcmVzaXN0YW5jZSBp
biBtZXRhc3RhdGljIGNvbG9yZWN0YWwgY2FuY2VyIHBhdGllbnRzPC90aXRsZT48c2Vjb25kYXJ5
LXRpdGxlPkludCBKIENhbmNlcjwvc2Vjb25kYXJ5LXRpdGxlPjwvdGl0bGVzPjxwZXJpb2RpY2Fs
PjxmdWxsLXRpdGxlPkludCBKIENhbmNlcjwvZnVsbC10aXRsZT48L3BlcmlvZGljYWw+PHBhZ2Vz
PjEzOTctNDA1PC9wYWdlcz48dm9sdW1lPjEzNzwvdm9sdW1lPjxudW1iZXI+NjwvbnVtYmVyPjxl
ZGl0aW9uPjIwMTUvMDMvMTE8L2VkaXRpb24+PGtleXdvcmRzPjxrZXl3b3JkPkFkdWx0PC9rZXl3
b3JkPjxrZXl3b3JkPkFnZWQ8L2tleXdvcmQ+PGtleXdvcmQ+QWdlZCwgODAgYW5kIG92ZXI8L2tl
eXdvcmQ+PGtleXdvcmQ+QW50aW1ldGFib2xpdGVzLCBBbnRpbmVvcGxhc3RpYzwva2V5d29yZD48
a2V5d29yZD5Db2xvcmVjdGFsIE5lb3BsYXNtczwva2V5d29yZD48a2V5d29yZD5EcnVnIFJlc2lz
dGFuY2UsIE5lb3BsYXNtPC9rZXl3b3JkPjxrZXl3b3JkPkZlbWFsZTwva2V5d29yZD48a2V5d29y
ZD5GbHVvcm91cmFjaWw8L2tleXdvcmQ+PGtleXdvcmQ+SHVtYW5zPC9rZXl3b3JkPjxrZXl3b3Jk
Pk1hbGU8L2tleXdvcmQ+PGtleXdvcmQ+TWlkZGxlIEFnZWQ8L2tleXdvcmQ+PGtleXdvcmQ+TmVv
cGxhc20gTWV0YXN0YXNpczwva2V5d29yZD48a2V5d29yZD5OZW9wbGFzdGljIENlbGxzLCBDaXJj
dWxhdGluZzwva2V5d29yZD48a2V5d29yZD5Qcm9nbm9zaXM8L2tleXdvcmQ+PGtleXdvcmQ+VGh5
bWlkeWxhdGUgU3ludGhhc2U8L2tleXdvcmQ+PC9rZXl3b3Jkcz48ZGF0ZXM+PHllYXI+MjAxNTwv
eWVhcj48cHViLWRhdGVzPjxkYXRlPlNlcDwvZGF0ZT48L3B1Yi1kYXRlcz48L2RhdGVzPjxpc2Ju
PjEwOTctMDIxNTwvaXNibj48YWNjZXNzaW9uLW51bT4yNTcyMTYxMDwvYWNjZXNzaW9uLW51bT48
dXJscz48cmVsYXRlZC11cmxzPjx1cmw+aHR0cHM6Ly93d3cubmNiaS5ubG0ubmloLmdvdi9wdWJt
ZWQvMjU3MjE2MTA8L3VybD48L3JlbGF0ZWQtdXJscz48L3VybHM+PGVsZWN0cm9uaWMtcmVzb3Vy
Y2UtbnVtPjEwLjEwMDIvaWpjLjI5NDk1PC9lbGVjdHJvbmljLXJlc291cmNlLW51bT48bGFuZ3Vh
Z2U+ZW5nPC9sYW5ndWFnZT48L3JlY29yZD48L0NpdGU+PENpdGU+PEF1dGhvcj5QYXJlPC9BdXRo
b3I+PFllYXI+MjAwODwvWWVhcj48UmVjTnVtPjEwMjczPC9SZWNOdW0+PHJlY29yZD48cmVjLW51
bWJlcj4xMDI3MzwvcmVjLW51bWJlcj48Zm9yZWlnbi1rZXlzPjxrZXkgYXBwPSJFTiIgZGItaWQ9
ImY5MHRheHJkNmEwcnI4ZTlyZThwZTV0eDVleHBzdzBhNTB2ZSI+MTAyNzM8L2tleT48L2ZvcmVp
Z24ta2V5cz48cmVmLXR5cGUgbmFtZT0iSm91cm5hbCBBcnRpY2xlIj4xNzwvcmVmLXR5cGU+PGNv
bnRyaWJ1dG9ycz48YXV0aG9ycz48YXV0aG9yPlBhcmUsIEwuPC9hdXRob3I+PGF1dGhvcj5NYXJj
dWVsbG8sIEUuPC9hdXRob3I+PGF1dGhvcj5BbHRlcywgQS48L2F1dGhvcj48YXV0aG9yPmRlbCBS
aW8sIEUuPC9hdXRob3I+PGF1dGhvcj5TZWRhbm8sIEwuPC9hdXRob3I+PGF1dGhvcj5CYXJuYWRh
cywgQS48L2F1dGhvcj48YXV0aG9yPkJhaWdldCwgTS48L2F1dGhvcj48L2F1dGhvcnM+PC9jb250
cmlidXRvcnM+PGF1dGgtYWRkcmVzcz5EZXBhcnRtZW50IG9mIEdlbmV0aWNzLCBIb3NwaXRhbCBk
ZSBTYW50YSBDcmV1IGkgU2FudCBQYXUuIFVuaXZlcnNpdGF0IEF1dG9ub21hIGRlIEJhcmNlbG9u
YSwgQmFyY2Vsb25hLCBTcGFpbi48L2F1dGgtYWRkcmVzcz48dGl0bGVzPjx0aXRsZT5UcmFuc2Ny
aXB0aW9uIGZhY3Rvci1iaW5kaW5nIHNpdGVzIGluIHRoZSB0aHltaWR5bGF0ZSBzeW50aGFzZSBn
ZW5lOiBwcmVkaWN0b3JzIG9mIG91dGNvbWUgaW4gcGF0aWVudHMgd2l0aCBtZXRhc3RhdGljIGNv
bG9yZWN0YWwgY2FuY2VyIHRyZWF0ZWQgd2l0aCA1LWZsdW9yb3VyYWNpbCBhbmQgb3hhbGlwbGF0
aW4/PC90aXRsZT48c2Vjb25kYXJ5LXRpdGxlPlBoYXJtYWNvZ2Vub21pY3MgSjwvc2Vjb25kYXJ5
LXRpdGxlPjwvdGl0bGVzPjxwZXJpb2RpY2FsPjxmdWxsLXRpdGxlPlBoYXJtYWNvZ2Vub21pY3Mg
SjwvZnVsbC10aXRsZT48L3BlcmlvZGljYWw+PHBhZ2VzPjMxNS0yMDwvcGFnZXM+PHZvbHVtZT44
PC92b2x1bWU+PG51bWJlcj41PC9udW1iZXI+PGtleXdvcmRzPjxrZXl3b3JkPkFkdWx0PC9rZXl3
b3JkPjxrZXl3b3JkPkFnZWQ8L2tleXdvcmQ+PGtleXdvcmQ+QWdlZCwgODAgYW5kIG92ZXI8L2tl
eXdvcmQ+PGtleXdvcmQ+QW50aW5lb3BsYXN0aWMgQ29tYmluZWQgQ2hlbW90aGVyYXB5IFByb3Rv
Y29scy8qdGhlcmFwZXV0aWMgdXNlPC9rZXl3b3JkPjxrZXl3b3JkPkJpbmRpbmcgU2l0ZXM8L2tl
eXdvcmQ+PGtleXdvcmQ+Q29ob3J0IFN0dWRpZXM8L2tleXdvcmQ+PGtleXdvcmQ+Q29sb3JlY3Rh
bCBOZW9wbGFzbXMvKmRydWcgdGhlcmFweS9nZW5ldGljcy9wYXRob2xvZ3k8L2tleXdvcmQ+PGtl
eXdvcmQ+RmVtYWxlPC9rZXl3b3JkPjxrZXl3b3JkPkZsdW9yb3VyYWNpbC9hZG1pbmlzdHJhdGlv
biAmYW1wOyBkb3NhZ2U8L2tleXdvcmQ+PGtleXdvcmQ+SHVtYW5zPC9rZXl3b3JkPjxrZXl3b3Jk
Pk1hbGU8L2tleXdvcmQ+PGtleXdvcmQ+TWlkZGxlIEFnZWQ8L2tleXdvcmQ+PGtleXdvcmQ+T3Jn
YW5vcGxhdGludW0gQ29tcG91bmRzL2FkbWluaXN0cmF0aW9uICZhbXA7IGRvc2FnZTwva2V5d29y
ZD48a2V5d29yZD5Qcm9tb3RlciBSZWdpb25zLCBHZW5ldGljPC9rZXl3b3JkPjxrZXl3b3JkPlJl
Z3Jlc3Npb24gQW5hbHlzaXM8L2tleXdvcmQ+PGtleXdvcmQ+VGh5bWlkeWxhdGUgU3ludGhhc2Uv
KmdlbmV0aWNzPC9rZXl3b3JkPjxrZXl3b3JkPlRyYW5zY3JpcHRpb24gRmFjdG9ycy8qbWV0YWJv
bGlzbTwva2V5d29yZD48a2V5d29yZD5UcmVhdG1lbnQgT3V0Y29tZTwva2V5d29yZD48L2tleXdv
cmRzPjxkYXRlcz48eWVhcj4yMDA4PC95ZWFyPjxwdWItZGF0ZXM+PGRhdGU+T2N0PC9kYXRlPjwv
cHViLWRhdGVzPjwvZGF0ZXM+PGlzYm4+MTQ3My0xMTUwIChFbGVjdHJvbmljKSYjeEQ7MTQ3MC0y
NjlYIChMaW5raW5nKTwvaXNibj48YWNjZXNzaW9uLW51bT4xNzY4NDQ3NjwvYWNjZXNzaW9uLW51
bT48dXJscz48cmVsYXRlZC11cmxzPjx1cmw+aHR0cHM6Ly93d3cubmNiaS5ubG0ubmloLmdvdi9w
dWJtZWQvMTc2ODQ0NzY8L3VybD48L3JlbGF0ZWQtdXJscz48L3VybHM+PGVsZWN0cm9uaWMtcmVz
b3VyY2UtbnVtPjEwLjEwMzgvc2oudHBqLjY1MDA0Njk8L2VsZWN0cm9uaWMtcmVzb3VyY2UtbnVt
PjwvcmVjb3JkPjwvQ2l0ZT48Q2l0ZT48QXV0aG9yPllhbWFnaXNoaTwvQXV0aG9yPjxZZWFyPjIw
MDU8L1llYXI+PFJlY051bT4xMDI3NDwvUmVjTnVtPjxyZWNvcmQ+PHJlYy1udW1iZXI+MTAyNzQ8
L3JlYy1udW1iZXI+PGZvcmVpZ24ta2V5cz48a2V5IGFwcD0iRU4iIGRiLWlkPSJmOTB0YXhyZDZh
MHJyOGU5cmU4cGU1dHg1ZXhwc3cwYTUwdmUiPjEwMjc0PC9rZXk+PC9mb3JlaWduLWtleXM+PHJl
Zi10eXBlIG5hbWU9IkpvdXJuYWwgQXJ0aWNsZSI+MTc8L3JlZi10eXBlPjxjb250cmlidXRvcnM+
PGF1dGhvcnM+PGF1dGhvcj5ZYW1hZ2lzaGksIFMuPC9hdXRob3I+PGF1dGhvcj5TaGltYWRhLCBI
LjwvYXV0aG9yPjxhdXRob3I+SXNoaWthd2EsIFQuPC9hdXRob3I+PGF1dGhvcj5GdWppaSwgUy48
L2F1dGhvcj48YXV0aG9yPlRhbmFrYSwgSy48L2F1dGhvcj48YXV0aG9yPk1hc3VpLCBILjwvYXV0
aG9yPjxhdXRob3I+WWFtYWd1Y2hpLCBTLjwvYXV0aG9yPjxhdXRob3I+SWNoaWthd2EsIFkuPC9h
dXRob3I+PGF1dGhvcj5Ub2dvLCBTLjwvYXV0aG9yPjxhdXRob3I+SWtlLCBILjwvYXV0aG9yPjwv
YXV0aG9ycz48L2NvbnRyaWJ1dG9ycz48YXV0aC1hZGRyZXNzPllva29oYW1hIENpdHkgVW5pdmVy
c2l0eSBHcmFkdWF0ZSBTY2hvb2wgb2YgTWVkaWNpbmUsIERlcGFydG1lbnQgb2YgR2FzdHJvZW50
ZXJvbG9naWNhbCBTdXJnZXJ5LCBZb2tvaGFtYSwgSmFwYW4uIHMtZ2lzaGlAa21jLm1oYy5lYXN0
Lm50dC5jby5qcDwvYXV0aC1hZGRyZXNzPjx0aXRsZXM+PHRpdGxlPkV4cHJlc3Npb24gb2YgZGlo
eWRyb3B5cmltaWRpbmUgZGVoeWRyb2dlbmFzZSwgdGh5bWlkeWxhdGUgc3ludGhhc2UsIHA1MyBh
bmQgcDIxIGluIG1ldGFzdGF0aWMgbGl2ZXIgdHVtb3IgZnJvbSBjb2xvcmVjdGFsIGNhbmNlciBh
ZnRlciA1LWZsdW9yb3VyYWNpbC1iYXNlZCBjaGVtb3RoZXJhcHk8L3RpdGxlPjxzZWNvbmRhcnkt
dGl0bGU+QW50aWNhbmNlciBSZXM8L3NlY29uZGFyeS10aXRsZT48L3RpdGxlcz48cGVyaW9kaWNh
bD48ZnVsbC10aXRsZT5BbnRpY2FuY2VyIFJlczwvZnVsbC10aXRsZT48L3BlcmlvZGljYWw+PHBh
Z2VzPjEyMzctNDI8L3BhZ2VzPjx2b2x1bWU+MjU8L3ZvbHVtZT48bnVtYmVyPjJCPC9udW1iZXI+
PGtleXdvcmRzPjxrZXl3b3JkPkFkdWx0PC9rZXl3b3JkPjxrZXl3b3JkPkFnZWQ8L2tleXdvcmQ+
PGtleXdvcmQ+Q29sb3JlY3RhbCBOZW9wbGFzbXMvKmRydWcgdGhlcmFweS9wYXRob2xvZ3k8L2tl
eXdvcmQ+PGtleXdvcmQ+RGloeWRyb3VyYWNpbCBEZWh5ZHJvZ2VuYXNlIChOQURQKS9hZG1pbmlz
dHJhdGlvbiAmYW1wOyBkb3NhZ2UvKm1ldGFib2xpc208L2tleXdvcmQ+PGtleXdvcmQ+RmVtYWxl
PC9rZXl3b3JkPjxrZXl3b3JkPkZsdW9yb3VyYWNpbDwva2V5d29yZD48a2V5d29yZD5IZXBhdGlj
IEFydGVyeTwva2V5d29yZD48a2V5d29yZD5IdW1hbnM8L2tleXdvcmQ+PGtleXdvcmQ+SW1tdW5v
aGlzdG9jaGVtaXN0cnk8L2tleXdvcmQ+PGtleXdvcmQ+SW5mdXNpb25zLCBJbnRyYS1BcnRlcmlh
bDwva2V5d29yZD48a2V5d29yZD5MaXZlciBOZW9wbGFzbXMvKm1ldGFib2xpc20vKnNlY29uZGFy
eTwva2V5d29yZD48a2V5d29yZD5NYWxlPC9rZXl3b3JkPjxrZXl3b3JkPk1pZGRsZSBBZ2VkPC9r
ZXl3b3JkPjxrZXl3b3JkPk9uY29nZW5lIFByb3RlaW4gcDIxKHJhcykvKm1ldGFib2xpc208L2tl
eXdvcmQ+PGtleXdvcmQ+VGh5bWlkeWxhdGUgU3ludGhhc2UvKm1ldGFib2xpc208L2tleXdvcmQ+
PGtleXdvcmQ+VHVtb3IgU3VwcHJlc3NvciBQcm90ZWluIHA1My8qbWV0YWJvbGlzbTwva2V5d29y
ZD48L2tleXdvcmRzPjxkYXRlcz48eWVhcj4yMDA1PC95ZWFyPjxwdWItZGF0ZXM+PGRhdGU+TWFy
LUFwcjwvZGF0ZT48L3B1Yi1kYXRlcz48L2RhdGVzPjxpc2JuPjAyNTAtNzAwNSAoUHJpbnQpJiN4
RDswMjUwLTcwMDUgKExpbmtpbmcpPC9pc2JuPjxhY2Nlc3Npb24tbnVtPjE1ODY1MDcxPC9hY2Nl
c3Npb24tbnVtPjx1cmxzPjxyZWxhdGVkLXVybHM+PHVybD5odHRwczovL3d3dy5uY2JpLm5sbS5u
aWguZ292L3B1Ym1lZC8xNTg2NTA3MTwvdXJsPjwvcmVsYXRlZC11cmxzPjwvdXJscz48L3JlY29y
ZD48L0NpdGU+PENpdGU+PEF1dGhvcj5Ib3Nva2F3YTwvQXV0aG9yPjxZZWFyPjIwMDQ8L1llYXI+
PFJlY051bT4xMDI3NTwvUmVjTnVtPjxyZWNvcmQ+PHJlYy1udW1iZXI+MTAyNzU8L3JlYy1udW1i
ZXI+PGZvcmVpZ24ta2V5cz48a2V5IGFwcD0iRU4iIGRiLWlkPSJmOTB0YXhyZDZhMHJyOGU5cmU4
cGU1dHg1ZXhwc3cwYTUwdmUiPjEwMjc1PC9rZXk+PC9mb3JlaWduLWtleXM+PHJlZi10eXBlIG5h
bWU9IkpvdXJuYWwgQXJ0aWNsZSI+MTc8L3JlZi10eXBlPjxjb250cmlidXRvcnM+PGF1dGhvcnM+
PGF1dGhvcj5Ib3Nva2F3YSwgQS48L2F1dGhvcj48YXV0aG9yPllhbWFkYSwgWS48L2F1dGhvcj48
YXV0aG9yPlNoaW1hZGEsIFkuPC9hdXRob3I+PGF1dGhvcj5NdXJvLCBLLjwvYXV0aG9yPjxhdXRo
b3I+SGFtYWd1Y2hpLCBULjwvYXV0aG9yPjxhdXRob3I+TW9yaXRhLCBILjwvYXV0aG9yPjxhdXRo
b3I+QXJhYWtlLCBNLjwvYXV0aG9yPjxhdXRob3I+T3JpdGEsIEguPC9hdXRob3I+PGF1dGhvcj5T
aGlyYW8sIEsuPC9hdXRob3I+PC9hdXRob3JzPjwvY29udHJpYnV0b3JzPjxhdXRoLWFkZHJlc3M+
R2FzdHJvaW50ZXN0aW5hbCBPbmNvbG9neSBEaXZpc2lvbiwgTmF0aW9uYWwgQ2FuY2VyIENlbnRl
ciBIb3NwaXRhbCwgNS0xLTEgVHN1a2lqaSwgQ2h1by1rdSwgVG9reW8gMTA0LTAwNDUsIEphcGFu
LjwvYXV0aC1hZGRyZXNzPjx0aXRsZXM+PHRpdGxlPlByb2dub3N0aWMgc2lnbmlmaWNhbmNlIG9m
IHRoeW1pZHlsYXRlIHN5bnRoYXNlIGluIHBhdGllbnRzIHdpdGggbWV0YXN0YXRpYyBjb2xvcmVj
dGFsIGNhbmNlciB3aG8gcmVjZWl2ZSBwcm90cmFjdGVkIHZlbm91cyBpbmZ1c2lvbnMgb2YgNS1m
bHVvcm91cmFjaWw8L3RpdGxlPjxzZWNvbmRhcnktdGl0bGU+SW50IEogQ2xpbiBPbmNvbDwvc2Vj
b25kYXJ5LXRpdGxlPjwvdGl0bGVzPjxwZXJpb2RpY2FsPjxmdWxsLXRpdGxlPkludCBKIENsaW4g
T25jb2w8L2Z1bGwtdGl0bGU+PGFiYnItMT5JbnRlcm5hdGlvbmFsIGpvdXJuYWwgb2YgY2xpbmlj
YWwgb25jb2xvZ3k8L2FiYnItMT48L3BlcmlvZGljYWw+PHBhZ2VzPjM4OC05MjwvcGFnZXM+PHZv
bHVtZT45PC92b2x1bWU+PG51bWJlcj41PC9udW1iZXI+PGtleXdvcmRzPjxrZXl3b3JkPkFnZWQ8
L2tleXdvcmQ+PGtleXdvcmQ+QW50aW1ldGFib2xpdGVzLCBBbnRpbmVvcGxhc3RpYy8qYWRtaW5p
c3RyYXRpb24gJmFtcDsgZG9zYWdlLyp0aGVyYXBldXRpYyB1c2U8L2tleXdvcmQ+PGtleXdvcmQ+
QmlvbWFya2VycywgVHVtb3IvKmFuYWx5c2lzPC9rZXl3b3JkPjxrZXl3b3JkPkNvbG9yZWN0YWwg
TmVvcGxhc21zLypkcnVnIHRoZXJhcHkvKnBhdGhvbG9neTwva2V5d29yZD48a2V5d29yZD5GZW1h
bGU8L2tleXdvcmQ+PGtleXdvcmQ+Rmx1b3JvdXJhY2lsLyphZG1pbmlzdHJhdGlvbiAmYW1wOyBk
b3NhZ2UvKnRoZXJhcGV1dGljIHVzZTwva2V5d29yZD48a2V5d29yZD5IdW1hbnM8L2tleXdvcmQ+
PGtleXdvcmQ+SW5mdXNpb25zLCBJbnRyYXZlbm91czwva2V5d29yZD48a2V5d29yZD5NYWxlPC9r
ZXl3b3JkPjxrZXl3b3JkPk1pZGRsZSBBZ2VkPC9rZXl3b3JkPjxrZXl3b3JkPk11bHRpdmFyaWF0
ZSBBbmFseXNpczwva2V5d29yZD48a2V5d29yZD4qTmVvcGxhc20gTWV0YXN0YXNpczwva2V5d29y
ZD48a2V5d29yZD5Qcm9nbm9zaXM8L2tleXdvcmQ+PGtleXdvcmQ+UmV0cm9zcGVjdGl2ZSBTdHVk
aWVzPC9rZXl3b3JkPjxrZXl3b3JkPlN1cnZpdmFsIEFuYWx5c2lzPC9rZXl3b3JkPjxrZXl3b3Jk
PlRoeW1pZHlsYXRlIFN5bnRoYXNlLypiaW9zeW50aGVzaXM8L2tleXdvcmQ+PC9rZXl3b3Jkcz48
ZGF0ZXM+PHllYXI+MjAwNDwveWVhcj48cHViLWRhdGVzPjxkYXRlPk9jdDwvZGF0ZT48L3B1Yi1k
YXRlcz48L2RhdGVzPjxpc2JuPjEzNDEtOTYyNSAoUHJpbnQpJiN4RDsxMzQxLTk2MjUgKExpbmtp
bmcpPC9pc2JuPjxhY2Nlc3Npb24tbnVtPjE1NTQ5NTkwPC9hY2Nlc3Npb24tbnVtPjx1cmxzPjxy
ZWxhdGVkLXVybHM+PHVybD5odHRwczovL3d3dy5uY2JpLm5sbS5uaWguZ292L3B1Ym1lZC8xNTU0
OTU5MDwvdXJsPjwvcmVsYXRlZC11cmxzPjwvdXJscz48ZWxlY3Ryb25pYy1yZXNvdXJjZS1udW0+
MTAuMTAwNy9zMTAxNDctMDA0LTA0MjUtMTwvZWxlY3Ryb25pYy1yZXNvdXJjZS1udW0+PC9yZWNv
cmQ+PC9DaXRlPjxDaXRlPjxBdXRob3I+Sm9obnN0b248L0F1dGhvcj48WWVhcj4yMDAzPC9ZZWFy
PjxSZWNOdW0+MzY1PC9SZWNOdW0+PHJlY29yZD48cmVjLW51bWJlcj4zNjU8L3JlYy1udW1iZXI+
PGZvcmVpZ24ta2V5cz48a2V5IGFwcD0iRU4iIGRiLWlkPSJweHNyZWVlNXgwMDBmNGVyZjIzdmU5
ZG10ZWRlcHN4dmUwd2EiIHRpbWVzdGFtcD0iMTQ5MTU1MzY5NyI+MzY1PC9rZXk+PC9mb3JlaWdu
LWtleXM+PHJlZi10eXBlIG5hbWU9IkpvdXJuYWwgQXJ0aWNsZSI+MTc8L3JlZi10eXBlPjxjb250
cmlidXRvcnM+PGF1dGhvcnM+PGF1dGhvcj5Kb2huc3RvbiwgUC4gRy48L2F1dGhvcj48YXV0aG9y
PkJlbnNvbiwgQS4gQi4sIDNyZDwvYXV0aG9yPjxhdXRob3I+Q2F0YWxhbm8sIFAuPC9hdXRob3I+
PGF1dGhvcj5SYW8sIE0uIFMuPC9hdXRob3I+PGF1dGhvcj5PJmFwb3M7RHd5ZXIsIFAuIEouPC9h
dXRob3I+PGF1dGhvcj5BbGxlZ3JhLCBDLiBKLjwvYXV0aG9yPjwvYXV0aG9ycz48L2NvbnRyaWJ1
dG9ycz48YXV0aC1hZGRyZXNzPkNhbmNlciBSZXNlYXJjaCBDZW50cmUsIERlcGFydG1lbnQgb2Yg
T25jb2xvZ3ksIFF1ZWVuJmFwb3M7cyBVbml2ZXJzaXR5IEJlbGZhc3QsIEJlbGZhc3QsIE5vcnRo
ZXJuIElyZWxhbmQuIG9uY29sb2d5QHF1Yi5hYy51azwvYXV0aC1hZGRyZXNzPjx0aXRsZXM+PHRp
dGxlPlRoeW1pZHlsYXRlIHN5bnRoYXNlIHByb3RlaW4gZXhwcmVzc2lvbiBpbiBwcmltYXJ5IGNv
bG9yZWN0YWwgY2FuY2VyOiBsYWNrIG9mIGNvcnJlbGF0aW9uIHdpdGggb3V0Y29tZSBhbmQgcmVz
cG9uc2UgdG8gZmx1b3JvdXJhY2lsIGluIG1ldGFzdGF0aWMgZGlzZWFzZSBzaXRlczwvdGl0bGU+
PHNlY29uZGFyeS10aXRsZT5KIENsaW4gT25jb2w8L3NlY29uZGFyeS10aXRsZT48L3RpdGxlcz48
cGVyaW9kaWNhbD48ZnVsbC10aXRsZT5KIENsaW4gT25jb2w8L2Z1bGwtdGl0bGU+PC9wZXJpb2Rp
Y2FsPjxwYWdlcz44MTUtOTwvcGFnZXM+PHZvbHVtZT4yMTwvdm9sdW1lPjxudW1iZXI+NTwvbnVt
YmVyPjxrZXl3b3Jkcz48a2V5d29yZD5BZGVub2NhcmNpbm9tYS9kcnVnIHRoZXJhcHkvKmVuenlt
b2xvZ3kvc2Vjb25kYXJ5PC9rZXl3b3JkPjxrZXl3b3JkPkFnZWQ8L2tleXdvcmQ+PGtleXdvcmQ+
QW50aW1ldGFib2xpdGVzLCBBbnRpbmVvcGxhc3RpYy8qdGhlcmFwZXV0aWMgdXNlPC9rZXl3b3Jk
PjxrZXl3b3JkPkFudGluZW9wbGFzdGljIENvbWJpbmVkIENoZW1vdGhlcmFweSBQcm90b2NvbHMv
dGhlcmFwZXV0aWMgdXNlPC9rZXl3b3JkPjxrZXl3b3JkPkFzcGFydGljIEFjaWQvYWRtaW5pc3Ry
YXRpb24gJmFtcDsgZG9zYWdlLyphbmFsb2dzICZhbXA7IGRlcml2YXRpdmVzPC9rZXl3b3JkPjxr
ZXl3b3JkPkJpb21hcmtlcnMsIFR1bW9yPC9rZXl3b3JkPjxrZXl3b3JkPkNvbG9yZWN0YWwgTmVv
cGxhc21zL2RydWcgdGhlcmFweS8qZW56eW1vbG9neS9wYXRob2xvZ3k8L2tleXdvcmQ+PGtleXdv
cmQ+RmVtYWxlPC9rZXl3b3JkPjxrZXl3b3JkPkZsdW9yb3VyYWNpbC8qdGhlcmFwZXV0aWMgdXNl
PC9rZXl3b3JkPjxrZXl3b3JkPkh1bWFuczwva2V5d29yZD48a2V5d29yZD5JbW11bm9lbnp5bWUg
VGVjaG5pcXVlczwva2V5d29yZD48a2V5d29yZD5JbnRlcmZlcm9uLWFscGhhL2FkbWluaXN0cmF0
aW9uICZhbXA7IGRvc2FnZTwva2V5d29yZD48a2V5d29yZD5MZXVjb3ZvcmluL2FkbWluaXN0cmF0
aW9uICZhbXA7IGRvc2FnZTwva2V5d29yZD48a2V5d29yZD5NYWxlPC9rZXl3b3JkPjxrZXl3b3Jk
Pk1pZGRsZSBBZ2VkPC9rZXl3b3JkPjxrZXl3b3JkPk5lb3BsYXNtIFJlY3VycmVuY2UsIExvY2Fs
L2RydWcgdGhlcmFweS8qZW56eW1vbG9neS9wYXRob2xvZ3k8L2tleXdvcmQ+PGtleXdvcmQ+UGhv
c3Bob25vYWNldGljIEFjaWQvYWRtaW5pc3RyYXRpb24gJmFtcDsgZG9zYWdlLyphbmFsb2dzICZh
bXA7IGRlcml2YXRpdmVzPC9rZXl3b3JkPjxrZXl3b3JkPlByb2dub3Npczwva2V5d29yZD48a2V5
d29yZD5SZWNvbWJpbmFudCBQcm90ZWluczwva2V5d29yZD48a2V5d29yZD5SZXRyb3NwZWN0aXZl
IFN0dWRpZXM8L2tleXdvcmQ+PGtleXdvcmQ+U3Vydml2YWwgUmF0ZTwva2V5d29yZD48a2V5d29y
ZD5UaHltaWR5bGF0ZSBTeW50aGFzZS8qbWV0YWJvbGlzbTwva2V5d29yZD48a2V5d29yZD5UcmVh
dG1lbnQgT3V0Y29tZTwva2V5d29yZD48L2tleXdvcmRzPjxkYXRlcz48eWVhcj4yMDAzPC95ZWFy
PjxwdWItZGF0ZXM+PGRhdGU+TWFyIDAxPC9kYXRlPjwvcHViLWRhdGVzPjwvZGF0ZXM+PGlzYm4+
MDczMi0xODNYIChQcmludCkmI3hEOzA3MzItMTgzWCAoTGlua2luZyk8L2lzYm4+PGFjY2Vzc2lv
bi1udW0+MTI2MTAxNzk8L2FjY2Vzc2lvbi1udW0+PHVybHM+PHJlbGF0ZWQtdXJscz48dXJsPmh0
dHBzOi8vd3d3Lm5jYmkubmxtLm5paC5nb3YvcHVibWVkLzEyNjEwMTc5PC91cmw+PC9yZWxhdGVk
LXVybHM+PC91cmxzPjxlbGVjdHJvbmljLXJlc291cmNlLW51bT4xMC4xMjAwL0pDTy4yMDAzLjA3
LjAzOTwvZWxlY3Ryb25pYy1yZXNvdXJjZS1udW0+PC9yZWNvcmQ+PC9DaXRlPjwvRW5kTm90ZT4A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BYmRhbGxhaDwvQXV0aG9yPjxZZWFyPjIwMTU8L1llYXI+
PFJlY051bT4xMzk8L1JlY051bT48RGlzcGxheVRleHQ+PHN0eWxlIGZhY2U9InN1cGVyc2NyaXB0
Ij5bMzQsMzUsMzYsMzcsMzhdPC9zdHlsZT48L0Rpc3BsYXlUZXh0PjxyZWNvcmQ+PHJlYy1udW1i
ZXI+MTM5PC9yZWMtbnVtYmVyPjxmb3JlaWduLWtleXM+PGtleSBhcHA9IkVOIiBkYi1pZD0icHhz
cmVlZTV4MDAwZjRlcmYyM3ZlOWRtdGVkZXBzeHZlMHdhIiB0aW1lc3RhbXA9IjE0OTE1NTE0ODki
PjEzOTwva2V5PjwvZm9yZWlnbi1rZXlzPjxyZWYtdHlwZSBuYW1lPSJKb3VybmFsIEFydGljbGUi
PjE3PC9yZWYtdHlwZT48Y29udHJpYnV0b3JzPjxhdXRob3JzPjxhdXRob3I+QWJkYWxsYWgsIEUu
IEEuPC9hdXRob3I+PGF1dGhvcj5GYW5lbGxpLCBNLiBGLjwvYXV0aG9yPjxhdXRob3I+QnVpbSwg
TS4gRS48L2F1dGhvcj48YXV0aG9yPk1hY2hhZG8gTmV0dG8sIE0uIEMuPC9hdXRob3I+PGF1dGhv
cj5HYXNwYXJpbmkgSnVuaW9yLCBKLiBMLjwvYXV0aG9yPjxhdXRob3I+U291emEgRSBTaWx2YSwg
Vi48L2F1dGhvcj48YXV0aG9yPkRldHRpbm8sIEEuIEwuPC9hdXRob3I+PGF1dGhvcj5NaW5ndWVz
LCBOLiBCLjwvYXV0aG9yPjxhdXRob3I+Um9tZXJvLCBKLiBWLjwvYXV0aG9yPjxhdXRob3I+T2Nl
YSwgTC4gTS48L2F1dGhvcj48YXV0aG9yPlJvY2hhLCBCLiBNLjwvYXV0aG9yPjxhdXRob3I+QWx2
ZXMsIFYuIFMuPC9hdXRob3I+PGF1dGhvcj5BcmHDumpvLCBELiBWLjwvYXV0aG9yPjxhdXRob3I+
Q2hpbmVuLCBMLiBULjwvYXV0aG9yPjwvYXV0aG9ycz48L2NvbnRyaWJ1dG9ycz48dGl0bGVzPjx0
aXRsZT5UaHltaWR5bGF0ZSBzeW50aGFzZSBleHByZXNzaW9uIGluIGNpcmN1bGF0aW5nIHR1bW9y
IGNlbGxzOiBhIG5ldyB0b29sIHRvIHByZWRpY3QgNS1mbHVvcm91cmFjaWwgcmVzaXN0YW5jZSBp
biBtZXRhc3RhdGljIGNvbG9yZWN0YWwgY2FuY2VyIHBhdGllbnRzPC90aXRsZT48c2Vjb25kYXJ5
LXRpdGxlPkludCBKIENhbmNlcjwvc2Vjb25kYXJ5LXRpdGxlPjwvdGl0bGVzPjxwZXJpb2RpY2Fs
PjxmdWxsLXRpdGxlPkludCBKIENhbmNlcjwvZnVsbC10aXRsZT48L3BlcmlvZGljYWw+PHBhZ2Vz
PjEzOTctNDA1PC9wYWdlcz48dm9sdW1lPjEzNzwvdm9sdW1lPjxudW1iZXI+NjwvbnVtYmVyPjxl
ZGl0aW9uPjIwMTUvMDMvMTE8L2VkaXRpb24+PGtleXdvcmRzPjxrZXl3b3JkPkFkdWx0PC9rZXl3
b3JkPjxrZXl3b3JkPkFnZWQ8L2tleXdvcmQ+PGtleXdvcmQ+QWdlZCwgODAgYW5kIG92ZXI8L2tl
eXdvcmQ+PGtleXdvcmQ+QW50aW1ldGFib2xpdGVzLCBBbnRpbmVvcGxhc3RpYzwva2V5d29yZD48
a2V5d29yZD5Db2xvcmVjdGFsIE5lb3BsYXNtczwva2V5d29yZD48a2V5d29yZD5EcnVnIFJlc2lz
dGFuY2UsIE5lb3BsYXNtPC9rZXl3b3JkPjxrZXl3b3JkPkZlbWFsZTwva2V5d29yZD48a2V5d29y
ZD5GbHVvcm91cmFjaWw8L2tleXdvcmQ+PGtleXdvcmQ+SHVtYW5zPC9rZXl3b3JkPjxrZXl3b3Jk
Pk1hbGU8L2tleXdvcmQ+PGtleXdvcmQ+TWlkZGxlIEFnZWQ8L2tleXdvcmQ+PGtleXdvcmQ+TmVv
cGxhc20gTWV0YXN0YXNpczwva2V5d29yZD48a2V5d29yZD5OZW9wbGFzdGljIENlbGxzLCBDaXJj
dWxhdGluZzwva2V5d29yZD48a2V5d29yZD5Qcm9nbm9zaXM8L2tleXdvcmQ+PGtleXdvcmQ+VGh5
bWlkeWxhdGUgU3ludGhhc2U8L2tleXdvcmQ+PC9rZXl3b3Jkcz48ZGF0ZXM+PHllYXI+MjAxNTwv
eWVhcj48cHViLWRhdGVzPjxkYXRlPlNlcDwvZGF0ZT48L3B1Yi1kYXRlcz48L2RhdGVzPjxpc2Ju
PjEwOTctMDIxNTwvaXNibj48YWNjZXNzaW9uLW51bT4yNTcyMTYxMDwvYWNjZXNzaW9uLW51bT48
dXJscz48cmVsYXRlZC11cmxzPjx1cmw+aHR0cHM6Ly93d3cubmNiaS5ubG0ubmloLmdvdi9wdWJt
ZWQvMjU3MjE2MTA8L3VybD48L3JlbGF0ZWQtdXJscz48L3VybHM+PGVsZWN0cm9uaWMtcmVzb3Vy
Y2UtbnVtPjEwLjEwMDIvaWpjLjI5NDk1PC9lbGVjdHJvbmljLXJlc291cmNlLW51bT48bGFuZ3Vh
Z2U+ZW5nPC9sYW5ndWFnZT48L3JlY29yZD48L0NpdGU+PENpdGU+PEF1dGhvcj5QYXJlPC9BdXRo
b3I+PFllYXI+MjAwODwvWWVhcj48UmVjTnVtPjEwMjczPC9SZWNOdW0+PHJlY29yZD48cmVjLW51
bWJlcj4xMDI3MzwvcmVjLW51bWJlcj48Zm9yZWlnbi1rZXlzPjxrZXkgYXBwPSJFTiIgZGItaWQ9
ImY5MHRheHJkNmEwcnI4ZTlyZThwZTV0eDVleHBzdzBhNTB2ZSI+MTAyNzM8L2tleT48L2ZvcmVp
Z24ta2V5cz48cmVmLXR5cGUgbmFtZT0iSm91cm5hbCBBcnRpY2xlIj4xNzwvcmVmLXR5cGU+PGNv
bnRyaWJ1dG9ycz48YXV0aG9ycz48YXV0aG9yPlBhcmUsIEwuPC9hdXRob3I+PGF1dGhvcj5NYXJj
dWVsbG8sIEUuPC9hdXRob3I+PGF1dGhvcj5BbHRlcywgQS48L2F1dGhvcj48YXV0aG9yPmRlbCBS
aW8sIEUuPC9hdXRob3I+PGF1dGhvcj5TZWRhbm8sIEwuPC9hdXRob3I+PGF1dGhvcj5CYXJuYWRh
cywgQS48L2F1dGhvcj48YXV0aG9yPkJhaWdldCwgTS48L2F1dGhvcj48L2F1dGhvcnM+PC9jb250
cmlidXRvcnM+PGF1dGgtYWRkcmVzcz5EZXBhcnRtZW50IG9mIEdlbmV0aWNzLCBIb3NwaXRhbCBk
ZSBTYW50YSBDcmV1IGkgU2FudCBQYXUuIFVuaXZlcnNpdGF0IEF1dG9ub21hIGRlIEJhcmNlbG9u
YSwgQmFyY2Vsb25hLCBTcGFpbi48L2F1dGgtYWRkcmVzcz48dGl0bGVzPjx0aXRsZT5UcmFuc2Ny
aXB0aW9uIGZhY3Rvci1iaW5kaW5nIHNpdGVzIGluIHRoZSB0aHltaWR5bGF0ZSBzeW50aGFzZSBn
ZW5lOiBwcmVkaWN0b3JzIG9mIG91dGNvbWUgaW4gcGF0aWVudHMgd2l0aCBtZXRhc3RhdGljIGNv
bG9yZWN0YWwgY2FuY2VyIHRyZWF0ZWQgd2l0aCA1LWZsdW9yb3VyYWNpbCBhbmQgb3hhbGlwbGF0
aW4/PC90aXRsZT48c2Vjb25kYXJ5LXRpdGxlPlBoYXJtYWNvZ2Vub21pY3MgSjwvc2Vjb25kYXJ5
LXRpdGxlPjwvdGl0bGVzPjxwZXJpb2RpY2FsPjxmdWxsLXRpdGxlPlBoYXJtYWNvZ2Vub21pY3Mg
SjwvZnVsbC10aXRsZT48L3BlcmlvZGljYWw+PHBhZ2VzPjMxNS0yMDwvcGFnZXM+PHZvbHVtZT44
PC92b2x1bWU+PG51bWJlcj41PC9udW1iZXI+PGtleXdvcmRzPjxrZXl3b3JkPkFkdWx0PC9rZXl3
b3JkPjxrZXl3b3JkPkFnZWQ8L2tleXdvcmQ+PGtleXdvcmQ+QWdlZCwgODAgYW5kIG92ZXI8L2tl
eXdvcmQ+PGtleXdvcmQ+QW50aW5lb3BsYXN0aWMgQ29tYmluZWQgQ2hlbW90aGVyYXB5IFByb3Rv
Y29scy8qdGhlcmFwZXV0aWMgdXNlPC9rZXl3b3JkPjxrZXl3b3JkPkJpbmRpbmcgU2l0ZXM8L2tl
eXdvcmQ+PGtleXdvcmQ+Q29ob3J0IFN0dWRpZXM8L2tleXdvcmQ+PGtleXdvcmQ+Q29sb3JlY3Rh
bCBOZW9wbGFzbXMvKmRydWcgdGhlcmFweS9nZW5ldGljcy9wYXRob2xvZ3k8L2tleXdvcmQ+PGtl
eXdvcmQ+RmVtYWxlPC9rZXl3b3JkPjxrZXl3b3JkPkZsdW9yb3VyYWNpbC9hZG1pbmlzdHJhdGlv
biAmYW1wOyBkb3NhZ2U8L2tleXdvcmQ+PGtleXdvcmQ+SHVtYW5zPC9rZXl3b3JkPjxrZXl3b3Jk
Pk1hbGU8L2tleXdvcmQ+PGtleXdvcmQ+TWlkZGxlIEFnZWQ8L2tleXdvcmQ+PGtleXdvcmQ+T3Jn
YW5vcGxhdGludW0gQ29tcG91bmRzL2FkbWluaXN0cmF0aW9uICZhbXA7IGRvc2FnZTwva2V5d29y
ZD48a2V5d29yZD5Qcm9tb3RlciBSZWdpb25zLCBHZW5ldGljPC9rZXl3b3JkPjxrZXl3b3JkPlJl
Z3Jlc3Npb24gQW5hbHlzaXM8L2tleXdvcmQ+PGtleXdvcmQ+VGh5bWlkeWxhdGUgU3ludGhhc2Uv
KmdlbmV0aWNzPC9rZXl3b3JkPjxrZXl3b3JkPlRyYW5zY3JpcHRpb24gRmFjdG9ycy8qbWV0YWJv
bGlzbTwva2V5d29yZD48a2V5d29yZD5UcmVhdG1lbnQgT3V0Y29tZTwva2V5d29yZD48L2tleXdv
cmRzPjxkYXRlcz48eWVhcj4yMDA4PC95ZWFyPjxwdWItZGF0ZXM+PGRhdGU+T2N0PC9kYXRlPjwv
cHViLWRhdGVzPjwvZGF0ZXM+PGlzYm4+MTQ3My0xMTUwIChFbGVjdHJvbmljKSYjeEQ7MTQ3MC0y
NjlYIChMaW5raW5nKTwvaXNibj48YWNjZXNzaW9uLW51bT4xNzY4NDQ3NjwvYWNjZXNzaW9uLW51
bT48dXJscz48cmVsYXRlZC11cmxzPjx1cmw+aHR0cHM6Ly93d3cubmNiaS5ubG0ubmloLmdvdi9w
dWJtZWQvMTc2ODQ0NzY8L3VybD48L3JlbGF0ZWQtdXJscz48L3VybHM+PGVsZWN0cm9uaWMtcmVz
b3VyY2UtbnVtPjEwLjEwMzgvc2oudHBqLjY1MDA0Njk8L2VsZWN0cm9uaWMtcmVzb3VyY2UtbnVt
PjwvcmVjb3JkPjwvQ2l0ZT48Q2l0ZT48QXV0aG9yPllhbWFnaXNoaTwvQXV0aG9yPjxZZWFyPjIw
MDU8L1llYXI+PFJlY051bT4xMDI3NDwvUmVjTnVtPjxyZWNvcmQ+PHJlYy1udW1iZXI+MTAyNzQ8
L3JlYy1udW1iZXI+PGZvcmVpZ24ta2V5cz48a2V5IGFwcD0iRU4iIGRiLWlkPSJmOTB0YXhyZDZh
MHJyOGU5cmU4cGU1dHg1ZXhwc3cwYTUwdmUiPjEwMjc0PC9rZXk+PC9mb3JlaWduLWtleXM+PHJl
Zi10eXBlIG5hbWU9IkpvdXJuYWwgQXJ0aWNsZSI+MTc8L3JlZi10eXBlPjxjb250cmlidXRvcnM+
PGF1dGhvcnM+PGF1dGhvcj5ZYW1hZ2lzaGksIFMuPC9hdXRob3I+PGF1dGhvcj5TaGltYWRhLCBI
LjwvYXV0aG9yPjxhdXRob3I+SXNoaWthd2EsIFQuPC9hdXRob3I+PGF1dGhvcj5GdWppaSwgUy48
L2F1dGhvcj48YXV0aG9yPlRhbmFrYSwgSy48L2F1dGhvcj48YXV0aG9yPk1hc3VpLCBILjwvYXV0
aG9yPjxhdXRob3I+WWFtYWd1Y2hpLCBTLjwvYXV0aG9yPjxhdXRob3I+SWNoaWthd2EsIFkuPC9h
dXRob3I+PGF1dGhvcj5Ub2dvLCBTLjwvYXV0aG9yPjxhdXRob3I+SWtlLCBILjwvYXV0aG9yPjwv
YXV0aG9ycz48L2NvbnRyaWJ1dG9ycz48YXV0aC1hZGRyZXNzPllva29oYW1hIENpdHkgVW5pdmVy
c2l0eSBHcmFkdWF0ZSBTY2hvb2wgb2YgTWVkaWNpbmUsIERlcGFydG1lbnQgb2YgR2FzdHJvZW50
ZXJvbG9naWNhbCBTdXJnZXJ5LCBZb2tvaGFtYSwgSmFwYW4uIHMtZ2lzaGlAa21jLm1oYy5lYXN0
Lm50dC5jby5qcDwvYXV0aC1hZGRyZXNzPjx0aXRsZXM+PHRpdGxlPkV4cHJlc3Npb24gb2YgZGlo
eWRyb3B5cmltaWRpbmUgZGVoeWRyb2dlbmFzZSwgdGh5bWlkeWxhdGUgc3ludGhhc2UsIHA1MyBh
bmQgcDIxIGluIG1ldGFzdGF0aWMgbGl2ZXIgdHVtb3IgZnJvbSBjb2xvcmVjdGFsIGNhbmNlciBh
ZnRlciA1LWZsdW9yb3VyYWNpbC1iYXNlZCBjaGVtb3RoZXJhcHk8L3RpdGxlPjxzZWNvbmRhcnkt
dGl0bGU+QW50aWNhbmNlciBSZXM8L3NlY29uZGFyeS10aXRsZT48L3RpdGxlcz48cGVyaW9kaWNh
bD48ZnVsbC10aXRsZT5BbnRpY2FuY2VyIFJlczwvZnVsbC10aXRsZT48L3BlcmlvZGljYWw+PHBh
Z2VzPjEyMzctNDI8L3BhZ2VzPjx2b2x1bWU+MjU8L3ZvbHVtZT48bnVtYmVyPjJCPC9udW1iZXI+
PGtleXdvcmRzPjxrZXl3b3JkPkFkdWx0PC9rZXl3b3JkPjxrZXl3b3JkPkFnZWQ8L2tleXdvcmQ+
PGtleXdvcmQ+Q29sb3JlY3RhbCBOZW9wbGFzbXMvKmRydWcgdGhlcmFweS9wYXRob2xvZ3k8L2tl
eXdvcmQ+PGtleXdvcmQ+RGloeWRyb3VyYWNpbCBEZWh5ZHJvZ2VuYXNlIChOQURQKS9hZG1pbmlz
dHJhdGlvbiAmYW1wOyBkb3NhZ2UvKm1ldGFib2xpc208L2tleXdvcmQ+PGtleXdvcmQ+RmVtYWxl
PC9rZXl3b3JkPjxrZXl3b3JkPkZsdW9yb3VyYWNpbDwva2V5d29yZD48a2V5d29yZD5IZXBhdGlj
IEFydGVyeTwva2V5d29yZD48a2V5d29yZD5IdW1hbnM8L2tleXdvcmQ+PGtleXdvcmQ+SW1tdW5v
aGlzdG9jaGVtaXN0cnk8L2tleXdvcmQ+PGtleXdvcmQ+SW5mdXNpb25zLCBJbnRyYS1BcnRlcmlh
bDwva2V5d29yZD48a2V5d29yZD5MaXZlciBOZW9wbGFzbXMvKm1ldGFib2xpc20vKnNlY29uZGFy
eTwva2V5d29yZD48a2V5d29yZD5NYWxlPC9rZXl3b3JkPjxrZXl3b3JkPk1pZGRsZSBBZ2VkPC9r
ZXl3b3JkPjxrZXl3b3JkPk9uY29nZW5lIFByb3RlaW4gcDIxKHJhcykvKm1ldGFib2xpc208L2tl
eXdvcmQ+PGtleXdvcmQ+VGh5bWlkeWxhdGUgU3ludGhhc2UvKm1ldGFib2xpc208L2tleXdvcmQ+
PGtleXdvcmQ+VHVtb3IgU3VwcHJlc3NvciBQcm90ZWluIHA1My8qbWV0YWJvbGlzbTwva2V5d29y
ZD48L2tleXdvcmRzPjxkYXRlcz48eWVhcj4yMDA1PC95ZWFyPjxwdWItZGF0ZXM+PGRhdGU+TWFy
LUFwcjwvZGF0ZT48L3B1Yi1kYXRlcz48L2RhdGVzPjxpc2JuPjAyNTAtNzAwNSAoUHJpbnQpJiN4
RDswMjUwLTcwMDUgKExpbmtpbmcpPC9pc2JuPjxhY2Nlc3Npb24tbnVtPjE1ODY1MDcxPC9hY2Nl
c3Npb24tbnVtPjx1cmxzPjxyZWxhdGVkLXVybHM+PHVybD5odHRwczovL3d3dy5uY2JpLm5sbS5u
aWguZ292L3B1Ym1lZC8xNTg2NTA3MTwvdXJsPjwvcmVsYXRlZC11cmxzPjwvdXJscz48L3JlY29y
ZD48L0NpdGU+PENpdGU+PEF1dGhvcj5Ib3Nva2F3YTwvQXV0aG9yPjxZZWFyPjIwMDQ8L1llYXI+
PFJlY051bT4xMDI3NTwvUmVjTnVtPjxyZWNvcmQ+PHJlYy1udW1iZXI+MTAyNzU8L3JlYy1udW1i
ZXI+PGZvcmVpZ24ta2V5cz48a2V5IGFwcD0iRU4iIGRiLWlkPSJmOTB0YXhyZDZhMHJyOGU5cmU4
cGU1dHg1ZXhwc3cwYTUwdmUiPjEwMjc1PC9rZXk+PC9mb3JlaWduLWtleXM+PHJlZi10eXBlIG5h
bWU9IkpvdXJuYWwgQXJ0aWNsZSI+MTc8L3JlZi10eXBlPjxjb250cmlidXRvcnM+PGF1dGhvcnM+
PGF1dGhvcj5Ib3Nva2F3YSwgQS48L2F1dGhvcj48YXV0aG9yPllhbWFkYSwgWS48L2F1dGhvcj48
YXV0aG9yPlNoaW1hZGEsIFkuPC9hdXRob3I+PGF1dGhvcj5NdXJvLCBLLjwvYXV0aG9yPjxhdXRo
b3I+SGFtYWd1Y2hpLCBULjwvYXV0aG9yPjxhdXRob3I+TW9yaXRhLCBILjwvYXV0aG9yPjxhdXRo
b3I+QXJhYWtlLCBNLjwvYXV0aG9yPjxhdXRob3I+T3JpdGEsIEguPC9hdXRob3I+PGF1dGhvcj5T
aGlyYW8sIEsuPC9hdXRob3I+PC9hdXRob3JzPjwvY29udHJpYnV0b3JzPjxhdXRoLWFkZHJlc3M+
R2FzdHJvaW50ZXN0aW5hbCBPbmNvbG9neSBEaXZpc2lvbiwgTmF0aW9uYWwgQ2FuY2VyIENlbnRl
ciBIb3NwaXRhbCwgNS0xLTEgVHN1a2lqaSwgQ2h1by1rdSwgVG9reW8gMTA0LTAwNDUsIEphcGFu
LjwvYXV0aC1hZGRyZXNzPjx0aXRsZXM+PHRpdGxlPlByb2dub3N0aWMgc2lnbmlmaWNhbmNlIG9m
IHRoeW1pZHlsYXRlIHN5bnRoYXNlIGluIHBhdGllbnRzIHdpdGggbWV0YXN0YXRpYyBjb2xvcmVj
dGFsIGNhbmNlciB3aG8gcmVjZWl2ZSBwcm90cmFjdGVkIHZlbm91cyBpbmZ1c2lvbnMgb2YgNS1m
bHVvcm91cmFjaWw8L3RpdGxlPjxzZWNvbmRhcnktdGl0bGU+SW50IEogQ2xpbiBPbmNvbDwvc2Vj
b25kYXJ5LXRpdGxlPjwvdGl0bGVzPjxwZXJpb2RpY2FsPjxmdWxsLXRpdGxlPkludCBKIENsaW4g
T25jb2w8L2Z1bGwtdGl0bGU+PGFiYnItMT5JbnRlcm5hdGlvbmFsIGpvdXJuYWwgb2YgY2xpbmlj
YWwgb25jb2xvZ3k8L2FiYnItMT48L3BlcmlvZGljYWw+PHBhZ2VzPjM4OC05MjwvcGFnZXM+PHZv
bHVtZT45PC92b2x1bWU+PG51bWJlcj41PC9udW1iZXI+PGtleXdvcmRzPjxrZXl3b3JkPkFnZWQ8
L2tleXdvcmQ+PGtleXdvcmQ+QW50aW1ldGFib2xpdGVzLCBBbnRpbmVvcGxhc3RpYy8qYWRtaW5p
c3RyYXRpb24gJmFtcDsgZG9zYWdlLyp0aGVyYXBldXRpYyB1c2U8L2tleXdvcmQ+PGtleXdvcmQ+
QmlvbWFya2VycywgVHVtb3IvKmFuYWx5c2lzPC9rZXl3b3JkPjxrZXl3b3JkPkNvbG9yZWN0YWwg
TmVvcGxhc21zLypkcnVnIHRoZXJhcHkvKnBhdGhvbG9neTwva2V5d29yZD48a2V5d29yZD5GZW1h
bGU8L2tleXdvcmQ+PGtleXdvcmQ+Rmx1b3JvdXJhY2lsLyphZG1pbmlzdHJhdGlvbiAmYW1wOyBk
b3NhZ2UvKnRoZXJhcGV1dGljIHVzZTwva2V5d29yZD48a2V5d29yZD5IdW1hbnM8L2tleXdvcmQ+
PGtleXdvcmQ+SW5mdXNpb25zLCBJbnRyYXZlbm91czwva2V5d29yZD48a2V5d29yZD5NYWxlPC9r
ZXl3b3JkPjxrZXl3b3JkPk1pZGRsZSBBZ2VkPC9rZXl3b3JkPjxrZXl3b3JkPk11bHRpdmFyaWF0
ZSBBbmFseXNpczwva2V5d29yZD48a2V5d29yZD4qTmVvcGxhc20gTWV0YXN0YXNpczwva2V5d29y
ZD48a2V5d29yZD5Qcm9nbm9zaXM8L2tleXdvcmQ+PGtleXdvcmQ+UmV0cm9zcGVjdGl2ZSBTdHVk
aWVzPC9rZXl3b3JkPjxrZXl3b3JkPlN1cnZpdmFsIEFuYWx5c2lzPC9rZXl3b3JkPjxrZXl3b3Jk
PlRoeW1pZHlsYXRlIFN5bnRoYXNlLypiaW9zeW50aGVzaXM8L2tleXdvcmQ+PC9rZXl3b3Jkcz48
ZGF0ZXM+PHllYXI+MjAwNDwveWVhcj48cHViLWRhdGVzPjxkYXRlPk9jdDwvZGF0ZT48L3B1Yi1k
YXRlcz48L2RhdGVzPjxpc2JuPjEzNDEtOTYyNSAoUHJpbnQpJiN4RDsxMzQxLTk2MjUgKExpbmtp
bmcpPC9pc2JuPjxhY2Nlc3Npb24tbnVtPjE1NTQ5NTkwPC9hY2Nlc3Npb24tbnVtPjx1cmxzPjxy
ZWxhdGVkLXVybHM+PHVybD5odHRwczovL3d3dy5uY2JpLm5sbS5uaWguZ292L3B1Ym1lZC8xNTU0
OTU5MDwvdXJsPjwvcmVsYXRlZC11cmxzPjwvdXJscz48ZWxlY3Ryb25pYy1yZXNvdXJjZS1udW0+
MTAuMTAwNy9zMTAxNDctMDA0LTA0MjUtMTwvZWxlY3Ryb25pYy1yZXNvdXJjZS1udW0+PC9yZWNv
cmQ+PC9DaXRlPjxDaXRlPjxBdXRob3I+Sm9obnN0b248L0F1dGhvcj48WWVhcj4yMDAzPC9ZZWFy
PjxSZWNOdW0+MzY1PC9SZWNOdW0+PHJlY29yZD48cmVjLW51bWJlcj4zNjU8L3JlYy1udW1iZXI+
PGZvcmVpZ24ta2V5cz48a2V5IGFwcD0iRU4iIGRiLWlkPSJweHNyZWVlNXgwMDBmNGVyZjIzdmU5
ZG10ZWRlcHN4dmUwd2EiIHRpbWVzdGFtcD0iMTQ5MTU1MzY5NyI+MzY1PC9rZXk+PC9mb3JlaWdu
LWtleXM+PHJlZi10eXBlIG5hbWU9IkpvdXJuYWwgQXJ0aWNsZSI+MTc8L3JlZi10eXBlPjxjb250
cmlidXRvcnM+PGF1dGhvcnM+PGF1dGhvcj5Kb2huc3RvbiwgUC4gRy48L2F1dGhvcj48YXV0aG9y
PkJlbnNvbiwgQS4gQi4sIDNyZDwvYXV0aG9yPjxhdXRob3I+Q2F0YWxhbm8sIFAuPC9hdXRob3I+
PGF1dGhvcj5SYW8sIE0uIFMuPC9hdXRob3I+PGF1dGhvcj5PJmFwb3M7RHd5ZXIsIFAuIEouPC9h
dXRob3I+PGF1dGhvcj5BbGxlZ3JhLCBDLiBKLjwvYXV0aG9yPjwvYXV0aG9ycz48L2NvbnRyaWJ1
dG9ycz48YXV0aC1hZGRyZXNzPkNhbmNlciBSZXNlYXJjaCBDZW50cmUsIERlcGFydG1lbnQgb2Yg
T25jb2xvZ3ksIFF1ZWVuJmFwb3M7cyBVbml2ZXJzaXR5IEJlbGZhc3QsIEJlbGZhc3QsIE5vcnRo
ZXJuIElyZWxhbmQuIG9uY29sb2d5QHF1Yi5hYy51azwvYXV0aC1hZGRyZXNzPjx0aXRsZXM+PHRp
dGxlPlRoeW1pZHlsYXRlIHN5bnRoYXNlIHByb3RlaW4gZXhwcmVzc2lvbiBpbiBwcmltYXJ5IGNv
bG9yZWN0YWwgY2FuY2VyOiBsYWNrIG9mIGNvcnJlbGF0aW9uIHdpdGggb3V0Y29tZSBhbmQgcmVz
cG9uc2UgdG8gZmx1b3JvdXJhY2lsIGluIG1ldGFzdGF0aWMgZGlzZWFzZSBzaXRlczwvdGl0bGU+
PHNlY29uZGFyeS10aXRsZT5KIENsaW4gT25jb2w8L3NlY29uZGFyeS10aXRsZT48L3RpdGxlcz48
cGVyaW9kaWNhbD48ZnVsbC10aXRsZT5KIENsaW4gT25jb2w8L2Z1bGwtdGl0bGU+PC9wZXJpb2Rp
Y2FsPjxwYWdlcz44MTUtOTwvcGFnZXM+PHZvbHVtZT4yMTwvdm9sdW1lPjxudW1iZXI+NTwvbnVt
YmVyPjxrZXl3b3Jkcz48a2V5d29yZD5BZGVub2NhcmNpbm9tYS9kcnVnIHRoZXJhcHkvKmVuenlt
b2xvZ3kvc2Vjb25kYXJ5PC9rZXl3b3JkPjxrZXl3b3JkPkFnZWQ8L2tleXdvcmQ+PGtleXdvcmQ+
QW50aW1ldGFib2xpdGVzLCBBbnRpbmVvcGxhc3RpYy8qdGhlcmFwZXV0aWMgdXNlPC9rZXl3b3Jk
PjxrZXl3b3JkPkFudGluZW9wbGFzdGljIENvbWJpbmVkIENoZW1vdGhlcmFweSBQcm90b2NvbHMv
dGhlcmFwZXV0aWMgdXNlPC9rZXl3b3JkPjxrZXl3b3JkPkFzcGFydGljIEFjaWQvYWRtaW5pc3Ry
YXRpb24gJmFtcDsgZG9zYWdlLyphbmFsb2dzICZhbXA7IGRlcml2YXRpdmVzPC9rZXl3b3JkPjxr
ZXl3b3JkPkJpb21hcmtlcnMsIFR1bW9yPC9rZXl3b3JkPjxrZXl3b3JkPkNvbG9yZWN0YWwgTmVv
cGxhc21zL2RydWcgdGhlcmFweS8qZW56eW1vbG9neS9wYXRob2xvZ3k8L2tleXdvcmQ+PGtleXdv
cmQ+RmVtYWxlPC9rZXl3b3JkPjxrZXl3b3JkPkZsdW9yb3VyYWNpbC8qdGhlcmFwZXV0aWMgdXNl
PC9rZXl3b3JkPjxrZXl3b3JkPkh1bWFuczwva2V5d29yZD48a2V5d29yZD5JbW11bm9lbnp5bWUg
VGVjaG5pcXVlczwva2V5d29yZD48a2V5d29yZD5JbnRlcmZlcm9uLWFscGhhL2FkbWluaXN0cmF0
aW9uICZhbXA7IGRvc2FnZTwva2V5d29yZD48a2V5d29yZD5MZXVjb3ZvcmluL2FkbWluaXN0cmF0
aW9uICZhbXA7IGRvc2FnZTwva2V5d29yZD48a2V5d29yZD5NYWxlPC9rZXl3b3JkPjxrZXl3b3Jk
Pk1pZGRsZSBBZ2VkPC9rZXl3b3JkPjxrZXl3b3JkPk5lb3BsYXNtIFJlY3VycmVuY2UsIExvY2Fs
L2RydWcgdGhlcmFweS8qZW56eW1vbG9neS9wYXRob2xvZ3k8L2tleXdvcmQ+PGtleXdvcmQ+UGhv
c3Bob25vYWNldGljIEFjaWQvYWRtaW5pc3RyYXRpb24gJmFtcDsgZG9zYWdlLyphbmFsb2dzICZh
bXA7IGRlcml2YXRpdmVzPC9rZXl3b3JkPjxrZXl3b3JkPlByb2dub3Npczwva2V5d29yZD48a2V5
d29yZD5SZWNvbWJpbmFudCBQcm90ZWluczwva2V5d29yZD48a2V5d29yZD5SZXRyb3NwZWN0aXZl
IFN0dWRpZXM8L2tleXdvcmQ+PGtleXdvcmQ+U3Vydml2YWwgUmF0ZTwva2V5d29yZD48a2V5d29y
ZD5UaHltaWR5bGF0ZSBTeW50aGFzZS8qbWV0YWJvbGlzbTwva2V5d29yZD48a2V5d29yZD5UcmVh
dG1lbnQgT3V0Y29tZTwva2V5d29yZD48L2tleXdvcmRzPjxkYXRlcz48eWVhcj4yMDAzPC95ZWFy
PjxwdWItZGF0ZXM+PGRhdGU+TWFyIDAxPC9kYXRlPjwvcHViLWRhdGVzPjwvZGF0ZXM+PGlzYm4+
MDczMi0xODNYIChQcmludCkmI3hEOzA3MzItMTgzWCAoTGlua2luZyk8L2lzYm4+PGFjY2Vzc2lv
bi1udW0+MTI2MTAxNzk8L2FjY2Vzc2lvbi1udW0+PHVybHM+PHJlbGF0ZWQtdXJscz48dXJsPmh0
dHBzOi8vd3d3Lm5jYmkubmxtLm5paC5nb3YvcHVibWVkLzEyNjEwMTc5PC91cmw+PC9yZWxhdGVk
LXVybHM+PC91cmxzPjxlbGVjdHJvbmljLXJlc291cmNlLW51bT4xMC4xMjAwL0pDTy4yMDAzLjA3
LjAzOTwvZWxlY3Ryb25pYy1yZXNvdXJjZS1udW0+PC9yZWNvcmQ+PC9DaXRlPjwvRW5kTm90ZT4A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34</w:t>
      </w:r>
      <w:r w:rsidR="00476955" w:rsidRPr="006B505E">
        <w:rPr>
          <w:rFonts w:ascii="Book Antiqua" w:hAnsi="Book Antiqua"/>
          <w:noProof/>
          <w:sz w:val="24"/>
          <w:szCs w:val="24"/>
          <w:vertAlign w:val="superscript"/>
          <w:lang w:val="en-US" w:eastAsia="zh-CN"/>
        </w:rPr>
        <w:t>-</w:t>
      </w:r>
      <w:r w:rsidR="00C64435" w:rsidRPr="006B505E">
        <w:rPr>
          <w:rFonts w:ascii="Book Antiqua" w:hAnsi="Book Antiqua"/>
          <w:noProof/>
          <w:sz w:val="24"/>
          <w:szCs w:val="24"/>
          <w:vertAlign w:val="superscript"/>
          <w:lang w:val="en-US"/>
        </w:rPr>
        <w:t>38]</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activity</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Umekita&lt;/Author&gt;&lt;Year&gt;2000&lt;/Year&gt;&lt;RecNum&gt;390&lt;/RecNum&gt;&lt;DisplayText&gt;&lt;style face="superscript"&gt;[39]&lt;/style&gt;&lt;/DisplayText&gt;&lt;record&gt;&lt;rec-number&gt;390&lt;/rec-number&gt;&lt;foreign-keys&gt;&lt;key app="EN" db-id="pxsreee5x000f4erf23ve9dmtedepsxve0wa" timestamp="1491553710"&gt;390&lt;/key&gt;&lt;/foreign-keys&gt;&lt;ref-type name="Journal Article"&gt;17&lt;/ref-type&gt;&lt;contributors&gt;&lt;authors&gt;&lt;author&gt;Umekita, N.&lt;/author&gt;&lt;author&gt;Tanaka, S.&lt;/author&gt;&lt;author&gt;Abe, H.&lt;/author&gt;&lt;author&gt;Kitamura, M.&lt;/author&gt;&lt;/authors&gt;&lt;/contributors&gt;&lt;auth-address&gt;Dept. of Surgery, Tokyo Metropolitan Bokutou Hospital.&lt;/auth-address&gt;&lt;titles&gt;&lt;title&gt;[Thymidylate synthase and dihydropyrimidine dehydrogenase activity in a metastatic liver tumor from colorectal cancer]&lt;/title&gt;&lt;secondary-title&gt;Gan To Kagaku Ryoho&lt;/secondary-title&gt;&lt;/titles&gt;&lt;periodical&gt;&lt;full-title&gt;Gan To Kagaku Ryoho&lt;/full-title&gt;&lt;/periodical&gt;&lt;pages&gt;1883-5&lt;/pages&gt;&lt;volume&gt;27&lt;/volume&gt;&lt;number&gt;12&lt;/number&gt;&lt;keywords&gt;&lt;keyword&gt;Antimetabolites, Antineoplastic/therapeutic use&lt;/keyword&gt;&lt;keyword&gt;Colon/enzymology&lt;/keyword&gt;&lt;keyword&gt;Colorectal Neoplasms/*pathology&lt;/keyword&gt;&lt;keyword&gt;Dihydrouracil Dehydrogenase (NADP)&lt;/keyword&gt;&lt;keyword&gt;Fluorouracil/therapeutic use&lt;/keyword&gt;&lt;keyword&gt;Humans&lt;/keyword&gt;&lt;keyword&gt;Infusions, Intra-Arterial&lt;/keyword&gt;&lt;keyword&gt;Liver Neoplasms/drug therapy/*enzymology/*secondary&lt;/keyword&gt;&lt;keyword&gt;Nucleoside-Phosphate Kinase/*metabolism&lt;/keyword&gt;&lt;keyword&gt;Oxidoreductases/*metabolism&lt;/keyword&gt;&lt;/keywords&gt;&lt;dates&gt;&lt;year&gt;2000&lt;/year&gt;&lt;pub-dates&gt;&lt;date&gt;Oct&lt;/date&gt;&lt;/pub-dates&gt;&lt;/dates&gt;&lt;isbn&gt;0385-0684 (Print)&amp;#xD;0385-0684 (Linking)&lt;/isbn&gt;&lt;accession-num&gt;11086436&lt;/accession-num&gt;&lt;urls&gt;&lt;related-urls&gt;&lt;url&gt;https://www.ncbi.nlm.nih.gov/pubmed/11086436&lt;/url&gt;&lt;/related-urls&gt;&lt;/urls&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39]</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 Such studies have conflicting results for the way </w:t>
      </w:r>
      <w:r w:rsidRPr="006B505E">
        <w:rPr>
          <w:rFonts w:ascii="Book Antiqua" w:hAnsi="Book Antiqua"/>
          <w:i/>
          <w:sz w:val="24"/>
          <w:szCs w:val="24"/>
          <w:lang w:val="en-US"/>
        </w:rPr>
        <w:t xml:space="preserve">TYMS </w:t>
      </w:r>
      <w:r w:rsidRPr="006B505E">
        <w:rPr>
          <w:rFonts w:ascii="Book Antiqua" w:hAnsi="Book Antiqua"/>
          <w:sz w:val="24"/>
          <w:szCs w:val="24"/>
          <w:lang w:val="en-US"/>
        </w:rPr>
        <w:t>polymorphisms seem to affect the therapeutic result in CRC patients</w:t>
      </w:r>
      <w:r w:rsidR="00143BD3" w:rsidRPr="006B505E">
        <w:rPr>
          <w:rFonts w:ascii="Book Antiqua" w:hAnsi="Book Antiqua"/>
          <w:sz w:val="24"/>
          <w:szCs w:val="24"/>
          <w:lang w:val="en-US"/>
        </w:rPr>
        <w:fldChar w:fldCharType="begin">
          <w:fldData xml:space="preserve">PEVuZE5vdGU+PENpdGU+PEF1dGhvcj5DaGVuPC9BdXRob3I+PFllYXI+MjAxMjwvWWVhcj48UmVj
TnVtPjEwMTg2PC9SZWNOdW0+PERpc3BsYXlUZXh0PjxzdHlsZSBmYWNlPSJzdXBlcnNjcmlwdCI+
WzMwLDM2LDM4LDQwLDQxLDQyLDQzLDQ0LDQ1LDQ2XTwvc3R5bGU+PC9EaXNwbGF5VGV4dD48cmVj
b3JkPjxyZWMtbnVtYmVyPjEwMTg2PC9yZWMtbnVtYmVyPjxmb3JlaWduLWtleXM+PGtleSBhcHA9
IkVOIiBkYi1pZD0iZjkwdGF4cmQ2YTBycjhlOXJlOHBlNXR4NWV4cHN3MGE1MHZlIj4xMDE4Njwv
a2V5PjwvZm9yZWlnbi1rZXlzPjxyZWYtdHlwZSBuYW1lPSJKb3VybmFsIEFydGljbGUiPjE3PC9y
ZWYtdHlwZT48Y29udHJpYnV0b3JzPjxhdXRob3JzPjxhdXRob3I+Q2hlbiwgWS48L2F1dGhvcj48
YXV0aG9yPllpLCBDLjwvYXV0aG9yPjxhdXRob3I+TGl1LCBMLjwvYXV0aG9yPjxhdXRob3I+TGks
IEIuPC9hdXRob3I+PGF1dGhvcj5XYW5nLCBZLjwvYXV0aG9yPjxhdXRob3I+V2FuZywgWC48L2F1
dGhvcj48L2F1dGhvcnM+PC9jb250cmlidXRvcnM+PHRpdGxlcz48dGl0bGU+VGh5bWlkeWxhdGUg
c3ludGhhc2UgZXhwcmVzc2lvbiBhbmQgcHJvZ25vc2lzIGluIGNvbG9yZWN0YWwgY2FuY2VyOiBh
IG1ldGEtYW5hbHlzaXMgb2YgY29sb3JlY3RhbCBjYW5jZXIgc3Vydml2YWwgZGF0YTwvdGl0bGU+
PHNlY29uZGFyeS10aXRsZT5JbnQgSiBCaW9sIE1hcmtlcnM8L3NlY29uZGFyeS10aXRsZT48L3Rp
dGxlcz48cGVyaW9kaWNhbD48ZnVsbC10aXRsZT5JbnQgSiBCaW9sIE1hcmtlcnM8L2Z1bGwtdGl0
bGU+PC9wZXJpb2RpY2FsPjxwYWdlcz5lMjAzLTExPC9wYWdlcz48dm9sdW1lPjI3PC92b2x1bWU+
PG51bWJlcj4zPC9udW1iZXI+PGVkaXRpb24+MjAxMi8xMC8wODwvZWRpdGlvbj48a2V5d29yZHM+
PGtleXdvcmQ+QWdlZDwva2V5d29yZD48a2V5d29yZD5Db2xvcmVjdGFsIE5lb3BsYXNtczwva2V5
d29yZD48a2V5d29yZD5GZW1hbGU8L2tleXdvcmQ+PGtleXdvcmQ+SHVtYW5zPC9rZXl3b3JkPjxr
ZXl3b3JkPk1hbGU8L2tleXdvcmQ+PGtleXdvcmQ+TWlkZGxlIEFnZWQ8L2tleXdvcmQ+PGtleXdv
cmQ+UHJvZ25vc2lzPC9rZXl3b3JkPjxrZXl3b3JkPlJldHJvc3BlY3RpdmUgU3R1ZGllczwva2V5
d29yZD48a2V5d29yZD5TdXJ2aXZhbCBBbmFseXNpczwva2V5d29yZD48a2V5d29yZD5UaHltaWR5
bGF0ZSBTeW50aGFzZTwva2V5d29yZD48L2tleXdvcmRzPjxkYXRlcz48eWVhcj4yMDEyPC95ZWFy
PjxwdWItZGF0ZXM+PGRhdGU+T2N0PC9kYXRlPjwvcHViLWRhdGVzPjwvZGF0ZXM+PGlzYm4+MTcy
NC02MDA4PC9pc2JuPjxhY2Nlc3Npb24tbnVtPjIzMDE1NDAyPC9hY2Nlc3Npb24tbnVtPjx1cmxz
PjxyZWxhdGVkLXVybHM+PHVybD5odHRwczovL3d3dy5uY2JpLm5sbS5uaWguZ292L3B1Ym1lZC8y
MzAxNTQwMjwvdXJsPjwvcmVsYXRlZC11cmxzPjwvdXJscz48ZWxlY3Ryb25pYy1yZXNvdXJjZS1u
dW0+MTAuNTMwMS9KQk0uMjAxMi45NTg0PC9lbGVjdHJvbmljLXJlc291cmNlLW51bT48bGFuZ3Vh
Z2U+ZW5nPC9sYW5ndWFnZT48L3JlY29yZD48L0NpdGU+PENpdGU+PEF1dGhvcj5Eb3RvcjwvQXV0
aG9yPjxZZWFyPjIwMDY8L1llYXI+PFJlY051bT4xMDE4NTwvUmVjTnVtPjxyZWNvcmQ+PHJlYy1u
dW1iZXI+MTAxODU8L3JlYy1udW1iZXI+PGZvcmVpZ24ta2V5cz48a2V5IGFwcD0iRU4iIGRiLWlk
PSJmOTB0YXhyZDZhMHJyOGU5cmU4cGU1dHg1ZXhwc3cwYTUwdmUiPjEwMTg1PC9rZXk+PC9mb3Jl
aWduLWtleXM+PHJlZi10eXBlIG5hbWU9IkpvdXJuYWwgQXJ0aWNsZSI+MTc8L3JlZi10eXBlPjxj
b250cmlidXRvcnM+PGF1dGhvcnM+PGF1dGhvcj5Eb3RvciwgRS48L2F1dGhvcj48YXV0aG9yPkN1
YXRyZWNhc2VzLCBNLjwvYXV0aG9yPjxhdXRob3I+TWFydMOtbmV6LUluaWVzdGEsIE0uPC9hdXRo
b3I+PGF1dGhvcj5OYXZhcnJvLCBNLjwvYXV0aG9yPjxhdXRob3I+VmlsYXJkZWxsLCBGLjwvYXV0
aG9yPjxhdXRob3I+R3VpbsOzLCBFLjwvYXV0aG9yPjxhdXRob3I+UGFyZWphLCBMLjwvYXV0aG9y
PjxhdXRob3I+RmlndWVyYXMsIEEuPC9hdXRob3I+PGF1dGhvcj5Nb2xsZXbDrSwgRC4gRy48L2F1
dGhvcj48YXV0aG9yPlNlcnJhbm8sIFQuPC9hdXRob3I+PGF1dGhvcj5kZSBPY2EsIEouPC9hdXRo
b3I+PGF1dGhvcj5QZWluYWRvLCBNLiBBLjwvYXV0aG9yPjxhdXRob3I+TW9yZW5vLCBWLjwvYXV0
aG9yPjxhdXRob3I+R2VybcOgLCBKLiBSLjwvYXV0aG9yPjxhdXRob3I+Q2FwZWxsw6EsIEcuPC9h
dXRob3I+PGF1dGhvcj5WaWxsYW51ZXZhLCBBLjwvYXV0aG9yPjwvYXV0aG9ycz48L2NvbnRyaWJ1
dG9ycz48dGl0bGVzPjx0aXRsZT5UdW1vciB0aHltaWR5bGF0ZSBzeW50aGFzZSAxNDk0ZGVsNiBn
ZW5vdHlwZSBhcyBhIHByb2dub3N0aWMgZmFjdG9yIGluIGNvbG9yZWN0YWwgY2FuY2VyIHBhdGll
bnRzIHJlY2VpdmluZyBmbHVvcm91cmFjaWwtYmFzZWQgYWRqdXZhbnQgdHJlYXRtZW50PC90aXRs
ZT48c2Vjb25kYXJ5LXRpdGxlPkogQ2xpbiBPbmNvbDwvc2Vjb25kYXJ5LXRpdGxlPjwvdGl0bGVz
PjxwZXJpb2RpY2FsPjxmdWxsLXRpdGxlPkogQ2xpbiBPbmNvbDwvZnVsbC10aXRsZT48L3Blcmlv
ZGljYWw+PHBhZ2VzPjE2MDMtMTE8L3BhZ2VzPjx2b2x1bWU+MjQ8L3ZvbHVtZT48bnVtYmVyPjEw
PC9udW1iZXI+PGtleXdvcmRzPjxrZXl3b3JkPkFkdWx0PC9rZXl3b3JkPjxrZXl3b3JkPkFnZWQ8
L2tleXdvcmQ+PGtleXdvcmQ+Q2hlbW90aGVyYXB5LCBBZGp1dmFudDwva2V5d29yZD48a2V5d29y
ZD5Db2xvcmVjdGFsIE5lb3BsYXNtczwva2V5d29yZD48a2V5d29yZD5GZW1hbGU8L2tleXdvcmQ+
PGtleXdvcmQ+Rmx1b3JvdXJhY2lsPC9rZXl3b3JkPjxrZXl3b3JkPkdlbm90eXBlPC9rZXl3b3Jk
PjxrZXl3b3JkPkhhcGxvdHlwZXM8L2tleXdvcmQ+PGtleXdvcmQ+SHVtYW5zPC9rZXl3b3JkPjxr
ZXl3b3JkPkltbXVub2hpc3RvY2hlbWlzdHJ5PC9rZXl3b3JkPjxrZXl3b3JkPk1hbGU8L2tleXdv
cmQ+PGtleXdvcmQ+TWlkZGxlIEFnZWQ8L2tleXdvcmQ+PGtleXdvcmQ+TXV0YXRpb248L2tleXdv
cmQ+PGtleXdvcmQ+UHJvZ25vc2lzPC9rZXl3b3JkPjxrZXl3b3JkPlRoeW1pZHlsYXRlIFN5bnRo
YXNlPC9rZXl3b3JkPjwva2V5d29yZHM+PGRhdGVzPjx5ZWFyPjIwMDY8L3llYXI+PHB1Yi1kYXRl
cz48ZGF0ZT5BcHI8L2RhdGU+PC9wdWItZGF0ZXM+PC9kYXRlcz48aXNibj4xNTI3LTc3NTU8L2lz
Ym4+PGFjY2Vzc2lvbi1udW0+MTY1NzUwMTE8L2FjY2Vzc2lvbi1udW0+PHVybHM+PHJlbGF0ZWQt
dXJscz48dXJsPmh0dHBzOi8vd3d3Lm5jYmkubmxtLm5paC5nb3YvcHVibWVkLzE2NTc1MDExPC91
cmw+PC9yZWxhdGVkLXVybHM+PC91cmxzPjxlbGVjdHJvbmljLXJlc291cmNlLW51bT4xMC4xMjAw
L0pDTy4yMDA1LjAzLjUyNTM8L2VsZWN0cm9uaWMtcmVzb3VyY2UtbnVtPjxsYW5ndWFnZT5lbmc8
L2xhbmd1YWdlPjwvcmVjb3JkPjwvQ2l0ZT48Q2l0ZT48QXV0aG9yPkVkbGVyPC9BdXRob3I+PFll
YXI+MjAwMjwvWWVhcj48UmVjTnVtPjEwMTg0PC9SZWNOdW0+PHJlY29yZD48cmVjLW51bWJlcj4x
MDE4NDwvcmVjLW51bWJlcj48Zm9yZWlnbi1rZXlzPjxrZXkgYXBwPSJFTiIgZGItaWQ9ImY5MHRh
eHJkNmEwcnI4ZTlyZThwZTV0eDVleHBzdzBhNTB2ZSI+MTAxODQ8L2tleT48L2ZvcmVpZ24ta2V5
cz48cmVmLXR5cGUgbmFtZT0iSm91cm5hbCBBcnRpY2xlIj4xNzwvcmVmLXR5cGU+PGNvbnRyaWJ1
dG9ycz48YXV0aG9ycz48YXV0aG9yPkVkbGVyLCBELjwvYXV0aG9yPjxhdXRob3I+R2xpbWVsaXVz
LCBCLjwvYXV0aG9yPjxhdXRob3I+SGFsbHN0csO2bSwgTS48L2F1dGhvcj48YXV0aG9yPkpha29i
c2VuLCBBLjwvYXV0aG9yPjxhdXRob3I+Sm9obnN0b24sIFAuRy48L2F1dGhvcj48YXV0aG9yPk1h
Z251c3NvbiwgSS48L2F1dGhvcj48YXV0aG9yPlJhZ25oYW1tYXIsIFAuPC9hdXRob3I+PGF1dGhv
cj5CbG9tZ3JlbiwgSC48L2F1dGhvcj48L2F1dGhvcnM+PC9jb250cmlidXRvcnM+PHRpdGxlcz48
dGl0bGU+VGh5bWlkeWxhdGUgc3ludGhhc2UgZXhwcmVzc2lvbiBpbiBjb2xvcmVjdGFsIGNhbmNl
cjogYSBwcm9nbm9zdGljIGFuZCBwcmVkaWN0aXZlIG1hcmtlciBvZiBiZW5lZml0IGZyb20gYWRq
dXZhbnQgZmx1b3JvdXJhY2lsLWJhc2VkIGNoZW1vdGhlcmFweTwvdGl0bGU+PHNlY29uZGFyeS10
aXRsZT5KIENsaW4gT25jb2w8L3NlY29uZGFyeS10aXRsZT48L3RpdGxlcz48cGVyaW9kaWNhbD48
ZnVsbC10aXRsZT5KIENsaW4gT25jb2w8L2Z1bGwtdGl0bGU+PC9wZXJpb2RpY2FsPjxwYWdlcz4x
NzIxLTg8L3BhZ2VzPjx2b2x1bWU+MjA8L3ZvbHVtZT48bnVtYmVyPjc8L251bWJlcj48a2V5d29y
ZHM+PGtleXdvcmQ+QWRqdXZhbnRzLCBJbW11bm9sb2dpYzwva2V5d29yZD48a2V5d29yZD5BZ2Vk
PC9rZXl3b3JkPjxrZXl3b3JkPkFuYWx5c2lzIG9mIFZhcmlhbmNlPC9rZXl3b3JkPjxrZXl3b3Jk
PkFudGltZXRhYm9saXRlcywgQW50aW5lb3BsYXN0aWM8L2tleXdvcmQ+PGtleXdvcmQ+QW50aW5l
b3BsYXN0aWMgQ29tYmluZWQgQ2hlbW90aGVyYXB5IFByb3RvY29sczwva2V5d29yZD48a2V5d29y
ZD5CaW9tYXJrZXJzLCBUdW1vcjwva2V5d29yZD48a2V5d29yZD5DaGVtb3RoZXJhcHksIEFkanV2
YW50PC9rZXl3b3JkPjxrZXl3b3JkPkNvbG9yZWN0YWwgTmVvcGxhc21zPC9rZXl3b3JkPjxrZXl3
b3JkPkRpc2Vhc2UtRnJlZSBTdXJ2aXZhbDwva2V5d29yZD48a2V5d29yZD5EcnVnIEFkbWluaXN0
cmF0aW9uIFNjaGVkdWxlPC9rZXl3b3JkPjxrZXl3b3JkPkZlbWFsZTwva2V5d29yZD48a2V5d29y
ZD5GbHVvcm91cmFjaWw8L2tleXdvcmQ+PGtleXdvcmQ+R2VuZSBFeHByZXNzaW9uIFJlZ3VsYXRp
b24sIEVuenltb2xvZ2ljPC9rZXl3b3JkPjxrZXl3b3JkPkdlbmUgRXhwcmVzc2lvbiBSZWd1bGF0
aW9uLCBOZW9wbGFzdGljPC9rZXl3b3JkPjxrZXl3b3JkPkh1bWFuczwva2V5d29yZD48a2V5d29y
ZD5JbW11bm9oaXN0b2NoZW1pc3RyeTwva2V5d29yZD48a2V5d29yZD5MZXVjb3ZvcmluPC9rZXl3
b3JkPjxrZXl3b3JkPkxldmFtaXNvbGU8L2tleXdvcmQ+PGtleXdvcmQ+TWFsZTwva2V5d29yZD48
a2V5d29yZD5NaWRkbGUgQWdlZDwva2V5d29yZD48a2V5d29yZD5OZW9wbGFzbSBTdGFnaW5nPC9r
ZXl3b3JkPjxrZXl3b3JkPlByZWRpY3RpdmUgVmFsdWUgb2YgVGVzdHM8L2tleXdvcmQ+PGtleXdv
cmQ+UHJvZ25vc2lzPC9rZXl3b3JkPjxrZXl3b3JkPlByb3BvcnRpb25hbCBIYXphcmRzIE1vZGVs
czwva2V5d29yZD48a2V5d29yZD5TdXJ2aXZhbCBBbmFseXNpczwva2V5d29yZD48a2V5d29yZD5U
aHltaWR5bGF0ZSBTeW50aGFzZTwva2V5d29yZD48a2V5d29yZD5UcmVhdG1lbnQgT3V0Y29tZTwv
a2V5d29yZD48L2tleXdvcmRzPjxkYXRlcz48eWVhcj4yMDAyPC95ZWFyPjxwdWItZGF0ZXM+PGRh
dGU+QXByPC9kYXRlPjwvcHViLWRhdGVzPjwvZGF0ZXM+PGlzYm4+MDczMi0xODNYPC9pc2JuPjxh
Y2Nlc3Npb24tbnVtPjExOTE5MjI3PC9hY2Nlc3Npb24tbnVtPjx1cmxzPjxyZWxhdGVkLXVybHM+
PHVybD5odHRwczovL3d3dy5uY2JpLm5sbS5uaWguZ292L3B1Ym1lZC8xMTkxOTIyNzwvdXJsPjwv
cmVsYXRlZC11cmxzPjwvdXJscz48ZWxlY3Ryb25pYy1yZXNvdXJjZS1udW0+MTAuMTIwMC9KQ08u
MjAwMi4wNy4wMzk8L2VsZWN0cm9uaWMtcmVzb3VyY2UtbnVtPjxsYW5ndWFnZT5lbmc8L2xhbmd1
YWdlPjwvcmVjb3JkPjwvQ2l0ZT48Q2l0ZT48QXV0aG9yPkV0aWVubmUtR3JpbWFsZGk8L0F1dGhv
cj48WWVhcj4yMDEyPC9ZZWFyPjxSZWNOdW0+MTAxODc8L1JlY051bT48cmVjb3JkPjxyZWMtbnVt
YmVyPjEwMTg3PC9yZWMtbnVtYmVyPjxmb3JlaWduLWtleXM+PGtleSBhcHA9IkVOIiBkYi1pZD0i
ZjkwdGF4cmQ2YTBycjhlOXJlOHBlNXR4NWV4cHN3MGE1MHZlIj4xMDE4Nzwva2V5PjwvZm9yZWln
bi1rZXlzPjxyZWYtdHlwZSBuYW1lPSJKb3VybmFsIEFydGljbGUiPjE3PC9yZWYtdHlwZT48Y29u
dHJpYnV0b3JzPjxhdXRob3JzPjxhdXRob3I+RXRpZW5uZS1HcmltYWxkaSwgTS4gQy48L2F1dGhv
cj48YXV0aG9yPkJlbm5vdW5hLCBKLjwvYXV0aG9yPjxhdXRob3I+Rm9ybWVudG8sIEouIEwuPC9h
dXRob3I+PGF1dGhvcj5Eb3VpbGxhcmQsIEouIFkuPC9hdXRob3I+PGF1dGhvcj5GcmFuY291YWws
IE0uPC9hdXRob3I+PGF1dGhvcj5IZW5uZWJlbGxlLCBJLjwvYXV0aG9yPjxhdXRob3I+Q2hhdGVs
dXQsIEUuPC9hdXRob3I+PGF1dGhvcj5GcmFuY29pcywgRS48L2F1dGhvcj48YXV0aG9yPkZhcm91
eCwgUi48L2F1dGhvcj48YXV0aG9yPkVsIEhhbm5hbmksIEMuPC9hdXRob3I+PGF1dGhvcj5KYWNv
YiwgSi4gSC48L2F1dGhvcj48YXV0aG9yPk1pbGFubywgRy48L2F1dGhvcj48L2F1dGhvcnM+PC9j
b250cmlidXRvcnM+PHRpdGxlcz48dGl0bGU+TXVsdGlmYWN0b3JpYWwgcGhhcm1hY29nZW5ldGlj
IGFuYWx5c2lzIGluIGNvbG9yZWN0YWwgY2FuY2VyIHBhdGllbnRzIHJlY2VpdmluZyA1LWZsdW9y
b3VyYWNpbC1iYXNlZCB0aGVyYXB5IHRvZ2V0aGVyIHdpdGggY2V0dXhpbWFiLWlyaW5vdGVjYW48
L3RpdGxlPjxzZWNvbmRhcnktdGl0bGU+QnIgSiBDbGluIFBoYXJtYWNvbDwvc2Vjb25kYXJ5LXRp
dGxlPjwvdGl0bGVzPjxwZXJpb2RpY2FsPjxmdWxsLXRpdGxlPkJyIEogQ2xpbiBQaGFybWFjb2w8
L2Z1bGwtdGl0bGU+PC9wZXJpb2RpY2FsPjxwYWdlcz43NzYtODU8L3BhZ2VzPjx2b2x1bWU+NzM8
L3ZvbHVtZT48bnVtYmVyPjU8L251bWJlcj48a2V5d29yZHM+PGtleXdvcmQ+QWR1bHQ8L2tleXdv
cmQ+PGtleXdvcmQ+QWdlZDwva2V5d29yZD48a2V5d29yZD5BZ2VkLCA4MCBhbmQgb3Zlcjwva2V5
d29yZD48a2V5d29yZD5BbnRpYm9kaWVzLCBNb25vY2xvbmFsPC9rZXl3b3JkPjxrZXl3b3JkPkFu
dGlib2RpZXMsIE1vbm9jbG9uYWwsIEh1bWFuaXplZDwva2V5d29yZD48a2V5d29yZD5BbnRpbmVv
cGxhc3RpYyBDb21iaW5lZCBDaGVtb3RoZXJhcHkgUHJvdG9jb2xzPC9rZXl3b3JkPjxrZXl3b3Jk
PkNhbXB0b3RoZWNpbjwva2V5d29yZD48a2V5d29yZD5DZXR1eGltYWI8L2tleXdvcmQ+PGtleXdv
cmQ+Q29sb3JlY3RhbCBOZW9wbGFzbXM8L2tleXdvcmQ+PGtleXdvcmQ+RXBpZGVybWFsIEdyb3d0
aCBGYWN0b3I8L2tleXdvcmQ+PGtleXdvcmQ+RmVtYWxlPC9rZXl3b3JkPjxrZXl3b3JkPkZsdW9y
b3VyYWNpbDwva2V5d29yZD48a2V5d29yZD5IdW1hbnM8L2tleXdvcmQ+PGtleXdvcmQ+TWFsZTwv
a2V5d29yZD48a2V5d29yZD5NZXRoeWxlbmV0ZXRyYWh5ZHJvZm9sYXRlIFJlZHVjdGFzZSAoTkFE
UEgyKTwva2V5d29yZD48a2V5d29yZD5NaWRkbGUgQWdlZDwva2V5d29yZD48a2V5d29yZD5QaGFy
bWFjb2dlbmV0aWNzPC9rZXl3b3JkPjxrZXl3b3JkPlBvbHltb3JwaGlzbSwgU2luZ2xlIE51Y2xl
b3RpZGU8L2tleXdvcmQ+PGtleXdvcmQ+UHJvc3BlY3RpdmUgU3R1ZGllczwva2V5d29yZD48a2V5
d29yZD5SZWNlcHRvciwgRXBpZGVybWFsIEdyb3d0aCBGYWN0b3I8L2tleXdvcmQ+PGtleXdvcmQ+
VGh5bWlkeWxhdGUgU3ludGhhc2U8L2tleXdvcmQ+PC9rZXl3b3Jkcz48ZGF0ZXM+PHllYXI+MjAx
MjwveWVhcj48cHViLWRhdGVzPjxkYXRlPk1heTwvZGF0ZT48L3B1Yi1kYXRlcz48L2RhdGVzPjxp
c2JuPjEzNjUtMjEyNTwvaXNibj48YWNjZXNzaW9uLW51bT4yMjQ4NjYwMDwvYWNjZXNzaW9uLW51
bT48dXJscz48cmVsYXRlZC11cmxzPjx1cmw+aHR0cHM6Ly93d3cubmNiaS5ubG0ubmloLmdvdi9w
dWJtZWQvMjI0ODY2MDA8L3VybD48L3JlbGF0ZWQtdXJscz48L3VybHM+PGN1c3RvbTI+UE1DMzQw
MzIwNTwvY3VzdG9tMj48ZWxlY3Ryb25pYy1yZXNvdXJjZS1udW0+MTAuMTExMS9qLjEzNjUtMjEy
NS4yMDExLjA0MTQxLng8L2VsZWN0cm9uaWMtcmVzb3VyY2UtbnVtPjxsYW5ndWFnZT5lbmc8L2xh
bmd1YWdlPjwvcmVjb3JkPjwvQ2l0ZT48Q2l0ZT48QXV0aG9yPkpvaG5zdG9uPC9BdXRob3I+PFll
YXI+MTk5NTwvWWVhcj48UmVjTnVtPjEwMTczPC9SZWNOdW0+PHJlY29yZD48cmVjLW51bWJlcj4x
MDE3MzwvcmVjLW51bWJlcj48Zm9yZWlnbi1rZXlzPjxrZXkgYXBwPSJFTiIgZGItaWQ9ImY5MHRh
eHJkNmEwcnI4ZTlyZThwZTV0eDVleHBzdzBhNTB2ZSI+MTAxNzM8L2tleT48L2ZvcmVpZ24ta2V5
cz48cmVmLXR5cGUgbmFtZT0iSm91cm5hbCBBcnRpY2xlIj4xNzwvcmVmLXR5cGU+PGNvbnRyaWJ1
dG9ycz48YXV0aG9ycz48YXV0aG9yPkpvaG5zdG9uLCBQLiBHLjwvYXV0aG9yPjxhdXRob3I+TGVu
eiwgSC4gSi48L2F1dGhvcj48YXV0aG9yPkxlaWNobWFuLCBDLiBHLjwvYXV0aG9yPjxhdXRob3I+
RGFuZW5iZXJnLCBLLiBELjwvYXV0aG9yPjxhdXRob3I+QWxsZWdyYSwgQy4gSi48L2F1dGhvcj48
YXV0aG9yPkRhbmVuYmVyZywgUC4gVi48L2F1dGhvcj48YXV0aG9yPkxlaWNobWFuLCBMLjwvYXV0
aG9yPjwvYXV0aG9ycz48L2NvbnRyaWJ1dG9ycz48dGl0bGVzPjx0aXRsZT5UaHltaWR5bGF0ZSBz
eW50aGFzZSBnZW5lIGFuZCBwcm90ZWluIGV4cHJlc3Npb24gY29ycmVsYXRlIGFuZCBhcmUgYXNz
b2NpYXRlZCB3aXRoIHJlc3BvbnNlIHRvIDUtZmx1b3JvdXJhY2lsIGluIGh1bWFuIGNvbG9yZWN0
YWwgYW5kIGdhc3RyaWMgdHVtb3JzPC90aXRsZT48c2Vjb25kYXJ5LXRpdGxlPkNhbmNlciBSZXM8
L3NlY29uZGFyeS10aXRsZT48L3RpdGxlcz48cGVyaW9kaWNhbD48ZnVsbC10aXRsZT5DYW5jZXIg
UmVzPC9mdWxsLXRpdGxlPjwvcGVyaW9kaWNhbD48cGFnZXM+MTQwNy0xMjwvcGFnZXM+PHZvbHVt
ZT41NTwvdm9sdW1lPjxudW1iZXI+NzwvbnVtYmVyPjxrZXl3b3Jkcz48a2V5d29yZD5BY3RpbnM8
L2tleXdvcmQ+PGtleXdvcmQ+QWR1bHQ8L2tleXdvcmQ+PGtleXdvcmQ+QWdlZDwva2V5d29yZD48
a2V5d29yZD5CYXNlIFNlcXVlbmNlPC9rZXl3b3JkPjxrZXl3b3JkPkNvbG9yZWN0YWwgTmVvcGxh
c21zPC9rZXl3b3JkPjxrZXl3b3JkPkZlbWFsZTwva2V5d29yZD48a2V5d29yZD5GbHVvcm91cmFj
aWw8L2tleXdvcmQ+PGtleXdvcmQ+R2VuZSBFeHByZXNzaW9uIFJlZ3VsYXRpb24sIEVuenltb2xv
Z2ljPC9rZXl3b3JkPjxrZXl3b3JkPkdlbmUgRXhwcmVzc2lvbiBSZWd1bGF0aW9uLCBOZW9wbGFz
dGljPC9rZXl3b3JkPjxrZXl3b3JkPkh1bWFuczwva2V5d29yZD48a2V5d29yZD5JbW11bm9oaXN0
b2NoZW1pc3RyeTwva2V5d29yZD48a2V5d29yZD5NYWxlPC9rZXl3b3JkPjxrZXl3b3JkPk1pZGRs
ZSBBZ2VkPC9rZXl3b3JkPjxrZXl3b3JkPk1vbGVjdWxhciBTZXF1ZW5jZSBEYXRhPC9rZXl3b3Jk
PjxrZXl3b3JkPk5lb3BsYXNtIFByb3RlaW5zPC9rZXl3b3JkPjxrZXl3b3JkPlBvbHltZXJhc2Ug
Q2hhaW4gUmVhY3Rpb248L2tleXdvcmQ+PGtleXdvcmQ+Uk5BLCBNZXNzZW5nZXI8L2tleXdvcmQ+
PGtleXdvcmQ+U3RvbWFjaCBOZW9wbGFzbXM8L2tleXdvcmQ+PGtleXdvcmQ+VGh5bWlkeWxhdGUg
U3ludGhhc2U8L2tleXdvcmQ+PC9rZXl3b3Jkcz48ZGF0ZXM+PHllYXI+MTk5NTwveWVhcj48cHVi
LWRhdGVzPjxkYXRlPkFwcjwvZGF0ZT48L3B1Yi1kYXRlcz48L2RhdGVzPjxpc2JuPjAwMDgtNTQ3
MjwvaXNibj48YWNjZXNzaW9uLW51bT43ODgyMzQzPC9hY2Nlc3Npb24tbnVtPjx1cmxzPjxyZWxh
dGVkLXVybHM+PHVybD5odHRwczovL3d3dy5uY2JpLm5sbS5uaWguZ292L3B1Ym1lZC83ODgyMzQz
PC91cmw+PC9yZWxhdGVkLXVybHM+PC91cmxzPjxsYW5ndWFnZT5lbmc8L2xhbmd1YWdlPjwvcmVj
b3JkPjwvQ2l0ZT48Q2l0ZT48QXV0aG9yPktvdW1hcmlhbm91PC9BdXRob3I+PFllYXI+MjAxNDwv
WWVhcj48UmVjTnVtPjEwMTgxPC9SZWNOdW0+PHJlY29yZD48cmVjLW51bWJlcj4xMDE4MTwvcmVj
LW51bWJlcj48Zm9yZWlnbi1rZXlzPjxrZXkgYXBwPSJFTiIgZGItaWQ9ImY5MHRheHJkNmEwcnI4
ZTlyZThwZTV0eDVleHBzdzBhNTB2ZSI+MTAxODE8L2tleT48L2ZvcmVpZ24ta2V5cz48cmVmLXR5
cGUgbmFtZT0iSm91cm5hbCBBcnRpY2xlIj4xNzwvcmVmLXR5cGU+PGNvbnRyaWJ1dG9ycz48YXV0
aG9ycz48YXV0aG9yPktvdW1hcmlhbm91LCBBLjwvYXV0aG9yPjxhdXRob3I+VHpldmVsZWtpLCBJ
LjwvYXV0aG9yPjxhdXRob3I+TWVrcmFzLCBELjwvYXV0aG9yPjxhdXRob3I+RWxlZnRoZXJha2ks
IEEuIEcuPC9hdXRob3I+PGF1dGhvcj5Cb2JvcywgTS48L2F1dGhvcj48YXV0aG9yPldpcnR6LCBS
LjwvYXV0aG9yPjxhdXRob3I+Rm91bnR6aWxhcywgRS48L2F1dGhvcj48YXV0aG9yPlZhbGF2YW5p
cywgQy48L2F1dGhvcj48YXV0aG9yPlhhbnRoYWtpcywgSS48L2F1dGhvcj48YXV0aG9yPkthbG9n
ZXJhcywgSy4gVC48L2F1dGhvcj48YXV0aG9yPkJhc2RhbmlzLCBHLjwvYXV0aG9yPjxhdXRob3I+
UGVudGhlcm91ZGFraXMsIEcuPC9hdXRob3I+PGF1dGhvcj5Lb3RvdWxhLCBWLjwvYXV0aG9yPjxh
dXRob3I+Rm91bnR6aWxhcywgRy48L2F1dGhvcj48L2F1dGhvcnM+PC9jb250cmlidXRvcnM+PHRp
dGxlcz48dGl0bGU+UHJvZ25vc3RpYyBtYXJrZXJzIGluIGVhcmx5LXN0YWdlIGNvbG9yZWN0YWwg
Y2FuY2VyOiBzaWduaWZpY2FuY2Ugb2YgVFlNUyBtUk5BIGV4cHJlc3Npb248L3RpdGxlPjxzZWNv
bmRhcnktdGl0bGU+QW50aWNhbmNlciBSZXM8L3NlY29uZGFyeS10aXRsZT48L3RpdGxlcz48cGVy
aW9kaWNhbD48ZnVsbC10aXRsZT5BbnRpY2FuY2VyIFJlczwvZnVsbC10aXRsZT48L3BlcmlvZGlj
YWw+PHBhZ2VzPjQ5NDktNjI8L3BhZ2VzPjx2b2x1bWU+MzQ8L3ZvbHVtZT48bnVtYmVyPjk8L251
bWJlcj48a2V5d29yZHM+PGtleXdvcmQ+QWR1bHQ8L2tleXdvcmQ+PGtleXdvcmQ+QWdlZDwva2V5
d29yZD48a2V5d29yZD5BZ2VkLCA4MCBhbmQgb3Zlcjwva2V5d29yZD48a2V5d29yZD5CaW9tYXJr
ZXJzLCBUdW1vcjwva2V5d29yZD48a2V5d29yZD5DbHVzdGVyIEFuYWx5c2lzPC9rZXl3b3JkPjxr
ZXl3b3JkPkNvbG9yZWN0YWwgTmVvcGxhc21zPC9rZXl3b3JkPjxrZXl3b3JkPkZlbWFsZTwva2V5
d29yZD48a2V5d29yZD5Gb2xsb3ctVXAgU3R1ZGllczwva2V5d29yZD48a2V5d29yZD5HZW5lIEV4
cHJlc3Npb24gUHJvZmlsaW5nPC9rZXl3b3JkPjxrZXl3b3JkPkdlbmUgRXhwcmVzc2lvbiBSZWd1
bGF0aW9uLCBOZW9wbGFzdGljPC9rZXl3b3JkPjxrZXl3b3JkPkh1bWFuczwva2V5d29yZD48a2V5
d29yZD5JbW11bm9oaXN0b2NoZW1pc3RyeTwva2V5d29yZD48a2V5d29yZD5NYWxlPC9rZXl3b3Jk
PjxrZXl3b3JkPk1pZGRsZSBBZ2VkPC9rZXl3b3JkPjxrZXl3b3JkPk5lb3BsYXNtIEdyYWRpbmc8
L2tleXdvcmQ+PGtleXdvcmQ+TmVvcGxhc20gU3RhZ2luZzwva2V5d29yZD48a2V5d29yZD5Qcm9n
bm9zaXM8L2tleXdvcmQ+PGtleXdvcmQ+VGh5bWlkeWxhdGUgU3ludGhhc2U8L2tleXdvcmQ+PGtl
eXdvcmQ+VHJlYXRtZW50IE91dGNvbWU8L2tleXdvcmQ+PC9rZXl3b3Jkcz48ZGF0ZXM+PHllYXI+
MjAxNDwveWVhcj48cHViLWRhdGVzPjxkYXRlPlNlcDwvZGF0ZT48L3B1Yi1kYXRlcz48L2RhdGVz
Pjxpc2JuPjE3OTEtNzUzMDwvaXNibj48YWNjZXNzaW9uLW51bT4yNTIwMjA3NzwvYWNjZXNzaW9u
LW51bT48dXJscz48cmVsYXRlZC11cmxzPjx1cmw+aHR0cHM6Ly93d3cubmNiaS5ubG0ubmloLmdv
di9wdWJtZWQvMjUyMDIwNzc8L3VybD48L3JlbGF0ZWQtdXJscz48L3VybHM+PGN1c3RvbTI+MjUy
MDIwNzc8L2N1c3RvbTI+PGxhbmd1YWdlPmVuZzwvbGFuZ3VhZ2U+PC9yZWNvcmQ+PC9DaXRlPjxD
aXRlPjxBdXRob3I+R3Jhemlhbm88L0F1dGhvcj48WWVhcj4yMDA4PC9ZZWFyPjxSZWNOdW0+MzEz
PC9SZWNOdW0+PHJlY29yZD48cmVjLW51bWJlcj4zMTM8L3JlYy1udW1iZXI+PGZvcmVpZ24ta2V5
cz48a2V5IGFwcD0iRU4iIGRiLWlkPSJweHNyZWVlNXgwMDBmNGVyZjIzdmU5ZG10ZWRlcHN4dmUw
d2EiIHRpbWVzdGFtcD0iMTQ5MTU1MzY5MSI+MzEzPC9rZXk+PC9mb3JlaWduLWtleXM+PHJlZi10
eXBlIG5hbWU9IkpvdXJuYWwgQXJ0aWNsZSI+MTc8L3JlZi10eXBlPjxjb250cmlidXRvcnM+PGF1
dGhvcnM+PGF1dGhvcj5HcmF6aWFubywgRi48L2F1dGhvcj48YXV0aG9yPlJ1enpvLCBBLjwvYXV0
aG9yPjxhdXRob3I+TG91cGFraXMsIEYuPC9hdXRob3I+PGF1dGhvcj5TYW50aW5pLCBELjwvYXV0
aG9yPjxhdXRob3I+Q2F0YWxhbm8sIFYuPC9hdXRob3I+PGF1dGhvcj5DYW5lc3RyYXJpLCBFLjwv
YXV0aG9yPjxhdXRob3I+TWFsdGVzZSwgUC48L2F1dGhvcj48YXV0aG9yPkJpc29ubmksIFIuPC9h
dXRob3I+PGF1dGhvcj5Gb3JuYXJvLCBMLjwvYXV0aG9yPjxhdXRob3I+QmFsZGksIEcuPC9hdXRo
b3I+PGF1dGhvcj5NYXNpLCBHLjwvYXV0aG9yPjxhdXRob3I+RmFsY29uZSwgQS48L2F1dGhvcj48
YXV0aG9yPlRvbmluaSwgRy48L2F1dGhvcj48YXV0aG9yPkdpb3JkYW5pLCBQLjwvYXV0aG9yPjxh
dXRob3I+QWxlc3NhbmRyb25pLCBQLjwvYXV0aG9yPjxhdXRob3I+R2l1c3RpbmksIEwuPC9hdXRo
b3I+PGF1dGhvcj5WaW5jZW56aSwgQi48L2F1dGhvcj48YXV0aG9yPk1hZ25hbmksIE0uPC9hdXRo
b3I+PC9hdXRob3JzPjwvY29udHJpYnV0b3JzPjxhdXRoLWFkZHJlc3M+TWVkaWNhbCBPbmNvbG9n
eSwgQXppZW5kYSBPc3BlZGFsaWVyYSBPc3BlZGFsZSBTYW4gU2FsdmF0b3JlLCBQZXNhcm8sIEl0
YWx5LiBmcmFkYUB0aW4uaXQ8L2F1dGgtYWRkcmVzcz48dGl0bGVzPjx0aXRsZT5MaXZlci1vbmx5
IG1ldGFzdGF0aWMgY29sb3JlY3RhbCBjYW5jZXIgcGF0aWVudHMgYW5kIHRoeW1pZHlsYXRlIHN5
bnRoYXNlIHBvbHltb3JwaGlzbXMgZm9yIHByZWRpY3RpbmcgcmVzcG9uc2UgdG8gNS1mbHVvcm91
cmFjaWwtYmFzZWQgY2hlbW90aGVyYXB5PC90aXRsZT48c2Vjb25kYXJ5LXRpdGxlPkJyIEogQ2Fu
Y2VyPC9zZWNvbmRhcnktdGl0bGU+PC90aXRsZXM+PHBlcmlvZGljYWw+PGZ1bGwtdGl0bGU+QnIg
SiBDYW5jZXI8L2Z1bGwtdGl0bGU+PC9wZXJpb2RpY2FsPjxwYWdlcz43MTYtMjE8L3BhZ2VzPjx2
b2x1bWU+OTk8L3ZvbHVtZT48bnVtYmVyPjU8L251bWJlcj48a2V5d29yZHM+PGtleXdvcmQ+QW50
aW1ldGFib2xpdGVzLCBBbnRpbmVvcGxhc3RpYy8qdGhlcmFwZXV0aWMgdXNlPC9rZXl3b3JkPjxr
ZXl3b3JkPkNvbG9yZWN0YWwgTmVvcGxhc21zLypkcnVnIHRoZXJhcHkvZW56eW1vbG9neS9wYXRo
b2xvZ3k8L2tleXdvcmQ+PGtleXdvcmQ+RmVtYWxlPC9rZXl3b3JkPjxrZXl3b3JkPkZsdW9yb3Vy
YWNpbC8qdGhlcmFwZXV0aWMgdXNlPC9rZXl3b3JkPjxrZXl3b3JkPkdlbm90eXBlPC9rZXl3b3Jk
PjxrZXl3b3JkPkhhcGxvdHlwZXM8L2tleXdvcmQ+PGtleXdvcmQ+SHVtYW5zPC9rZXl3b3JkPjxr
ZXl3b3JkPkxpdmVyIE5lb3BsYXNtcy9kcnVnIHRoZXJhcHkvZW56eW1vbG9neS8qc2Vjb25kYXJ5
PC9rZXl3b3JkPjxrZXl3b3JkPk1hbGU8L2tleXdvcmQ+PGtleXdvcmQ+KlBvbHltb3JwaGlzbSwg
R2VuZXRpYzwva2V5d29yZD48a2V5d29yZD5TdXJ2aXZhbCBBbmFseXNpczwva2V5d29yZD48a2V5
d29yZD5UYW5kZW0gUmVwZWF0IFNlcXVlbmNlczwva2V5d29yZD48a2V5d29yZD5UaHltaWR5bGF0
ZSBTeW50aGFzZS8qZ2VuZXRpY3M8L2tleXdvcmQ+PGtleXdvcmQ+VHJlYXRtZW50IE91dGNvbWU8
L2tleXdvcmQ+PC9rZXl3b3Jkcz48ZGF0ZXM+PHllYXI+MjAwODwveWVhcj48cHViLWRhdGVzPjxk
YXRlPlNlcCAwMjwvZGF0ZT48L3B1Yi1kYXRlcz48L2RhdGVzPjxpc2JuPjE1MzItMTgyNyAoRWxl
Y3Ryb25pYykmI3hEOzAwMDctMDkyMCAoTGlua2luZyk8L2lzYm4+PGFjY2Vzc2lvbi1udW0+MTg3
Mjg2NjE8L2FjY2Vzc2lvbi1udW0+PHVybHM+PHJlbGF0ZWQtdXJscz48dXJsPmh0dHBzOi8vd3d3
Lm5jYmkubmxtLm5paC5nb3YvcHVibWVkLzE4NzI4NjYxPC91cmw+PC9yZWxhdGVkLXVybHM+PC91
cmxzPjxjdXN0b20yPlBNQzI1MjgxNTg8L2N1c3RvbTI+PGVsZWN0cm9uaWMtcmVzb3VyY2UtbnVt
PjEwLjEwMzgvc2ouYmpjLjY2MDQ1NTU8L2VsZWN0cm9uaWMtcmVzb3VyY2UtbnVtPjwvcmVjb3Jk
PjwvQ2l0ZT48Q2l0ZT48QXV0aG9yPllhbWFnaXNoaTwvQXV0aG9yPjxZZWFyPjIwMDU8L1llYXI+
PFJlY051bT4xMDI3NDwvUmVjTnVtPjxyZWNvcmQ+PHJlYy1udW1iZXI+MTAyNzQ8L3JlYy1udW1i
ZXI+PGZvcmVpZ24ta2V5cz48a2V5IGFwcD0iRU4iIGRiLWlkPSJmOTB0YXhyZDZhMHJyOGU5cmU4
cGU1dHg1ZXhwc3cwYTUwdmUiPjEwMjc0PC9rZXk+PC9mb3JlaWduLWtleXM+PHJlZi10eXBlIG5h
bWU9IkpvdXJuYWwgQXJ0aWNsZSI+MTc8L3JlZi10eXBlPjxjb250cmlidXRvcnM+PGF1dGhvcnM+
PGF1dGhvcj5ZYW1hZ2lzaGksIFMuPC9hdXRob3I+PGF1dGhvcj5TaGltYWRhLCBILjwvYXV0aG9y
PjxhdXRob3I+SXNoaWthd2EsIFQuPC9hdXRob3I+PGF1dGhvcj5GdWppaSwgUy48L2F1dGhvcj48
YXV0aG9yPlRhbmFrYSwgSy48L2F1dGhvcj48YXV0aG9yPk1hc3VpLCBILjwvYXV0aG9yPjxhdXRo
b3I+WWFtYWd1Y2hpLCBTLjwvYXV0aG9yPjxhdXRob3I+SWNoaWthd2EsIFkuPC9hdXRob3I+PGF1
dGhvcj5Ub2dvLCBTLjwvYXV0aG9yPjxhdXRob3I+SWtlLCBILjwvYXV0aG9yPjwvYXV0aG9ycz48
L2NvbnRyaWJ1dG9ycz48YXV0aC1hZGRyZXNzPllva29oYW1hIENpdHkgVW5pdmVyc2l0eSBHcmFk
dWF0ZSBTY2hvb2wgb2YgTWVkaWNpbmUsIERlcGFydG1lbnQgb2YgR2FzdHJvZW50ZXJvbG9naWNh
bCBTdXJnZXJ5LCBZb2tvaGFtYSwgSmFwYW4uIHMtZ2lzaGlAa21jLm1oYy5lYXN0Lm50dC5jby5q
cDwvYXV0aC1hZGRyZXNzPjx0aXRsZXM+PHRpdGxlPkV4cHJlc3Npb24gb2YgZGloeWRyb3B5cmlt
aWRpbmUgZGVoeWRyb2dlbmFzZSwgdGh5bWlkeWxhdGUgc3ludGhhc2UsIHA1MyBhbmQgcDIxIGlu
IG1ldGFzdGF0aWMgbGl2ZXIgdHVtb3IgZnJvbSBjb2xvcmVjdGFsIGNhbmNlciBhZnRlciA1LWZs
dW9yb3VyYWNpbC1iYXNlZCBjaGVtb3RoZXJhcHk8L3RpdGxlPjxzZWNvbmRhcnktdGl0bGU+QW50
aWNhbmNlciBSZXM8L3NlY29uZGFyeS10aXRsZT48L3RpdGxlcz48cGVyaW9kaWNhbD48ZnVsbC10
aXRsZT5BbnRpY2FuY2VyIFJlczwvZnVsbC10aXRsZT48L3BlcmlvZGljYWw+PHBhZ2VzPjEyMzct
NDI8L3BhZ2VzPjx2b2x1bWU+MjU8L3ZvbHVtZT48bnVtYmVyPjJCPC9udW1iZXI+PGtleXdvcmRz
PjxrZXl3b3JkPkFkdWx0PC9rZXl3b3JkPjxrZXl3b3JkPkFnZWQ8L2tleXdvcmQ+PGtleXdvcmQ+
Q29sb3JlY3RhbCBOZW9wbGFzbXMvKmRydWcgdGhlcmFweS9wYXRob2xvZ3k8L2tleXdvcmQ+PGtl
eXdvcmQ+RGloeWRyb3VyYWNpbCBEZWh5ZHJvZ2VuYXNlIChOQURQKS9hZG1pbmlzdHJhdGlvbiAm
YW1wOyBkb3NhZ2UvKm1ldGFib2xpc208L2tleXdvcmQ+PGtleXdvcmQ+RmVtYWxlPC9rZXl3b3Jk
PjxrZXl3b3JkPkZsdW9yb3VyYWNpbDwva2V5d29yZD48a2V5d29yZD5IZXBhdGljIEFydGVyeTwv
a2V5d29yZD48a2V5d29yZD5IdW1hbnM8L2tleXdvcmQ+PGtleXdvcmQ+SW1tdW5vaGlzdG9jaGVt
aXN0cnk8L2tleXdvcmQ+PGtleXdvcmQ+SW5mdXNpb25zLCBJbnRyYS1BcnRlcmlhbDwva2V5d29y
ZD48a2V5d29yZD5MaXZlciBOZW9wbGFzbXMvKm1ldGFib2xpc20vKnNlY29uZGFyeTwva2V5d29y
ZD48a2V5d29yZD5NYWxlPC9rZXl3b3JkPjxrZXl3b3JkPk1pZGRsZSBBZ2VkPC9rZXl3b3JkPjxr
ZXl3b3JkPk9uY29nZW5lIFByb3RlaW4gcDIxKHJhcykvKm1ldGFib2xpc208L2tleXdvcmQ+PGtl
eXdvcmQ+VGh5bWlkeWxhdGUgU3ludGhhc2UvKm1ldGFib2xpc208L2tleXdvcmQ+PGtleXdvcmQ+
VHVtb3IgU3VwcHJlc3NvciBQcm90ZWluIHA1My8qbWV0YWJvbGlzbTwva2V5d29yZD48L2tleXdv
cmRzPjxkYXRlcz48eWVhcj4yMDA1PC95ZWFyPjxwdWItZGF0ZXM+PGRhdGU+TWFyLUFwcjwvZGF0
ZT48L3B1Yi1kYXRlcz48L2RhdGVzPjxpc2JuPjAyNTAtNzAwNSAoUHJpbnQpJiN4RDswMjUwLTcw
MDUgKExpbmtpbmcpPC9pc2JuPjxhY2Nlc3Npb24tbnVtPjE1ODY1MDcxPC9hY2Nlc3Npb24tbnVt
Pjx1cmxzPjxyZWxhdGVkLXVybHM+PHVybD5odHRwczovL3d3dy5uY2JpLm5sbS5uaWguZ292L3B1
Ym1lZC8xNTg2NTA3MTwvdXJsPjwvcmVsYXRlZC11cmxzPjwvdXJscz48L3JlY29yZD48L0NpdGU+
PENpdGU+PEF1dGhvcj5Kb2huc3RvbjwvQXV0aG9yPjxZZWFyPjIwMDM8L1llYXI+PFJlY051bT4z
NjU8L1JlY051bT48cmVjb3JkPjxyZWMtbnVtYmVyPjM2NTwvcmVjLW51bWJlcj48Zm9yZWlnbi1r
ZXlzPjxrZXkgYXBwPSJFTiIgZGItaWQ9InB4c3JlZWU1eDAwMGY0ZXJmMjN2ZTlkbXRlZGVwc3h2
ZTB3YSIgdGltZXN0YW1wPSIxNDkxNTUzNjk3Ij4zNjU8L2tleT48L2ZvcmVpZ24ta2V5cz48cmVm
LXR5cGUgbmFtZT0iSm91cm5hbCBBcnRpY2xlIj4xNzwvcmVmLXR5cGU+PGNvbnRyaWJ1dG9ycz48
YXV0aG9ycz48YXV0aG9yPkpvaG5zdG9uLCBQLiBHLjwvYXV0aG9yPjxhdXRob3I+QmVuc29uLCBB
LiBCLiwgM3JkPC9hdXRob3I+PGF1dGhvcj5DYXRhbGFubywgUC48L2F1dGhvcj48YXV0aG9yPlJh
bywgTS4gUy48L2F1dGhvcj48YXV0aG9yPk8mYXBvcztEd3llciwgUC4gSi48L2F1dGhvcj48YXV0
aG9yPkFsbGVncmEsIEMuIEouPC9hdXRob3I+PC9hdXRob3JzPjwvY29udHJpYnV0b3JzPjxhdXRo
LWFkZHJlc3M+Q2FuY2VyIFJlc2VhcmNoIENlbnRyZSwgRGVwYXJ0bWVudCBvZiBPbmNvbG9neSwg
UXVlZW4mYXBvcztzIFVuaXZlcnNpdHkgQmVsZmFzdCwgQmVsZmFzdCwgTm9ydGhlcm4gSXJlbGFu
ZC4gb25jb2xvZ3lAcXViLmFjLnVrPC9hdXRoLWFkZHJlc3M+PHRpdGxlcz48dGl0bGU+VGh5bWlk
eWxhdGUgc3ludGhhc2UgcHJvdGVpbiBleHByZXNzaW9uIGluIHByaW1hcnkgY29sb3JlY3RhbCBj
YW5jZXI6IGxhY2sgb2YgY29ycmVsYXRpb24gd2l0aCBvdXRjb21lIGFuZCByZXNwb25zZSB0byBm
bHVvcm91cmFjaWwgaW4gbWV0YXN0YXRpYyBkaXNlYXNlIHNpdGVzPC90aXRsZT48c2Vjb25kYXJ5
LXRpdGxlPkogQ2xpbiBPbmNvbDwvc2Vjb25kYXJ5LXRpdGxlPjwvdGl0bGVzPjxwZXJpb2RpY2Fs
PjxmdWxsLXRpdGxlPkogQ2xpbiBPbmNvbDwvZnVsbC10aXRsZT48L3BlcmlvZGljYWw+PHBhZ2Vz
PjgxNS05PC9wYWdlcz48dm9sdW1lPjIxPC92b2x1bWU+PG51bWJlcj41PC9udW1iZXI+PGtleXdv
cmRzPjxrZXl3b3JkPkFkZW5vY2FyY2lub21hL2RydWcgdGhlcmFweS8qZW56eW1vbG9neS9zZWNv
bmRhcnk8L2tleXdvcmQ+PGtleXdvcmQ+QWdlZDwva2V5d29yZD48a2V5d29yZD5BbnRpbWV0YWJv
bGl0ZXMsIEFudGluZW9wbGFzdGljLyp0aGVyYXBldXRpYyB1c2U8L2tleXdvcmQ+PGtleXdvcmQ+
QW50aW5lb3BsYXN0aWMgQ29tYmluZWQgQ2hlbW90aGVyYXB5IFByb3RvY29scy90aGVyYXBldXRp
YyB1c2U8L2tleXdvcmQ+PGtleXdvcmQ+QXNwYXJ0aWMgQWNpZC9hZG1pbmlzdHJhdGlvbiAmYW1w
OyBkb3NhZ2UvKmFuYWxvZ3MgJmFtcDsgZGVyaXZhdGl2ZXM8L2tleXdvcmQ+PGtleXdvcmQ+Qmlv
bWFya2VycywgVHVtb3I8L2tleXdvcmQ+PGtleXdvcmQ+Q29sb3JlY3RhbCBOZW9wbGFzbXMvZHJ1
ZyB0aGVyYXB5Lyplbnp5bW9sb2d5L3BhdGhvbG9neTwva2V5d29yZD48a2V5d29yZD5GZW1hbGU8
L2tleXdvcmQ+PGtleXdvcmQ+Rmx1b3JvdXJhY2lsLyp0aGVyYXBldXRpYyB1c2U8L2tleXdvcmQ+
PGtleXdvcmQ+SHVtYW5zPC9rZXl3b3JkPjxrZXl3b3JkPkltbXVub2VuenltZSBUZWNobmlxdWVz
PC9rZXl3b3JkPjxrZXl3b3JkPkludGVyZmVyb24tYWxwaGEvYWRtaW5pc3RyYXRpb24gJmFtcDsg
ZG9zYWdlPC9rZXl3b3JkPjxrZXl3b3JkPkxldWNvdm9yaW4vYWRtaW5pc3RyYXRpb24gJmFtcDsg
ZG9zYWdlPC9rZXl3b3JkPjxrZXl3b3JkPk1hbGU8L2tleXdvcmQ+PGtleXdvcmQ+TWlkZGxlIEFn
ZWQ8L2tleXdvcmQ+PGtleXdvcmQ+TmVvcGxhc20gUmVjdXJyZW5jZSwgTG9jYWwvZHJ1ZyB0aGVy
YXB5Lyplbnp5bW9sb2d5L3BhdGhvbG9neTwva2V5d29yZD48a2V5d29yZD5QaG9zcGhvbm9hY2V0
aWMgQWNpZC9hZG1pbmlzdHJhdGlvbiAmYW1wOyBkb3NhZ2UvKmFuYWxvZ3MgJmFtcDsgZGVyaXZh
dGl2ZXM8L2tleXdvcmQ+PGtleXdvcmQ+UHJvZ25vc2lzPC9rZXl3b3JkPjxrZXl3b3JkPlJlY29t
YmluYW50IFByb3RlaW5zPC9rZXl3b3JkPjxrZXl3b3JkPlJldHJvc3BlY3RpdmUgU3R1ZGllczwv
a2V5d29yZD48a2V5d29yZD5TdXJ2aXZhbCBSYXRlPC9rZXl3b3JkPjxrZXl3b3JkPlRoeW1pZHls
YXRlIFN5bnRoYXNlLyptZXRhYm9saXNtPC9rZXl3b3JkPjxrZXl3b3JkPlRyZWF0bWVudCBPdXRj
b21lPC9rZXl3b3JkPjwva2V5d29yZHM+PGRhdGVzPjx5ZWFyPjIwMDM8L3llYXI+PHB1Yi1kYXRl
cz48ZGF0ZT5NYXIgMDE8L2RhdGU+PC9wdWItZGF0ZXM+PC9kYXRlcz48aXNibj4wNzMyLTE4M1gg
KFByaW50KSYjeEQ7MDczMi0xODNYIChMaW5raW5nKTwvaXNibj48YWNjZXNzaW9uLW51bT4xMjYx
MDE3OTwvYWNjZXNzaW9uLW51bT48dXJscz48cmVsYXRlZC11cmxzPjx1cmw+aHR0cHM6Ly93d3cu
bmNiaS5ubG0ubmloLmdvdi9wdWJtZWQvMTI2MTAxNzk8L3VybD48L3JlbGF0ZWQtdXJscz48L3Vy
bHM+PGVsZWN0cm9uaWMtcmVzb3VyY2UtbnVtPjEwLjEyMDAvSkNPLjIwMDMuMDcuMDM5PC9lbGVj
dHJvbmljLXJlc291cmNlLW51bT48L3JlY29yZD48L0NpdGU+PENpdGU+PEF1dGhvcj5JY2hpa2F3
YTwvQXV0aG9yPjxZZWFyPjIwMDM8L1llYXI+PFJlY051bT4zNjc8L1JlY051bT48cmVjb3JkPjxy
ZWMtbnVtYmVyPjM2NzwvcmVjLW51bWJlcj48Zm9yZWlnbi1rZXlzPjxrZXkgYXBwPSJFTiIgZGIt
aWQ9InB4c3JlZWU1eDAwMGY0ZXJmMjN2ZTlkbXRlZGVwc3h2ZTB3YSIgdGltZXN0YW1wPSIxNDkx
NTUzNjk3Ij4zNjc8L2tleT48L2ZvcmVpZ24ta2V5cz48cmVmLXR5cGUgbmFtZT0iSm91cm5hbCBB
cnRpY2xlIj4xNzwvcmVmLXR5cGU+PGNvbnRyaWJ1dG9ycz48YXV0aG9ycz48YXV0aG9yPkljaGlr
YXdhLCBXLjwvYXV0aG9yPjxhdXRob3I+VWV0YWtlLCBILjwvYXV0aG9yPjxhdXRob3I+U2hpcm90
YSwgWS48L2F1dGhvcj48YXV0aG9yPllhbWFkYSwgSC48L2F1dGhvcj48YXV0aG9yPk5pc2hpLCBO
LjwvYXV0aG9yPjxhdXRob3I+TmloZWksIFouPC9hdXRob3I+PGF1dGhvcj5TdWdpaGFyYSwgSy48
L2F1dGhvcj48YXV0aG9yPkhpcmF5YW1hLCBSLjwvYXV0aG9yPjwvYXV0aG9ycz48L2NvbnRyaWJ1
dG9ycz48YXV0aC1hZGRyZXNzPlNlY29uZCBEZXBhcnRtZW50IG9mIFN1cmdlcnksIFNhaXRhbWEg
TWVkaWNhbCBTY2hvb2wsIFNhaXRhbWEgMzUwLTA0OTI1LCBKYXBhbi4gd2F0YXJ1QHNhaXRhbWEt
bWVkLmFjLmpwPC9hdXRoLWFkZHJlc3M+PHRpdGxlcz48dGl0bGU+Q29tYmluYXRpb24gb2YgZGlo
eWRyb3B5cmltaWRpbmUgZGVoeWRyb2dlbmFzZSBhbmQgdGh5bWlkeWxhdGUgc3ludGhhc2UgZ2Vu
ZSBleHByZXNzaW9ucyBpbiBwcmltYXJ5IHR1bW9ycyBhcyBwcmVkaWN0aXZlIHBhcmFtZXRlcnMg
Zm9yIHRoZSBlZmZpY2FjeSBvZiBmbHVvcm9weXJpbWlkaW5lLWJhc2VkIGNoZW1vdGhlcmFweSBm
b3IgbWV0YXN0YXRpYyBjb2xvcmVjdGFsIGNhbmNlcjwvdGl0bGU+PHNlY29uZGFyeS10aXRsZT5D
bGluIENhbmNlciBSZXM8L3NlY29uZGFyeS10aXRsZT48L3RpdGxlcz48cGVyaW9kaWNhbD48ZnVs
bC10aXRsZT5DbGluIENhbmNlciBSZXM8L2Z1bGwtdGl0bGU+PC9wZXJpb2RpY2FsPjxwYWdlcz43
ODYtOTE8L3BhZ2VzPjx2b2x1bWU+OTwvdm9sdW1lPjxudW1iZXI+MjwvbnVtYmVyPjxrZXl3b3Jk
cz48a2V5d29yZD5BZHVsdDwva2V5d29yZD48a2V5d29yZD5BZ2VkPC9rZXl3b3JkPjxrZXl3b3Jk
PkFudGltZXRhYm9saXRlcywgQW50aW5lb3BsYXN0aWMvKnRoZXJhcGV1dGljIHVzZTwva2V5d29y
ZD48a2V5d29yZD5Db2xvbmljIE5lb3BsYXNtcy9kcnVnIHRoZXJhcHkvZW56eW1vbG9neS8qZ2Vu
ZXRpY3MvbW9ydGFsaXR5L3BhdGhvbG9neTwva2V5d29yZD48a2V5d29yZD5EaWh5ZHJvdXJhY2ls
IERlaHlkcm9nZW5hc2UgKE5BRFApPC9rZXl3b3JkPjxrZXl3b3JkPkZlbWFsZTwva2V5d29yZD48
a2V5d29yZD5HZW5lIEV4cHJlc3Npb24gUmVndWxhdGlvbiwgRW56eW1vbG9naWMvZ2VuZXRpY3M8
L2tleXdvcmQ+PGtleXdvcmQ+R2VuZSBFeHByZXNzaW9uIFJlZ3VsYXRpb24sIE5lb3BsYXN0aWMv
KmdlbmV0aWNzPC9rZXl3b3JkPjxrZXl3b3JkPkh1bWFuczwva2V5d29yZD48a2V5d29yZD5NYWxl
PC9rZXl3b3JkPjxrZXl3b3JkPk1pZGRsZSBBZ2VkPC9rZXl3b3JkPjxrZXl3b3JkPk5lb3BsYXNt
IE1ldGFzdGFzaXM8L2tleXdvcmQ+PGtleXdvcmQ+TmVvcGxhc20gU3RhZ2luZzwva2V5d29yZD48
a2V5d29yZD5PeGlkb3JlZHVjdGFzZXMvKmdlbmV0aWNzPC9rZXl3b3JkPjxrZXl3b3JkPlByZWRp
Y3RpdmUgVmFsdWUgb2YgVGVzdHM8L2tleXdvcmQ+PGtleXdvcmQ+Uk5BLCBNZXNzZW5nZXIvZ2Vu
ZXRpY3M8L2tleXdvcmQ+PGtleXdvcmQ+UmVjdGFsIE5lb3BsYXNtcy9kcnVnIHRoZXJhcHkvZW56
eW1vbG9neS8qZ2VuZXRpY3MvbW9ydGFsaXR5L3BhdGhvbG9neTwva2V5d29yZD48a2V5d29yZD5S
ZXZlcnNlIFRyYW5zY3JpcHRhc2UgUG9seW1lcmFzZSBDaGFpbiBSZWFjdGlvbjwva2V5d29yZD48
a2V5d29yZD5TdXJ2aXZhbCBBbmFseXNpczwva2V5d29yZD48a2V5d29yZD5UaHltaWR5bGF0ZSBT
eW50aGFzZS8qZ2VuZXRpY3M8L2tleXdvcmQ+PGtleXdvcmQ+VGltZSBGYWN0b3JzPC9rZXl3b3Jk
Pjwva2V5d29yZHM+PGRhdGVzPjx5ZWFyPjIwMDM8L3llYXI+PHB1Yi1kYXRlcz48ZGF0ZT5GZWI8
L2RhdGU+PC9wdWItZGF0ZXM+PC9kYXRlcz48aXNibj4xMDc4LTA0MzIgKFByaW50KSYjeEQ7MTA3
OC0wNDMyIChMaW5raW5nKTwvaXNibj48YWNjZXNzaW9uLW51bT4xMjU3NjQ1MTwvYWNjZXNzaW9u
LW51bT48dXJscz48cmVsYXRlZC11cmxzPjx1cmw+aHR0cHM6Ly93d3cubmNiaS5ubG0ubmloLmdv
di9wdWJtZWQvMTI1NzY0NTE8L3VybD48L3JlbGF0ZWQtdXJscz48L3VybHM+PC9yZWNvcmQ+PC9D
aXRlPjxDaXRlPjxBdXRob3I+S291bWFyaWFub3U8L0F1dGhvcj48WWVhcj4yMDE0PC9ZZWFyPjxS
ZWNOdW0+MTAxODE8L1JlY051bT48cmVjb3JkPjxyZWMtbnVtYmVyPjEwMTgxPC9yZWMtbnVtYmVy
Pjxmb3JlaWduLWtleXM+PGtleSBhcHA9IkVOIiBkYi1pZD0iZjkwdGF4cmQ2YTBycjhlOXJlOHBl
NXR4NWV4cHN3MGE1MHZlIj4xMDE4MTwva2V5PjwvZm9yZWlnbi1rZXlzPjxyZWYtdHlwZSBuYW1l
PSJKb3VybmFsIEFydGljbGUiPjE3PC9yZWYtdHlwZT48Y29udHJpYnV0b3JzPjxhdXRob3JzPjxh
dXRob3I+S291bWFyaWFub3UsIEEuPC9hdXRob3I+PGF1dGhvcj5UemV2ZWxla2ksIEkuPC9hdXRo
b3I+PGF1dGhvcj5NZWtyYXMsIEQuPC9hdXRob3I+PGF1dGhvcj5FbGVmdGhlcmFraSwgQS4gRy48
L2F1dGhvcj48YXV0aG9yPkJvYm9zLCBNLjwvYXV0aG9yPjxhdXRob3I+V2lydHosIFIuPC9hdXRo
b3I+PGF1dGhvcj5Gb3VudHppbGFzLCBFLjwvYXV0aG9yPjxhdXRob3I+VmFsYXZhbmlzLCBDLjwv
YXV0aG9yPjxhdXRob3I+WGFudGhha2lzLCBJLjwvYXV0aG9yPjxhdXRob3I+S2Fsb2dlcmFzLCBL
LiBULjwvYXV0aG9yPjxhdXRob3I+QmFzZGFuaXMsIEcuPC9hdXRob3I+PGF1dGhvcj5QZW50aGVy
b3VkYWtpcywgRy48L2F1dGhvcj48YXV0aG9yPktvdG91bGEsIFYuPC9hdXRob3I+PGF1dGhvcj5G
b3VudHppbGFzLCBHLjwvYXV0aG9yPjwvYXV0aG9ycz48L2NvbnRyaWJ1dG9ycz48dGl0bGVzPjx0
aXRsZT5Qcm9nbm9zdGljIG1hcmtlcnMgaW4gZWFybHktc3RhZ2UgY29sb3JlY3RhbCBjYW5jZXI6
IHNpZ25pZmljYW5jZSBvZiBUWU1TIG1STkEgZXhwcmVzc2lvbjwvdGl0bGU+PHNlY29uZGFyeS10
aXRsZT5BbnRpY2FuY2VyIFJlczwvc2Vjb25kYXJ5LXRpdGxlPjwvdGl0bGVzPjxwZXJpb2RpY2Fs
PjxmdWxsLXRpdGxlPkFudGljYW5jZXIgUmVzPC9mdWxsLXRpdGxlPjwvcGVyaW9kaWNhbD48cGFn
ZXM+NDk0OS02MjwvcGFnZXM+PHZvbHVtZT4zNDwvdm9sdW1lPjxudW1iZXI+OTwvbnVtYmVyPjxr
ZXl3b3Jkcz48a2V5d29yZD5BZHVsdDwva2V5d29yZD48a2V5d29yZD5BZ2VkPC9rZXl3b3JkPjxr
ZXl3b3JkPkFnZWQsIDgwIGFuZCBvdmVyPC9rZXl3b3JkPjxrZXl3b3JkPkJpb21hcmtlcnMsIFR1
bW9yPC9rZXl3b3JkPjxrZXl3b3JkPkNsdXN0ZXIgQW5hbHlzaXM8L2tleXdvcmQ+PGtleXdvcmQ+
Q29sb3JlY3RhbCBOZW9wbGFzbXM8L2tleXdvcmQ+PGtleXdvcmQ+RmVtYWxlPC9rZXl3b3JkPjxr
ZXl3b3JkPkZvbGxvdy1VcCBTdHVkaWVzPC9rZXl3b3JkPjxrZXl3b3JkPkdlbmUgRXhwcmVzc2lv
biBQcm9maWxpbmc8L2tleXdvcmQ+PGtleXdvcmQ+R2VuZSBFeHByZXNzaW9uIFJlZ3VsYXRpb24s
IE5lb3BsYXN0aWM8L2tleXdvcmQ+PGtleXdvcmQ+SHVtYW5zPC9rZXl3b3JkPjxrZXl3b3JkPklt
bXVub2hpc3RvY2hlbWlzdHJ5PC9rZXl3b3JkPjxrZXl3b3JkPk1hbGU8L2tleXdvcmQ+PGtleXdv
cmQ+TWlkZGxlIEFnZWQ8L2tleXdvcmQ+PGtleXdvcmQ+TmVvcGxhc20gR3JhZGluZzwva2V5d29y
ZD48a2V5d29yZD5OZW9wbGFzbSBTdGFnaW5nPC9rZXl3b3JkPjxrZXl3b3JkPlByb2dub3Npczwv
a2V5d29yZD48a2V5d29yZD5UaHltaWR5bGF0ZSBTeW50aGFzZTwva2V5d29yZD48a2V5d29yZD5U
cmVhdG1lbnQgT3V0Y29tZTwva2V5d29yZD48L2tleXdvcmRzPjxkYXRlcz48eWVhcj4yMDE0PC95
ZWFyPjxwdWItZGF0ZXM+PGRhdGU+U2VwPC9kYXRlPjwvcHViLWRhdGVzPjwvZGF0ZXM+PGlzYm4+
MTc5MS03NTMwPC9pc2JuPjxhY2Nlc3Npb24tbnVtPjI1MjAyMDc3PC9hY2Nlc3Npb24tbnVtPjx1
cmxzPjxyZWxhdGVkLXVybHM+PHVybD5odHRwczovL3d3dy5uY2JpLm5sbS5uaWguZ292L3B1Ym1l
ZC8yNTIwMjA3NzwvdXJsPjwvcmVsYXRlZC11cmxzPjwvdXJscz48Y3VzdG9tMj4yNTIwMjA3Nzwv
Y3VzdG9tMj48bGFuZ3VhZ2U+ZW5nPC9sYW5ndWFnZT48L3JlY29yZD48L0NpdGU+PC9FbmROb3Rl
Pn==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DaGVuPC9BdXRob3I+PFllYXI+MjAxMjwvWWVhcj48UmVj
TnVtPjEwMTg2PC9SZWNOdW0+PERpc3BsYXlUZXh0PjxzdHlsZSBmYWNlPSJzdXBlcnNjcmlwdCI+
WzMwLDM2LDM4LDQwLDQxLDQyLDQzLDQ0LDQ1LDQ2XTwvc3R5bGU+PC9EaXNwbGF5VGV4dD48cmVj
b3JkPjxyZWMtbnVtYmVyPjEwMTg2PC9yZWMtbnVtYmVyPjxmb3JlaWduLWtleXM+PGtleSBhcHA9
IkVOIiBkYi1pZD0iZjkwdGF4cmQ2YTBycjhlOXJlOHBlNXR4NWV4cHN3MGE1MHZlIj4xMDE4Njwv
a2V5PjwvZm9yZWlnbi1rZXlzPjxyZWYtdHlwZSBuYW1lPSJKb3VybmFsIEFydGljbGUiPjE3PC9y
ZWYtdHlwZT48Y29udHJpYnV0b3JzPjxhdXRob3JzPjxhdXRob3I+Q2hlbiwgWS48L2F1dGhvcj48
YXV0aG9yPllpLCBDLjwvYXV0aG9yPjxhdXRob3I+TGl1LCBMLjwvYXV0aG9yPjxhdXRob3I+TGks
IEIuPC9hdXRob3I+PGF1dGhvcj5XYW5nLCBZLjwvYXV0aG9yPjxhdXRob3I+V2FuZywgWC48L2F1
dGhvcj48L2F1dGhvcnM+PC9jb250cmlidXRvcnM+PHRpdGxlcz48dGl0bGU+VGh5bWlkeWxhdGUg
c3ludGhhc2UgZXhwcmVzc2lvbiBhbmQgcHJvZ25vc2lzIGluIGNvbG9yZWN0YWwgY2FuY2VyOiBh
IG1ldGEtYW5hbHlzaXMgb2YgY29sb3JlY3RhbCBjYW5jZXIgc3Vydml2YWwgZGF0YTwvdGl0bGU+
PHNlY29uZGFyeS10aXRsZT5JbnQgSiBCaW9sIE1hcmtlcnM8L3NlY29uZGFyeS10aXRsZT48L3Rp
dGxlcz48cGVyaW9kaWNhbD48ZnVsbC10aXRsZT5JbnQgSiBCaW9sIE1hcmtlcnM8L2Z1bGwtdGl0
bGU+PC9wZXJpb2RpY2FsPjxwYWdlcz5lMjAzLTExPC9wYWdlcz48dm9sdW1lPjI3PC92b2x1bWU+
PG51bWJlcj4zPC9udW1iZXI+PGVkaXRpb24+MjAxMi8xMC8wODwvZWRpdGlvbj48a2V5d29yZHM+
PGtleXdvcmQ+QWdlZDwva2V5d29yZD48a2V5d29yZD5Db2xvcmVjdGFsIE5lb3BsYXNtczwva2V5
d29yZD48a2V5d29yZD5GZW1hbGU8L2tleXdvcmQ+PGtleXdvcmQ+SHVtYW5zPC9rZXl3b3JkPjxr
ZXl3b3JkPk1hbGU8L2tleXdvcmQ+PGtleXdvcmQ+TWlkZGxlIEFnZWQ8L2tleXdvcmQ+PGtleXdv
cmQ+UHJvZ25vc2lzPC9rZXl3b3JkPjxrZXl3b3JkPlJldHJvc3BlY3RpdmUgU3R1ZGllczwva2V5
d29yZD48a2V5d29yZD5TdXJ2aXZhbCBBbmFseXNpczwva2V5d29yZD48a2V5d29yZD5UaHltaWR5
bGF0ZSBTeW50aGFzZTwva2V5d29yZD48L2tleXdvcmRzPjxkYXRlcz48eWVhcj4yMDEyPC95ZWFy
PjxwdWItZGF0ZXM+PGRhdGU+T2N0PC9kYXRlPjwvcHViLWRhdGVzPjwvZGF0ZXM+PGlzYm4+MTcy
NC02MDA4PC9pc2JuPjxhY2Nlc3Npb24tbnVtPjIzMDE1NDAyPC9hY2Nlc3Npb24tbnVtPjx1cmxz
PjxyZWxhdGVkLXVybHM+PHVybD5odHRwczovL3d3dy5uY2JpLm5sbS5uaWguZ292L3B1Ym1lZC8y
MzAxNTQwMjwvdXJsPjwvcmVsYXRlZC11cmxzPjwvdXJscz48ZWxlY3Ryb25pYy1yZXNvdXJjZS1u
dW0+MTAuNTMwMS9KQk0uMjAxMi45NTg0PC9lbGVjdHJvbmljLXJlc291cmNlLW51bT48bGFuZ3Vh
Z2U+ZW5nPC9sYW5ndWFnZT48L3JlY29yZD48L0NpdGU+PENpdGU+PEF1dGhvcj5Eb3RvcjwvQXV0
aG9yPjxZZWFyPjIwMDY8L1llYXI+PFJlY051bT4xMDE4NTwvUmVjTnVtPjxyZWNvcmQ+PHJlYy1u
dW1iZXI+MTAxODU8L3JlYy1udW1iZXI+PGZvcmVpZ24ta2V5cz48a2V5IGFwcD0iRU4iIGRiLWlk
PSJmOTB0YXhyZDZhMHJyOGU5cmU4cGU1dHg1ZXhwc3cwYTUwdmUiPjEwMTg1PC9rZXk+PC9mb3Jl
aWduLWtleXM+PHJlZi10eXBlIG5hbWU9IkpvdXJuYWwgQXJ0aWNsZSI+MTc8L3JlZi10eXBlPjxj
b250cmlidXRvcnM+PGF1dGhvcnM+PGF1dGhvcj5Eb3RvciwgRS48L2F1dGhvcj48YXV0aG9yPkN1
YXRyZWNhc2VzLCBNLjwvYXV0aG9yPjxhdXRob3I+TWFydMOtbmV6LUluaWVzdGEsIE0uPC9hdXRo
b3I+PGF1dGhvcj5OYXZhcnJvLCBNLjwvYXV0aG9yPjxhdXRob3I+VmlsYXJkZWxsLCBGLjwvYXV0
aG9yPjxhdXRob3I+R3VpbsOzLCBFLjwvYXV0aG9yPjxhdXRob3I+UGFyZWphLCBMLjwvYXV0aG9y
PjxhdXRob3I+RmlndWVyYXMsIEEuPC9hdXRob3I+PGF1dGhvcj5Nb2xsZXbDrSwgRC4gRy48L2F1
dGhvcj48YXV0aG9yPlNlcnJhbm8sIFQuPC9hdXRob3I+PGF1dGhvcj5kZSBPY2EsIEouPC9hdXRo
b3I+PGF1dGhvcj5QZWluYWRvLCBNLiBBLjwvYXV0aG9yPjxhdXRob3I+TW9yZW5vLCBWLjwvYXV0
aG9yPjxhdXRob3I+R2VybcOgLCBKLiBSLjwvYXV0aG9yPjxhdXRob3I+Q2FwZWxsw6EsIEcuPC9h
dXRob3I+PGF1dGhvcj5WaWxsYW51ZXZhLCBBLjwvYXV0aG9yPjwvYXV0aG9ycz48L2NvbnRyaWJ1
dG9ycz48dGl0bGVzPjx0aXRsZT5UdW1vciB0aHltaWR5bGF0ZSBzeW50aGFzZSAxNDk0ZGVsNiBn
ZW5vdHlwZSBhcyBhIHByb2dub3N0aWMgZmFjdG9yIGluIGNvbG9yZWN0YWwgY2FuY2VyIHBhdGll
bnRzIHJlY2VpdmluZyBmbHVvcm91cmFjaWwtYmFzZWQgYWRqdXZhbnQgdHJlYXRtZW50PC90aXRs
ZT48c2Vjb25kYXJ5LXRpdGxlPkogQ2xpbiBPbmNvbDwvc2Vjb25kYXJ5LXRpdGxlPjwvdGl0bGVz
PjxwZXJpb2RpY2FsPjxmdWxsLXRpdGxlPkogQ2xpbiBPbmNvbDwvZnVsbC10aXRsZT48L3Blcmlv
ZGljYWw+PHBhZ2VzPjE2MDMtMTE8L3BhZ2VzPjx2b2x1bWU+MjQ8L3ZvbHVtZT48bnVtYmVyPjEw
PC9udW1iZXI+PGtleXdvcmRzPjxrZXl3b3JkPkFkdWx0PC9rZXl3b3JkPjxrZXl3b3JkPkFnZWQ8
L2tleXdvcmQ+PGtleXdvcmQ+Q2hlbW90aGVyYXB5LCBBZGp1dmFudDwva2V5d29yZD48a2V5d29y
ZD5Db2xvcmVjdGFsIE5lb3BsYXNtczwva2V5d29yZD48a2V5d29yZD5GZW1hbGU8L2tleXdvcmQ+
PGtleXdvcmQ+Rmx1b3JvdXJhY2lsPC9rZXl3b3JkPjxrZXl3b3JkPkdlbm90eXBlPC9rZXl3b3Jk
PjxrZXl3b3JkPkhhcGxvdHlwZXM8L2tleXdvcmQ+PGtleXdvcmQ+SHVtYW5zPC9rZXl3b3JkPjxr
ZXl3b3JkPkltbXVub2hpc3RvY2hlbWlzdHJ5PC9rZXl3b3JkPjxrZXl3b3JkPk1hbGU8L2tleXdv
cmQ+PGtleXdvcmQ+TWlkZGxlIEFnZWQ8L2tleXdvcmQ+PGtleXdvcmQ+TXV0YXRpb248L2tleXdv
cmQ+PGtleXdvcmQ+UHJvZ25vc2lzPC9rZXl3b3JkPjxrZXl3b3JkPlRoeW1pZHlsYXRlIFN5bnRo
YXNlPC9rZXl3b3JkPjwva2V5d29yZHM+PGRhdGVzPjx5ZWFyPjIwMDY8L3llYXI+PHB1Yi1kYXRl
cz48ZGF0ZT5BcHI8L2RhdGU+PC9wdWItZGF0ZXM+PC9kYXRlcz48aXNibj4xNTI3LTc3NTU8L2lz
Ym4+PGFjY2Vzc2lvbi1udW0+MTY1NzUwMTE8L2FjY2Vzc2lvbi1udW0+PHVybHM+PHJlbGF0ZWQt
dXJscz48dXJsPmh0dHBzOi8vd3d3Lm5jYmkubmxtLm5paC5nb3YvcHVibWVkLzE2NTc1MDExPC91
cmw+PC9yZWxhdGVkLXVybHM+PC91cmxzPjxlbGVjdHJvbmljLXJlc291cmNlLW51bT4xMC4xMjAw
L0pDTy4yMDA1LjAzLjUyNTM8L2VsZWN0cm9uaWMtcmVzb3VyY2UtbnVtPjxsYW5ndWFnZT5lbmc8
L2xhbmd1YWdlPjwvcmVjb3JkPjwvQ2l0ZT48Q2l0ZT48QXV0aG9yPkVkbGVyPC9BdXRob3I+PFll
YXI+MjAwMjwvWWVhcj48UmVjTnVtPjEwMTg0PC9SZWNOdW0+PHJlY29yZD48cmVjLW51bWJlcj4x
MDE4NDwvcmVjLW51bWJlcj48Zm9yZWlnbi1rZXlzPjxrZXkgYXBwPSJFTiIgZGItaWQ9ImY5MHRh
eHJkNmEwcnI4ZTlyZThwZTV0eDVleHBzdzBhNTB2ZSI+MTAxODQ8L2tleT48L2ZvcmVpZ24ta2V5
cz48cmVmLXR5cGUgbmFtZT0iSm91cm5hbCBBcnRpY2xlIj4xNzwvcmVmLXR5cGU+PGNvbnRyaWJ1
dG9ycz48YXV0aG9ycz48YXV0aG9yPkVkbGVyLCBELjwvYXV0aG9yPjxhdXRob3I+R2xpbWVsaXVz
LCBCLjwvYXV0aG9yPjxhdXRob3I+SGFsbHN0csO2bSwgTS48L2F1dGhvcj48YXV0aG9yPkpha29i
c2VuLCBBLjwvYXV0aG9yPjxhdXRob3I+Sm9obnN0b24sIFAuRy48L2F1dGhvcj48YXV0aG9yPk1h
Z251c3NvbiwgSS48L2F1dGhvcj48YXV0aG9yPlJhZ25oYW1tYXIsIFAuPC9hdXRob3I+PGF1dGhv
cj5CbG9tZ3JlbiwgSC48L2F1dGhvcj48L2F1dGhvcnM+PC9jb250cmlidXRvcnM+PHRpdGxlcz48
dGl0bGU+VGh5bWlkeWxhdGUgc3ludGhhc2UgZXhwcmVzc2lvbiBpbiBjb2xvcmVjdGFsIGNhbmNl
cjogYSBwcm9nbm9zdGljIGFuZCBwcmVkaWN0aXZlIG1hcmtlciBvZiBiZW5lZml0IGZyb20gYWRq
dXZhbnQgZmx1b3JvdXJhY2lsLWJhc2VkIGNoZW1vdGhlcmFweTwvdGl0bGU+PHNlY29uZGFyeS10
aXRsZT5KIENsaW4gT25jb2w8L3NlY29uZGFyeS10aXRsZT48L3RpdGxlcz48cGVyaW9kaWNhbD48
ZnVsbC10aXRsZT5KIENsaW4gT25jb2w8L2Z1bGwtdGl0bGU+PC9wZXJpb2RpY2FsPjxwYWdlcz4x
NzIxLTg8L3BhZ2VzPjx2b2x1bWU+MjA8L3ZvbHVtZT48bnVtYmVyPjc8L251bWJlcj48a2V5d29y
ZHM+PGtleXdvcmQ+QWRqdXZhbnRzLCBJbW11bm9sb2dpYzwva2V5d29yZD48a2V5d29yZD5BZ2Vk
PC9rZXl3b3JkPjxrZXl3b3JkPkFuYWx5c2lzIG9mIFZhcmlhbmNlPC9rZXl3b3JkPjxrZXl3b3Jk
PkFudGltZXRhYm9saXRlcywgQW50aW5lb3BsYXN0aWM8L2tleXdvcmQ+PGtleXdvcmQ+QW50aW5l
b3BsYXN0aWMgQ29tYmluZWQgQ2hlbW90aGVyYXB5IFByb3RvY29sczwva2V5d29yZD48a2V5d29y
ZD5CaW9tYXJrZXJzLCBUdW1vcjwva2V5d29yZD48a2V5d29yZD5DaGVtb3RoZXJhcHksIEFkanV2
YW50PC9rZXl3b3JkPjxrZXl3b3JkPkNvbG9yZWN0YWwgTmVvcGxhc21zPC9rZXl3b3JkPjxrZXl3
b3JkPkRpc2Vhc2UtRnJlZSBTdXJ2aXZhbDwva2V5d29yZD48a2V5d29yZD5EcnVnIEFkbWluaXN0
cmF0aW9uIFNjaGVkdWxlPC9rZXl3b3JkPjxrZXl3b3JkPkZlbWFsZTwva2V5d29yZD48a2V5d29y
ZD5GbHVvcm91cmFjaWw8L2tleXdvcmQ+PGtleXdvcmQ+R2VuZSBFeHByZXNzaW9uIFJlZ3VsYXRp
b24sIEVuenltb2xvZ2ljPC9rZXl3b3JkPjxrZXl3b3JkPkdlbmUgRXhwcmVzc2lvbiBSZWd1bGF0
aW9uLCBOZW9wbGFzdGljPC9rZXl3b3JkPjxrZXl3b3JkPkh1bWFuczwva2V5d29yZD48a2V5d29y
ZD5JbW11bm9oaXN0b2NoZW1pc3RyeTwva2V5d29yZD48a2V5d29yZD5MZXVjb3ZvcmluPC9rZXl3
b3JkPjxrZXl3b3JkPkxldmFtaXNvbGU8L2tleXdvcmQ+PGtleXdvcmQ+TWFsZTwva2V5d29yZD48
a2V5d29yZD5NaWRkbGUgQWdlZDwva2V5d29yZD48a2V5d29yZD5OZW9wbGFzbSBTdGFnaW5nPC9r
ZXl3b3JkPjxrZXl3b3JkPlByZWRpY3RpdmUgVmFsdWUgb2YgVGVzdHM8L2tleXdvcmQ+PGtleXdv
cmQ+UHJvZ25vc2lzPC9rZXl3b3JkPjxrZXl3b3JkPlByb3BvcnRpb25hbCBIYXphcmRzIE1vZGVs
czwva2V5d29yZD48a2V5d29yZD5TdXJ2aXZhbCBBbmFseXNpczwva2V5d29yZD48a2V5d29yZD5U
aHltaWR5bGF0ZSBTeW50aGFzZTwva2V5d29yZD48a2V5d29yZD5UcmVhdG1lbnQgT3V0Y29tZTwv
a2V5d29yZD48L2tleXdvcmRzPjxkYXRlcz48eWVhcj4yMDAyPC95ZWFyPjxwdWItZGF0ZXM+PGRh
dGU+QXByPC9kYXRlPjwvcHViLWRhdGVzPjwvZGF0ZXM+PGlzYm4+MDczMi0xODNYPC9pc2JuPjxh
Y2Nlc3Npb24tbnVtPjExOTE5MjI3PC9hY2Nlc3Npb24tbnVtPjx1cmxzPjxyZWxhdGVkLXVybHM+
PHVybD5odHRwczovL3d3dy5uY2JpLm5sbS5uaWguZ292L3B1Ym1lZC8xMTkxOTIyNzwvdXJsPjwv
cmVsYXRlZC11cmxzPjwvdXJscz48ZWxlY3Ryb25pYy1yZXNvdXJjZS1udW0+MTAuMTIwMC9KQ08u
MjAwMi4wNy4wMzk8L2VsZWN0cm9uaWMtcmVzb3VyY2UtbnVtPjxsYW5ndWFnZT5lbmc8L2xhbmd1
YWdlPjwvcmVjb3JkPjwvQ2l0ZT48Q2l0ZT48QXV0aG9yPkV0aWVubmUtR3JpbWFsZGk8L0F1dGhv
cj48WWVhcj4yMDEyPC9ZZWFyPjxSZWNOdW0+MTAxODc8L1JlY051bT48cmVjb3JkPjxyZWMtbnVt
YmVyPjEwMTg3PC9yZWMtbnVtYmVyPjxmb3JlaWduLWtleXM+PGtleSBhcHA9IkVOIiBkYi1pZD0i
ZjkwdGF4cmQ2YTBycjhlOXJlOHBlNXR4NWV4cHN3MGE1MHZlIj4xMDE4Nzwva2V5PjwvZm9yZWln
bi1rZXlzPjxyZWYtdHlwZSBuYW1lPSJKb3VybmFsIEFydGljbGUiPjE3PC9yZWYtdHlwZT48Y29u
dHJpYnV0b3JzPjxhdXRob3JzPjxhdXRob3I+RXRpZW5uZS1HcmltYWxkaSwgTS4gQy48L2F1dGhv
cj48YXV0aG9yPkJlbm5vdW5hLCBKLjwvYXV0aG9yPjxhdXRob3I+Rm9ybWVudG8sIEouIEwuPC9h
dXRob3I+PGF1dGhvcj5Eb3VpbGxhcmQsIEouIFkuPC9hdXRob3I+PGF1dGhvcj5GcmFuY291YWws
IE0uPC9hdXRob3I+PGF1dGhvcj5IZW5uZWJlbGxlLCBJLjwvYXV0aG9yPjxhdXRob3I+Q2hhdGVs
dXQsIEUuPC9hdXRob3I+PGF1dGhvcj5GcmFuY29pcywgRS48L2F1dGhvcj48YXV0aG9yPkZhcm91
eCwgUi48L2F1dGhvcj48YXV0aG9yPkVsIEhhbm5hbmksIEMuPC9hdXRob3I+PGF1dGhvcj5KYWNv
YiwgSi4gSC48L2F1dGhvcj48YXV0aG9yPk1pbGFubywgRy48L2F1dGhvcj48L2F1dGhvcnM+PC9j
b250cmlidXRvcnM+PHRpdGxlcz48dGl0bGU+TXVsdGlmYWN0b3JpYWwgcGhhcm1hY29nZW5ldGlj
IGFuYWx5c2lzIGluIGNvbG9yZWN0YWwgY2FuY2VyIHBhdGllbnRzIHJlY2VpdmluZyA1LWZsdW9y
b3VyYWNpbC1iYXNlZCB0aGVyYXB5IHRvZ2V0aGVyIHdpdGggY2V0dXhpbWFiLWlyaW5vdGVjYW48
L3RpdGxlPjxzZWNvbmRhcnktdGl0bGU+QnIgSiBDbGluIFBoYXJtYWNvbDwvc2Vjb25kYXJ5LXRp
dGxlPjwvdGl0bGVzPjxwZXJpb2RpY2FsPjxmdWxsLXRpdGxlPkJyIEogQ2xpbiBQaGFybWFjb2w8
L2Z1bGwtdGl0bGU+PC9wZXJpb2RpY2FsPjxwYWdlcz43NzYtODU8L3BhZ2VzPjx2b2x1bWU+NzM8
L3ZvbHVtZT48bnVtYmVyPjU8L251bWJlcj48a2V5d29yZHM+PGtleXdvcmQ+QWR1bHQ8L2tleXdv
cmQ+PGtleXdvcmQ+QWdlZDwva2V5d29yZD48a2V5d29yZD5BZ2VkLCA4MCBhbmQgb3Zlcjwva2V5
d29yZD48a2V5d29yZD5BbnRpYm9kaWVzLCBNb25vY2xvbmFsPC9rZXl3b3JkPjxrZXl3b3JkPkFu
dGlib2RpZXMsIE1vbm9jbG9uYWwsIEh1bWFuaXplZDwva2V5d29yZD48a2V5d29yZD5BbnRpbmVv
cGxhc3RpYyBDb21iaW5lZCBDaGVtb3RoZXJhcHkgUHJvdG9jb2xzPC9rZXl3b3JkPjxrZXl3b3Jk
PkNhbXB0b3RoZWNpbjwva2V5d29yZD48a2V5d29yZD5DZXR1eGltYWI8L2tleXdvcmQ+PGtleXdv
cmQ+Q29sb3JlY3RhbCBOZW9wbGFzbXM8L2tleXdvcmQ+PGtleXdvcmQ+RXBpZGVybWFsIEdyb3d0
aCBGYWN0b3I8L2tleXdvcmQ+PGtleXdvcmQ+RmVtYWxlPC9rZXl3b3JkPjxrZXl3b3JkPkZsdW9y
b3VyYWNpbDwva2V5d29yZD48a2V5d29yZD5IdW1hbnM8L2tleXdvcmQ+PGtleXdvcmQ+TWFsZTwv
a2V5d29yZD48a2V5d29yZD5NZXRoeWxlbmV0ZXRyYWh5ZHJvZm9sYXRlIFJlZHVjdGFzZSAoTkFE
UEgyKTwva2V5d29yZD48a2V5d29yZD5NaWRkbGUgQWdlZDwva2V5d29yZD48a2V5d29yZD5QaGFy
bWFjb2dlbmV0aWNzPC9rZXl3b3JkPjxrZXl3b3JkPlBvbHltb3JwaGlzbSwgU2luZ2xlIE51Y2xl
b3RpZGU8L2tleXdvcmQ+PGtleXdvcmQ+UHJvc3BlY3RpdmUgU3R1ZGllczwva2V5d29yZD48a2V5
d29yZD5SZWNlcHRvciwgRXBpZGVybWFsIEdyb3d0aCBGYWN0b3I8L2tleXdvcmQ+PGtleXdvcmQ+
VGh5bWlkeWxhdGUgU3ludGhhc2U8L2tleXdvcmQ+PC9rZXl3b3Jkcz48ZGF0ZXM+PHllYXI+MjAx
MjwveWVhcj48cHViLWRhdGVzPjxkYXRlPk1heTwvZGF0ZT48L3B1Yi1kYXRlcz48L2RhdGVzPjxp
c2JuPjEzNjUtMjEyNTwvaXNibj48YWNjZXNzaW9uLW51bT4yMjQ4NjYwMDwvYWNjZXNzaW9uLW51
bT48dXJscz48cmVsYXRlZC11cmxzPjx1cmw+aHR0cHM6Ly93d3cubmNiaS5ubG0ubmloLmdvdi9w
dWJtZWQvMjI0ODY2MDA8L3VybD48L3JlbGF0ZWQtdXJscz48L3VybHM+PGN1c3RvbTI+UE1DMzQw
MzIwNTwvY3VzdG9tMj48ZWxlY3Ryb25pYy1yZXNvdXJjZS1udW0+MTAuMTExMS9qLjEzNjUtMjEy
NS4yMDExLjA0MTQxLng8L2VsZWN0cm9uaWMtcmVzb3VyY2UtbnVtPjxsYW5ndWFnZT5lbmc8L2xh
bmd1YWdlPjwvcmVjb3JkPjwvQ2l0ZT48Q2l0ZT48QXV0aG9yPkpvaG5zdG9uPC9BdXRob3I+PFll
YXI+MTk5NTwvWWVhcj48UmVjTnVtPjEwMTczPC9SZWNOdW0+PHJlY29yZD48cmVjLW51bWJlcj4x
MDE3MzwvcmVjLW51bWJlcj48Zm9yZWlnbi1rZXlzPjxrZXkgYXBwPSJFTiIgZGItaWQ9ImY5MHRh
eHJkNmEwcnI4ZTlyZThwZTV0eDVleHBzdzBhNTB2ZSI+MTAxNzM8L2tleT48L2ZvcmVpZ24ta2V5
cz48cmVmLXR5cGUgbmFtZT0iSm91cm5hbCBBcnRpY2xlIj4xNzwvcmVmLXR5cGU+PGNvbnRyaWJ1
dG9ycz48YXV0aG9ycz48YXV0aG9yPkpvaG5zdG9uLCBQLiBHLjwvYXV0aG9yPjxhdXRob3I+TGVu
eiwgSC4gSi48L2F1dGhvcj48YXV0aG9yPkxlaWNobWFuLCBDLiBHLjwvYXV0aG9yPjxhdXRob3I+
RGFuZW5iZXJnLCBLLiBELjwvYXV0aG9yPjxhdXRob3I+QWxsZWdyYSwgQy4gSi48L2F1dGhvcj48
YXV0aG9yPkRhbmVuYmVyZywgUC4gVi48L2F1dGhvcj48YXV0aG9yPkxlaWNobWFuLCBMLjwvYXV0
aG9yPjwvYXV0aG9ycz48L2NvbnRyaWJ1dG9ycz48dGl0bGVzPjx0aXRsZT5UaHltaWR5bGF0ZSBz
eW50aGFzZSBnZW5lIGFuZCBwcm90ZWluIGV4cHJlc3Npb24gY29ycmVsYXRlIGFuZCBhcmUgYXNz
b2NpYXRlZCB3aXRoIHJlc3BvbnNlIHRvIDUtZmx1b3JvdXJhY2lsIGluIGh1bWFuIGNvbG9yZWN0
YWwgYW5kIGdhc3RyaWMgdHVtb3JzPC90aXRsZT48c2Vjb25kYXJ5LXRpdGxlPkNhbmNlciBSZXM8
L3NlY29uZGFyeS10aXRsZT48L3RpdGxlcz48cGVyaW9kaWNhbD48ZnVsbC10aXRsZT5DYW5jZXIg
UmVzPC9mdWxsLXRpdGxlPjwvcGVyaW9kaWNhbD48cGFnZXM+MTQwNy0xMjwvcGFnZXM+PHZvbHVt
ZT41NTwvdm9sdW1lPjxudW1iZXI+NzwvbnVtYmVyPjxrZXl3b3Jkcz48a2V5d29yZD5BY3RpbnM8
L2tleXdvcmQ+PGtleXdvcmQ+QWR1bHQ8L2tleXdvcmQ+PGtleXdvcmQ+QWdlZDwva2V5d29yZD48
a2V5d29yZD5CYXNlIFNlcXVlbmNlPC9rZXl3b3JkPjxrZXl3b3JkPkNvbG9yZWN0YWwgTmVvcGxh
c21zPC9rZXl3b3JkPjxrZXl3b3JkPkZlbWFsZTwva2V5d29yZD48a2V5d29yZD5GbHVvcm91cmFj
aWw8L2tleXdvcmQ+PGtleXdvcmQ+R2VuZSBFeHByZXNzaW9uIFJlZ3VsYXRpb24sIEVuenltb2xv
Z2ljPC9rZXl3b3JkPjxrZXl3b3JkPkdlbmUgRXhwcmVzc2lvbiBSZWd1bGF0aW9uLCBOZW9wbGFz
dGljPC9rZXl3b3JkPjxrZXl3b3JkPkh1bWFuczwva2V5d29yZD48a2V5d29yZD5JbW11bm9oaXN0
b2NoZW1pc3RyeTwva2V5d29yZD48a2V5d29yZD5NYWxlPC9rZXl3b3JkPjxrZXl3b3JkPk1pZGRs
ZSBBZ2VkPC9rZXl3b3JkPjxrZXl3b3JkPk1vbGVjdWxhciBTZXF1ZW5jZSBEYXRhPC9rZXl3b3Jk
PjxrZXl3b3JkPk5lb3BsYXNtIFByb3RlaW5zPC9rZXl3b3JkPjxrZXl3b3JkPlBvbHltZXJhc2Ug
Q2hhaW4gUmVhY3Rpb248L2tleXdvcmQ+PGtleXdvcmQ+Uk5BLCBNZXNzZW5nZXI8L2tleXdvcmQ+
PGtleXdvcmQ+U3RvbWFjaCBOZW9wbGFzbXM8L2tleXdvcmQ+PGtleXdvcmQ+VGh5bWlkeWxhdGUg
U3ludGhhc2U8L2tleXdvcmQ+PC9rZXl3b3Jkcz48ZGF0ZXM+PHllYXI+MTk5NTwveWVhcj48cHVi
LWRhdGVzPjxkYXRlPkFwcjwvZGF0ZT48L3B1Yi1kYXRlcz48L2RhdGVzPjxpc2JuPjAwMDgtNTQ3
MjwvaXNibj48YWNjZXNzaW9uLW51bT43ODgyMzQzPC9hY2Nlc3Npb24tbnVtPjx1cmxzPjxyZWxh
dGVkLXVybHM+PHVybD5odHRwczovL3d3dy5uY2JpLm5sbS5uaWguZ292L3B1Ym1lZC83ODgyMzQz
PC91cmw+PC9yZWxhdGVkLXVybHM+PC91cmxzPjxsYW5ndWFnZT5lbmc8L2xhbmd1YWdlPjwvcmVj
b3JkPjwvQ2l0ZT48Q2l0ZT48QXV0aG9yPktvdW1hcmlhbm91PC9BdXRob3I+PFllYXI+MjAxNDwv
WWVhcj48UmVjTnVtPjEwMTgxPC9SZWNOdW0+PHJlY29yZD48cmVjLW51bWJlcj4xMDE4MTwvcmVj
LW51bWJlcj48Zm9yZWlnbi1rZXlzPjxrZXkgYXBwPSJFTiIgZGItaWQ9ImY5MHRheHJkNmEwcnI4
ZTlyZThwZTV0eDVleHBzdzBhNTB2ZSI+MTAxODE8L2tleT48L2ZvcmVpZ24ta2V5cz48cmVmLXR5
cGUgbmFtZT0iSm91cm5hbCBBcnRpY2xlIj4xNzwvcmVmLXR5cGU+PGNvbnRyaWJ1dG9ycz48YXV0
aG9ycz48YXV0aG9yPktvdW1hcmlhbm91LCBBLjwvYXV0aG9yPjxhdXRob3I+VHpldmVsZWtpLCBJ
LjwvYXV0aG9yPjxhdXRob3I+TWVrcmFzLCBELjwvYXV0aG9yPjxhdXRob3I+RWxlZnRoZXJha2ks
IEEuIEcuPC9hdXRob3I+PGF1dGhvcj5Cb2JvcywgTS48L2F1dGhvcj48YXV0aG9yPldpcnR6LCBS
LjwvYXV0aG9yPjxhdXRob3I+Rm91bnR6aWxhcywgRS48L2F1dGhvcj48YXV0aG9yPlZhbGF2YW5p
cywgQy48L2F1dGhvcj48YXV0aG9yPlhhbnRoYWtpcywgSS48L2F1dGhvcj48YXV0aG9yPkthbG9n
ZXJhcywgSy4gVC48L2F1dGhvcj48YXV0aG9yPkJhc2RhbmlzLCBHLjwvYXV0aG9yPjxhdXRob3I+
UGVudGhlcm91ZGFraXMsIEcuPC9hdXRob3I+PGF1dGhvcj5Lb3RvdWxhLCBWLjwvYXV0aG9yPjxh
dXRob3I+Rm91bnR6aWxhcywgRy48L2F1dGhvcj48L2F1dGhvcnM+PC9jb250cmlidXRvcnM+PHRp
dGxlcz48dGl0bGU+UHJvZ25vc3RpYyBtYXJrZXJzIGluIGVhcmx5LXN0YWdlIGNvbG9yZWN0YWwg
Y2FuY2VyOiBzaWduaWZpY2FuY2Ugb2YgVFlNUyBtUk5BIGV4cHJlc3Npb248L3RpdGxlPjxzZWNv
bmRhcnktdGl0bGU+QW50aWNhbmNlciBSZXM8L3NlY29uZGFyeS10aXRsZT48L3RpdGxlcz48cGVy
aW9kaWNhbD48ZnVsbC10aXRsZT5BbnRpY2FuY2VyIFJlczwvZnVsbC10aXRsZT48L3BlcmlvZGlj
YWw+PHBhZ2VzPjQ5NDktNjI8L3BhZ2VzPjx2b2x1bWU+MzQ8L3ZvbHVtZT48bnVtYmVyPjk8L251
bWJlcj48a2V5d29yZHM+PGtleXdvcmQ+QWR1bHQ8L2tleXdvcmQ+PGtleXdvcmQ+QWdlZDwva2V5
d29yZD48a2V5d29yZD5BZ2VkLCA4MCBhbmQgb3Zlcjwva2V5d29yZD48a2V5d29yZD5CaW9tYXJr
ZXJzLCBUdW1vcjwva2V5d29yZD48a2V5d29yZD5DbHVzdGVyIEFuYWx5c2lzPC9rZXl3b3JkPjxr
ZXl3b3JkPkNvbG9yZWN0YWwgTmVvcGxhc21zPC9rZXl3b3JkPjxrZXl3b3JkPkZlbWFsZTwva2V5
d29yZD48a2V5d29yZD5Gb2xsb3ctVXAgU3R1ZGllczwva2V5d29yZD48a2V5d29yZD5HZW5lIEV4
cHJlc3Npb24gUHJvZmlsaW5nPC9rZXl3b3JkPjxrZXl3b3JkPkdlbmUgRXhwcmVzc2lvbiBSZWd1
bGF0aW9uLCBOZW9wbGFzdGljPC9rZXl3b3JkPjxrZXl3b3JkPkh1bWFuczwva2V5d29yZD48a2V5
d29yZD5JbW11bm9oaXN0b2NoZW1pc3RyeTwva2V5d29yZD48a2V5d29yZD5NYWxlPC9rZXl3b3Jk
PjxrZXl3b3JkPk1pZGRsZSBBZ2VkPC9rZXl3b3JkPjxrZXl3b3JkPk5lb3BsYXNtIEdyYWRpbmc8
L2tleXdvcmQ+PGtleXdvcmQ+TmVvcGxhc20gU3RhZ2luZzwva2V5d29yZD48a2V5d29yZD5Qcm9n
bm9zaXM8L2tleXdvcmQ+PGtleXdvcmQ+VGh5bWlkeWxhdGUgU3ludGhhc2U8L2tleXdvcmQ+PGtl
eXdvcmQ+VHJlYXRtZW50IE91dGNvbWU8L2tleXdvcmQ+PC9rZXl3b3Jkcz48ZGF0ZXM+PHllYXI+
MjAxNDwveWVhcj48cHViLWRhdGVzPjxkYXRlPlNlcDwvZGF0ZT48L3B1Yi1kYXRlcz48L2RhdGVz
Pjxpc2JuPjE3OTEtNzUzMDwvaXNibj48YWNjZXNzaW9uLW51bT4yNTIwMjA3NzwvYWNjZXNzaW9u
LW51bT48dXJscz48cmVsYXRlZC11cmxzPjx1cmw+aHR0cHM6Ly93d3cubmNiaS5ubG0ubmloLmdv
di9wdWJtZWQvMjUyMDIwNzc8L3VybD48L3JlbGF0ZWQtdXJscz48L3VybHM+PGN1c3RvbTI+MjUy
MDIwNzc8L2N1c3RvbTI+PGxhbmd1YWdlPmVuZzwvbGFuZ3VhZ2U+PC9yZWNvcmQ+PC9DaXRlPjxD
aXRlPjxBdXRob3I+R3Jhemlhbm88L0F1dGhvcj48WWVhcj4yMDA4PC9ZZWFyPjxSZWNOdW0+MzEz
PC9SZWNOdW0+PHJlY29yZD48cmVjLW51bWJlcj4zMTM8L3JlYy1udW1iZXI+PGZvcmVpZ24ta2V5
cz48a2V5IGFwcD0iRU4iIGRiLWlkPSJweHNyZWVlNXgwMDBmNGVyZjIzdmU5ZG10ZWRlcHN4dmUw
d2EiIHRpbWVzdGFtcD0iMTQ5MTU1MzY5MSI+MzEzPC9rZXk+PC9mb3JlaWduLWtleXM+PHJlZi10
eXBlIG5hbWU9IkpvdXJuYWwgQXJ0aWNsZSI+MTc8L3JlZi10eXBlPjxjb250cmlidXRvcnM+PGF1
dGhvcnM+PGF1dGhvcj5HcmF6aWFubywgRi48L2F1dGhvcj48YXV0aG9yPlJ1enpvLCBBLjwvYXV0
aG9yPjxhdXRob3I+TG91cGFraXMsIEYuPC9hdXRob3I+PGF1dGhvcj5TYW50aW5pLCBELjwvYXV0
aG9yPjxhdXRob3I+Q2F0YWxhbm8sIFYuPC9hdXRob3I+PGF1dGhvcj5DYW5lc3RyYXJpLCBFLjwv
YXV0aG9yPjxhdXRob3I+TWFsdGVzZSwgUC48L2F1dGhvcj48YXV0aG9yPkJpc29ubmksIFIuPC9h
dXRob3I+PGF1dGhvcj5Gb3JuYXJvLCBMLjwvYXV0aG9yPjxhdXRob3I+QmFsZGksIEcuPC9hdXRo
b3I+PGF1dGhvcj5NYXNpLCBHLjwvYXV0aG9yPjxhdXRob3I+RmFsY29uZSwgQS48L2F1dGhvcj48
YXV0aG9yPlRvbmluaSwgRy48L2F1dGhvcj48YXV0aG9yPkdpb3JkYW5pLCBQLjwvYXV0aG9yPjxh
dXRob3I+QWxlc3NhbmRyb25pLCBQLjwvYXV0aG9yPjxhdXRob3I+R2l1c3RpbmksIEwuPC9hdXRo
b3I+PGF1dGhvcj5WaW5jZW56aSwgQi48L2F1dGhvcj48YXV0aG9yPk1hZ25hbmksIE0uPC9hdXRo
b3I+PC9hdXRob3JzPjwvY29udHJpYnV0b3JzPjxhdXRoLWFkZHJlc3M+TWVkaWNhbCBPbmNvbG9n
eSwgQXppZW5kYSBPc3BlZGFsaWVyYSBPc3BlZGFsZSBTYW4gU2FsdmF0b3JlLCBQZXNhcm8sIEl0
YWx5LiBmcmFkYUB0aW4uaXQ8L2F1dGgtYWRkcmVzcz48dGl0bGVzPjx0aXRsZT5MaXZlci1vbmx5
IG1ldGFzdGF0aWMgY29sb3JlY3RhbCBjYW5jZXIgcGF0aWVudHMgYW5kIHRoeW1pZHlsYXRlIHN5
bnRoYXNlIHBvbHltb3JwaGlzbXMgZm9yIHByZWRpY3RpbmcgcmVzcG9uc2UgdG8gNS1mbHVvcm91
cmFjaWwtYmFzZWQgY2hlbW90aGVyYXB5PC90aXRsZT48c2Vjb25kYXJ5LXRpdGxlPkJyIEogQ2Fu
Y2VyPC9zZWNvbmRhcnktdGl0bGU+PC90aXRsZXM+PHBlcmlvZGljYWw+PGZ1bGwtdGl0bGU+QnIg
SiBDYW5jZXI8L2Z1bGwtdGl0bGU+PC9wZXJpb2RpY2FsPjxwYWdlcz43MTYtMjE8L3BhZ2VzPjx2
b2x1bWU+OTk8L3ZvbHVtZT48bnVtYmVyPjU8L251bWJlcj48a2V5d29yZHM+PGtleXdvcmQ+QW50
aW1ldGFib2xpdGVzLCBBbnRpbmVvcGxhc3RpYy8qdGhlcmFwZXV0aWMgdXNlPC9rZXl3b3JkPjxr
ZXl3b3JkPkNvbG9yZWN0YWwgTmVvcGxhc21zLypkcnVnIHRoZXJhcHkvZW56eW1vbG9neS9wYXRo
b2xvZ3k8L2tleXdvcmQ+PGtleXdvcmQ+RmVtYWxlPC9rZXl3b3JkPjxrZXl3b3JkPkZsdW9yb3Vy
YWNpbC8qdGhlcmFwZXV0aWMgdXNlPC9rZXl3b3JkPjxrZXl3b3JkPkdlbm90eXBlPC9rZXl3b3Jk
PjxrZXl3b3JkPkhhcGxvdHlwZXM8L2tleXdvcmQ+PGtleXdvcmQ+SHVtYW5zPC9rZXl3b3JkPjxr
ZXl3b3JkPkxpdmVyIE5lb3BsYXNtcy9kcnVnIHRoZXJhcHkvZW56eW1vbG9neS8qc2Vjb25kYXJ5
PC9rZXl3b3JkPjxrZXl3b3JkPk1hbGU8L2tleXdvcmQ+PGtleXdvcmQ+KlBvbHltb3JwaGlzbSwg
R2VuZXRpYzwva2V5d29yZD48a2V5d29yZD5TdXJ2aXZhbCBBbmFseXNpczwva2V5d29yZD48a2V5
d29yZD5UYW5kZW0gUmVwZWF0IFNlcXVlbmNlczwva2V5d29yZD48a2V5d29yZD5UaHltaWR5bGF0
ZSBTeW50aGFzZS8qZ2VuZXRpY3M8L2tleXdvcmQ+PGtleXdvcmQ+VHJlYXRtZW50IE91dGNvbWU8
L2tleXdvcmQ+PC9rZXl3b3Jkcz48ZGF0ZXM+PHllYXI+MjAwODwveWVhcj48cHViLWRhdGVzPjxk
YXRlPlNlcCAwMjwvZGF0ZT48L3B1Yi1kYXRlcz48L2RhdGVzPjxpc2JuPjE1MzItMTgyNyAoRWxl
Y3Ryb25pYykmI3hEOzAwMDctMDkyMCAoTGlua2luZyk8L2lzYm4+PGFjY2Vzc2lvbi1udW0+MTg3
Mjg2NjE8L2FjY2Vzc2lvbi1udW0+PHVybHM+PHJlbGF0ZWQtdXJscz48dXJsPmh0dHBzOi8vd3d3
Lm5jYmkubmxtLm5paC5nb3YvcHVibWVkLzE4NzI4NjYxPC91cmw+PC9yZWxhdGVkLXVybHM+PC91
cmxzPjxjdXN0b20yPlBNQzI1MjgxNTg8L2N1c3RvbTI+PGVsZWN0cm9uaWMtcmVzb3VyY2UtbnVt
PjEwLjEwMzgvc2ouYmpjLjY2MDQ1NTU8L2VsZWN0cm9uaWMtcmVzb3VyY2UtbnVtPjwvcmVjb3Jk
PjwvQ2l0ZT48Q2l0ZT48QXV0aG9yPllhbWFnaXNoaTwvQXV0aG9yPjxZZWFyPjIwMDU8L1llYXI+
PFJlY051bT4xMDI3NDwvUmVjTnVtPjxyZWNvcmQ+PHJlYy1udW1iZXI+MTAyNzQ8L3JlYy1udW1i
ZXI+PGZvcmVpZ24ta2V5cz48a2V5IGFwcD0iRU4iIGRiLWlkPSJmOTB0YXhyZDZhMHJyOGU5cmU4
cGU1dHg1ZXhwc3cwYTUwdmUiPjEwMjc0PC9rZXk+PC9mb3JlaWduLWtleXM+PHJlZi10eXBlIG5h
bWU9IkpvdXJuYWwgQXJ0aWNsZSI+MTc8L3JlZi10eXBlPjxjb250cmlidXRvcnM+PGF1dGhvcnM+
PGF1dGhvcj5ZYW1hZ2lzaGksIFMuPC9hdXRob3I+PGF1dGhvcj5TaGltYWRhLCBILjwvYXV0aG9y
PjxhdXRob3I+SXNoaWthd2EsIFQuPC9hdXRob3I+PGF1dGhvcj5GdWppaSwgUy48L2F1dGhvcj48
YXV0aG9yPlRhbmFrYSwgSy48L2F1dGhvcj48YXV0aG9yPk1hc3VpLCBILjwvYXV0aG9yPjxhdXRo
b3I+WWFtYWd1Y2hpLCBTLjwvYXV0aG9yPjxhdXRob3I+SWNoaWthd2EsIFkuPC9hdXRob3I+PGF1
dGhvcj5Ub2dvLCBTLjwvYXV0aG9yPjxhdXRob3I+SWtlLCBILjwvYXV0aG9yPjwvYXV0aG9ycz48
L2NvbnRyaWJ1dG9ycz48YXV0aC1hZGRyZXNzPllva29oYW1hIENpdHkgVW5pdmVyc2l0eSBHcmFk
dWF0ZSBTY2hvb2wgb2YgTWVkaWNpbmUsIERlcGFydG1lbnQgb2YgR2FzdHJvZW50ZXJvbG9naWNh
bCBTdXJnZXJ5LCBZb2tvaGFtYSwgSmFwYW4uIHMtZ2lzaGlAa21jLm1oYy5lYXN0Lm50dC5jby5q
cDwvYXV0aC1hZGRyZXNzPjx0aXRsZXM+PHRpdGxlPkV4cHJlc3Npb24gb2YgZGloeWRyb3B5cmlt
aWRpbmUgZGVoeWRyb2dlbmFzZSwgdGh5bWlkeWxhdGUgc3ludGhhc2UsIHA1MyBhbmQgcDIxIGlu
IG1ldGFzdGF0aWMgbGl2ZXIgdHVtb3IgZnJvbSBjb2xvcmVjdGFsIGNhbmNlciBhZnRlciA1LWZs
dW9yb3VyYWNpbC1iYXNlZCBjaGVtb3RoZXJhcHk8L3RpdGxlPjxzZWNvbmRhcnktdGl0bGU+QW50
aWNhbmNlciBSZXM8L3NlY29uZGFyeS10aXRsZT48L3RpdGxlcz48cGVyaW9kaWNhbD48ZnVsbC10
aXRsZT5BbnRpY2FuY2VyIFJlczwvZnVsbC10aXRsZT48L3BlcmlvZGljYWw+PHBhZ2VzPjEyMzct
NDI8L3BhZ2VzPjx2b2x1bWU+MjU8L3ZvbHVtZT48bnVtYmVyPjJCPC9udW1iZXI+PGtleXdvcmRz
PjxrZXl3b3JkPkFkdWx0PC9rZXl3b3JkPjxrZXl3b3JkPkFnZWQ8L2tleXdvcmQ+PGtleXdvcmQ+
Q29sb3JlY3RhbCBOZW9wbGFzbXMvKmRydWcgdGhlcmFweS9wYXRob2xvZ3k8L2tleXdvcmQ+PGtl
eXdvcmQ+RGloeWRyb3VyYWNpbCBEZWh5ZHJvZ2VuYXNlIChOQURQKS9hZG1pbmlzdHJhdGlvbiAm
YW1wOyBkb3NhZ2UvKm1ldGFib2xpc208L2tleXdvcmQ+PGtleXdvcmQ+RmVtYWxlPC9rZXl3b3Jk
PjxrZXl3b3JkPkZsdW9yb3VyYWNpbDwva2V5d29yZD48a2V5d29yZD5IZXBhdGljIEFydGVyeTwv
a2V5d29yZD48a2V5d29yZD5IdW1hbnM8L2tleXdvcmQ+PGtleXdvcmQ+SW1tdW5vaGlzdG9jaGVt
aXN0cnk8L2tleXdvcmQ+PGtleXdvcmQ+SW5mdXNpb25zLCBJbnRyYS1BcnRlcmlhbDwva2V5d29y
ZD48a2V5d29yZD5MaXZlciBOZW9wbGFzbXMvKm1ldGFib2xpc20vKnNlY29uZGFyeTwva2V5d29y
ZD48a2V5d29yZD5NYWxlPC9rZXl3b3JkPjxrZXl3b3JkPk1pZGRsZSBBZ2VkPC9rZXl3b3JkPjxr
ZXl3b3JkPk9uY29nZW5lIFByb3RlaW4gcDIxKHJhcykvKm1ldGFib2xpc208L2tleXdvcmQ+PGtl
eXdvcmQ+VGh5bWlkeWxhdGUgU3ludGhhc2UvKm1ldGFib2xpc208L2tleXdvcmQ+PGtleXdvcmQ+
VHVtb3IgU3VwcHJlc3NvciBQcm90ZWluIHA1My8qbWV0YWJvbGlzbTwva2V5d29yZD48L2tleXdv
cmRzPjxkYXRlcz48eWVhcj4yMDA1PC95ZWFyPjxwdWItZGF0ZXM+PGRhdGU+TWFyLUFwcjwvZGF0
ZT48L3B1Yi1kYXRlcz48L2RhdGVzPjxpc2JuPjAyNTAtNzAwNSAoUHJpbnQpJiN4RDswMjUwLTcw
MDUgKExpbmtpbmcpPC9pc2JuPjxhY2Nlc3Npb24tbnVtPjE1ODY1MDcxPC9hY2Nlc3Npb24tbnVt
Pjx1cmxzPjxyZWxhdGVkLXVybHM+PHVybD5odHRwczovL3d3dy5uY2JpLm5sbS5uaWguZ292L3B1
Ym1lZC8xNTg2NTA3MTwvdXJsPjwvcmVsYXRlZC11cmxzPjwvdXJscz48L3JlY29yZD48L0NpdGU+
PENpdGU+PEF1dGhvcj5Kb2huc3RvbjwvQXV0aG9yPjxZZWFyPjIwMDM8L1llYXI+PFJlY051bT4z
NjU8L1JlY051bT48cmVjb3JkPjxyZWMtbnVtYmVyPjM2NTwvcmVjLW51bWJlcj48Zm9yZWlnbi1r
ZXlzPjxrZXkgYXBwPSJFTiIgZGItaWQ9InB4c3JlZWU1eDAwMGY0ZXJmMjN2ZTlkbXRlZGVwc3h2
ZTB3YSIgdGltZXN0YW1wPSIxNDkxNTUzNjk3Ij4zNjU8L2tleT48L2ZvcmVpZ24ta2V5cz48cmVm
LXR5cGUgbmFtZT0iSm91cm5hbCBBcnRpY2xlIj4xNzwvcmVmLXR5cGU+PGNvbnRyaWJ1dG9ycz48
YXV0aG9ycz48YXV0aG9yPkpvaG5zdG9uLCBQLiBHLjwvYXV0aG9yPjxhdXRob3I+QmVuc29uLCBB
LiBCLiwgM3JkPC9hdXRob3I+PGF1dGhvcj5DYXRhbGFubywgUC48L2F1dGhvcj48YXV0aG9yPlJh
bywgTS4gUy48L2F1dGhvcj48YXV0aG9yPk8mYXBvcztEd3llciwgUC4gSi48L2F1dGhvcj48YXV0
aG9yPkFsbGVncmEsIEMuIEouPC9hdXRob3I+PC9hdXRob3JzPjwvY29udHJpYnV0b3JzPjxhdXRo
LWFkZHJlc3M+Q2FuY2VyIFJlc2VhcmNoIENlbnRyZSwgRGVwYXJ0bWVudCBvZiBPbmNvbG9neSwg
UXVlZW4mYXBvcztzIFVuaXZlcnNpdHkgQmVsZmFzdCwgQmVsZmFzdCwgTm9ydGhlcm4gSXJlbGFu
ZC4gb25jb2xvZ3lAcXViLmFjLnVrPC9hdXRoLWFkZHJlc3M+PHRpdGxlcz48dGl0bGU+VGh5bWlk
eWxhdGUgc3ludGhhc2UgcHJvdGVpbiBleHByZXNzaW9uIGluIHByaW1hcnkgY29sb3JlY3RhbCBj
YW5jZXI6IGxhY2sgb2YgY29ycmVsYXRpb24gd2l0aCBvdXRjb21lIGFuZCByZXNwb25zZSB0byBm
bHVvcm91cmFjaWwgaW4gbWV0YXN0YXRpYyBkaXNlYXNlIHNpdGVzPC90aXRsZT48c2Vjb25kYXJ5
LXRpdGxlPkogQ2xpbiBPbmNvbDwvc2Vjb25kYXJ5LXRpdGxlPjwvdGl0bGVzPjxwZXJpb2RpY2Fs
PjxmdWxsLXRpdGxlPkogQ2xpbiBPbmNvbDwvZnVsbC10aXRsZT48L3BlcmlvZGljYWw+PHBhZ2Vz
PjgxNS05PC9wYWdlcz48dm9sdW1lPjIxPC92b2x1bWU+PG51bWJlcj41PC9udW1iZXI+PGtleXdv
cmRzPjxrZXl3b3JkPkFkZW5vY2FyY2lub21hL2RydWcgdGhlcmFweS8qZW56eW1vbG9neS9zZWNv
bmRhcnk8L2tleXdvcmQ+PGtleXdvcmQ+QWdlZDwva2V5d29yZD48a2V5d29yZD5BbnRpbWV0YWJv
bGl0ZXMsIEFudGluZW9wbGFzdGljLyp0aGVyYXBldXRpYyB1c2U8L2tleXdvcmQ+PGtleXdvcmQ+
QW50aW5lb3BsYXN0aWMgQ29tYmluZWQgQ2hlbW90aGVyYXB5IFByb3RvY29scy90aGVyYXBldXRp
YyB1c2U8L2tleXdvcmQ+PGtleXdvcmQ+QXNwYXJ0aWMgQWNpZC9hZG1pbmlzdHJhdGlvbiAmYW1w
OyBkb3NhZ2UvKmFuYWxvZ3MgJmFtcDsgZGVyaXZhdGl2ZXM8L2tleXdvcmQ+PGtleXdvcmQ+Qmlv
bWFya2VycywgVHVtb3I8L2tleXdvcmQ+PGtleXdvcmQ+Q29sb3JlY3RhbCBOZW9wbGFzbXMvZHJ1
ZyB0aGVyYXB5Lyplbnp5bW9sb2d5L3BhdGhvbG9neTwva2V5d29yZD48a2V5d29yZD5GZW1hbGU8
L2tleXdvcmQ+PGtleXdvcmQ+Rmx1b3JvdXJhY2lsLyp0aGVyYXBldXRpYyB1c2U8L2tleXdvcmQ+
PGtleXdvcmQ+SHVtYW5zPC9rZXl3b3JkPjxrZXl3b3JkPkltbXVub2VuenltZSBUZWNobmlxdWVz
PC9rZXl3b3JkPjxrZXl3b3JkPkludGVyZmVyb24tYWxwaGEvYWRtaW5pc3RyYXRpb24gJmFtcDsg
ZG9zYWdlPC9rZXl3b3JkPjxrZXl3b3JkPkxldWNvdm9yaW4vYWRtaW5pc3RyYXRpb24gJmFtcDsg
ZG9zYWdlPC9rZXl3b3JkPjxrZXl3b3JkPk1hbGU8L2tleXdvcmQ+PGtleXdvcmQ+TWlkZGxlIEFn
ZWQ8L2tleXdvcmQ+PGtleXdvcmQ+TmVvcGxhc20gUmVjdXJyZW5jZSwgTG9jYWwvZHJ1ZyB0aGVy
YXB5Lyplbnp5bW9sb2d5L3BhdGhvbG9neTwva2V5d29yZD48a2V5d29yZD5QaG9zcGhvbm9hY2V0
aWMgQWNpZC9hZG1pbmlzdHJhdGlvbiAmYW1wOyBkb3NhZ2UvKmFuYWxvZ3MgJmFtcDsgZGVyaXZh
dGl2ZXM8L2tleXdvcmQ+PGtleXdvcmQ+UHJvZ25vc2lzPC9rZXl3b3JkPjxrZXl3b3JkPlJlY29t
YmluYW50IFByb3RlaW5zPC9rZXl3b3JkPjxrZXl3b3JkPlJldHJvc3BlY3RpdmUgU3R1ZGllczwv
a2V5d29yZD48a2V5d29yZD5TdXJ2aXZhbCBSYXRlPC9rZXl3b3JkPjxrZXl3b3JkPlRoeW1pZHls
YXRlIFN5bnRoYXNlLyptZXRhYm9saXNtPC9rZXl3b3JkPjxrZXl3b3JkPlRyZWF0bWVudCBPdXRj
b21lPC9rZXl3b3JkPjwva2V5d29yZHM+PGRhdGVzPjx5ZWFyPjIwMDM8L3llYXI+PHB1Yi1kYXRl
cz48ZGF0ZT5NYXIgMDE8L2RhdGU+PC9wdWItZGF0ZXM+PC9kYXRlcz48aXNibj4wNzMyLTE4M1gg
KFByaW50KSYjeEQ7MDczMi0xODNYIChMaW5raW5nKTwvaXNibj48YWNjZXNzaW9uLW51bT4xMjYx
MDE3OTwvYWNjZXNzaW9uLW51bT48dXJscz48cmVsYXRlZC11cmxzPjx1cmw+aHR0cHM6Ly93d3cu
bmNiaS5ubG0ubmloLmdvdi9wdWJtZWQvMTI2MTAxNzk8L3VybD48L3JlbGF0ZWQtdXJscz48L3Vy
bHM+PGVsZWN0cm9uaWMtcmVzb3VyY2UtbnVtPjEwLjEyMDAvSkNPLjIwMDMuMDcuMDM5PC9lbGVj
dHJvbmljLXJlc291cmNlLW51bT48L3JlY29yZD48L0NpdGU+PENpdGU+PEF1dGhvcj5JY2hpa2F3
YTwvQXV0aG9yPjxZZWFyPjIwMDM8L1llYXI+PFJlY051bT4zNjc8L1JlY051bT48cmVjb3JkPjxy
ZWMtbnVtYmVyPjM2NzwvcmVjLW51bWJlcj48Zm9yZWlnbi1rZXlzPjxrZXkgYXBwPSJFTiIgZGIt
aWQ9InB4c3JlZWU1eDAwMGY0ZXJmMjN2ZTlkbXRlZGVwc3h2ZTB3YSIgdGltZXN0YW1wPSIxNDkx
NTUzNjk3Ij4zNjc8L2tleT48L2ZvcmVpZ24ta2V5cz48cmVmLXR5cGUgbmFtZT0iSm91cm5hbCBB
cnRpY2xlIj4xNzwvcmVmLXR5cGU+PGNvbnRyaWJ1dG9ycz48YXV0aG9ycz48YXV0aG9yPkljaGlr
YXdhLCBXLjwvYXV0aG9yPjxhdXRob3I+VWV0YWtlLCBILjwvYXV0aG9yPjxhdXRob3I+U2hpcm90
YSwgWS48L2F1dGhvcj48YXV0aG9yPllhbWFkYSwgSC48L2F1dGhvcj48YXV0aG9yPk5pc2hpLCBO
LjwvYXV0aG9yPjxhdXRob3I+TmloZWksIFouPC9hdXRob3I+PGF1dGhvcj5TdWdpaGFyYSwgSy48
L2F1dGhvcj48YXV0aG9yPkhpcmF5YW1hLCBSLjwvYXV0aG9yPjwvYXV0aG9ycz48L2NvbnRyaWJ1
dG9ycz48YXV0aC1hZGRyZXNzPlNlY29uZCBEZXBhcnRtZW50IG9mIFN1cmdlcnksIFNhaXRhbWEg
TWVkaWNhbCBTY2hvb2wsIFNhaXRhbWEgMzUwLTA0OTI1LCBKYXBhbi4gd2F0YXJ1QHNhaXRhbWEt
bWVkLmFjLmpwPC9hdXRoLWFkZHJlc3M+PHRpdGxlcz48dGl0bGU+Q29tYmluYXRpb24gb2YgZGlo
eWRyb3B5cmltaWRpbmUgZGVoeWRyb2dlbmFzZSBhbmQgdGh5bWlkeWxhdGUgc3ludGhhc2UgZ2Vu
ZSBleHByZXNzaW9ucyBpbiBwcmltYXJ5IHR1bW9ycyBhcyBwcmVkaWN0aXZlIHBhcmFtZXRlcnMg
Zm9yIHRoZSBlZmZpY2FjeSBvZiBmbHVvcm9weXJpbWlkaW5lLWJhc2VkIGNoZW1vdGhlcmFweSBm
b3IgbWV0YXN0YXRpYyBjb2xvcmVjdGFsIGNhbmNlcjwvdGl0bGU+PHNlY29uZGFyeS10aXRsZT5D
bGluIENhbmNlciBSZXM8L3NlY29uZGFyeS10aXRsZT48L3RpdGxlcz48cGVyaW9kaWNhbD48ZnVs
bC10aXRsZT5DbGluIENhbmNlciBSZXM8L2Z1bGwtdGl0bGU+PC9wZXJpb2RpY2FsPjxwYWdlcz43
ODYtOTE8L3BhZ2VzPjx2b2x1bWU+OTwvdm9sdW1lPjxudW1iZXI+MjwvbnVtYmVyPjxrZXl3b3Jk
cz48a2V5d29yZD5BZHVsdDwva2V5d29yZD48a2V5d29yZD5BZ2VkPC9rZXl3b3JkPjxrZXl3b3Jk
PkFudGltZXRhYm9saXRlcywgQW50aW5lb3BsYXN0aWMvKnRoZXJhcGV1dGljIHVzZTwva2V5d29y
ZD48a2V5d29yZD5Db2xvbmljIE5lb3BsYXNtcy9kcnVnIHRoZXJhcHkvZW56eW1vbG9neS8qZ2Vu
ZXRpY3MvbW9ydGFsaXR5L3BhdGhvbG9neTwva2V5d29yZD48a2V5d29yZD5EaWh5ZHJvdXJhY2ls
IERlaHlkcm9nZW5hc2UgKE5BRFApPC9rZXl3b3JkPjxrZXl3b3JkPkZlbWFsZTwva2V5d29yZD48
a2V5d29yZD5HZW5lIEV4cHJlc3Npb24gUmVndWxhdGlvbiwgRW56eW1vbG9naWMvZ2VuZXRpY3M8
L2tleXdvcmQ+PGtleXdvcmQ+R2VuZSBFeHByZXNzaW9uIFJlZ3VsYXRpb24sIE5lb3BsYXN0aWMv
KmdlbmV0aWNzPC9rZXl3b3JkPjxrZXl3b3JkPkh1bWFuczwva2V5d29yZD48a2V5d29yZD5NYWxl
PC9rZXl3b3JkPjxrZXl3b3JkPk1pZGRsZSBBZ2VkPC9rZXl3b3JkPjxrZXl3b3JkPk5lb3BsYXNt
IE1ldGFzdGFzaXM8L2tleXdvcmQ+PGtleXdvcmQ+TmVvcGxhc20gU3RhZ2luZzwva2V5d29yZD48
a2V5d29yZD5PeGlkb3JlZHVjdGFzZXMvKmdlbmV0aWNzPC9rZXl3b3JkPjxrZXl3b3JkPlByZWRp
Y3RpdmUgVmFsdWUgb2YgVGVzdHM8L2tleXdvcmQ+PGtleXdvcmQ+Uk5BLCBNZXNzZW5nZXIvZ2Vu
ZXRpY3M8L2tleXdvcmQ+PGtleXdvcmQ+UmVjdGFsIE5lb3BsYXNtcy9kcnVnIHRoZXJhcHkvZW56
eW1vbG9neS8qZ2VuZXRpY3MvbW9ydGFsaXR5L3BhdGhvbG9neTwva2V5d29yZD48a2V5d29yZD5S
ZXZlcnNlIFRyYW5zY3JpcHRhc2UgUG9seW1lcmFzZSBDaGFpbiBSZWFjdGlvbjwva2V5d29yZD48
a2V5d29yZD5TdXJ2aXZhbCBBbmFseXNpczwva2V5d29yZD48a2V5d29yZD5UaHltaWR5bGF0ZSBT
eW50aGFzZS8qZ2VuZXRpY3M8L2tleXdvcmQ+PGtleXdvcmQ+VGltZSBGYWN0b3JzPC9rZXl3b3Jk
Pjwva2V5d29yZHM+PGRhdGVzPjx5ZWFyPjIwMDM8L3llYXI+PHB1Yi1kYXRlcz48ZGF0ZT5GZWI8
L2RhdGU+PC9wdWItZGF0ZXM+PC9kYXRlcz48aXNibj4xMDc4LTA0MzIgKFByaW50KSYjeEQ7MTA3
OC0wNDMyIChMaW5raW5nKTwvaXNibj48YWNjZXNzaW9uLW51bT4xMjU3NjQ1MTwvYWNjZXNzaW9u
LW51bT48dXJscz48cmVsYXRlZC11cmxzPjx1cmw+aHR0cHM6Ly93d3cubmNiaS5ubG0ubmloLmdv
di9wdWJtZWQvMTI1NzY0NTE8L3VybD48L3JlbGF0ZWQtdXJscz48L3VybHM+PC9yZWNvcmQ+PC9D
aXRlPjxDaXRlPjxBdXRob3I+S291bWFyaWFub3U8L0F1dGhvcj48WWVhcj4yMDE0PC9ZZWFyPjxS
ZWNOdW0+MTAxODE8L1JlY051bT48cmVjb3JkPjxyZWMtbnVtYmVyPjEwMTgxPC9yZWMtbnVtYmVy
Pjxmb3JlaWduLWtleXM+PGtleSBhcHA9IkVOIiBkYi1pZD0iZjkwdGF4cmQ2YTBycjhlOXJlOHBl
NXR4NWV4cHN3MGE1MHZlIj4xMDE4MTwva2V5PjwvZm9yZWlnbi1rZXlzPjxyZWYtdHlwZSBuYW1l
PSJKb3VybmFsIEFydGljbGUiPjE3PC9yZWYtdHlwZT48Y29udHJpYnV0b3JzPjxhdXRob3JzPjxh
dXRob3I+S291bWFyaWFub3UsIEEuPC9hdXRob3I+PGF1dGhvcj5UemV2ZWxla2ksIEkuPC9hdXRo
b3I+PGF1dGhvcj5NZWtyYXMsIEQuPC9hdXRob3I+PGF1dGhvcj5FbGVmdGhlcmFraSwgQS4gRy48
L2F1dGhvcj48YXV0aG9yPkJvYm9zLCBNLjwvYXV0aG9yPjxhdXRob3I+V2lydHosIFIuPC9hdXRo
b3I+PGF1dGhvcj5Gb3VudHppbGFzLCBFLjwvYXV0aG9yPjxhdXRob3I+VmFsYXZhbmlzLCBDLjwv
YXV0aG9yPjxhdXRob3I+WGFudGhha2lzLCBJLjwvYXV0aG9yPjxhdXRob3I+S2Fsb2dlcmFzLCBL
LiBULjwvYXV0aG9yPjxhdXRob3I+QmFzZGFuaXMsIEcuPC9hdXRob3I+PGF1dGhvcj5QZW50aGVy
b3VkYWtpcywgRy48L2F1dGhvcj48YXV0aG9yPktvdG91bGEsIFYuPC9hdXRob3I+PGF1dGhvcj5G
b3VudHppbGFzLCBHLjwvYXV0aG9yPjwvYXV0aG9ycz48L2NvbnRyaWJ1dG9ycz48dGl0bGVzPjx0
aXRsZT5Qcm9nbm9zdGljIG1hcmtlcnMgaW4gZWFybHktc3RhZ2UgY29sb3JlY3RhbCBjYW5jZXI6
IHNpZ25pZmljYW5jZSBvZiBUWU1TIG1STkEgZXhwcmVzc2lvbjwvdGl0bGU+PHNlY29uZGFyeS10
aXRsZT5BbnRpY2FuY2VyIFJlczwvc2Vjb25kYXJ5LXRpdGxlPjwvdGl0bGVzPjxwZXJpb2RpY2Fs
PjxmdWxsLXRpdGxlPkFudGljYW5jZXIgUmVzPC9mdWxsLXRpdGxlPjwvcGVyaW9kaWNhbD48cGFn
ZXM+NDk0OS02MjwvcGFnZXM+PHZvbHVtZT4zNDwvdm9sdW1lPjxudW1iZXI+OTwvbnVtYmVyPjxr
ZXl3b3Jkcz48a2V5d29yZD5BZHVsdDwva2V5d29yZD48a2V5d29yZD5BZ2VkPC9rZXl3b3JkPjxr
ZXl3b3JkPkFnZWQsIDgwIGFuZCBvdmVyPC9rZXl3b3JkPjxrZXl3b3JkPkJpb21hcmtlcnMsIFR1
bW9yPC9rZXl3b3JkPjxrZXl3b3JkPkNsdXN0ZXIgQW5hbHlzaXM8L2tleXdvcmQ+PGtleXdvcmQ+
Q29sb3JlY3RhbCBOZW9wbGFzbXM8L2tleXdvcmQ+PGtleXdvcmQ+RmVtYWxlPC9rZXl3b3JkPjxr
ZXl3b3JkPkZvbGxvdy1VcCBTdHVkaWVzPC9rZXl3b3JkPjxrZXl3b3JkPkdlbmUgRXhwcmVzc2lv
biBQcm9maWxpbmc8L2tleXdvcmQ+PGtleXdvcmQ+R2VuZSBFeHByZXNzaW9uIFJlZ3VsYXRpb24s
IE5lb3BsYXN0aWM8L2tleXdvcmQ+PGtleXdvcmQ+SHVtYW5zPC9rZXl3b3JkPjxrZXl3b3JkPklt
bXVub2hpc3RvY2hlbWlzdHJ5PC9rZXl3b3JkPjxrZXl3b3JkPk1hbGU8L2tleXdvcmQ+PGtleXdv
cmQ+TWlkZGxlIEFnZWQ8L2tleXdvcmQ+PGtleXdvcmQ+TmVvcGxhc20gR3JhZGluZzwva2V5d29y
ZD48a2V5d29yZD5OZW9wbGFzbSBTdGFnaW5nPC9rZXl3b3JkPjxrZXl3b3JkPlByb2dub3Npczwv
a2V5d29yZD48a2V5d29yZD5UaHltaWR5bGF0ZSBTeW50aGFzZTwva2V5d29yZD48a2V5d29yZD5U
cmVhdG1lbnQgT3V0Y29tZTwva2V5d29yZD48L2tleXdvcmRzPjxkYXRlcz48eWVhcj4yMDE0PC95
ZWFyPjxwdWItZGF0ZXM+PGRhdGU+U2VwPC9kYXRlPjwvcHViLWRhdGVzPjwvZGF0ZXM+PGlzYm4+
MTc5MS03NTMwPC9pc2JuPjxhY2Nlc3Npb24tbnVtPjI1MjAyMDc3PC9hY2Nlc3Npb24tbnVtPjx1
cmxzPjxyZWxhdGVkLXVybHM+PHVybD5odHRwczovL3d3dy5uY2JpLm5sbS5uaWguZ292L3B1Ym1l
ZC8yNTIwMjA3NzwvdXJsPjwvcmVsYXRlZC11cmxzPjwvdXJscz48Y3VzdG9tMj4yNTIwMjA3Nzwv
Y3VzdG9tMj48bGFuZ3VhZ2U+ZW5nPC9sYW5ndWFnZT48L3JlY29yZD48L0NpdGU+PC9FbmROb3Rl
Pn==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30,36,38,40</w:t>
      </w:r>
      <w:r w:rsidR="00476955" w:rsidRPr="006B505E">
        <w:rPr>
          <w:rFonts w:ascii="Book Antiqua" w:hAnsi="Book Antiqua"/>
          <w:noProof/>
          <w:sz w:val="24"/>
          <w:szCs w:val="24"/>
          <w:vertAlign w:val="superscript"/>
          <w:lang w:val="en-US" w:eastAsia="zh-CN"/>
        </w:rPr>
        <w:t>-</w:t>
      </w:r>
      <w:r w:rsidR="00C64435" w:rsidRPr="006B505E">
        <w:rPr>
          <w:rFonts w:ascii="Book Antiqua" w:hAnsi="Book Antiqua"/>
          <w:noProof/>
          <w:sz w:val="24"/>
          <w:szCs w:val="24"/>
          <w:vertAlign w:val="superscript"/>
          <w:lang w:val="en-US"/>
        </w:rPr>
        <w:t>46]</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The numerous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and their combination could explain the inconclusive results. For example the SNP G&gt;C was not considered for many years until its discovery</w:t>
      </w:r>
      <w:r w:rsidR="00143BD3" w:rsidRPr="006B505E">
        <w:rPr>
          <w:rFonts w:ascii="Book Antiqua" w:hAnsi="Book Antiqua"/>
          <w:sz w:val="24"/>
          <w:szCs w:val="24"/>
          <w:lang w:val="en-US"/>
        </w:rPr>
        <w:fldChar w:fldCharType="begin">
          <w:fldData xml:space="preserve">PEVuZE5vdGU+PENpdGU+PEF1dGhvcj5NYW5kb2xhPC9BdXRob3I+PFllYXI+MjAwMzwvWWVhcj48
UmVjTnVtPjM2MDY8L1JlY051bT48SURUZXh0PkEgbm92ZWwgc2luZ2xlIG51Y2xlb3RpZGUgcG9s
eW1vcnBoaXNtIHdpdGhpbiB0aGUgNSZhcG9zOyB0YW5kZW0gcmVwZWF0IHBvbHltb3JwaGlzbSBv
ZiB0aGUgdGh5bWlkeWxhdGUgc3ludGhhc2UgZ2VuZSBhYm9saXNoZXMgVVNGLTEgYmluZGluZyBh
bmQgYWx0ZXJzIHRyYW5zY3JpcHRpb25hbCBhY3Rpdml0eTwvSURUZXh0PjxEaXNwbGF5VGV4dD48
c3R5bGUgZmFjZT0ic3VwZXJzY3JpcHQiPlsxNSwxNywxOV08L3N0eWxlPjwvRGlzcGxheVRleHQ+
PHJlY29yZD48cmVjLW51bWJlcj4zNjA2PC9yZWMtbnVtYmVyPjxmb3JlaWduLWtleXM+PGtleSBh
cHA9IkVOIiBkYi1pZD0iZjkwdGF4cmQ2YTBycjhlOXJlOHBlNXR4NWV4cHN3MGE1MHZlIj4zNjA2
PC9rZXk+PC9mb3JlaWduLWtleXM+PHJlZi10eXBlIG5hbWU9IkpvdXJuYWwgQXJ0aWNsZSI+MTc8
L3JlZi10eXBlPjxjb250cmlidXRvcnM+PGF1dGhvcnM+PGF1dGhvcj5NYW5kb2xhLCBNaWNoYWVs
IFYuPC9hdXRob3I+PGF1dGhvcj5TdG9laGxtYWNoZXIsIEphbjwvYXV0aG9yPjxhdXRob3I+TXVs
bGVyLVdlZWtzLCBTdXNhbjwvYXV0aG9yPjxhdXRob3I+Q2VzYXJvbmUsIEdyZWdvcnk8L2F1dGhv
cj48YXV0aG9yPll1LCBNaW1pIEMuPC9hdXRob3I+PGF1dGhvcj5MZW56LCBIZWluei1Kb3NlZjwv
YXV0aG9yPjxhdXRob3I+TGFkbmVyLCBSb2JlcnQgRC48L2F1dGhvcj48L2F1dGhvcnM+PC9jb250
cmlidXRvcnM+PHRpdGxlcz48dGl0bGU+QSBub3ZlbCBzaW5nbGUgbnVjbGVvdGlkZSBwb2x5bW9y
cGhpc20gd2l0aGluIHRoZSA1JmFwb3M7IHRhbmRlbSByZXBlYXQgcG9seW1vcnBoaXNtIG9mIHRo
ZSB0aHltaWR5bGF0ZSBzeW50aGFzZSBnZW5lIGFib2xpc2hlcyBVU0YtMSBiaW5kaW5nIGFuZCBh
bHRlcnMgdHJhbnNjcmlwdGlvbmFsIGFjdGl2aXR5PC90aXRsZT48c2Vjb25kYXJ5LXRpdGxlPkNh
bmNlciByZXNlYXJjaDwvc2Vjb25kYXJ5LXRpdGxlPjxzaG9ydC10aXRsZT5NYW5kb2xhLCBTdG9l
aGxtYWNoZXIgZXQgYWwuIDIwMDMg4oCTIEEgbm92ZWwgc2luZ2xlIG51Y2xlb3RpZGUgcG9seW1v
cnBoaXNtPC9zaG9ydC10aXRsZT48L3RpdGxlcz48cGVyaW9kaWNhbD48ZnVsbC10aXRsZT5DYW5j
ZXIgcmVzZWFyY2g8L2Z1bGwtdGl0bGU+PC9wZXJpb2RpY2FsPjxwYWdlcz4yODk44oCTMjkwNDwv
cGFnZXM+PHZvbHVtZT42Mzwvdm9sdW1lPjxudW1iZXI+MTE8L251bWJlcj48a2V5d29yZHM+PGtl
eXdvcmQ+QmFzZSBTZXF1ZW5jZTwva2V5d29yZD48a2V5d29yZD5CaW5kaW5nIFNpdGVzPC9rZXl3
b3JkPjxrZXl3b3JkPkROQS1CaW5kaW5nIFByb3RlaW5zPC9rZXl3b3JkPjxrZXl3b3JkPkUtQm94
IEVsZW1lbnRzPC9rZXl3b3JkPjxrZXl3b3JkPkV0aG5pYyBHcm91cHMvZ2VuZXRpY3M8L2tleXdv
cmQ+PGtleXdvcmQ+R2VuZXMsIFJlcG9ydGVyPC9rZXl3b3JkPjxrZXl3b3JkPkh1bWFuczwva2V5
d29yZD48a2V5d29yZD5MdWNpZmVyYXNlcy9nZW5ldGljczwva2V5d29yZD48a2V5d29yZD5Nb2xl
Y3VsYXIgU2VxdWVuY2UgRGF0YTwva2V5d29yZD48a2V5d29yZD5Qb2x5bW9ycGhpc20sIFJlc3Ry
aWN0aW9uIEZyYWdtZW50IExlbmd0aDwva2V5d29yZD48a2V5d29yZD5Qb2x5bW9ycGhpc20sIFNp
bmdsZSBOdWNsZW90aWRlL2dlbmV0aWNzPC9rZXl3b3JkPjxrZXl3b3JkPlJlZ3VsYXRvcnkgU2Vx
dWVuY2VzLCBOdWNsZWljIEFjaWQ8L2tleXdvcmQ+PGtleXdvcmQ+VGFuZGVtIFJlcGVhdCBTZXF1
ZW5jZXMvZ2VuZXRpY3M8L2tleXdvcmQ+PGtleXdvcmQ+VGh5bWlkeWxhdGUgU3ludGhhc2UvZ2Vu
ZXRpY3M8L2tleXdvcmQ+PGtleXdvcmQ+VHJhbnNjcmlwdGlvbiBGYWN0b3JzL2FudGFnb25pc3Rz
ICZhbXA7IGluaGliaXRvcnMvZ2VuZXRpY3MvbWV0YWJvbGlzbTwva2V5d29yZD48a2V5d29yZD5U
cmFuc2NyaXB0aW9uYWwgQWN0aXZhdGlvbjwva2V5d29yZD48a2V5d29yZD5VcHN0cmVhbSBTdGlt
dWxhdG9yeSBGYWN0b3JzPC9rZXl3b3JkPjwva2V5d29yZHM+PGRhdGVzPjx5ZWFyPjIwMDM8L3ll
YXI+PC9kYXRlcz48aXNibj4wMDA4LTU0NzI8L2lzYm4+PGFjY2Vzc2lvbi1udW0+MTI3ODI1OTY8
L2FjY2Vzc2lvbi1udW0+PHVybHM+PC91cmxzPjxjdXN0b20yPjEyNzgyNTk2PC9jdXN0b20yPjxy
ZW1vdGUtZGF0YWJhc2UtbmFtZT5QdWJNZWQ8L3JlbW90ZS1kYXRhYmFzZS1uYW1lPjwvcmVjb3Jk
PjwvQ2l0ZT48Q2l0ZT48QXV0aG9yPkthd2FrYW1pPC9BdXRob3I+PFllYXI+MjAwMTwvWWVhcj48
UmVjTnVtPjM1NjU8L1JlY051bT48SURUZXh0PkRpZmZlcmVudCBsZW5ndGhzIG9mIGEgcG9seW1v
cnBoaWMgcmVwZWF0IHNlcXVlbmNlIGluIHRoZSB0aHltaWR5bGF0ZSBzeW50aGFzZSBnZW5lIGFm
ZmVjdCB0cmFuc2xhdGlvbmFsIGVmZmljaWVuY3kgYnV0IG5vdCBpdHMgZ2VuZSBleHByZXNzaW9u
PC9JRFRleHQ+PHJlY29yZD48cmVjLW51bWJlcj4zNTY1PC9yZWMtbnVtYmVyPjxmb3JlaWduLWtl
eXM+PGtleSBhcHA9IkVOIiBkYi1pZD0iZjkwdGF4cmQ2YTBycjhlOXJlOHBlNXR4NWV4cHN3MGE1
MHZlIj4zNTY1PC9rZXk+PC9mb3JlaWduLWtleXM+PHJlZi10eXBlIG5hbWU9IkpvdXJuYWwgQXJ0
aWNsZSI+MTc8L3JlZi10eXBlPjxjb250cmlidXRvcnM+PGF1dGhvcnM+PGF1dGhvcj5LYXdha2Ft
aSwgSy48L2F1dGhvcj48YXV0aG9yPlNhbG9uZ2EsIEQuPC9hdXRob3I+PGF1dGhvcj5QYXJrLCBK
LiBNLjwvYXV0aG9yPjxhdXRob3I+RGFuZW5iZXJnLCBLLiBELjwvYXV0aG9yPjxhdXRob3I+VWV0
YWtlLCBILjwvYXV0aG9yPjxhdXRob3I+QnJhYmVuZGVyLCBKLjwvYXV0aG9yPjxhdXRob3I+T211
cmEsIEsuPC9hdXRob3I+PGF1dGhvcj5XYXRhbmFiZSwgRy48L2F1dGhvcj48YXV0aG9yPkRhbmVu
YmVyZywgUC4gVi48L2F1dGhvcj48L2F1dGhvcnM+PC9jb250cmlidXRvcnM+PHRpdGxlcz48dGl0
bGU+RGlmZmVyZW50IGxlbmd0aHMgb2YgYSBwb2x5bW9ycGhpYyByZXBlYXQgc2VxdWVuY2UgaW4g
dGhlIHRoeW1pZHlsYXRlIHN5bnRoYXNlIGdlbmUgYWZmZWN0IHRyYW5zbGF0aW9uYWwgZWZmaWNp
ZW5jeSBidXQgbm90IGl0cyBnZW5lIGV4cHJlc3Npb248L3RpdGxlPjxzZWNvbmRhcnktdGl0bGU+
Q2xpbmljYWwgQ2FuY2VyIFJlc2VhcmNoPC9zZWNvbmRhcnktdGl0bGU+PHNob3J0LXRpdGxlPkth
d2FrYW1pLCBTYWxvbmdhIGV0IGFsLiAyMDAxIOKAkyBEaWZmZXJlbnQgbGVuZ3RocyBvZiBhIHBv
bHltb3JwaGljPC9zaG9ydC10aXRsZT48L3RpdGxlcz48cGVyaW9kaWNhbD48ZnVsbC10aXRsZT5D
bGluaWNhbCBDYW5jZXIgUmVzZWFyY2g8L2Z1bGwtdGl0bGU+PC9wZXJpb2RpY2FsPjxwYWdlcz40
MDk24oCTNDEwMTwvcGFnZXM+PHZvbHVtZT43PC92b2x1bWU+PG51bWJlcj4xMjwvbnVtYmVyPjxr
ZXl3b3Jkcz48a2V5d29yZD41JmFwb3M7IFVudHJhbnNsYXRlZCBSZWdpb25zL2dlbmV0aWNzPC9r
ZXl3b3JkPjxrZXl3b3JkPkFuaW1hbHM8L2tleXdvcmQ+PGtleXdvcmQ+QmVldGxlczwva2V5d29y
ZD48a2V5d29yZD5Db2xvcmVjdGFsIE5lb3BsYXNtcy9lbnp5bW9sb2d5L2dlbmV0aWNzPC9rZXl3
b3JkPjxrZXl3b3JkPkdlbmUgRXhwcmVzc2lvbiBSZWd1bGF0aW9uLCBFbnp5bW9sb2dpYzwva2V5
d29yZD48a2V5d29yZD5HZW5lIEV4cHJlc3Npb24gUmVndWxhdGlvbiwgTmVvcGxhc3RpYzwva2V5
d29yZD48a2V5d29yZD5HZW5lcywgUmVwb3J0ZXI8L2tleXdvcmQ+PGtleXdvcmQ+R2Vub3R5cGU8
L2tleXdvcmQ+PGtleXdvcmQ+SHVtYW5zPC9rZXl3b3JkPjxrZXl3b3JkPkx1Y2lmZXJhc2VzL2dl
bmV0aWNzPC9rZXl3b3JkPjxrZXl3b3JkPlBoZW5vdHlwZTwva2V5d29yZD48a2V5d29yZD5Qb2x5
bW9ycGhpc20sIEdlbmV0aWM8L2tleXdvcmQ+PGtleXdvcmQ+UHJvdGVpbiBCaW9zeW50aGVzaXM8
L2tleXdvcmQ+PGtleXdvcmQ+Uk5BLCBNZXNzZW5nZXIvZ2VuZXRpY3MvaXNvbGF0aW9uICZhbXA7
IHB1cmlmaWNhdGlvbjwva2V5d29yZD48a2V5d29yZD5SZXBldGl0aXZlIFNlcXVlbmNlcywgTnVj
bGVpYyBBY2lkPC9rZXl3b3JkPjxrZXl3b3JkPlJldmVyc2UgVHJhbnNjcmlwdGFzZSBQb2x5bWVy
YXNlIENoYWluIFJlYWN0aW9uPC9rZXl3b3JkPjxrZXl3b3JkPlRoeW1pZHlsYXRlIFN5bnRoYXNl
L2dlbmV0aWNzPC9rZXl3b3JkPjxrZXl3b3JkPlRyYW5zY3JpcHRpb24sIEdlbmV0aWM8L2tleXdv
cmQ+PC9rZXl3b3Jkcz48ZGF0ZXM+PHllYXI+MjAwMTwveWVhcj48L2RhdGVzPjxpc2JuPjEwNzgt
MDQzMjwvaXNibj48dXJscz48L3VybHM+PGN1c3RvbTI+MTE3NTE1MDc8L2N1c3RvbTI+PHJlbW90
ZS1kYXRhYmFzZS1uYW1lPlB1Yk1lZDwvcmVtb3RlLWRhdGFiYXNlLW5hbWU+PC9yZWNvcmQ+PC9D
aXRlPjxDaXRlPjxBdXRob3I+VWxyaWNoPC9BdXRob3I+PFllYXI+MjAwMDwvWWVhcj48UmVjTnVt
PjM3MTY8L1JlY051bT48SURUZXh0PlNlYXJjaGluZyBleHByZXNzZWQgc2VxdWVuY2UgdGFnIGRh
dGFiYXNlczogZGlzY292ZXJ5IGFuZCBjb25maXJtYXRpb24gb2YgYSBjb21tb24gcG9seW1vcnBo
aXNtIGluIHRoZSB0aHltaWR5bGF0ZSBzeW50aGFzZSBnZW5lPC9JRFRleHQ+PHJlY29yZD48cmVj
LW51bWJlcj4zNzE2PC9yZWMtbnVtYmVyPjxmb3JlaWduLWtleXM+PGtleSBhcHA9IkVOIiBkYi1p
ZD0iZjkwdGF4cmQ2YTBycjhlOXJlOHBlNXR4NWV4cHN3MGE1MHZlIj4zNzE2PC9rZXk+PC9mb3Jl
aWduLWtleXM+PHJlZi10eXBlIG5hbWU9IkpvdXJuYWwgQXJ0aWNsZSI+MTc8L3JlZi10eXBlPjxj
b250cmlidXRvcnM+PGF1dGhvcnM+PGF1dGhvcj5VbHJpY2gsIEMuIE0uPC9hdXRob3I+PGF1dGhv
cj5CaWdsZXIsIEouPC9hdXRob3I+PGF1dGhvcj5WZWxpY2VyLCBDLiBNLjwvYXV0aG9yPjxhdXRo
b3I+R3JlZW5lLCBFLiBBLjwvYXV0aG9yPjxhdXRob3I+RmFyaW4sIEYuIE0uPC9hdXRob3I+PGF1
dGhvcj5Qb3R0ZXIsIEouIEQuPC9hdXRob3I+PC9hdXRob3JzPjwvY29udHJpYnV0b3JzPjx0aXRs
ZXM+PHRpdGxlPlNlYXJjaGluZyBleHByZXNzZWQgc2VxdWVuY2UgdGFnIGRhdGFiYXNlczogZGlz
Y292ZXJ5IGFuZCBjb25maXJtYXRpb24gb2YgYSBjb21tb24gcG9seW1vcnBoaXNtIGluIHRoZSB0
aHltaWR5bGF0ZSBzeW50aGFzZSBnZW5lPC90aXRsZT48c2Vjb25kYXJ5LXRpdGxlPkNhbmNlciBl
cGlkZW1pb2xvZ3ksIGJpb21hcmtlcnMgJmFtcDsgcHJldmVudGlvbjwvc2Vjb25kYXJ5LXRpdGxl
PjxzaG9ydC10aXRsZT5VbHJpY2gsIEJpZ2xlciBldCBhbC4gMjAwMCDigJMgU2VhcmNoaW5nIGV4
cHJlc3NlZCBzZXF1ZW5jZSB0YWcgZGF0YWJhc2VzPC9zaG9ydC10aXRsZT48L3RpdGxlcz48cGVy
aW9kaWNhbD48ZnVsbC10aXRsZT5DYW5jZXIgZXBpZGVtaW9sb2d5LCBiaW9tYXJrZXJzICZhbXA7
IHByZXZlbnRpb248L2Z1bGwtdGl0bGU+PC9wZXJpb2RpY2FsPjxwYWdlcz4xMzgx4oCTMTM4NTwv
cGFnZXM+PHZvbHVtZT45PC92b2x1bWU+PG51bWJlcj4xMjwvbnVtYmVyPjxrZXl3b3Jkcz48a2V5
d29yZD5EYXRhYmFzZXMsIEZhY3R1YWw8L2tleXdvcmQ+PGtleXdvcmQ+RXVyb3BlYW4gQ29udGlu
ZW50YWwgQW5jZXN0cnkgR3JvdXAvZ2VuZXRpY3M8L2tleXdvcmQ+PGtleXdvcmQ+RXhwcmVzc2Vk
IFNlcXVlbmNlIFRhZ3M8L2tleXdvcmQ+PGtleXdvcmQ+SHVtYW5zPC9rZXl3b3JkPjxrZXl3b3Jk
Pk1vbGVjdWxhciBTZXF1ZW5jZSBEYXRhPC9rZXl3b3JkPjxrZXl3b3JkPlBvbHltb3JwaGlzbSwg
R2VuZXRpYy9nZW5ldGljczwva2V5d29yZD48a2V5d29yZD5TZXF1ZW5jZSBBbGlnbm1lbnQvbWV0
aG9kczwva2V5d29yZD48a2V5d29yZD5UaHltaWR5bGF0ZSBTeW50aGFzZS9nZW5ldGljczwva2V5
d29yZD48L2tleXdvcmRzPjxkYXRlcz48eWVhcj4yMDAwPC95ZWFyPjwvZGF0ZXM+PGlzYm4+MTA1
NS05OTY1PC9pc2JuPjxhY2Nlc3Npb24tbnVtPjExMTQyNDI2PC9hY2Nlc3Npb24tbnVtPjx1cmxz
PjwvdXJscz48Y3VzdG9tMj4xMTE0MjQyNjwvY3VzdG9tMj48cmVtb3RlLWRhdGFiYXNlLW5hbWU+
UHViTWVkPC9yZW1vdGUtZGF0YWJhc2UtbmFtZT48L3JlY29yZD48L0NpdGU+PENpdGU+PEF1dGhv
cj5LYXdha2FtaTwvQXV0aG9yPjxZZWFyPjIwMDE8L1llYXI+PFJlY051bT4zNTY1PC9SZWNOdW0+
PHJlY29yZD48cmVjLW51bWJlcj4zNTY1PC9yZWMtbnVtYmVyPjxmb3JlaWduLWtleXM+PGtleSBh
cHA9IkVOIiBkYi1pZD0iZjkwdGF4cmQ2YTBycjhlOXJlOHBlNXR4NWV4cHN3MGE1MHZlIj4zNTY1
PC9rZXk+PC9mb3JlaWduLWtleXM+PHJlZi10eXBlIG5hbWU9IkpvdXJuYWwgQXJ0aWNsZSI+MTc8
L3JlZi10eXBlPjxjb250cmlidXRvcnM+PGF1dGhvcnM+PGF1dGhvcj5LYXdha2FtaSwgSy48L2F1
dGhvcj48YXV0aG9yPlNhbG9uZ2EsIEQuPC9hdXRob3I+PGF1dGhvcj5QYXJrLCBKLiBNLjwvYXV0
aG9yPjxhdXRob3I+RGFuZW5iZXJnLCBLLiBELjwvYXV0aG9yPjxhdXRob3I+VWV0YWtlLCBILjwv
YXV0aG9yPjxhdXRob3I+QnJhYmVuZGVyLCBKLjwvYXV0aG9yPjxhdXRob3I+T211cmEsIEsuPC9h
dXRob3I+PGF1dGhvcj5XYXRhbmFiZSwgRy48L2F1dGhvcj48YXV0aG9yPkRhbmVuYmVyZywgUC4g
Vi48L2F1dGhvcj48L2F1dGhvcnM+PC9jb250cmlidXRvcnM+PHRpdGxlcz48dGl0bGU+RGlmZmVy
ZW50IGxlbmd0aHMgb2YgYSBwb2x5bW9ycGhpYyByZXBlYXQgc2VxdWVuY2UgaW4gdGhlIHRoeW1p
ZHlsYXRlIHN5bnRoYXNlIGdlbmUgYWZmZWN0IHRyYW5zbGF0aW9uYWwgZWZmaWNpZW5jeSBidXQg
bm90IGl0cyBnZW5lIGV4cHJlc3Npb248L3RpdGxlPjxzZWNvbmRhcnktdGl0bGU+Q2xpbmljYWwg
Q2FuY2VyIFJlc2VhcmNoPC9zZWNvbmRhcnktdGl0bGU+PHNob3J0LXRpdGxlPkthd2FrYW1pLCBT
YWxvbmdhIGV0IGFsLiAyMDAxIOKAkyBEaWZmZXJlbnQgbGVuZ3RocyBvZiBhIHBvbHltb3JwaGlj
PC9zaG9ydC10aXRsZT48L3RpdGxlcz48cGVyaW9kaWNhbD48ZnVsbC10aXRsZT5DbGluaWNhbCBD
YW5jZXIgUmVzZWFyY2g8L2Z1bGwtdGl0bGU+PC9wZXJpb2RpY2FsPjxwYWdlcz40MDk24oCTNDEw
MTwvcGFnZXM+PHZvbHVtZT43PC92b2x1bWU+PG51bWJlcj4xMjwvbnVtYmVyPjxrZXl3b3Jkcz48
a2V5d29yZD41JmFwb3M7IFVudHJhbnNsYXRlZCBSZWdpb25zL2dlbmV0aWNzPC9rZXl3b3JkPjxr
ZXl3b3JkPkFuaW1hbHM8L2tleXdvcmQ+PGtleXdvcmQ+QmVldGxlczwva2V5d29yZD48a2V5d29y
ZD5Db2xvcmVjdGFsIE5lb3BsYXNtcy9lbnp5bW9sb2d5L2dlbmV0aWNzPC9rZXl3b3JkPjxrZXl3
b3JkPkdlbmUgRXhwcmVzc2lvbiBSZWd1bGF0aW9uLCBFbnp5bW9sb2dpYzwva2V5d29yZD48a2V5
d29yZD5HZW5lIEV4cHJlc3Npb24gUmVndWxhdGlvbiwgTmVvcGxhc3RpYzwva2V5d29yZD48a2V5
d29yZD5HZW5lcywgUmVwb3J0ZXI8L2tleXdvcmQ+PGtleXdvcmQ+R2Vub3R5cGU8L2tleXdvcmQ+
PGtleXdvcmQ+SHVtYW5zPC9rZXl3b3JkPjxrZXl3b3JkPkx1Y2lmZXJhc2VzL2dlbmV0aWNzPC9r
ZXl3b3JkPjxrZXl3b3JkPlBoZW5vdHlwZTwva2V5d29yZD48a2V5d29yZD5Qb2x5bW9ycGhpc20s
IEdlbmV0aWM8L2tleXdvcmQ+PGtleXdvcmQ+UHJvdGVpbiBCaW9zeW50aGVzaXM8L2tleXdvcmQ+
PGtleXdvcmQ+Uk5BLCBNZXNzZW5nZXIvZ2VuZXRpY3MvaXNvbGF0aW9uICZhbXA7IHB1cmlmaWNh
dGlvbjwva2V5d29yZD48a2V5d29yZD5SZXBldGl0aXZlIFNlcXVlbmNlcywgTnVjbGVpYyBBY2lk
PC9rZXl3b3JkPjxrZXl3b3JkPlJldmVyc2UgVHJhbnNjcmlwdGFzZSBQb2x5bWVyYXNlIENoYWlu
IFJlYWN0aW9uPC9rZXl3b3JkPjxrZXl3b3JkPlRoeW1pZHlsYXRlIFN5bnRoYXNlL2dlbmV0aWNz
PC9rZXl3b3JkPjxrZXl3b3JkPlRyYW5zY3JpcHRpb24sIEdlbmV0aWM8L2tleXdvcmQ+PC9rZXl3
b3Jkcz48ZGF0ZXM+PHllYXI+MjAwMTwveWVhcj48L2RhdGVzPjxpc2JuPjEwNzgtMDQzMjwvaXNi
bj48dXJscz48L3VybHM+PGN1c3RvbTI+MTE3NTE1MDc8L2N1c3RvbTI+PHJlbW90ZS1kYXRhYmFz
ZS1uYW1lPlB1Yk1lZDwvcmVtb3RlLWRhdGFiYXNlLW5hbWU+PC9yZWNvcmQ+PC9DaXRlPjxDaXRl
PjxBdXRob3I+TWFuZG9sYTwvQXV0aG9yPjxZZWFyPjIwMDM8L1llYXI+PFJlY051bT4zNjA2PC9S
ZWNOdW0+PHJlY29yZD48cmVjLW51bWJlcj4zNjA2PC9yZWMtbnVtYmVyPjxmb3JlaWduLWtleXM+
PGtleSBhcHA9IkVOIiBkYi1pZD0iZjkwdGF4cmQ2YTBycjhlOXJlOHBlNXR4NWV4cHN3MGE1MHZl
Ij4zNjA2PC9rZXk+PC9mb3JlaWduLWtleXM+PHJlZi10eXBlIG5hbWU9IkpvdXJuYWwgQXJ0aWNs
ZSI+MTc8L3JlZi10eXBlPjxjb250cmlidXRvcnM+PGF1dGhvcnM+PGF1dGhvcj5NYW5kb2xhLCBN
aWNoYWVsIFYuPC9hdXRob3I+PGF1dGhvcj5TdG9laGxtYWNoZXIsIEphbjwvYXV0aG9yPjxhdXRo
b3I+TXVsbGVyLVdlZWtzLCBTdXNhbjwvYXV0aG9yPjxhdXRob3I+Q2VzYXJvbmUsIEdyZWdvcnk8
L2F1dGhvcj48YXV0aG9yPll1LCBNaW1pIEMuPC9hdXRob3I+PGF1dGhvcj5MZW56LCBIZWluei1K
b3NlZjwvYXV0aG9yPjxhdXRob3I+TGFkbmVyLCBSb2JlcnQgRC48L2F1dGhvcj48L2F1dGhvcnM+
PC9jb250cmlidXRvcnM+PHRpdGxlcz48dGl0bGU+QSBub3ZlbCBzaW5nbGUgbnVjbGVvdGlkZSBw
b2x5bW9ycGhpc20gd2l0aGluIHRoZSA1JmFwb3M7IHRhbmRlbSByZXBlYXQgcG9seW1vcnBoaXNt
IG9mIHRoZSB0aHltaWR5bGF0ZSBzeW50aGFzZSBnZW5lIGFib2xpc2hlcyBVU0YtMSBiaW5kaW5n
IGFuZCBhbHRlcnMgdHJhbnNjcmlwdGlvbmFsIGFjdGl2aXR5PC90aXRsZT48c2Vjb25kYXJ5LXRp
dGxlPkNhbmNlciByZXNlYXJjaDwvc2Vjb25kYXJ5LXRpdGxlPjxzaG9ydC10aXRsZT5NYW5kb2xh
LCBTdG9laGxtYWNoZXIgZXQgYWwuIDIwMDMg4oCTIEEgbm92ZWwgc2luZ2xlIG51Y2xlb3RpZGUg
cG9seW1vcnBoaXNtPC9zaG9ydC10aXRsZT48L3RpdGxlcz48cGVyaW9kaWNhbD48ZnVsbC10aXRs
ZT5DYW5jZXIgcmVzZWFyY2g8L2Z1bGwtdGl0bGU+PC9wZXJpb2RpY2FsPjxwYWdlcz4yODk44oCT
MjkwNDwvcGFnZXM+PHZvbHVtZT42Mzwvdm9sdW1lPjxudW1iZXI+MTE8L251bWJlcj48a2V5d29y
ZHM+PGtleXdvcmQ+QmFzZSBTZXF1ZW5jZTwva2V5d29yZD48a2V5d29yZD5CaW5kaW5nIFNpdGVz
PC9rZXl3b3JkPjxrZXl3b3JkPkROQS1CaW5kaW5nIFByb3RlaW5zPC9rZXl3b3JkPjxrZXl3b3Jk
PkUtQm94IEVsZW1lbnRzPC9rZXl3b3JkPjxrZXl3b3JkPkV0aG5pYyBHcm91cHMvZ2VuZXRpY3M8
L2tleXdvcmQ+PGtleXdvcmQ+R2VuZXMsIFJlcG9ydGVyPC9rZXl3b3JkPjxrZXl3b3JkPkh1bWFu
czwva2V5d29yZD48a2V5d29yZD5MdWNpZmVyYXNlcy9nZW5ldGljczwva2V5d29yZD48a2V5d29y
ZD5Nb2xlY3VsYXIgU2VxdWVuY2UgRGF0YTwva2V5d29yZD48a2V5d29yZD5Qb2x5bW9ycGhpc20s
IFJlc3RyaWN0aW9uIEZyYWdtZW50IExlbmd0aDwva2V5d29yZD48a2V5d29yZD5Qb2x5bW9ycGhp
c20sIFNpbmdsZSBOdWNsZW90aWRlL2dlbmV0aWNzPC9rZXl3b3JkPjxrZXl3b3JkPlJlZ3VsYXRv
cnkgU2VxdWVuY2VzLCBOdWNsZWljIEFjaWQ8L2tleXdvcmQ+PGtleXdvcmQ+VGFuZGVtIFJlcGVh
dCBTZXF1ZW5jZXMvZ2VuZXRpY3M8L2tleXdvcmQ+PGtleXdvcmQ+VGh5bWlkeWxhdGUgU3ludGhh
c2UvZ2VuZXRpY3M8L2tleXdvcmQ+PGtleXdvcmQ+VHJhbnNjcmlwdGlvbiBGYWN0b3JzL2FudGFn
b25pc3RzICZhbXA7IGluaGliaXRvcnMvZ2VuZXRpY3MvbWV0YWJvbGlzbTwva2V5d29yZD48a2V5
d29yZD5UcmFuc2NyaXB0aW9uYWwgQWN0aXZhdGlvbjwva2V5d29yZD48a2V5d29yZD5VcHN0cmVh
bSBTdGltdWxhdG9yeSBGYWN0b3JzPC9rZXl3b3JkPjwva2V5d29yZHM+PGRhdGVzPjx5ZWFyPjIw
MDM8L3llYXI+PC9kYXRlcz48aXNibj4wMDA4LTU0NzI8L2lzYm4+PGFjY2Vzc2lvbi1udW0+MTI3
ODI1OTY8L2FjY2Vzc2lvbi1udW0+PHVybHM+PC91cmxzPjxjdXN0b20yPjEyNzgyNTk2PC9jdXN0
b20yPjxyZW1vdGUtZGF0YWJhc2UtbmFtZT5QdWJNZWQ8L3JlbW90ZS1kYXRhYmFzZS1uYW1lPjwv
cmVjb3JkPjwvQ2l0ZT48Q2l0ZT48QXV0aG9yPlVscmljaDwvQXV0aG9yPjxZZWFyPjIwMDA8L1ll
YXI+PFJlY051bT4zNzE2PC9SZWNOdW0+PHJlY29yZD48cmVjLW51bWJlcj4zNzE2PC9yZWMtbnVt
YmVyPjxmb3JlaWduLWtleXM+PGtleSBhcHA9IkVOIiBkYi1pZD0iZjkwdGF4cmQ2YTBycjhlOXJl
OHBlNXR4NWV4cHN3MGE1MHZlIj4zNzE2PC9rZXk+PC9mb3JlaWduLWtleXM+PHJlZi10eXBlIG5h
bWU9IkpvdXJuYWwgQXJ0aWNsZSI+MTc8L3JlZi10eXBlPjxjb250cmlidXRvcnM+PGF1dGhvcnM+
PGF1dGhvcj5VbHJpY2gsIEMuIE0uPC9hdXRob3I+PGF1dGhvcj5CaWdsZXIsIEouPC9hdXRob3I+
PGF1dGhvcj5WZWxpY2VyLCBDLiBNLjwvYXV0aG9yPjxhdXRob3I+R3JlZW5lLCBFLiBBLjwvYXV0
aG9yPjxhdXRob3I+RmFyaW4sIEYuIE0uPC9hdXRob3I+PGF1dGhvcj5Qb3R0ZXIsIEouIEQuPC9h
dXRob3I+PC9hdXRob3JzPjwvY29udHJpYnV0b3JzPjx0aXRsZXM+PHRpdGxlPlNlYXJjaGluZyBl
eHByZXNzZWQgc2VxdWVuY2UgdGFnIGRhdGFiYXNlczogZGlzY292ZXJ5IGFuZCBjb25maXJtYXRp
b24gb2YgYSBjb21tb24gcG9seW1vcnBoaXNtIGluIHRoZSB0aHltaWR5bGF0ZSBzeW50aGFzZSBn
ZW5lPC90aXRsZT48c2Vjb25kYXJ5LXRpdGxlPkNhbmNlciBlcGlkZW1pb2xvZ3ksIGJpb21hcmtl
cnMgJmFtcDsgcHJldmVudGlvbjwvc2Vjb25kYXJ5LXRpdGxlPjxzaG9ydC10aXRsZT5VbHJpY2gs
IEJpZ2xlciBldCBhbC4gMjAwMCDigJMgU2VhcmNoaW5nIGV4cHJlc3NlZCBzZXF1ZW5jZSB0YWcg
ZGF0YWJhc2VzPC9zaG9ydC10aXRsZT48L3RpdGxlcz48cGVyaW9kaWNhbD48ZnVsbC10aXRsZT5D
YW5jZXIgZXBpZGVtaW9sb2d5LCBiaW9tYXJrZXJzICZhbXA7IHByZXZlbnRpb248L2Z1bGwtdGl0
bGU+PC9wZXJpb2RpY2FsPjxwYWdlcz4xMzgx4oCTMTM4NTwvcGFnZXM+PHZvbHVtZT45PC92b2x1
bWU+PG51bWJlcj4xMjwvbnVtYmVyPjxrZXl3b3Jkcz48a2V5d29yZD5EYXRhYmFzZXMsIEZhY3R1
YWw8L2tleXdvcmQ+PGtleXdvcmQ+RXVyb3BlYW4gQ29udGluZW50YWwgQW5jZXN0cnkgR3JvdXAv
Z2VuZXRpY3M8L2tleXdvcmQ+PGtleXdvcmQ+RXhwcmVzc2VkIFNlcXVlbmNlIFRhZ3M8L2tleXdv
cmQ+PGtleXdvcmQ+SHVtYW5zPC9rZXl3b3JkPjxrZXl3b3JkPk1vbGVjdWxhciBTZXF1ZW5jZSBE
YXRhPC9rZXl3b3JkPjxrZXl3b3JkPlBvbHltb3JwaGlzbSwgR2VuZXRpYy9nZW5ldGljczwva2V5
d29yZD48a2V5d29yZD5TZXF1ZW5jZSBBbGlnbm1lbnQvbWV0aG9kczwva2V5d29yZD48a2V5d29y
ZD5UaHltaWR5bGF0ZSBTeW50aGFzZS9nZW5ldGljczwva2V5d29yZD48L2tleXdvcmRzPjxkYXRl
cz48eWVhcj4yMDAwPC95ZWFyPjwvZGF0ZXM+PGlzYm4+MTA1NS05OTY1PC9pc2JuPjxhY2Nlc3Np
b24tbnVtPjExMTQyNDI2PC9hY2Nlc3Npb24tbnVtPjx1cmxzPjwvdXJscz48Y3VzdG9tMj4xMTE0
MjQyNjwvY3VzdG9tMj48cmVtb3RlLWRhdGFiYXNlLW5hbWU+UHViTWVkPC9yZW1vdGUtZGF0YWJh
c2UtbmFtZT48L3JlY29yZD48L0NpdGU+PC9FbmROb3RlPgB=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NYW5kb2xhPC9BdXRob3I+PFllYXI+MjAwMzwvWWVhcj48
UmVjTnVtPjM2MDY8L1JlY051bT48SURUZXh0PkEgbm92ZWwgc2luZ2xlIG51Y2xlb3RpZGUgcG9s
eW1vcnBoaXNtIHdpdGhpbiB0aGUgNSZhcG9zOyB0YW5kZW0gcmVwZWF0IHBvbHltb3JwaGlzbSBv
ZiB0aGUgdGh5bWlkeWxhdGUgc3ludGhhc2UgZ2VuZSBhYm9saXNoZXMgVVNGLTEgYmluZGluZyBh
bmQgYWx0ZXJzIHRyYW5zY3JpcHRpb25hbCBhY3Rpdml0eTwvSURUZXh0PjxEaXNwbGF5VGV4dD48
c3R5bGUgZmFjZT0ic3VwZXJzY3JpcHQiPlsxNSwxNywxOV08L3N0eWxlPjwvRGlzcGxheVRleHQ+
PHJlY29yZD48cmVjLW51bWJlcj4zNjA2PC9yZWMtbnVtYmVyPjxmb3JlaWduLWtleXM+PGtleSBh
cHA9IkVOIiBkYi1pZD0iZjkwdGF4cmQ2YTBycjhlOXJlOHBlNXR4NWV4cHN3MGE1MHZlIj4zNjA2
PC9rZXk+PC9mb3JlaWduLWtleXM+PHJlZi10eXBlIG5hbWU9IkpvdXJuYWwgQXJ0aWNsZSI+MTc8
L3JlZi10eXBlPjxjb250cmlidXRvcnM+PGF1dGhvcnM+PGF1dGhvcj5NYW5kb2xhLCBNaWNoYWVs
IFYuPC9hdXRob3I+PGF1dGhvcj5TdG9laGxtYWNoZXIsIEphbjwvYXV0aG9yPjxhdXRob3I+TXVs
bGVyLVdlZWtzLCBTdXNhbjwvYXV0aG9yPjxhdXRob3I+Q2VzYXJvbmUsIEdyZWdvcnk8L2F1dGhv
cj48YXV0aG9yPll1LCBNaW1pIEMuPC9hdXRob3I+PGF1dGhvcj5MZW56LCBIZWluei1Kb3NlZjwv
YXV0aG9yPjxhdXRob3I+TGFkbmVyLCBSb2JlcnQgRC48L2F1dGhvcj48L2F1dGhvcnM+PC9jb250
cmlidXRvcnM+PHRpdGxlcz48dGl0bGU+QSBub3ZlbCBzaW5nbGUgbnVjbGVvdGlkZSBwb2x5bW9y
cGhpc20gd2l0aGluIHRoZSA1JmFwb3M7IHRhbmRlbSByZXBlYXQgcG9seW1vcnBoaXNtIG9mIHRo
ZSB0aHltaWR5bGF0ZSBzeW50aGFzZSBnZW5lIGFib2xpc2hlcyBVU0YtMSBiaW5kaW5nIGFuZCBh
bHRlcnMgdHJhbnNjcmlwdGlvbmFsIGFjdGl2aXR5PC90aXRsZT48c2Vjb25kYXJ5LXRpdGxlPkNh
bmNlciByZXNlYXJjaDwvc2Vjb25kYXJ5LXRpdGxlPjxzaG9ydC10aXRsZT5NYW5kb2xhLCBTdG9l
aGxtYWNoZXIgZXQgYWwuIDIwMDMg4oCTIEEgbm92ZWwgc2luZ2xlIG51Y2xlb3RpZGUgcG9seW1v
cnBoaXNtPC9zaG9ydC10aXRsZT48L3RpdGxlcz48cGVyaW9kaWNhbD48ZnVsbC10aXRsZT5DYW5j
ZXIgcmVzZWFyY2g8L2Z1bGwtdGl0bGU+PC9wZXJpb2RpY2FsPjxwYWdlcz4yODk44oCTMjkwNDwv
cGFnZXM+PHZvbHVtZT42Mzwvdm9sdW1lPjxudW1iZXI+MTE8L251bWJlcj48a2V5d29yZHM+PGtl
eXdvcmQ+QmFzZSBTZXF1ZW5jZTwva2V5d29yZD48a2V5d29yZD5CaW5kaW5nIFNpdGVzPC9rZXl3
b3JkPjxrZXl3b3JkPkROQS1CaW5kaW5nIFByb3RlaW5zPC9rZXl3b3JkPjxrZXl3b3JkPkUtQm94
IEVsZW1lbnRzPC9rZXl3b3JkPjxrZXl3b3JkPkV0aG5pYyBHcm91cHMvZ2VuZXRpY3M8L2tleXdv
cmQ+PGtleXdvcmQ+R2VuZXMsIFJlcG9ydGVyPC9rZXl3b3JkPjxrZXl3b3JkPkh1bWFuczwva2V5
d29yZD48a2V5d29yZD5MdWNpZmVyYXNlcy9nZW5ldGljczwva2V5d29yZD48a2V5d29yZD5Nb2xl
Y3VsYXIgU2VxdWVuY2UgRGF0YTwva2V5d29yZD48a2V5d29yZD5Qb2x5bW9ycGhpc20sIFJlc3Ry
aWN0aW9uIEZyYWdtZW50IExlbmd0aDwva2V5d29yZD48a2V5d29yZD5Qb2x5bW9ycGhpc20sIFNp
bmdsZSBOdWNsZW90aWRlL2dlbmV0aWNzPC9rZXl3b3JkPjxrZXl3b3JkPlJlZ3VsYXRvcnkgU2Vx
dWVuY2VzLCBOdWNsZWljIEFjaWQ8L2tleXdvcmQ+PGtleXdvcmQ+VGFuZGVtIFJlcGVhdCBTZXF1
ZW5jZXMvZ2VuZXRpY3M8L2tleXdvcmQ+PGtleXdvcmQ+VGh5bWlkeWxhdGUgU3ludGhhc2UvZ2Vu
ZXRpY3M8L2tleXdvcmQ+PGtleXdvcmQ+VHJhbnNjcmlwdGlvbiBGYWN0b3JzL2FudGFnb25pc3Rz
ICZhbXA7IGluaGliaXRvcnMvZ2VuZXRpY3MvbWV0YWJvbGlzbTwva2V5d29yZD48a2V5d29yZD5U
cmFuc2NyaXB0aW9uYWwgQWN0aXZhdGlvbjwva2V5d29yZD48a2V5d29yZD5VcHN0cmVhbSBTdGlt
dWxhdG9yeSBGYWN0b3JzPC9rZXl3b3JkPjwva2V5d29yZHM+PGRhdGVzPjx5ZWFyPjIwMDM8L3ll
YXI+PC9kYXRlcz48aXNibj4wMDA4LTU0NzI8L2lzYm4+PGFjY2Vzc2lvbi1udW0+MTI3ODI1OTY8
L2FjY2Vzc2lvbi1udW0+PHVybHM+PC91cmxzPjxjdXN0b20yPjEyNzgyNTk2PC9jdXN0b20yPjxy
ZW1vdGUtZGF0YWJhc2UtbmFtZT5QdWJNZWQ8L3JlbW90ZS1kYXRhYmFzZS1uYW1lPjwvcmVjb3Jk
PjwvQ2l0ZT48Q2l0ZT48QXV0aG9yPkthd2FrYW1pPC9BdXRob3I+PFllYXI+MjAwMTwvWWVhcj48
UmVjTnVtPjM1NjU8L1JlY051bT48SURUZXh0PkRpZmZlcmVudCBsZW5ndGhzIG9mIGEgcG9seW1v
cnBoaWMgcmVwZWF0IHNlcXVlbmNlIGluIHRoZSB0aHltaWR5bGF0ZSBzeW50aGFzZSBnZW5lIGFm
ZmVjdCB0cmFuc2xhdGlvbmFsIGVmZmljaWVuY3kgYnV0IG5vdCBpdHMgZ2VuZSBleHByZXNzaW9u
PC9JRFRleHQ+PHJlY29yZD48cmVjLW51bWJlcj4zNTY1PC9yZWMtbnVtYmVyPjxmb3JlaWduLWtl
eXM+PGtleSBhcHA9IkVOIiBkYi1pZD0iZjkwdGF4cmQ2YTBycjhlOXJlOHBlNXR4NWV4cHN3MGE1
MHZlIj4zNTY1PC9rZXk+PC9mb3JlaWduLWtleXM+PHJlZi10eXBlIG5hbWU9IkpvdXJuYWwgQXJ0
aWNsZSI+MTc8L3JlZi10eXBlPjxjb250cmlidXRvcnM+PGF1dGhvcnM+PGF1dGhvcj5LYXdha2Ft
aSwgSy48L2F1dGhvcj48YXV0aG9yPlNhbG9uZ2EsIEQuPC9hdXRob3I+PGF1dGhvcj5QYXJrLCBK
LiBNLjwvYXV0aG9yPjxhdXRob3I+RGFuZW5iZXJnLCBLLiBELjwvYXV0aG9yPjxhdXRob3I+VWV0
YWtlLCBILjwvYXV0aG9yPjxhdXRob3I+QnJhYmVuZGVyLCBKLjwvYXV0aG9yPjxhdXRob3I+T211
cmEsIEsuPC9hdXRob3I+PGF1dGhvcj5XYXRhbmFiZSwgRy48L2F1dGhvcj48YXV0aG9yPkRhbmVu
YmVyZywgUC4gVi48L2F1dGhvcj48L2F1dGhvcnM+PC9jb250cmlidXRvcnM+PHRpdGxlcz48dGl0
bGU+RGlmZmVyZW50IGxlbmd0aHMgb2YgYSBwb2x5bW9ycGhpYyByZXBlYXQgc2VxdWVuY2UgaW4g
dGhlIHRoeW1pZHlsYXRlIHN5bnRoYXNlIGdlbmUgYWZmZWN0IHRyYW5zbGF0aW9uYWwgZWZmaWNp
ZW5jeSBidXQgbm90IGl0cyBnZW5lIGV4cHJlc3Npb248L3RpdGxlPjxzZWNvbmRhcnktdGl0bGU+
Q2xpbmljYWwgQ2FuY2VyIFJlc2VhcmNoPC9zZWNvbmRhcnktdGl0bGU+PHNob3J0LXRpdGxlPkth
d2FrYW1pLCBTYWxvbmdhIGV0IGFsLiAyMDAxIOKAkyBEaWZmZXJlbnQgbGVuZ3RocyBvZiBhIHBv
bHltb3JwaGljPC9zaG9ydC10aXRsZT48L3RpdGxlcz48cGVyaW9kaWNhbD48ZnVsbC10aXRsZT5D
bGluaWNhbCBDYW5jZXIgUmVzZWFyY2g8L2Z1bGwtdGl0bGU+PC9wZXJpb2RpY2FsPjxwYWdlcz40
MDk24oCTNDEwMTwvcGFnZXM+PHZvbHVtZT43PC92b2x1bWU+PG51bWJlcj4xMjwvbnVtYmVyPjxr
ZXl3b3Jkcz48a2V5d29yZD41JmFwb3M7IFVudHJhbnNsYXRlZCBSZWdpb25zL2dlbmV0aWNzPC9r
ZXl3b3JkPjxrZXl3b3JkPkFuaW1hbHM8L2tleXdvcmQ+PGtleXdvcmQ+QmVldGxlczwva2V5d29y
ZD48a2V5d29yZD5Db2xvcmVjdGFsIE5lb3BsYXNtcy9lbnp5bW9sb2d5L2dlbmV0aWNzPC9rZXl3
b3JkPjxrZXl3b3JkPkdlbmUgRXhwcmVzc2lvbiBSZWd1bGF0aW9uLCBFbnp5bW9sb2dpYzwva2V5
d29yZD48a2V5d29yZD5HZW5lIEV4cHJlc3Npb24gUmVndWxhdGlvbiwgTmVvcGxhc3RpYzwva2V5
d29yZD48a2V5d29yZD5HZW5lcywgUmVwb3J0ZXI8L2tleXdvcmQ+PGtleXdvcmQ+R2Vub3R5cGU8
L2tleXdvcmQ+PGtleXdvcmQ+SHVtYW5zPC9rZXl3b3JkPjxrZXl3b3JkPkx1Y2lmZXJhc2VzL2dl
bmV0aWNzPC9rZXl3b3JkPjxrZXl3b3JkPlBoZW5vdHlwZTwva2V5d29yZD48a2V5d29yZD5Qb2x5
bW9ycGhpc20sIEdlbmV0aWM8L2tleXdvcmQ+PGtleXdvcmQ+UHJvdGVpbiBCaW9zeW50aGVzaXM8
L2tleXdvcmQ+PGtleXdvcmQ+Uk5BLCBNZXNzZW5nZXIvZ2VuZXRpY3MvaXNvbGF0aW9uICZhbXA7
IHB1cmlmaWNhdGlvbjwva2V5d29yZD48a2V5d29yZD5SZXBldGl0aXZlIFNlcXVlbmNlcywgTnVj
bGVpYyBBY2lkPC9rZXl3b3JkPjxrZXl3b3JkPlJldmVyc2UgVHJhbnNjcmlwdGFzZSBQb2x5bWVy
YXNlIENoYWluIFJlYWN0aW9uPC9rZXl3b3JkPjxrZXl3b3JkPlRoeW1pZHlsYXRlIFN5bnRoYXNl
L2dlbmV0aWNzPC9rZXl3b3JkPjxrZXl3b3JkPlRyYW5zY3JpcHRpb24sIEdlbmV0aWM8L2tleXdv
cmQ+PC9rZXl3b3Jkcz48ZGF0ZXM+PHllYXI+MjAwMTwveWVhcj48L2RhdGVzPjxpc2JuPjEwNzgt
MDQzMjwvaXNibj48dXJscz48L3VybHM+PGN1c3RvbTI+MTE3NTE1MDc8L2N1c3RvbTI+PHJlbW90
ZS1kYXRhYmFzZS1uYW1lPlB1Yk1lZDwvcmVtb3RlLWRhdGFiYXNlLW5hbWU+PC9yZWNvcmQ+PC9D
aXRlPjxDaXRlPjxBdXRob3I+VWxyaWNoPC9BdXRob3I+PFllYXI+MjAwMDwvWWVhcj48UmVjTnVt
PjM3MTY8L1JlY051bT48SURUZXh0PlNlYXJjaGluZyBleHByZXNzZWQgc2VxdWVuY2UgdGFnIGRh
dGFiYXNlczogZGlzY292ZXJ5IGFuZCBjb25maXJtYXRpb24gb2YgYSBjb21tb24gcG9seW1vcnBo
aXNtIGluIHRoZSB0aHltaWR5bGF0ZSBzeW50aGFzZSBnZW5lPC9JRFRleHQ+PHJlY29yZD48cmVj
LW51bWJlcj4zNzE2PC9yZWMtbnVtYmVyPjxmb3JlaWduLWtleXM+PGtleSBhcHA9IkVOIiBkYi1p
ZD0iZjkwdGF4cmQ2YTBycjhlOXJlOHBlNXR4NWV4cHN3MGE1MHZlIj4zNzE2PC9rZXk+PC9mb3Jl
aWduLWtleXM+PHJlZi10eXBlIG5hbWU9IkpvdXJuYWwgQXJ0aWNsZSI+MTc8L3JlZi10eXBlPjxj
b250cmlidXRvcnM+PGF1dGhvcnM+PGF1dGhvcj5VbHJpY2gsIEMuIE0uPC9hdXRob3I+PGF1dGhv
cj5CaWdsZXIsIEouPC9hdXRob3I+PGF1dGhvcj5WZWxpY2VyLCBDLiBNLjwvYXV0aG9yPjxhdXRo
b3I+R3JlZW5lLCBFLiBBLjwvYXV0aG9yPjxhdXRob3I+RmFyaW4sIEYuIE0uPC9hdXRob3I+PGF1
dGhvcj5Qb3R0ZXIsIEouIEQuPC9hdXRob3I+PC9hdXRob3JzPjwvY29udHJpYnV0b3JzPjx0aXRs
ZXM+PHRpdGxlPlNlYXJjaGluZyBleHByZXNzZWQgc2VxdWVuY2UgdGFnIGRhdGFiYXNlczogZGlz
Y292ZXJ5IGFuZCBjb25maXJtYXRpb24gb2YgYSBjb21tb24gcG9seW1vcnBoaXNtIGluIHRoZSB0
aHltaWR5bGF0ZSBzeW50aGFzZSBnZW5lPC90aXRsZT48c2Vjb25kYXJ5LXRpdGxlPkNhbmNlciBl
cGlkZW1pb2xvZ3ksIGJpb21hcmtlcnMgJmFtcDsgcHJldmVudGlvbjwvc2Vjb25kYXJ5LXRpdGxl
PjxzaG9ydC10aXRsZT5VbHJpY2gsIEJpZ2xlciBldCBhbC4gMjAwMCDigJMgU2VhcmNoaW5nIGV4
cHJlc3NlZCBzZXF1ZW5jZSB0YWcgZGF0YWJhc2VzPC9zaG9ydC10aXRsZT48L3RpdGxlcz48cGVy
aW9kaWNhbD48ZnVsbC10aXRsZT5DYW5jZXIgZXBpZGVtaW9sb2d5LCBiaW9tYXJrZXJzICZhbXA7
IHByZXZlbnRpb248L2Z1bGwtdGl0bGU+PC9wZXJpb2RpY2FsPjxwYWdlcz4xMzgx4oCTMTM4NTwv
cGFnZXM+PHZvbHVtZT45PC92b2x1bWU+PG51bWJlcj4xMjwvbnVtYmVyPjxrZXl3b3Jkcz48a2V5
d29yZD5EYXRhYmFzZXMsIEZhY3R1YWw8L2tleXdvcmQ+PGtleXdvcmQ+RXVyb3BlYW4gQ29udGlu
ZW50YWwgQW5jZXN0cnkgR3JvdXAvZ2VuZXRpY3M8L2tleXdvcmQ+PGtleXdvcmQ+RXhwcmVzc2Vk
IFNlcXVlbmNlIFRhZ3M8L2tleXdvcmQ+PGtleXdvcmQ+SHVtYW5zPC9rZXl3b3JkPjxrZXl3b3Jk
Pk1vbGVjdWxhciBTZXF1ZW5jZSBEYXRhPC9rZXl3b3JkPjxrZXl3b3JkPlBvbHltb3JwaGlzbSwg
R2VuZXRpYy9nZW5ldGljczwva2V5d29yZD48a2V5d29yZD5TZXF1ZW5jZSBBbGlnbm1lbnQvbWV0
aG9kczwva2V5d29yZD48a2V5d29yZD5UaHltaWR5bGF0ZSBTeW50aGFzZS9nZW5ldGljczwva2V5
d29yZD48L2tleXdvcmRzPjxkYXRlcz48eWVhcj4yMDAwPC95ZWFyPjwvZGF0ZXM+PGlzYm4+MTA1
NS05OTY1PC9pc2JuPjxhY2Nlc3Npb24tbnVtPjExMTQyNDI2PC9hY2Nlc3Npb24tbnVtPjx1cmxz
PjwvdXJscz48Y3VzdG9tMj4xMTE0MjQyNjwvY3VzdG9tMj48cmVtb3RlLWRhdGFiYXNlLW5hbWU+
UHViTWVkPC9yZW1vdGUtZGF0YWJhc2UtbmFtZT48L3JlY29yZD48L0NpdGU+PENpdGU+PEF1dGhv
cj5LYXdha2FtaTwvQXV0aG9yPjxZZWFyPjIwMDE8L1llYXI+PFJlY051bT4zNTY1PC9SZWNOdW0+
PHJlY29yZD48cmVjLW51bWJlcj4zNTY1PC9yZWMtbnVtYmVyPjxmb3JlaWduLWtleXM+PGtleSBh
cHA9IkVOIiBkYi1pZD0iZjkwdGF4cmQ2YTBycjhlOXJlOHBlNXR4NWV4cHN3MGE1MHZlIj4zNTY1
PC9rZXk+PC9mb3JlaWduLWtleXM+PHJlZi10eXBlIG5hbWU9IkpvdXJuYWwgQXJ0aWNsZSI+MTc8
L3JlZi10eXBlPjxjb250cmlidXRvcnM+PGF1dGhvcnM+PGF1dGhvcj5LYXdha2FtaSwgSy48L2F1
dGhvcj48YXV0aG9yPlNhbG9uZ2EsIEQuPC9hdXRob3I+PGF1dGhvcj5QYXJrLCBKLiBNLjwvYXV0
aG9yPjxhdXRob3I+RGFuZW5iZXJnLCBLLiBELjwvYXV0aG9yPjxhdXRob3I+VWV0YWtlLCBILjwv
YXV0aG9yPjxhdXRob3I+QnJhYmVuZGVyLCBKLjwvYXV0aG9yPjxhdXRob3I+T211cmEsIEsuPC9h
dXRob3I+PGF1dGhvcj5XYXRhbmFiZSwgRy48L2F1dGhvcj48YXV0aG9yPkRhbmVuYmVyZywgUC4g
Vi48L2F1dGhvcj48L2F1dGhvcnM+PC9jb250cmlidXRvcnM+PHRpdGxlcz48dGl0bGU+RGlmZmVy
ZW50IGxlbmd0aHMgb2YgYSBwb2x5bW9ycGhpYyByZXBlYXQgc2VxdWVuY2UgaW4gdGhlIHRoeW1p
ZHlsYXRlIHN5bnRoYXNlIGdlbmUgYWZmZWN0IHRyYW5zbGF0aW9uYWwgZWZmaWNpZW5jeSBidXQg
bm90IGl0cyBnZW5lIGV4cHJlc3Npb248L3RpdGxlPjxzZWNvbmRhcnktdGl0bGU+Q2xpbmljYWwg
Q2FuY2VyIFJlc2VhcmNoPC9zZWNvbmRhcnktdGl0bGU+PHNob3J0LXRpdGxlPkthd2FrYW1pLCBT
YWxvbmdhIGV0IGFsLiAyMDAxIOKAkyBEaWZmZXJlbnQgbGVuZ3RocyBvZiBhIHBvbHltb3JwaGlj
PC9zaG9ydC10aXRsZT48L3RpdGxlcz48cGVyaW9kaWNhbD48ZnVsbC10aXRsZT5DbGluaWNhbCBD
YW5jZXIgUmVzZWFyY2g8L2Z1bGwtdGl0bGU+PC9wZXJpb2RpY2FsPjxwYWdlcz40MDk24oCTNDEw
MTwvcGFnZXM+PHZvbHVtZT43PC92b2x1bWU+PG51bWJlcj4xMjwvbnVtYmVyPjxrZXl3b3Jkcz48
a2V5d29yZD41JmFwb3M7IFVudHJhbnNsYXRlZCBSZWdpb25zL2dlbmV0aWNzPC9rZXl3b3JkPjxr
ZXl3b3JkPkFuaW1hbHM8L2tleXdvcmQ+PGtleXdvcmQ+QmVldGxlczwva2V5d29yZD48a2V5d29y
ZD5Db2xvcmVjdGFsIE5lb3BsYXNtcy9lbnp5bW9sb2d5L2dlbmV0aWNzPC9rZXl3b3JkPjxrZXl3
b3JkPkdlbmUgRXhwcmVzc2lvbiBSZWd1bGF0aW9uLCBFbnp5bW9sb2dpYzwva2V5d29yZD48a2V5
d29yZD5HZW5lIEV4cHJlc3Npb24gUmVndWxhdGlvbiwgTmVvcGxhc3RpYzwva2V5d29yZD48a2V5
d29yZD5HZW5lcywgUmVwb3J0ZXI8L2tleXdvcmQ+PGtleXdvcmQ+R2Vub3R5cGU8L2tleXdvcmQ+
PGtleXdvcmQ+SHVtYW5zPC9rZXl3b3JkPjxrZXl3b3JkPkx1Y2lmZXJhc2VzL2dlbmV0aWNzPC9r
ZXl3b3JkPjxrZXl3b3JkPlBoZW5vdHlwZTwva2V5d29yZD48a2V5d29yZD5Qb2x5bW9ycGhpc20s
IEdlbmV0aWM8L2tleXdvcmQ+PGtleXdvcmQ+UHJvdGVpbiBCaW9zeW50aGVzaXM8L2tleXdvcmQ+
PGtleXdvcmQ+Uk5BLCBNZXNzZW5nZXIvZ2VuZXRpY3MvaXNvbGF0aW9uICZhbXA7IHB1cmlmaWNh
dGlvbjwva2V5d29yZD48a2V5d29yZD5SZXBldGl0aXZlIFNlcXVlbmNlcywgTnVjbGVpYyBBY2lk
PC9rZXl3b3JkPjxrZXl3b3JkPlJldmVyc2UgVHJhbnNjcmlwdGFzZSBQb2x5bWVyYXNlIENoYWlu
IFJlYWN0aW9uPC9rZXl3b3JkPjxrZXl3b3JkPlRoeW1pZHlsYXRlIFN5bnRoYXNlL2dlbmV0aWNz
PC9rZXl3b3JkPjxrZXl3b3JkPlRyYW5zY3JpcHRpb24sIEdlbmV0aWM8L2tleXdvcmQ+PC9rZXl3
b3Jkcz48ZGF0ZXM+PHllYXI+MjAwMTwveWVhcj48L2RhdGVzPjxpc2JuPjEwNzgtMDQzMjwvaXNi
bj48dXJscz48L3VybHM+PGN1c3RvbTI+MTE3NTE1MDc8L2N1c3RvbTI+PHJlbW90ZS1kYXRhYmFz
ZS1uYW1lPlB1Yk1lZDwvcmVtb3RlLWRhdGFiYXNlLW5hbWU+PC9yZWNvcmQ+PC9DaXRlPjxDaXRl
PjxBdXRob3I+TWFuZG9sYTwvQXV0aG9yPjxZZWFyPjIwMDM8L1llYXI+PFJlY051bT4zNjA2PC9S
ZWNOdW0+PHJlY29yZD48cmVjLW51bWJlcj4zNjA2PC9yZWMtbnVtYmVyPjxmb3JlaWduLWtleXM+
PGtleSBhcHA9IkVOIiBkYi1pZD0iZjkwdGF4cmQ2YTBycjhlOXJlOHBlNXR4NWV4cHN3MGE1MHZl
Ij4zNjA2PC9rZXk+PC9mb3JlaWduLWtleXM+PHJlZi10eXBlIG5hbWU9IkpvdXJuYWwgQXJ0aWNs
ZSI+MTc8L3JlZi10eXBlPjxjb250cmlidXRvcnM+PGF1dGhvcnM+PGF1dGhvcj5NYW5kb2xhLCBN
aWNoYWVsIFYuPC9hdXRob3I+PGF1dGhvcj5TdG9laGxtYWNoZXIsIEphbjwvYXV0aG9yPjxhdXRo
b3I+TXVsbGVyLVdlZWtzLCBTdXNhbjwvYXV0aG9yPjxhdXRob3I+Q2VzYXJvbmUsIEdyZWdvcnk8
L2F1dGhvcj48YXV0aG9yPll1LCBNaW1pIEMuPC9hdXRob3I+PGF1dGhvcj5MZW56LCBIZWluei1K
b3NlZjwvYXV0aG9yPjxhdXRob3I+TGFkbmVyLCBSb2JlcnQgRC48L2F1dGhvcj48L2F1dGhvcnM+
PC9jb250cmlidXRvcnM+PHRpdGxlcz48dGl0bGU+QSBub3ZlbCBzaW5nbGUgbnVjbGVvdGlkZSBw
b2x5bW9ycGhpc20gd2l0aGluIHRoZSA1JmFwb3M7IHRhbmRlbSByZXBlYXQgcG9seW1vcnBoaXNt
IG9mIHRoZSB0aHltaWR5bGF0ZSBzeW50aGFzZSBnZW5lIGFib2xpc2hlcyBVU0YtMSBiaW5kaW5n
IGFuZCBhbHRlcnMgdHJhbnNjcmlwdGlvbmFsIGFjdGl2aXR5PC90aXRsZT48c2Vjb25kYXJ5LXRp
dGxlPkNhbmNlciByZXNlYXJjaDwvc2Vjb25kYXJ5LXRpdGxlPjxzaG9ydC10aXRsZT5NYW5kb2xh
LCBTdG9laGxtYWNoZXIgZXQgYWwuIDIwMDMg4oCTIEEgbm92ZWwgc2luZ2xlIG51Y2xlb3RpZGUg
cG9seW1vcnBoaXNtPC9zaG9ydC10aXRsZT48L3RpdGxlcz48cGVyaW9kaWNhbD48ZnVsbC10aXRs
ZT5DYW5jZXIgcmVzZWFyY2g8L2Z1bGwtdGl0bGU+PC9wZXJpb2RpY2FsPjxwYWdlcz4yODk44oCT
MjkwNDwvcGFnZXM+PHZvbHVtZT42Mzwvdm9sdW1lPjxudW1iZXI+MTE8L251bWJlcj48a2V5d29y
ZHM+PGtleXdvcmQ+QmFzZSBTZXF1ZW5jZTwva2V5d29yZD48a2V5d29yZD5CaW5kaW5nIFNpdGVz
PC9rZXl3b3JkPjxrZXl3b3JkPkROQS1CaW5kaW5nIFByb3RlaW5zPC9rZXl3b3JkPjxrZXl3b3Jk
PkUtQm94IEVsZW1lbnRzPC9rZXl3b3JkPjxrZXl3b3JkPkV0aG5pYyBHcm91cHMvZ2VuZXRpY3M8
L2tleXdvcmQ+PGtleXdvcmQ+R2VuZXMsIFJlcG9ydGVyPC9rZXl3b3JkPjxrZXl3b3JkPkh1bWFu
czwva2V5d29yZD48a2V5d29yZD5MdWNpZmVyYXNlcy9nZW5ldGljczwva2V5d29yZD48a2V5d29y
ZD5Nb2xlY3VsYXIgU2VxdWVuY2UgRGF0YTwva2V5d29yZD48a2V5d29yZD5Qb2x5bW9ycGhpc20s
IFJlc3RyaWN0aW9uIEZyYWdtZW50IExlbmd0aDwva2V5d29yZD48a2V5d29yZD5Qb2x5bW9ycGhp
c20sIFNpbmdsZSBOdWNsZW90aWRlL2dlbmV0aWNzPC9rZXl3b3JkPjxrZXl3b3JkPlJlZ3VsYXRv
cnkgU2VxdWVuY2VzLCBOdWNsZWljIEFjaWQ8L2tleXdvcmQ+PGtleXdvcmQ+VGFuZGVtIFJlcGVh
dCBTZXF1ZW5jZXMvZ2VuZXRpY3M8L2tleXdvcmQ+PGtleXdvcmQ+VGh5bWlkeWxhdGUgU3ludGhh
c2UvZ2VuZXRpY3M8L2tleXdvcmQ+PGtleXdvcmQ+VHJhbnNjcmlwdGlvbiBGYWN0b3JzL2FudGFn
b25pc3RzICZhbXA7IGluaGliaXRvcnMvZ2VuZXRpY3MvbWV0YWJvbGlzbTwva2V5d29yZD48a2V5
d29yZD5UcmFuc2NyaXB0aW9uYWwgQWN0aXZhdGlvbjwva2V5d29yZD48a2V5d29yZD5VcHN0cmVh
bSBTdGltdWxhdG9yeSBGYWN0b3JzPC9rZXl3b3JkPjwva2V5d29yZHM+PGRhdGVzPjx5ZWFyPjIw
MDM8L3llYXI+PC9kYXRlcz48aXNibj4wMDA4LTU0NzI8L2lzYm4+PGFjY2Vzc2lvbi1udW0+MTI3
ODI1OTY8L2FjY2Vzc2lvbi1udW0+PHVybHM+PC91cmxzPjxjdXN0b20yPjEyNzgyNTk2PC9jdXN0
b20yPjxyZW1vdGUtZGF0YWJhc2UtbmFtZT5QdWJNZWQ8L3JlbW90ZS1kYXRhYmFzZS1uYW1lPjwv
cmVjb3JkPjwvQ2l0ZT48Q2l0ZT48QXV0aG9yPlVscmljaDwvQXV0aG9yPjxZZWFyPjIwMDA8L1ll
YXI+PFJlY051bT4zNzE2PC9SZWNOdW0+PHJlY29yZD48cmVjLW51bWJlcj4zNzE2PC9yZWMtbnVt
YmVyPjxmb3JlaWduLWtleXM+PGtleSBhcHA9IkVOIiBkYi1pZD0iZjkwdGF4cmQ2YTBycjhlOXJl
OHBlNXR4NWV4cHN3MGE1MHZlIj4zNzE2PC9rZXk+PC9mb3JlaWduLWtleXM+PHJlZi10eXBlIG5h
bWU9IkpvdXJuYWwgQXJ0aWNsZSI+MTc8L3JlZi10eXBlPjxjb250cmlidXRvcnM+PGF1dGhvcnM+
PGF1dGhvcj5VbHJpY2gsIEMuIE0uPC9hdXRob3I+PGF1dGhvcj5CaWdsZXIsIEouPC9hdXRob3I+
PGF1dGhvcj5WZWxpY2VyLCBDLiBNLjwvYXV0aG9yPjxhdXRob3I+R3JlZW5lLCBFLiBBLjwvYXV0
aG9yPjxhdXRob3I+RmFyaW4sIEYuIE0uPC9hdXRob3I+PGF1dGhvcj5Qb3R0ZXIsIEouIEQuPC9h
dXRob3I+PC9hdXRob3JzPjwvY29udHJpYnV0b3JzPjx0aXRsZXM+PHRpdGxlPlNlYXJjaGluZyBl
eHByZXNzZWQgc2VxdWVuY2UgdGFnIGRhdGFiYXNlczogZGlzY292ZXJ5IGFuZCBjb25maXJtYXRp
b24gb2YgYSBjb21tb24gcG9seW1vcnBoaXNtIGluIHRoZSB0aHltaWR5bGF0ZSBzeW50aGFzZSBn
ZW5lPC90aXRsZT48c2Vjb25kYXJ5LXRpdGxlPkNhbmNlciBlcGlkZW1pb2xvZ3ksIGJpb21hcmtl
cnMgJmFtcDsgcHJldmVudGlvbjwvc2Vjb25kYXJ5LXRpdGxlPjxzaG9ydC10aXRsZT5VbHJpY2gs
IEJpZ2xlciBldCBhbC4gMjAwMCDigJMgU2VhcmNoaW5nIGV4cHJlc3NlZCBzZXF1ZW5jZSB0YWcg
ZGF0YWJhc2VzPC9zaG9ydC10aXRsZT48L3RpdGxlcz48cGVyaW9kaWNhbD48ZnVsbC10aXRsZT5D
YW5jZXIgZXBpZGVtaW9sb2d5LCBiaW9tYXJrZXJzICZhbXA7IHByZXZlbnRpb248L2Z1bGwtdGl0
bGU+PC9wZXJpb2RpY2FsPjxwYWdlcz4xMzgx4oCTMTM4NTwvcGFnZXM+PHZvbHVtZT45PC92b2x1
bWU+PG51bWJlcj4xMjwvbnVtYmVyPjxrZXl3b3Jkcz48a2V5d29yZD5EYXRhYmFzZXMsIEZhY3R1
YWw8L2tleXdvcmQ+PGtleXdvcmQ+RXVyb3BlYW4gQ29udGluZW50YWwgQW5jZXN0cnkgR3JvdXAv
Z2VuZXRpY3M8L2tleXdvcmQ+PGtleXdvcmQ+RXhwcmVzc2VkIFNlcXVlbmNlIFRhZ3M8L2tleXdv
cmQ+PGtleXdvcmQ+SHVtYW5zPC9rZXl3b3JkPjxrZXl3b3JkPk1vbGVjdWxhciBTZXF1ZW5jZSBE
YXRhPC9rZXl3b3JkPjxrZXl3b3JkPlBvbHltb3JwaGlzbSwgR2VuZXRpYy9nZW5ldGljczwva2V5
d29yZD48a2V5d29yZD5TZXF1ZW5jZSBBbGlnbm1lbnQvbWV0aG9kczwva2V5d29yZD48a2V5d29y
ZD5UaHltaWR5bGF0ZSBTeW50aGFzZS9nZW5ldGljczwva2V5d29yZD48L2tleXdvcmRzPjxkYXRl
cz48eWVhcj4yMDAwPC95ZWFyPjwvZGF0ZXM+PGlzYm4+MTA1NS05OTY1PC9pc2JuPjxhY2Nlc3Np
b24tbnVtPjExMTQyNDI2PC9hY2Nlc3Npb24tbnVtPjx1cmxzPjwvdXJscz48Y3VzdG9tMj4xMTE0
MjQyNjwvY3VzdG9tMj48cmVtb3RlLWRhdGFiYXNlLW5hbWU+UHViTWVkPC9yZW1vdGUtZGF0YWJh
c2UtbmFtZT48L3JlY29yZD48L0NpdGU+PC9FbmROb3RlPgB=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15,17,19]</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Thus the homozygous 3R group was considered to be related with high expression</w:t>
      </w:r>
      <w:r w:rsidR="00143BD3" w:rsidRPr="006B505E">
        <w:rPr>
          <w:rFonts w:ascii="Book Antiqua" w:hAnsi="Book Antiqua"/>
          <w:sz w:val="24"/>
          <w:szCs w:val="24"/>
          <w:lang w:val="en-US"/>
        </w:rPr>
        <w:fldChar w:fldCharType="begin">
          <w:fldData xml:space="preserve">PEVuZE5vdGU+PENpdGU+PEF1dGhvcj5LYXdha2FtaTwvQXV0aG9yPjxZZWFyPjIwMDE8L1llYXI+
PFJlY051bT4zNTY1PC9SZWNOdW0+PElEVGV4dD5EaWZmZXJlbnQgbGVuZ3RocyBvZiBhIHBvbHlt
b3JwaGljIHJlcGVhdCBzZXF1ZW5jZSBpbiB0aGUgdGh5bWlkeWxhdGUgc3ludGhhc2UgZ2VuZSBh
ZmZlY3QgdHJhbnNsYXRpb25hbCBlZmZpY2llbmN5IGJ1dCBub3QgaXRzIGdlbmUgZXhwcmVzc2lv
bjwvSURUZXh0PjxEaXNwbGF5VGV4dD48c3R5bGUgZmFjZT0ic3VwZXJzY3JpcHQiPlsxNV08L3N0
eWxlPjwvRGlzcGxheVRleHQ+PHJlY29yZD48cmVjLW51bWJlcj4zNTY1PC9yZWMtbnVtYmVyPjxm
b3JlaWduLWtleXM+PGtleSBhcHA9IkVOIiBkYi1pZD0iZjkwdGF4cmQ2YTBycjhlOXJlOHBlNXR4
NWV4cHN3MGE1MHZlIj4zNTY1PC9rZXk+PC9mb3JlaWduLWtleXM+PHJlZi10eXBlIG5hbWU9Ikpv
dXJuYWwgQXJ0aWNsZSI+MTc8L3JlZi10eXBlPjxjb250cmlidXRvcnM+PGF1dGhvcnM+PGF1dGhv
cj5LYXdha2FtaSwgSy48L2F1dGhvcj48YXV0aG9yPlNhbG9uZ2EsIEQuPC9hdXRob3I+PGF1dGhv
cj5QYXJrLCBKLiBNLjwvYXV0aG9yPjxhdXRob3I+RGFuZW5iZXJnLCBLLiBELjwvYXV0aG9yPjxh
dXRob3I+VWV0YWtlLCBILjwvYXV0aG9yPjxhdXRob3I+QnJhYmVuZGVyLCBKLjwvYXV0aG9yPjxh
dXRob3I+T211cmEsIEsuPC9hdXRob3I+PGF1dGhvcj5XYXRhbmFiZSwgRy48L2F1dGhvcj48YXV0
aG9yPkRhbmVuYmVyZywgUC4gVi48L2F1dGhvcj48L2F1dGhvcnM+PC9jb250cmlidXRvcnM+PHRp
dGxlcz48dGl0bGU+RGlmZmVyZW50IGxlbmd0aHMgb2YgYSBwb2x5bW9ycGhpYyByZXBlYXQgc2Vx
dWVuY2UgaW4gdGhlIHRoeW1pZHlsYXRlIHN5bnRoYXNlIGdlbmUgYWZmZWN0IHRyYW5zbGF0aW9u
YWwgZWZmaWNpZW5jeSBidXQgbm90IGl0cyBnZW5lIGV4cHJlc3Npb248L3RpdGxlPjxzZWNvbmRh
cnktdGl0bGU+Q2xpbmljYWwgQ2FuY2VyIFJlc2VhcmNoPC9zZWNvbmRhcnktdGl0bGU+PHNob3J0
LXRpdGxlPkthd2FrYW1pLCBTYWxvbmdhIGV0IGFsLiAyMDAxIOKAkyBEaWZmZXJlbnQgbGVuZ3Ro
cyBvZiBhIHBvbHltb3JwaGljPC9zaG9ydC10aXRsZT48L3RpdGxlcz48cGVyaW9kaWNhbD48ZnVs
bC10aXRsZT5DbGluaWNhbCBDYW5jZXIgUmVzZWFyY2g8L2Z1bGwtdGl0bGU+PC9wZXJpb2RpY2Fs
PjxwYWdlcz40MDk24oCTNDEwMTwvcGFnZXM+PHZvbHVtZT43PC92b2x1bWU+PG51bWJlcj4xMjwv
bnVtYmVyPjxrZXl3b3Jkcz48a2V5d29yZD41JmFwb3M7IFVudHJhbnNsYXRlZCBSZWdpb25zL2dl
bmV0aWNzPC9rZXl3b3JkPjxrZXl3b3JkPkFuaW1hbHM8L2tleXdvcmQ+PGtleXdvcmQ+QmVldGxl
czwva2V5d29yZD48a2V5d29yZD5Db2xvcmVjdGFsIE5lb3BsYXNtcy9lbnp5bW9sb2d5L2dlbmV0
aWNzPC9rZXl3b3JkPjxrZXl3b3JkPkdlbmUgRXhwcmVzc2lvbiBSZWd1bGF0aW9uLCBFbnp5bW9s
b2dpYzwva2V5d29yZD48a2V5d29yZD5HZW5lIEV4cHJlc3Npb24gUmVndWxhdGlvbiwgTmVvcGxh
c3RpYzwva2V5d29yZD48a2V5d29yZD5HZW5lcywgUmVwb3J0ZXI8L2tleXdvcmQ+PGtleXdvcmQ+
R2Vub3R5cGU8L2tleXdvcmQ+PGtleXdvcmQ+SHVtYW5zPC9rZXl3b3JkPjxrZXl3b3JkPkx1Y2lm
ZXJhc2VzL2dlbmV0aWNzPC9rZXl3b3JkPjxrZXl3b3JkPlBoZW5vdHlwZTwva2V5d29yZD48a2V5
d29yZD5Qb2x5bW9ycGhpc20sIEdlbmV0aWM8L2tleXdvcmQ+PGtleXdvcmQ+UHJvdGVpbiBCaW9z
eW50aGVzaXM8L2tleXdvcmQ+PGtleXdvcmQ+Uk5BLCBNZXNzZW5nZXIvZ2VuZXRpY3MvaXNvbGF0
aW9uICZhbXA7IHB1cmlmaWNhdGlvbjwva2V5d29yZD48a2V5d29yZD5SZXBldGl0aXZlIFNlcXVl
bmNlcywgTnVjbGVpYyBBY2lkPC9rZXl3b3JkPjxrZXl3b3JkPlJldmVyc2UgVHJhbnNjcmlwdGFz
ZSBQb2x5bWVyYXNlIENoYWluIFJlYWN0aW9uPC9rZXl3b3JkPjxrZXl3b3JkPlRoeW1pZHlsYXRl
IFN5bnRoYXNlL2dlbmV0aWNzPC9rZXl3b3JkPjxrZXl3b3JkPlRyYW5zY3JpcHRpb24sIEdlbmV0
aWM8L2tleXdvcmQ+PC9rZXl3b3Jkcz48ZGF0ZXM+PHllYXI+MjAwMTwveWVhcj48L2RhdGVzPjxp
c2JuPjEwNzgtMDQzMjwvaXNibj48dXJscz48L3VybHM+PGN1c3RvbTI+MTE3NTE1MDc8L2N1c3Rv
bTI+PHJlbW90ZS1kYXRhYmFzZS1uYW1lPlB1Yk1lZDwvcmVtb3RlLWRhdGFiYXNlLW5hbWU+PC9y
ZWNvcmQ+PC9DaXRlPjxDaXRlPjxBdXRob3I+S2F3YWthbWk8L0F1dGhvcj48WWVhcj4yMDAxPC9Z
ZWFyPjxSZWNOdW0+MzU2NTwvUmVjTnVtPjxyZWNvcmQ+PHJlYy1udW1iZXI+MzU2NTwvcmVjLW51
bWJlcj48Zm9yZWlnbi1rZXlzPjxrZXkgYXBwPSJFTiIgZGItaWQ9ImY5MHRheHJkNmEwcnI4ZTly
ZThwZTV0eDVleHBzdzBhNTB2ZSI+MzU2NTwva2V5PjwvZm9yZWlnbi1rZXlzPjxyZWYtdHlwZSBu
YW1lPSJKb3VybmFsIEFydGljbGUiPjE3PC9yZWYtdHlwZT48Y29udHJpYnV0b3JzPjxhdXRob3Jz
PjxhdXRob3I+S2F3YWthbWksIEsuPC9hdXRob3I+PGF1dGhvcj5TYWxvbmdhLCBELjwvYXV0aG9y
PjxhdXRob3I+UGFyaywgSi4gTS48L2F1dGhvcj48YXV0aG9yPkRhbmVuYmVyZywgSy4gRC48L2F1
dGhvcj48YXV0aG9yPlVldGFrZSwgSC48L2F1dGhvcj48YXV0aG9yPkJyYWJlbmRlciwgSi48L2F1
dGhvcj48YXV0aG9yPk9tdXJhLCBLLjwvYXV0aG9yPjxhdXRob3I+V2F0YW5hYmUsIEcuPC9hdXRo
b3I+PGF1dGhvcj5EYW5lbmJlcmcsIFAuIFYuPC9hdXRob3I+PC9hdXRob3JzPjwvY29udHJpYnV0
b3JzPjx0aXRsZXM+PHRpdGxlPkRpZmZlcmVudCBsZW5ndGhzIG9mIGEgcG9seW1vcnBoaWMgcmVw
ZWF0IHNlcXVlbmNlIGluIHRoZSB0aHltaWR5bGF0ZSBzeW50aGFzZSBnZW5lIGFmZmVjdCB0cmFu
c2xhdGlvbmFsIGVmZmljaWVuY3kgYnV0IG5vdCBpdHMgZ2VuZSBleHByZXNzaW9uPC90aXRsZT48
c2Vjb25kYXJ5LXRpdGxlPkNsaW5pY2FsIENhbmNlciBSZXNlYXJjaDwvc2Vjb25kYXJ5LXRpdGxl
PjxzaG9ydC10aXRsZT5LYXdha2FtaSwgU2Fsb25nYSBldCBhbC4gMjAwMSDigJMgRGlmZmVyZW50
IGxlbmd0aHMgb2YgYSBwb2x5bW9ycGhpYzwvc2hvcnQtdGl0bGU+PC90aXRsZXM+PHBlcmlvZGlj
YWw+PGZ1bGwtdGl0bGU+Q2xpbmljYWwgQ2FuY2VyIFJlc2VhcmNoPC9mdWxsLXRpdGxlPjwvcGVy
aW9kaWNhbD48cGFnZXM+NDA5NuKAkzQxMDE8L3BhZ2VzPjx2b2x1bWU+Nzwvdm9sdW1lPjxudW1i
ZXI+MTI8L251bWJlcj48a2V5d29yZHM+PGtleXdvcmQ+NSZhcG9zOyBVbnRyYW5zbGF0ZWQgUmVn
aW9ucy9nZW5ldGljczwva2V5d29yZD48a2V5d29yZD5BbmltYWxzPC9rZXl3b3JkPjxrZXl3b3Jk
PkJlZXRsZXM8L2tleXdvcmQ+PGtleXdvcmQ+Q29sb3JlY3RhbCBOZW9wbGFzbXMvZW56eW1vbG9n
eS9nZW5ldGljczwva2V5d29yZD48a2V5d29yZD5HZW5lIEV4cHJlc3Npb24gUmVndWxhdGlvbiwg
RW56eW1vbG9naWM8L2tleXdvcmQ+PGtleXdvcmQ+R2VuZSBFeHByZXNzaW9uIFJlZ3VsYXRpb24s
IE5lb3BsYXN0aWM8L2tleXdvcmQ+PGtleXdvcmQ+R2VuZXMsIFJlcG9ydGVyPC9rZXl3b3JkPjxr
ZXl3b3JkPkdlbm90eXBlPC9rZXl3b3JkPjxrZXl3b3JkPkh1bWFuczwva2V5d29yZD48a2V5d29y
ZD5MdWNpZmVyYXNlcy9nZW5ldGljczwva2V5d29yZD48a2V5d29yZD5QaGVub3R5cGU8L2tleXdv
cmQ+PGtleXdvcmQ+UG9seW1vcnBoaXNtLCBHZW5ldGljPC9rZXl3b3JkPjxrZXl3b3JkPlByb3Rl
aW4gQmlvc3ludGhlc2lzPC9rZXl3b3JkPjxrZXl3b3JkPlJOQSwgTWVzc2VuZ2VyL2dlbmV0aWNz
L2lzb2xhdGlvbiAmYW1wOyBwdXJpZmljYXRpb248L2tleXdvcmQ+PGtleXdvcmQ+UmVwZXRpdGl2
ZSBTZXF1ZW5jZXMsIE51Y2xlaWMgQWNpZDwva2V5d29yZD48a2V5d29yZD5SZXZlcnNlIFRyYW5z
Y3JpcHRhc2UgUG9seW1lcmFzZSBDaGFpbiBSZWFjdGlvbjwva2V5d29yZD48a2V5d29yZD5UaHlt
aWR5bGF0ZSBTeW50aGFzZS9nZW5ldGljczwva2V5d29yZD48a2V5d29yZD5UcmFuc2NyaXB0aW9u
LCBHZW5ldGljPC9rZXl3b3JkPjwva2V5d29yZHM+PGRhdGVzPjx5ZWFyPjIwMDE8L3llYXI+PC9k
YXRlcz48aXNibj4xMDc4LTA0MzI8L2lzYm4+PHVybHM+PC91cmxzPjxjdXN0b20yPjExNzUxNTA3
PC9jdXN0b20yPjxyZW1vdGUtZGF0YWJhc2UtbmFtZT5QdWJNZWQ8L3JlbW90ZS1kYXRhYmFzZS1u
YW1lPjwvcmVjb3JkPjwvQ2l0ZT48L0VuZE5vdGU+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LYXdha2FtaTwvQXV0aG9yPjxZZWFyPjIwMDE8L1llYXI+
PFJlY051bT4zNTY1PC9SZWNOdW0+PElEVGV4dD5EaWZmZXJlbnQgbGVuZ3RocyBvZiBhIHBvbHlt
b3JwaGljIHJlcGVhdCBzZXF1ZW5jZSBpbiB0aGUgdGh5bWlkeWxhdGUgc3ludGhhc2UgZ2VuZSBh
ZmZlY3QgdHJhbnNsYXRpb25hbCBlZmZpY2llbmN5IGJ1dCBub3QgaXRzIGdlbmUgZXhwcmVzc2lv
bjwvSURUZXh0PjxEaXNwbGF5VGV4dD48c3R5bGUgZmFjZT0ic3VwZXJzY3JpcHQiPlsxNV08L3N0
eWxlPjwvRGlzcGxheVRleHQ+PHJlY29yZD48cmVjLW51bWJlcj4zNTY1PC9yZWMtbnVtYmVyPjxm
b3JlaWduLWtleXM+PGtleSBhcHA9IkVOIiBkYi1pZD0iZjkwdGF4cmQ2YTBycjhlOXJlOHBlNXR4
NWV4cHN3MGE1MHZlIj4zNTY1PC9rZXk+PC9mb3JlaWduLWtleXM+PHJlZi10eXBlIG5hbWU9Ikpv
dXJuYWwgQXJ0aWNsZSI+MTc8L3JlZi10eXBlPjxjb250cmlidXRvcnM+PGF1dGhvcnM+PGF1dGhv
cj5LYXdha2FtaSwgSy48L2F1dGhvcj48YXV0aG9yPlNhbG9uZ2EsIEQuPC9hdXRob3I+PGF1dGhv
cj5QYXJrLCBKLiBNLjwvYXV0aG9yPjxhdXRob3I+RGFuZW5iZXJnLCBLLiBELjwvYXV0aG9yPjxh
dXRob3I+VWV0YWtlLCBILjwvYXV0aG9yPjxhdXRob3I+QnJhYmVuZGVyLCBKLjwvYXV0aG9yPjxh
dXRob3I+T211cmEsIEsuPC9hdXRob3I+PGF1dGhvcj5XYXRhbmFiZSwgRy48L2F1dGhvcj48YXV0
aG9yPkRhbmVuYmVyZywgUC4gVi48L2F1dGhvcj48L2F1dGhvcnM+PC9jb250cmlidXRvcnM+PHRp
dGxlcz48dGl0bGU+RGlmZmVyZW50IGxlbmd0aHMgb2YgYSBwb2x5bW9ycGhpYyByZXBlYXQgc2Vx
dWVuY2UgaW4gdGhlIHRoeW1pZHlsYXRlIHN5bnRoYXNlIGdlbmUgYWZmZWN0IHRyYW5zbGF0aW9u
YWwgZWZmaWNpZW5jeSBidXQgbm90IGl0cyBnZW5lIGV4cHJlc3Npb248L3RpdGxlPjxzZWNvbmRh
cnktdGl0bGU+Q2xpbmljYWwgQ2FuY2VyIFJlc2VhcmNoPC9zZWNvbmRhcnktdGl0bGU+PHNob3J0
LXRpdGxlPkthd2FrYW1pLCBTYWxvbmdhIGV0IGFsLiAyMDAxIOKAkyBEaWZmZXJlbnQgbGVuZ3Ro
cyBvZiBhIHBvbHltb3JwaGljPC9zaG9ydC10aXRsZT48L3RpdGxlcz48cGVyaW9kaWNhbD48ZnVs
bC10aXRsZT5DbGluaWNhbCBDYW5jZXIgUmVzZWFyY2g8L2Z1bGwtdGl0bGU+PC9wZXJpb2RpY2Fs
PjxwYWdlcz40MDk24oCTNDEwMTwvcGFnZXM+PHZvbHVtZT43PC92b2x1bWU+PG51bWJlcj4xMjwv
bnVtYmVyPjxrZXl3b3Jkcz48a2V5d29yZD41JmFwb3M7IFVudHJhbnNsYXRlZCBSZWdpb25zL2dl
bmV0aWNzPC9rZXl3b3JkPjxrZXl3b3JkPkFuaW1hbHM8L2tleXdvcmQ+PGtleXdvcmQ+QmVldGxl
czwva2V5d29yZD48a2V5d29yZD5Db2xvcmVjdGFsIE5lb3BsYXNtcy9lbnp5bW9sb2d5L2dlbmV0
aWNzPC9rZXl3b3JkPjxrZXl3b3JkPkdlbmUgRXhwcmVzc2lvbiBSZWd1bGF0aW9uLCBFbnp5bW9s
b2dpYzwva2V5d29yZD48a2V5d29yZD5HZW5lIEV4cHJlc3Npb24gUmVndWxhdGlvbiwgTmVvcGxh
c3RpYzwva2V5d29yZD48a2V5d29yZD5HZW5lcywgUmVwb3J0ZXI8L2tleXdvcmQ+PGtleXdvcmQ+
R2Vub3R5cGU8L2tleXdvcmQ+PGtleXdvcmQ+SHVtYW5zPC9rZXl3b3JkPjxrZXl3b3JkPkx1Y2lm
ZXJhc2VzL2dlbmV0aWNzPC9rZXl3b3JkPjxrZXl3b3JkPlBoZW5vdHlwZTwva2V5d29yZD48a2V5
d29yZD5Qb2x5bW9ycGhpc20sIEdlbmV0aWM8L2tleXdvcmQ+PGtleXdvcmQ+UHJvdGVpbiBCaW9z
eW50aGVzaXM8L2tleXdvcmQ+PGtleXdvcmQ+Uk5BLCBNZXNzZW5nZXIvZ2VuZXRpY3MvaXNvbGF0
aW9uICZhbXA7IHB1cmlmaWNhdGlvbjwva2V5d29yZD48a2V5d29yZD5SZXBldGl0aXZlIFNlcXVl
bmNlcywgTnVjbGVpYyBBY2lkPC9rZXl3b3JkPjxrZXl3b3JkPlJldmVyc2UgVHJhbnNjcmlwdGFz
ZSBQb2x5bWVyYXNlIENoYWluIFJlYWN0aW9uPC9rZXl3b3JkPjxrZXl3b3JkPlRoeW1pZHlsYXRl
IFN5bnRoYXNlL2dlbmV0aWNzPC9rZXl3b3JkPjxrZXl3b3JkPlRyYW5zY3JpcHRpb24sIEdlbmV0
aWM8L2tleXdvcmQ+PC9rZXl3b3Jkcz48ZGF0ZXM+PHllYXI+MjAwMTwveWVhcj48L2RhdGVzPjxp
c2JuPjEwNzgtMDQzMjwvaXNibj48dXJscz48L3VybHM+PGN1c3RvbTI+MTE3NTE1MDc8L2N1c3Rv
bTI+PHJlbW90ZS1kYXRhYmFzZS1uYW1lPlB1Yk1lZDwvcmVtb3RlLWRhdGFiYXNlLW5hbWU+PC9y
ZWNvcmQ+PC9DaXRlPjxDaXRlPjxBdXRob3I+S2F3YWthbWk8L0F1dGhvcj48WWVhcj4yMDAxPC9Z
ZWFyPjxSZWNOdW0+MzU2NTwvUmVjTnVtPjxyZWNvcmQ+PHJlYy1udW1iZXI+MzU2NTwvcmVjLW51
bWJlcj48Zm9yZWlnbi1rZXlzPjxrZXkgYXBwPSJFTiIgZGItaWQ9ImY5MHRheHJkNmEwcnI4ZTly
ZThwZTV0eDVleHBzdzBhNTB2ZSI+MzU2NTwva2V5PjwvZm9yZWlnbi1rZXlzPjxyZWYtdHlwZSBu
YW1lPSJKb3VybmFsIEFydGljbGUiPjE3PC9yZWYtdHlwZT48Y29udHJpYnV0b3JzPjxhdXRob3Jz
PjxhdXRob3I+S2F3YWthbWksIEsuPC9hdXRob3I+PGF1dGhvcj5TYWxvbmdhLCBELjwvYXV0aG9y
PjxhdXRob3I+UGFyaywgSi4gTS48L2F1dGhvcj48YXV0aG9yPkRhbmVuYmVyZywgSy4gRC48L2F1
dGhvcj48YXV0aG9yPlVldGFrZSwgSC48L2F1dGhvcj48YXV0aG9yPkJyYWJlbmRlciwgSi48L2F1
dGhvcj48YXV0aG9yPk9tdXJhLCBLLjwvYXV0aG9yPjxhdXRob3I+V2F0YW5hYmUsIEcuPC9hdXRo
b3I+PGF1dGhvcj5EYW5lbmJlcmcsIFAuIFYuPC9hdXRob3I+PC9hdXRob3JzPjwvY29udHJpYnV0
b3JzPjx0aXRsZXM+PHRpdGxlPkRpZmZlcmVudCBsZW5ndGhzIG9mIGEgcG9seW1vcnBoaWMgcmVw
ZWF0IHNlcXVlbmNlIGluIHRoZSB0aHltaWR5bGF0ZSBzeW50aGFzZSBnZW5lIGFmZmVjdCB0cmFu
c2xhdGlvbmFsIGVmZmljaWVuY3kgYnV0IG5vdCBpdHMgZ2VuZSBleHByZXNzaW9uPC90aXRsZT48
c2Vjb25kYXJ5LXRpdGxlPkNsaW5pY2FsIENhbmNlciBSZXNlYXJjaDwvc2Vjb25kYXJ5LXRpdGxl
PjxzaG9ydC10aXRsZT5LYXdha2FtaSwgU2Fsb25nYSBldCBhbC4gMjAwMSDigJMgRGlmZmVyZW50
IGxlbmd0aHMgb2YgYSBwb2x5bW9ycGhpYzwvc2hvcnQtdGl0bGU+PC90aXRsZXM+PHBlcmlvZGlj
YWw+PGZ1bGwtdGl0bGU+Q2xpbmljYWwgQ2FuY2VyIFJlc2VhcmNoPC9mdWxsLXRpdGxlPjwvcGVy
aW9kaWNhbD48cGFnZXM+NDA5NuKAkzQxMDE8L3BhZ2VzPjx2b2x1bWU+Nzwvdm9sdW1lPjxudW1i
ZXI+MTI8L251bWJlcj48a2V5d29yZHM+PGtleXdvcmQ+NSZhcG9zOyBVbnRyYW5zbGF0ZWQgUmVn
aW9ucy9nZW5ldGljczwva2V5d29yZD48a2V5d29yZD5BbmltYWxzPC9rZXl3b3JkPjxrZXl3b3Jk
PkJlZXRsZXM8L2tleXdvcmQ+PGtleXdvcmQ+Q29sb3JlY3RhbCBOZW9wbGFzbXMvZW56eW1vbG9n
eS9nZW5ldGljczwva2V5d29yZD48a2V5d29yZD5HZW5lIEV4cHJlc3Npb24gUmVndWxhdGlvbiwg
RW56eW1vbG9naWM8L2tleXdvcmQ+PGtleXdvcmQ+R2VuZSBFeHByZXNzaW9uIFJlZ3VsYXRpb24s
IE5lb3BsYXN0aWM8L2tleXdvcmQ+PGtleXdvcmQ+R2VuZXMsIFJlcG9ydGVyPC9rZXl3b3JkPjxr
ZXl3b3JkPkdlbm90eXBlPC9rZXl3b3JkPjxrZXl3b3JkPkh1bWFuczwva2V5d29yZD48a2V5d29y
ZD5MdWNpZmVyYXNlcy9nZW5ldGljczwva2V5d29yZD48a2V5d29yZD5QaGVub3R5cGU8L2tleXdv
cmQ+PGtleXdvcmQ+UG9seW1vcnBoaXNtLCBHZW5ldGljPC9rZXl3b3JkPjxrZXl3b3JkPlByb3Rl
aW4gQmlvc3ludGhlc2lzPC9rZXl3b3JkPjxrZXl3b3JkPlJOQSwgTWVzc2VuZ2VyL2dlbmV0aWNz
L2lzb2xhdGlvbiAmYW1wOyBwdXJpZmljYXRpb248L2tleXdvcmQ+PGtleXdvcmQ+UmVwZXRpdGl2
ZSBTZXF1ZW5jZXMsIE51Y2xlaWMgQWNpZDwva2V5d29yZD48a2V5d29yZD5SZXZlcnNlIFRyYW5z
Y3JpcHRhc2UgUG9seW1lcmFzZSBDaGFpbiBSZWFjdGlvbjwva2V5d29yZD48a2V5d29yZD5UaHlt
aWR5bGF0ZSBTeW50aGFzZS9nZW5ldGljczwva2V5d29yZD48a2V5d29yZD5UcmFuc2NyaXB0aW9u
LCBHZW5ldGljPC9rZXl3b3JkPjwva2V5d29yZHM+PGRhdGVzPjx5ZWFyPjIwMDE8L3llYXI+PC9k
YXRlcz48aXNibj4xMDc4LTA0MzI8L2lzYm4+PHVybHM+PC91cmxzPjxjdXN0b20yPjExNzUxNTA3
PC9jdXN0b20yPjxyZW1vdGUtZGF0YWJhc2UtbmFtZT5QdWJNZWQ8L3JlbW90ZS1kYXRhYmFzZS1u
YW1lPjwvcmVjb3JkPjwvQ2l0ZT48L0VuZE5vdGU+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5]</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could include three subgroups with a different impact in </w:t>
      </w:r>
      <w:r w:rsidRPr="006B505E">
        <w:rPr>
          <w:rFonts w:ascii="Book Antiqua" w:hAnsi="Book Antiqua"/>
          <w:i/>
          <w:sz w:val="24"/>
          <w:szCs w:val="24"/>
          <w:lang w:val="en-US"/>
        </w:rPr>
        <w:t>TYMS</w:t>
      </w:r>
      <w:r w:rsidRPr="006B505E">
        <w:rPr>
          <w:rFonts w:ascii="Book Antiqua" w:hAnsi="Book Antiqua"/>
          <w:sz w:val="24"/>
          <w:szCs w:val="24"/>
          <w:lang w:val="en-US"/>
        </w:rPr>
        <w:t xml:space="preserve"> expression (low expression subgroup 3RC/3RC and high expression subgroups 3RG/3RG and 3RG/3RC</w:t>
      </w:r>
      <w:r w:rsidR="00143BD3" w:rsidRPr="006B505E">
        <w:rPr>
          <w:rFonts w:ascii="Book Antiqua" w:hAnsi="Book Antiqua"/>
          <w:sz w:val="24"/>
          <w:szCs w:val="24"/>
          <w:lang w:val="en-US"/>
        </w:rPr>
        <w:fldChar w:fldCharType="begin">
          <w:fldData xml:space="preserve">PEVuZE5vdGU+PENpdGU+PEF1dGhvcj5IdXI8L0F1dGhvcj48WWVhcj4yMDExPC9ZZWFyPjxSZWNO
dW0+MTAxNzc8L1JlY051bT48SURUZXh0PlRoeW1pZHlsYXRlIHN5bnRoYXNlIGdlbmUgcG9seW1v
cnBoaXNtIGFmZmVjdHMgdGhlIHJlc3BvbnNlIHRvIHByZW9wZXJhdGl2ZSA1LWZsdW9yb3VyYWNp
bCBjaGVtb3JhZGlhdGlvbiB0aGVyYXB5IGluIHBhdGllbnRzIHdpdGggcmVjdGFsIGNhbmNlcjwv
SURUZXh0PjxEaXNwbGF5VGV4dD48c3R5bGUgZmFjZT0ic3VwZXJzY3JpcHQiPlsyNCwyOF08L3N0
eWxlPjwvRGlzcGxheVRleHQ+PHJlY29yZD48cmVjLW51bWJlcj4xMDE3NzwvcmVjLW51bWJlcj48
Zm9yZWlnbi1rZXlzPjxrZXkgYXBwPSJFTiIgZGItaWQ9ImY5MHRheHJkNmEwcnI4ZTlyZThwZTV0
eDVleHBzdzBhNTB2ZSI+MTAxNzc8L2tleT48L2ZvcmVpZ24ta2V5cz48cmVmLXR5cGUgbmFtZT0i
Sm91cm5hbCBBcnRpY2xlIj4xNzwvcmVmLXR5cGU+PGNvbnRyaWJ1dG9ycz48YXV0aG9ycz48YXV0
aG9yPkh1ciwgSC48L2F1dGhvcj48YXV0aG9yPkthbmcsIEouPC9hdXRob3I+PGF1dGhvcj5LaW0s
IE4uIEsuPC9hdXRob3I+PGF1dGhvcj5NaW4sIEIuIFMuPC9hdXRob3I+PGF1dGhvcj5MZWUsIEsu
IFkuPC9hdXRob3I+PGF1dGhvcj5TaGluLCBTLiBKLjwvYXV0aG9yPjxhdXRob3I+S2V1bSwgSy4g
Qy48L2F1dGhvcj48YXV0aG9yPkNob2ksIEouPC9hdXRob3I+PGF1dGhvcj5LaW0sIEguPC9hdXRo
b3I+PGF1dGhvcj5DaG9pLCBTLiBILjwvYXV0aG9yPjxhdXRob3I+TGVlLCBNLiBZLjwvYXV0aG9y
PjwvYXV0aG9ycz48L2NvbnRyaWJ1dG9ycz48dGl0bGVzPjx0aXRsZT5UaHltaWR5bGF0ZSBzeW50
aGFzZSBnZW5lIHBvbHltb3JwaGlzbSBhZmZlY3RzIHRoZSByZXNwb25zZSB0byBwcmVvcGVyYXRp
dmUgNS1mbHVvcm91cmFjaWwgY2hlbW9yYWRpYXRpb24gdGhlcmFweSBpbiBwYXRpZW50cyB3aXRo
IHJlY3RhbCBjYW5jZXI8L3RpdGxlPjxzZWNvbmRhcnktdGl0bGU+SW50IEogUmFkaWF0IE9uY29s
IEJpb2wgUGh5czwvc2Vjb25kYXJ5LXRpdGxlPjwvdGl0bGVzPjxwZXJpb2RpY2FsPjxmdWxsLXRp
dGxlPkludCBKIFJhZGlhdCBPbmNvbCBCaW9sIFBoeXM8L2Z1bGwtdGl0bGU+PC9wZXJpb2RpY2Fs
PjxwYWdlcz42NjktNzY8L3BhZ2VzPjx2b2x1bWU+ODE8L3ZvbHVtZT48bnVtYmVyPjM8L251bWJl
cj48ZWRpdGlvbj4yMDEwLzEwLzA2PC9lZGl0aW9uPjxrZXl3b3Jkcz48a2V5d29yZD5BZGVub2Nh
cmNpbm9tYTwva2V5d29yZD48a2V5d29yZD5BZHVsdDwva2V5d29yZD48a2V5d29yZD5BZ2VkPC9r
ZXl3b3JkPjxrZXl3b3JkPkFudGltZXRhYm9saXRlcywgQW50aW5lb3BsYXN0aWM8L2tleXdvcmQ+
PGtleXdvcmQ+Q2hlbW9yYWRpb3RoZXJhcHk8L2tleXdvcmQ+PGtleXdvcmQ+RmVtYWxlPC9rZXl3
b3JkPjxrZXl3b3JkPkZsdW9yb3VyYWNpbDwva2V5d29yZD48a2V5d29yZD5IZXRlcm96eWdvdGU8
L2tleXdvcmQ+PGtleXdvcmQ+SG9tb3p5Z290ZTwva2V5d29yZD48a2V5d29yZD5IdW1hbnM8L2tl
eXdvcmQ+PGtleXdvcmQ+TWFsZTwva2V5d29yZD48a2V5d29yZD5NaWRkbGUgQWdlZDwva2V5d29y
ZD48a2V5d29yZD5OZW9wbGFzbSBTdGFnaW5nPC9rZXl3b3JkPjxrZXl3b3JkPlBvbHltb3JwaGlz
bSwgR2VuZXRpYzwva2V5d29yZD48a2V5d29yZD5Qb2x5bW9ycGhpc20sIFNpbmdsZSBOdWNsZW90
aWRlPC9rZXl3b3JkPjxrZXl3b3JkPlByZW9wZXJhdGl2ZSBDYXJlPC9rZXl3b3JkPjxrZXl3b3Jk
PlByb3NwZWN0aXZlIFN0dWRpZXM8L2tleXdvcmQ+PGtleXdvcmQ+UmVjdGFsIE5lb3BsYXNtczwv
a2V5d29yZD48a2V5d29yZD5SZW1pc3Npb24gSW5kdWN0aW9uPC9rZXl3b3JkPjxrZXl3b3JkPlRh
bmRlbSBSZXBlYXQgU2VxdWVuY2VzPC9rZXl3b3JkPjxrZXl3b3JkPlRoeW1pZHlsYXRlIFN5bnRo
YXNlPC9rZXl3b3JkPjwva2V5d29yZHM+PGRhdGVzPjx5ZWFyPjIwMTE8L3llYXI+PHB1Yi1kYXRl
cz48ZGF0ZT5Ob3Y8L2RhdGU+PC9wdWItZGF0ZXM+PC9kYXRlcz48aXNibj4xODc5LTM1NVg8L2lz
Ym4+PGFjY2Vzc2lvbi1udW0+MjA5MzI2NzM8L2FjY2Vzc2lvbi1udW0+PHVybHM+PHJlbGF0ZWQt
dXJscz48dXJsPmh0dHBzOi8vd3d3Lm5jYmkubmxtLm5paC5nb3YvcHVibWVkLzIwOTMyNjczPC91
cmw+PC9yZWxhdGVkLXVybHM+PC91cmxzPjxlbGVjdHJvbmljLXJlc291cmNlLW51bT4xMC4xMDE2
L2ouaWpyb2JwLjIwMTAuMDYuMDQ5PC9lbGVjdHJvbmljLXJlc291cmNlLW51bT48bGFuZ3VhZ2U+
ZW5nPC9sYW5ndWFnZT48L3JlY29yZD48L0NpdGU+PENpdGU+PEF1dGhvcj5QYW5jenlrPC9BdXRo
b3I+PFllYXI+MjAxNDwvWWVhcj48UmVjTnVtPjEwMTc2PC9SZWNOdW0+PElEVGV4dD5QaGFybWFj
b2dlbmV0aWNzIHJlc2VhcmNoIG9uIGNoZW1vdGhlcmFweSByZXNpc3RhbmNlIGluIGNvbG9yZWN0
YWwgY2FuY2VyIG92ZXIgdGhlIGxhc3QgMjAgeWVhcnM8L0lEVGV4dD48cmVjb3JkPjxyZWMtbnVt
YmVyPjEwMTc2PC9yZWMtbnVtYmVyPjxmb3JlaWduLWtleXM+PGtleSBhcHA9IkVOIiBkYi1pZD0i
ZjkwdGF4cmQ2YTBycjhlOXJlOHBlNXR4NWV4cHN3MGE1MHZlIj4xMDE3Njwva2V5PjwvZm9yZWln
bi1rZXlzPjxyZWYtdHlwZSBuYW1lPSJKb3VybmFsIEFydGljbGUiPjE3PC9yZWYtdHlwZT48Y29u
dHJpYnV0b3JzPjxhdXRob3JzPjxhdXRob3I+UGFuY3p5aywgTS48L2F1dGhvcj48L2F1dGhvcnM+
PC9jb250cmlidXRvcnM+PHRpdGxlcz48dGl0bGU+UGhhcm1hY29nZW5ldGljcyByZXNlYXJjaCBv
biBjaGVtb3RoZXJhcHkgcmVzaXN0YW5jZSBpbiBjb2xvcmVjdGFsIGNhbmNlciBvdmVyIHRoZSBs
YXN0IDIwIHllYXJzPC90aXRsZT48c2Vjb25kYXJ5LXRpdGxlPldvcmxkIEogR2FzdHJvZW50ZXJv
bDwvc2Vjb25kYXJ5LXRpdGxlPjwvdGl0bGVzPjxwZXJpb2RpY2FsPjxmdWxsLXRpdGxlPldvcmxk
IEogR2FzdHJvZW50ZXJvbDwvZnVsbC10aXRsZT48L3BlcmlvZGljYWw+PHBhZ2VzPjk3NzUtODI3
PC9wYWdlcz48dm9sdW1lPjIwPC92b2x1bWU+PG51bWJlcj4yOTwvbnVtYmVyPjxrZXl3b3Jkcz48
a2V5d29yZD5BbmltYWxzPC9rZXl3b3JkPjxrZXl3b3JkPkFudGluZW9wbGFzdGljIEFnZW50czwv
a2V5d29yZD48a2V5d29yZD5CaW90cmFuc2Zvcm1hdGlvbjwva2V5d29yZD48a2V5d29yZD5Db2xv
cmVjdGFsIE5lb3BsYXNtczwva2V5d29yZD48a2V5d29yZD5EcnVnIFJlc2lzdGFuY2UsIE5lb3Bs
YXNtPC9rZXl3b3JkPjxrZXl3b3JkPkdlbmV0aWMgVGVzdGluZzwva2V5d29yZD48a2V5d29yZD5I
dW1hbnM8L2tleXdvcmQ+PGtleXdvcmQ+TWVtYnJhbmUgVHJhbnNwb3J0IFByb3RlaW5zPC9rZXl3
b3JkPjxrZXl3b3JkPlBhdGllbnQgU2VsZWN0aW9uPC9rZXl3b3JkPjxrZXl3b3JkPlBoYXJtYWNv
Z2VuZXRpY3M8L2tleXdvcmQ+PGtleXdvcmQ+UHJlY2lzaW9uIE1lZGljaW5lPC9rZXl3b3JkPjxr
ZXl3b3JkPlByZWRpY3RpdmUgVmFsdWUgb2YgVGVzdHM8L2tleXdvcmQ+PGtleXdvcmQ+VHJlYXRt
ZW50IE91dGNvbWU8L2tleXdvcmQ+PC9rZXl3b3Jkcz48ZGF0ZXM+PHllYXI+MjAxNDwveWVhcj48
cHViLWRhdGVzPjxkYXRlPkF1ZzwvZGF0ZT48L3B1Yi1kYXRlcz48L2RhdGVzPjxpc2JuPjIyMTkt
Mjg0MDwvaXNibj48YWNjZXNzaW9uLW51bT4yNTExMDQxNDwvYWNjZXNzaW9uLW51bT48dXJscz48
cmVsYXRlZC11cmxzPjx1cmw+aHR0cHM6Ly93d3cubmNiaS5ubG0ubmloLmdvdi9wdWJtZWQvMjUx
MTA0MTQ8L3VybD48L3JlbGF0ZWQtdXJscz48L3VybHM+PGN1c3RvbTI+UE1DNDEyMzM2NTwvY3Vz
dG9tMj48ZWxlY3Ryb25pYy1yZXNvdXJjZS1udW0+MTAuMzc0OC93amcudjIwLmkyOS45Nzc1PC9l
bGVjdHJvbmljLXJlc291cmNlLW51bT48bGFuZ3VhZ2U+ZW5nPC9sYW5ndWFnZT48L3JlY29yZD48
L0NpdGU+PENpdGU+PEF1dGhvcj5IdXI8L0F1dGhvcj48WWVhcj4yMDExPC9ZZWFyPjxSZWNOdW0+
MTAxNzc8L1JlY051bT48cmVjb3JkPjxyZWMtbnVtYmVyPjEwMTc3PC9yZWMtbnVtYmVyPjxmb3Jl
aWduLWtleXM+PGtleSBhcHA9IkVOIiBkYi1pZD0iZjkwdGF4cmQ2YTBycjhlOXJlOHBlNXR4NWV4
cHN3MGE1MHZlIj4xMDE3Nzwva2V5PjwvZm9yZWlnbi1rZXlzPjxyZWYtdHlwZSBuYW1lPSJKb3Vy
bmFsIEFydGljbGUiPjE3PC9yZWYtdHlwZT48Y29udHJpYnV0b3JzPjxhdXRob3JzPjxhdXRob3I+
SHVyLCBILjwvYXV0aG9yPjxhdXRob3I+S2FuZywgSi48L2F1dGhvcj48YXV0aG9yPktpbSwgTi4g
Sy48L2F1dGhvcj48YXV0aG9yPk1pbiwgQi4gUy48L2F1dGhvcj48YXV0aG9yPkxlZSwgSy4gWS48
L2F1dGhvcj48YXV0aG9yPlNoaW4sIFMuIEouPC9hdXRob3I+PGF1dGhvcj5LZXVtLCBLLiBDLjwv
YXV0aG9yPjxhdXRob3I+Q2hvaSwgSi48L2F1dGhvcj48YXV0aG9yPktpbSwgSC48L2F1dGhvcj48
YXV0aG9yPkNob2ksIFMuIEguPC9hdXRob3I+PGF1dGhvcj5MZWUsIE0uIFkuPC9hdXRob3I+PC9h
dXRob3JzPjwvY29udHJpYnV0b3JzPjx0aXRsZXM+PHRpdGxlPlRoeW1pZHlsYXRlIHN5bnRoYXNl
IGdlbmUgcG9seW1vcnBoaXNtIGFmZmVjdHMgdGhlIHJlc3BvbnNlIHRvIHByZW9wZXJhdGl2ZSA1
LWZsdW9yb3VyYWNpbCBjaGVtb3JhZGlhdGlvbiB0aGVyYXB5IGluIHBhdGllbnRzIHdpdGggcmVj
dGFsIGNhbmNlcjwvdGl0bGU+PHNlY29uZGFyeS10aXRsZT5JbnQgSiBSYWRpYXQgT25jb2wgQmlv
bCBQaHlzPC9zZWNvbmRhcnktdGl0bGU+PC90aXRsZXM+PHBlcmlvZGljYWw+PGZ1bGwtdGl0bGU+
SW50IEogUmFkaWF0IE9uY29sIEJpb2wgUGh5czwvZnVsbC10aXRsZT48L3BlcmlvZGljYWw+PHBh
Z2VzPjY2OS03NjwvcGFnZXM+PHZvbHVtZT44MTwvdm9sdW1lPjxudW1iZXI+MzwvbnVtYmVyPjxl
ZGl0aW9uPjIwMTAvMTAvMDY8L2VkaXRpb24+PGtleXdvcmRzPjxrZXl3b3JkPkFkZW5vY2FyY2lu
b21hPC9rZXl3b3JkPjxrZXl3b3JkPkFkdWx0PC9rZXl3b3JkPjxrZXl3b3JkPkFnZWQ8L2tleXdv
cmQ+PGtleXdvcmQ+QW50aW1ldGFib2xpdGVzLCBBbnRpbmVvcGxhc3RpYzwva2V5d29yZD48a2V5
d29yZD5DaGVtb3JhZGlvdGhlcmFweTwva2V5d29yZD48a2V5d29yZD5GZW1hbGU8L2tleXdvcmQ+
PGtleXdvcmQ+Rmx1b3JvdXJhY2lsPC9rZXl3b3JkPjxrZXl3b3JkPkhldGVyb3p5Z290ZTwva2V5
d29yZD48a2V5d29yZD5Ib21venlnb3RlPC9rZXl3b3JkPjxrZXl3b3JkPkh1bWFuczwva2V5d29y
ZD48a2V5d29yZD5NYWxlPC9rZXl3b3JkPjxrZXl3b3JkPk1pZGRsZSBBZ2VkPC9rZXl3b3JkPjxr
ZXl3b3JkPk5lb3BsYXNtIFN0YWdpbmc8L2tleXdvcmQ+PGtleXdvcmQ+UG9seW1vcnBoaXNtLCBH
ZW5ldGljPC9rZXl3b3JkPjxrZXl3b3JkPlBvbHltb3JwaGlzbSwgU2luZ2xlIE51Y2xlb3RpZGU8
L2tleXdvcmQ+PGtleXdvcmQ+UHJlb3BlcmF0aXZlIENhcmU8L2tleXdvcmQ+PGtleXdvcmQ+UHJv
c3BlY3RpdmUgU3R1ZGllczwva2V5d29yZD48a2V5d29yZD5SZWN0YWwgTmVvcGxhc21zPC9rZXl3
b3JkPjxrZXl3b3JkPlJlbWlzc2lvbiBJbmR1Y3Rpb248L2tleXdvcmQ+PGtleXdvcmQ+VGFuZGVt
IFJlcGVhdCBTZXF1ZW5jZXM8L2tleXdvcmQ+PGtleXdvcmQ+VGh5bWlkeWxhdGUgU3ludGhhc2U8
L2tleXdvcmQ+PC9rZXl3b3Jkcz48ZGF0ZXM+PHllYXI+MjAxMTwveWVhcj48cHViLWRhdGVzPjxk
YXRlPk5vdjwvZGF0ZT48L3B1Yi1kYXRlcz48L2RhdGVzPjxpc2JuPjE4NzktMzU1WDwvaXNibj48
YWNjZXNzaW9uLW51bT4yMDkzMjY3MzwvYWNjZXNzaW9uLW51bT48dXJscz48cmVsYXRlZC11cmxz
Pjx1cmw+aHR0cHM6Ly93d3cubmNiaS5ubG0ubmloLmdvdi9wdWJtZWQvMjA5MzI2NzM8L3VybD48
L3JlbGF0ZWQtdXJscz48L3VybHM+PGVsZWN0cm9uaWMtcmVzb3VyY2UtbnVtPjEwLjEwMTYvai5p
anJvYnAuMjAxMC4wNi4wNDk8L2VsZWN0cm9uaWMtcmVzb3VyY2UtbnVtPjxsYW5ndWFnZT5lbmc8
L2xhbmd1YWdlPjwvcmVjb3JkPjwvQ2l0ZT48Q2l0ZT48QXV0aG9yPlBhbmN6eWs8L0F1dGhvcj48
WWVhcj4yMDE0PC9ZZWFyPjxSZWNOdW0+MTAxNzY8L1JlY051bT48cmVjb3JkPjxyZWMtbnVtYmVy
PjEwMTc2PC9yZWMtbnVtYmVyPjxmb3JlaWduLWtleXM+PGtleSBhcHA9IkVOIiBkYi1pZD0iZjkw
dGF4cmQ2YTBycjhlOXJlOHBlNXR4NWV4cHN3MGE1MHZlIj4xMDE3Njwva2V5PjwvZm9yZWlnbi1r
ZXlzPjxyZWYtdHlwZSBuYW1lPSJKb3VybmFsIEFydGljbGUiPjE3PC9yZWYtdHlwZT48Y29udHJp
YnV0b3JzPjxhdXRob3JzPjxhdXRob3I+UGFuY3p5aywgTS48L2F1dGhvcj48L2F1dGhvcnM+PC9j
b250cmlidXRvcnM+PHRpdGxlcz48dGl0bGU+UGhhcm1hY29nZW5ldGljcyByZXNlYXJjaCBvbiBj
aGVtb3RoZXJhcHkgcmVzaXN0YW5jZSBpbiBjb2xvcmVjdGFsIGNhbmNlciBvdmVyIHRoZSBsYXN0
IDIwIHllYXJzPC90aXRsZT48c2Vjb25kYXJ5LXRpdGxlPldvcmxkIEogR2FzdHJvZW50ZXJvbDwv
c2Vjb25kYXJ5LXRpdGxlPjwvdGl0bGVzPjxwZXJpb2RpY2FsPjxmdWxsLXRpdGxlPldvcmxkIEog
R2FzdHJvZW50ZXJvbDwvZnVsbC10aXRsZT48L3BlcmlvZGljYWw+PHBhZ2VzPjk3NzUtODI3PC9w
YWdlcz48dm9sdW1lPjIwPC92b2x1bWU+PG51bWJlcj4yOTwvbnVtYmVyPjxrZXl3b3Jkcz48a2V5
d29yZD5BbmltYWxzPC9rZXl3b3JkPjxrZXl3b3JkPkFudGluZW9wbGFzdGljIEFnZW50czwva2V5
d29yZD48a2V5d29yZD5CaW90cmFuc2Zvcm1hdGlvbjwva2V5d29yZD48a2V5d29yZD5Db2xvcmVj
dGFsIE5lb3BsYXNtczwva2V5d29yZD48a2V5d29yZD5EcnVnIFJlc2lzdGFuY2UsIE5lb3BsYXNt
PC9rZXl3b3JkPjxrZXl3b3JkPkdlbmV0aWMgVGVzdGluZzwva2V5d29yZD48a2V5d29yZD5IdW1h
bnM8L2tleXdvcmQ+PGtleXdvcmQ+TWVtYnJhbmUgVHJhbnNwb3J0IFByb3RlaW5zPC9rZXl3b3Jk
PjxrZXl3b3JkPlBhdGllbnQgU2VsZWN0aW9uPC9rZXl3b3JkPjxrZXl3b3JkPlBoYXJtYWNvZ2Vu
ZXRpY3M8L2tleXdvcmQ+PGtleXdvcmQ+UHJlY2lzaW9uIE1lZGljaW5lPC9rZXl3b3JkPjxrZXl3
b3JkPlByZWRpY3RpdmUgVmFsdWUgb2YgVGVzdHM8L2tleXdvcmQ+PGtleXdvcmQ+VHJlYXRtZW50
IE91dGNvbWU8L2tleXdvcmQ+PC9rZXl3b3Jkcz48ZGF0ZXM+PHllYXI+MjAxNDwveWVhcj48cHVi
LWRhdGVzPjxkYXRlPkF1ZzwvZGF0ZT48L3B1Yi1kYXRlcz48L2RhdGVzPjxpc2JuPjIyMTktMjg0
MDwvaXNibj48YWNjZXNzaW9uLW51bT4yNTExMDQxNDwvYWNjZXNzaW9uLW51bT48dXJscz48cmVs
YXRlZC11cmxzPjx1cmw+aHR0cHM6Ly93d3cubmNiaS5ubG0ubmloLmdvdi9wdWJtZWQvMjUxMTA0
MTQ8L3VybD48L3JlbGF0ZWQtdXJscz48L3VybHM+PGN1c3RvbTI+UE1DNDEyMzM2NTwvY3VzdG9t
Mj48ZWxlY3Ryb25pYy1yZXNvdXJjZS1udW0+MTAuMzc0OC93amcudjIwLmkyOS45Nzc1PC9lbGVj
dHJvbmljLXJlc291cmNlLW51bT48bGFuZ3VhZ2U+ZW5nPC9sYW5ndWFnZT48L3JlY29yZD48L0Np
dGU+PC9FbmROb3RlPgB=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IdXI8L0F1dGhvcj48WWVhcj4yMDExPC9ZZWFyPjxSZWNO
dW0+MTAxNzc8L1JlY051bT48SURUZXh0PlRoeW1pZHlsYXRlIHN5bnRoYXNlIGdlbmUgcG9seW1v
cnBoaXNtIGFmZmVjdHMgdGhlIHJlc3BvbnNlIHRvIHByZW9wZXJhdGl2ZSA1LWZsdW9yb3VyYWNp
bCBjaGVtb3JhZGlhdGlvbiB0aGVyYXB5IGluIHBhdGllbnRzIHdpdGggcmVjdGFsIGNhbmNlcjwv
SURUZXh0PjxEaXNwbGF5VGV4dD48c3R5bGUgZmFjZT0ic3VwZXJzY3JpcHQiPlsyNCwyOF08L3N0
eWxlPjwvRGlzcGxheVRleHQ+PHJlY29yZD48cmVjLW51bWJlcj4xMDE3NzwvcmVjLW51bWJlcj48
Zm9yZWlnbi1rZXlzPjxrZXkgYXBwPSJFTiIgZGItaWQ9ImY5MHRheHJkNmEwcnI4ZTlyZThwZTV0
eDVleHBzdzBhNTB2ZSI+MTAxNzc8L2tleT48L2ZvcmVpZ24ta2V5cz48cmVmLXR5cGUgbmFtZT0i
Sm91cm5hbCBBcnRpY2xlIj4xNzwvcmVmLXR5cGU+PGNvbnRyaWJ1dG9ycz48YXV0aG9ycz48YXV0
aG9yPkh1ciwgSC48L2F1dGhvcj48YXV0aG9yPkthbmcsIEouPC9hdXRob3I+PGF1dGhvcj5LaW0s
IE4uIEsuPC9hdXRob3I+PGF1dGhvcj5NaW4sIEIuIFMuPC9hdXRob3I+PGF1dGhvcj5MZWUsIEsu
IFkuPC9hdXRob3I+PGF1dGhvcj5TaGluLCBTLiBKLjwvYXV0aG9yPjxhdXRob3I+S2V1bSwgSy4g
Qy48L2F1dGhvcj48YXV0aG9yPkNob2ksIEouPC9hdXRob3I+PGF1dGhvcj5LaW0sIEguPC9hdXRo
b3I+PGF1dGhvcj5DaG9pLCBTLiBILjwvYXV0aG9yPjxhdXRob3I+TGVlLCBNLiBZLjwvYXV0aG9y
PjwvYXV0aG9ycz48L2NvbnRyaWJ1dG9ycz48dGl0bGVzPjx0aXRsZT5UaHltaWR5bGF0ZSBzeW50
aGFzZSBnZW5lIHBvbHltb3JwaGlzbSBhZmZlY3RzIHRoZSByZXNwb25zZSB0byBwcmVvcGVyYXRp
dmUgNS1mbHVvcm91cmFjaWwgY2hlbW9yYWRpYXRpb24gdGhlcmFweSBpbiBwYXRpZW50cyB3aXRo
IHJlY3RhbCBjYW5jZXI8L3RpdGxlPjxzZWNvbmRhcnktdGl0bGU+SW50IEogUmFkaWF0IE9uY29s
IEJpb2wgUGh5czwvc2Vjb25kYXJ5LXRpdGxlPjwvdGl0bGVzPjxwZXJpb2RpY2FsPjxmdWxsLXRp
dGxlPkludCBKIFJhZGlhdCBPbmNvbCBCaW9sIFBoeXM8L2Z1bGwtdGl0bGU+PC9wZXJpb2RpY2Fs
PjxwYWdlcz42NjktNzY8L3BhZ2VzPjx2b2x1bWU+ODE8L3ZvbHVtZT48bnVtYmVyPjM8L251bWJl
cj48ZWRpdGlvbj4yMDEwLzEwLzA2PC9lZGl0aW9uPjxrZXl3b3Jkcz48a2V5d29yZD5BZGVub2Nh
cmNpbm9tYTwva2V5d29yZD48a2V5d29yZD5BZHVsdDwva2V5d29yZD48a2V5d29yZD5BZ2VkPC9r
ZXl3b3JkPjxrZXl3b3JkPkFudGltZXRhYm9saXRlcywgQW50aW5lb3BsYXN0aWM8L2tleXdvcmQ+
PGtleXdvcmQ+Q2hlbW9yYWRpb3RoZXJhcHk8L2tleXdvcmQ+PGtleXdvcmQ+RmVtYWxlPC9rZXl3
b3JkPjxrZXl3b3JkPkZsdW9yb3VyYWNpbDwva2V5d29yZD48a2V5d29yZD5IZXRlcm96eWdvdGU8
L2tleXdvcmQ+PGtleXdvcmQ+SG9tb3p5Z290ZTwva2V5d29yZD48a2V5d29yZD5IdW1hbnM8L2tl
eXdvcmQ+PGtleXdvcmQ+TWFsZTwva2V5d29yZD48a2V5d29yZD5NaWRkbGUgQWdlZDwva2V5d29y
ZD48a2V5d29yZD5OZW9wbGFzbSBTdGFnaW5nPC9rZXl3b3JkPjxrZXl3b3JkPlBvbHltb3JwaGlz
bSwgR2VuZXRpYzwva2V5d29yZD48a2V5d29yZD5Qb2x5bW9ycGhpc20sIFNpbmdsZSBOdWNsZW90
aWRlPC9rZXl3b3JkPjxrZXl3b3JkPlByZW9wZXJhdGl2ZSBDYXJlPC9rZXl3b3JkPjxrZXl3b3Jk
PlByb3NwZWN0aXZlIFN0dWRpZXM8L2tleXdvcmQ+PGtleXdvcmQ+UmVjdGFsIE5lb3BsYXNtczwv
a2V5d29yZD48a2V5d29yZD5SZW1pc3Npb24gSW5kdWN0aW9uPC9rZXl3b3JkPjxrZXl3b3JkPlRh
bmRlbSBSZXBlYXQgU2VxdWVuY2VzPC9rZXl3b3JkPjxrZXl3b3JkPlRoeW1pZHlsYXRlIFN5bnRo
YXNlPC9rZXl3b3JkPjwva2V5d29yZHM+PGRhdGVzPjx5ZWFyPjIwMTE8L3llYXI+PHB1Yi1kYXRl
cz48ZGF0ZT5Ob3Y8L2RhdGU+PC9wdWItZGF0ZXM+PC9kYXRlcz48aXNibj4xODc5LTM1NVg8L2lz
Ym4+PGFjY2Vzc2lvbi1udW0+MjA5MzI2NzM8L2FjY2Vzc2lvbi1udW0+PHVybHM+PHJlbGF0ZWQt
dXJscz48dXJsPmh0dHBzOi8vd3d3Lm5jYmkubmxtLm5paC5nb3YvcHVibWVkLzIwOTMyNjczPC91
cmw+PC9yZWxhdGVkLXVybHM+PC91cmxzPjxlbGVjdHJvbmljLXJlc291cmNlLW51bT4xMC4xMDE2
L2ouaWpyb2JwLjIwMTAuMDYuMDQ5PC9lbGVjdHJvbmljLXJlc291cmNlLW51bT48bGFuZ3VhZ2U+
ZW5nPC9sYW5ndWFnZT48L3JlY29yZD48L0NpdGU+PENpdGU+PEF1dGhvcj5QYW5jenlrPC9BdXRo
b3I+PFllYXI+MjAxNDwvWWVhcj48UmVjTnVtPjEwMTc2PC9SZWNOdW0+PElEVGV4dD5QaGFybWFj
b2dlbmV0aWNzIHJlc2VhcmNoIG9uIGNoZW1vdGhlcmFweSByZXNpc3RhbmNlIGluIGNvbG9yZWN0
YWwgY2FuY2VyIG92ZXIgdGhlIGxhc3QgMjAgeWVhcnM8L0lEVGV4dD48cmVjb3JkPjxyZWMtbnVt
YmVyPjEwMTc2PC9yZWMtbnVtYmVyPjxmb3JlaWduLWtleXM+PGtleSBhcHA9IkVOIiBkYi1pZD0i
ZjkwdGF4cmQ2YTBycjhlOXJlOHBlNXR4NWV4cHN3MGE1MHZlIj4xMDE3Njwva2V5PjwvZm9yZWln
bi1rZXlzPjxyZWYtdHlwZSBuYW1lPSJKb3VybmFsIEFydGljbGUiPjE3PC9yZWYtdHlwZT48Y29u
dHJpYnV0b3JzPjxhdXRob3JzPjxhdXRob3I+UGFuY3p5aywgTS48L2F1dGhvcj48L2F1dGhvcnM+
PC9jb250cmlidXRvcnM+PHRpdGxlcz48dGl0bGU+UGhhcm1hY29nZW5ldGljcyByZXNlYXJjaCBv
biBjaGVtb3RoZXJhcHkgcmVzaXN0YW5jZSBpbiBjb2xvcmVjdGFsIGNhbmNlciBvdmVyIHRoZSBs
YXN0IDIwIHllYXJzPC90aXRsZT48c2Vjb25kYXJ5LXRpdGxlPldvcmxkIEogR2FzdHJvZW50ZXJv
bDwvc2Vjb25kYXJ5LXRpdGxlPjwvdGl0bGVzPjxwZXJpb2RpY2FsPjxmdWxsLXRpdGxlPldvcmxk
IEogR2FzdHJvZW50ZXJvbDwvZnVsbC10aXRsZT48L3BlcmlvZGljYWw+PHBhZ2VzPjk3NzUtODI3
PC9wYWdlcz48dm9sdW1lPjIwPC92b2x1bWU+PG51bWJlcj4yOTwvbnVtYmVyPjxrZXl3b3Jkcz48
a2V5d29yZD5BbmltYWxzPC9rZXl3b3JkPjxrZXl3b3JkPkFudGluZW9wbGFzdGljIEFnZW50czwv
a2V5d29yZD48a2V5d29yZD5CaW90cmFuc2Zvcm1hdGlvbjwva2V5d29yZD48a2V5d29yZD5Db2xv
cmVjdGFsIE5lb3BsYXNtczwva2V5d29yZD48a2V5d29yZD5EcnVnIFJlc2lzdGFuY2UsIE5lb3Bs
YXNtPC9rZXl3b3JkPjxrZXl3b3JkPkdlbmV0aWMgVGVzdGluZzwva2V5d29yZD48a2V5d29yZD5I
dW1hbnM8L2tleXdvcmQ+PGtleXdvcmQ+TWVtYnJhbmUgVHJhbnNwb3J0IFByb3RlaW5zPC9rZXl3
b3JkPjxrZXl3b3JkPlBhdGllbnQgU2VsZWN0aW9uPC9rZXl3b3JkPjxrZXl3b3JkPlBoYXJtYWNv
Z2VuZXRpY3M8L2tleXdvcmQ+PGtleXdvcmQ+UHJlY2lzaW9uIE1lZGljaW5lPC9rZXl3b3JkPjxr
ZXl3b3JkPlByZWRpY3RpdmUgVmFsdWUgb2YgVGVzdHM8L2tleXdvcmQ+PGtleXdvcmQ+VHJlYXRt
ZW50IE91dGNvbWU8L2tleXdvcmQ+PC9rZXl3b3Jkcz48ZGF0ZXM+PHllYXI+MjAxNDwveWVhcj48
cHViLWRhdGVzPjxkYXRlPkF1ZzwvZGF0ZT48L3B1Yi1kYXRlcz48L2RhdGVzPjxpc2JuPjIyMTkt
Mjg0MDwvaXNibj48YWNjZXNzaW9uLW51bT4yNTExMDQxNDwvYWNjZXNzaW9uLW51bT48dXJscz48
cmVsYXRlZC11cmxzPjx1cmw+aHR0cHM6Ly93d3cubmNiaS5ubG0ubmloLmdvdi9wdWJtZWQvMjUx
MTA0MTQ8L3VybD48L3JlbGF0ZWQtdXJscz48L3VybHM+PGN1c3RvbTI+UE1DNDEyMzM2NTwvY3Vz
dG9tMj48ZWxlY3Ryb25pYy1yZXNvdXJjZS1udW0+MTAuMzc0OC93amcudjIwLmkyOS45Nzc1PC9l
bGVjdHJvbmljLXJlc291cmNlLW51bT48bGFuZ3VhZ2U+ZW5nPC9sYW5ndWFnZT48L3JlY29yZD48
L0NpdGU+PENpdGU+PEF1dGhvcj5IdXI8L0F1dGhvcj48WWVhcj4yMDExPC9ZZWFyPjxSZWNOdW0+
MTAxNzc8L1JlY051bT48cmVjb3JkPjxyZWMtbnVtYmVyPjEwMTc3PC9yZWMtbnVtYmVyPjxmb3Jl
aWduLWtleXM+PGtleSBhcHA9IkVOIiBkYi1pZD0iZjkwdGF4cmQ2YTBycjhlOXJlOHBlNXR4NWV4
cHN3MGE1MHZlIj4xMDE3Nzwva2V5PjwvZm9yZWlnbi1rZXlzPjxyZWYtdHlwZSBuYW1lPSJKb3Vy
bmFsIEFydGljbGUiPjE3PC9yZWYtdHlwZT48Y29udHJpYnV0b3JzPjxhdXRob3JzPjxhdXRob3I+
SHVyLCBILjwvYXV0aG9yPjxhdXRob3I+S2FuZywgSi48L2F1dGhvcj48YXV0aG9yPktpbSwgTi4g
Sy48L2F1dGhvcj48YXV0aG9yPk1pbiwgQi4gUy48L2F1dGhvcj48YXV0aG9yPkxlZSwgSy4gWS48
L2F1dGhvcj48YXV0aG9yPlNoaW4sIFMuIEouPC9hdXRob3I+PGF1dGhvcj5LZXVtLCBLLiBDLjwv
YXV0aG9yPjxhdXRob3I+Q2hvaSwgSi48L2F1dGhvcj48YXV0aG9yPktpbSwgSC48L2F1dGhvcj48
YXV0aG9yPkNob2ksIFMuIEguPC9hdXRob3I+PGF1dGhvcj5MZWUsIE0uIFkuPC9hdXRob3I+PC9h
dXRob3JzPjwvY29udHJpYnV0b3JzPjx0aXRsZXM+PHRpdGxlPlRoeW1pZHlsYXRlIHN5bnRoYXNl
IGdlbmUgcG9seW1vcnBoaXNtIGFmZmVjdHMgdGhlIHJlc3BvbnNlIHRvIHByZW9wZXJhdGl2ZSA1
LWZsdW9yb3VyYWNpbCBjaGVtb3JhZGlhdGlvbiB0aGVyYXB5IGluIHBhdGllbnRzIHdpdGggcmVj
dGFsIGNhbmNlcjwvdGl0bGU+PHNlY29uZGFyeS10aXRsZT5JbnQgSiBSYWRpYXQgT25jb2wgQmlv
bCBQaHlzPC9zZWNvbmRhcnktdGl0bGU+PC90aXRsZXM+PHBlcmlvZGljYWw+PGZ1bGwtdGl0bGU+
SW50IEogUmFkaWF0IE9uY29sIEJpb2wgUGh5czwvZnVsbC10aXRsZT48L3BlcmlvZGljYWw+PHBh
Z2VzPjY2OS03NjwvcGFnZXM+PHZvbHVtZT44MTwvdm9sdW1lPjxudW1iZXI+MzwvbnVtYmVyPjxl
ZGl0aW9uPjIwMTAvMTAvMDY8L2VkaXRpb24+PGtleXdvcmRzPjxrZXl3b3JkPkFkZW5vY2FyY2lu
b21hPC9rZXl3b3JkPjxrZXl3b3JkPkFkdWx0PC9rZXl3b3JkPjxrZXl3b3JkPkFnZWQ8L2tleXdv
cmQ+PGtleXdvcmQ+QW50aW1ldGFib2xpdGVzLCBBbnRpbmVvcGxhc3RpYzwva2V5d29yZD48a2V5
d29yZD5DaGVtb3JhZGlvdGhlcmFweTwva2V5d29yZD48a2V5d29yZD5GZW1hbGU8L2tleXdvcmQ+
PGtleXdvcmQ+Rmx1b3JvdXJhY2lsPC9rZXl3b3JkPjxrZXl3b3JkPkhldGVyb3p5Z290ZTwva2V5
d29yZD48a2V5d29yZD5Ib21venlnb3RlPC9rZXl3b3JkPjxrZXl3b3JkPkh1bWFuczwva2V5d29y
ZD48a2V5d29yZD5NYWxlPC9rZXl3b3JkPjxrZXl3b3JkPk1pZGRsZSBBZ2VkPC9rZXl3b3JkPjxr
ZXl3b3JkPk5lb3BsYXNtIFN0YWdpbmc8L2tleXdvcmQ+PGtleXdvcmQ+UG9seW1vcnBoaXNtLCBH
ZW5ldGljPC9rZXl3b3JkPjxrZXl3b3JkPlBvbHltb3JwaGlzbSwgU2luZ2xlIE51Y2xlb3RpZGU8
L2tleXdvcmQ+PGtleXdvcmQ+UHJlb3BlcmF0aXZlIENhcmU8L2tleXdvcmQ+PGtleXdvcmQ+UHJv
c3BlY3RpdmUgU3R1ZGllczwva2V5d29yZD48a2V5d29yZD5SZWN0YWwgTmVvcGxhc21zPC9rZXl3
b3JkPjxrZXl3b3JkPlJlbWlzc2lvbiBJbmR1Y3Rpb248L2tleXdvcmQ+PGtleXdvcmQ+VGFuZGVt
IFJlcGVhdCBTZXF1ZW5jZXM8L2tleXdvcmQ+PGtleXdvcmQ+VGh5bWlkeWxhdGUgU3ludGhhc2U8
L2tleXdvcmQ+PC9rZXl3b3Jkcz48ZGF0ZXM+PHllYXI+MjAxMTwveWVhcj48cHViLWRhdGVzPjxk
YXRlPk5vdjwvZGF0ZT48L3B1Yi1kYXRlcz48L2RhdGVzPjxpc2JuPjE4NzktMzU1WDwvaXNibj48
YWNjZXNzaW9uLW51bT4yMDkzMjY3MzwvYWNjZXNzaW9uLW51bT48dXJscz48cmVsYXRlZC11cmxz
Pjx1cmw+aHR0cHM6Ly93d3cubmNiaS5ubG0ubmloLmdvdi9wdWJtZWQvMjA5MzI2NzM8L3VybD48
L3JlbGF0ZWQtdXJscz48L3VybHM+PGVsZWN0cm9uaWMtcmVzb3VyY2UtbnVtPjEwLjEwMTYvai5p
anJvYnAuMjAxMC4wNi4wNDk8L2VsZWN0cm9uaWMtcmVzb3VyY2UtbnVtPjxsYW5ndWFnZT5lbmc8
L2xhbmd1YWdlPjwvcmVjb3JkPjwvQ2l0ZT48Q2l0ZT48QXV0aG9yPlBhbmN6eWs8L0F1dGhvcj48
WWVhcj4yMDE0PC9ZZWFyPjxSZWNOdW0+MTAxNzY8L1JlY051bT48cmVjb3JkPjxyZWMtbnVtYmVy
PjEwMTc2PC9yZWMtbnVtYmVyPjxmb3JlaWduLWtleXM+PGtleSBhcHA9IkVOIiBkYi1pZD0iZjkw
dGF4cmQ2YTBycjhlOXJlOHBlNXR4NWV4cHN3MGE1MHZlIj4xMDE3Njwva2V5PjwvZm9yZWlnbi1r
ZXlzPjxyZWYtdHlwZSBuYW1lPSJKb3VybmFsIEFydGljbGUiPjE3PC9yZWYtdHlwZT48Y29udHJp
YnV0b3JzPjxhdXRob3JzPjxhdXRob3I+UGFuY3p5aywgTS48L2F1dGhvcj48L2F1dGhvcnM+PC9j
b250cmlidXRvcnM+PHRpdGxlcz48dGl0bGU+UGhhcm1hY29nZW5ldGljcyByZXNlYXJjaCBvbiBj
aGVtb3RoZXJhcHkgcmVzaXN0YW5jZSBpbiBjb2xvcmVjdGFsIGNhbmNlciBvdmVyIHRoZSBsYXN0
IDIwIHllYXJzPC90aXRsZT48c2Vjb25kYXJ5LXRpdGxlPldvcmxkIEogR2FzdHJvZW50ZXJvbDwv
c2Vjb25kYXJ5LXRpdGxlPjwvdGl0bGVzPjxwZXJpb2RpY2FsPjxmdWxsLXRpdGxlPldvcmxkIEog
R2FzdHJvZW50ZXJvbDwvZnVsbC10aXRsZT48L3BlcmlvZGljYWw+PHBhZ2VzPjk3NzUtODI3PC9w
YWdlcz48dm9sdW1lPjIwPC92b2x1bWU+PG51bWJlcj4yOTwvbnVtYmVyPjxrZXl3b3Jkcz48a2V5
d29yZD5BbmltYWxzPC9rZXl3b3JkPjxrZXl3b3JkPkFudGluZW9wbGFzdGljIEFnZW50czwva2V5
d29yZD48a2V5d29yZD5CaW90cmFuc2Zvcm1hdGlvbjwva2V5d29yZD48a2V5d29yZD5Db2xvcmVj
dGFsIE5lb3BsYXNtczwva2V5d29yZD48a2V5d29yZD5EcnVnIFJlc2lzdGFuY2UsIE5lb3BsYXNt
PC9rZXl3b3JkPjxrZXl3b3JkPkdlbmV0aWMgVGVzdGluZzwva2V5d29yZD48a2V5d29yZD5IdW1h
bnM8L2tleXdvcmQ+PGtleXdvcmQ+TWVtYnJhbmUgVHJhbnNwb3J0IFByb3RlaW5zPC9rZXl3b3Jk
PjxrZXl3b3JkPlBhdGllbnQgU2VsZWN0aW9uPC9rZXl3b3JkPjxrZXl3b3JkPlBoYXJtYWNvZ2Vu
ZXRpY3M8L2tleXdvcmQ+PGtleXdvcmQ+UHJlY2lzaW9uIE1lZGljaW5lPC9rZXl3b3JkPjxrZXl3
b3JkPlByZWRpY3RpdmUgVmFsdWUgb2YgVGVzdHM8L2tleXdvcmQ+PGtleXdvcmQ+VHJlYXRtZW50
IE91dGNvbWU8L2tleXdvcmQ+PC9rZXl3b3Jkcz48ZGF0ZXM+PHllYXI+MjAxNDwveWVhcj48cHVi
LWRhdGVzPjxkYXRlPkF1ZzwvZGF0ZT48L3B1Yi1kYXRlcz48L2RhdGVzPjxpc2JuPjIyMTktMjg0
MDwvaXNibj48YWNjZXNzaW9uLW51bT4yNTExMDQxNDwvYWNjZXNzaW9uLW51bT48dXJscz48cmVs
YXRlZC11cmxzPjx1cmw+aHR0cHM6Ly93d3cubmNiaS5ubG0ubmloLmdvdi9wdWJtZWQvMjUxMTA0
MTQ8L3VybD48L3JlbGF0ZWQtdXJscz48L3VybHM+PGN1c3RvbTI+UE1DNDEyMzM2NTwvY3VzdG9t
Mj48ZWxlY3Ryb25pYy1yZXNvdXJjZS1udW0+MTAuMzc0OC93amcudjIwLmkyOS45Nzc1PC9lbGVj
dHJvbmljLXJlc291cmNlLW51bT48bGFuZ3VhZ2U+ZW5nPC9sYW5ndWFnZT48L3JlY29yZD48L0Np
dGU+PC9FbmROb3RlPgB=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24,28]</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Our results indicat</w:t>
      </w:r>
      <w:r w:rsidR="00B5077C" w:rsidRPr="006B505E">
        <w:rPr>
          <w:rFonts w:ascii="Book Antiqua" w:hAnsi="Book Antiqua"/>
          <w:sz w:val="24"/>
          <w:szCs w:val="24"/>
          <w:lang w:val="en-US"/>
        </w:rPr>
        <w:t>e</w:t>
      </w:r>
      <w:r w:rsidRPr="006B505E">
        <w:rPr>
          <w:rFonts w:ascii="Book Antiqua" w:hAnsi="Book Antiqua"/>
          <w:sz w:val="24"/>
          <w:szCs w:val="24"/>
          <w:lang w:val="en-US"/>
        </w:rPr>
        <w:t xml:space="preserve"> that only 8 (21.6%) out of 37 tumors with 3R polymorphism are 3RG, without the presence either of LOH or SNP G&gt;C.  Similarly, 21 (50%) out of 42 heterozygous 2R/3R tumors are 2RG/3RG. The different distribution of these subgroups in various studies could explain the differential effect on survival. Moreover, another factor held responsible for generating inconclusive results is the addition to fluoropyrimidines of newer chemotherapeutics and targeted agents</w:t>
      </w:r>
      <w:r w:rsidR="00143BD3" w:rsidRPr="006B505E">
        <w:rPr>
          <w:rFonts w:ascii="Book Antiqua" w:hAnsi="Book Antiqua"/>
          <w:sz w:val="24"/>
          <w:szCs w:val="24"/>
          <w:lang w:val="en-US"/>
        </w:rPr>
        <w:fldChar w:fldCharType="begin">
          <w:fldData xml:space="preserve">PEVuZE5vdGU+PENpdGU+PEF1dGhvcj5QYW5jenlrPC9BdXRob3I+PFllYXI+MjAxNDwvWWVhcj48
UmVjTnVtPjEwMTc2PC9SZWNOdW0+PElEVGV4dD5QaGFybWFjb2dlbmV0aWNzIHJlc2VhcmNoIG9u
IGNoZW1vdGhlcmFweSByZXNpc3RhbmNlIGluIGNvbG9yZWN0YWwgY2FuY2VyIG92ZXIgdGhlIGxh
c3QgMjAgeWVhcnM8L0lEVGV4dD48RGlzcGxheVRleHQ+PHN0eWxlIGZhY2U9InN1cGVyc2NyaXB0
Ij5bMjhdPC9zdHlsZT48L0Rpc3BsYXlUZXh0PjxyZWNvcmQ+PHJlYy1udW1iZXI+MTAxNzY8L3Jl
Yy1udW1iZXI+PGZvcmVpZ24ta2V5cz48a2V5IGFwcD0iRU4iIGRiLWlkPSJmOTB0YXhyZDZhMHJy
OGU5cmU4cGU1dHg1ZXhwc3cwYTUwdmUiPjEwMTc2PC9rZXk+PC9mb3JlaWduLWtleXM+PHJlZi10
eXBlIG5hbWU9IkpvdXJuYWwgQXJ0aWNsZSI+MTc8L3JlZi10eXBlPjxjb250cmlidXRvcnM+PGF1
dGhvcnM+PGF1dGhvcj5QYW5jenlrLCBNLjwvYXV0aG9yPjwvYXV0aG9ycz48L2NvbnRyaWJ1dG9y
cz48dGl0bGVzPjx0aXRsZT5QaGFybWFjb2dlbmV0aWNzIHJlc2VhcmNoIG9uIGNoZW1vdGhlcmFw
eSByZXNpc3RhbmNlIGluIGNvbG9yZWN0YWwgY2FuY2VyIG92ZXIgdGhlIGxhc3QgMjAgeWVhcnM8
L3RpdGxlPjxzZWNvbmRhcnktdGl0bGU+V29ybGQgSiBHYXN0cm9lbnRlcm9sPC9zZWNvbmRhcnkt
dGl0bGU+PC90aXRsZXM+PHBlcmlvZGljYWw+PGZ1bGwtdGl0bGU+V29ybGQgSiBHYXN0cm9lbnRl
cm9sPC9mdWxsLXRpdGxlPjwvcGVyaW9kaWNhbD48cGFnZXM+OTc3NS04Mjc8L3BhZ2VzPjx2b2x1
bWU+MjA8L3ZvbHVtZT48bnVtYmVyPjI5PC9udW1iZXI+PGtleXdvcmRzPjxrZXl3b3JkPkFuaW1h
bHM8L2tleXdvcmQ+PGtleXdvcmQ+QW50aW5lb3BsYXN0aWMgQWdlbnRzPC9rZXl3b3JkPjxrZXl3
b3JkPkJpb3RyYW5zZm9ybWF0aW9uPC9rZXl3b3JkPjxrZXl3b3JkPkNvbG9yZWN0YWwgTmVvcGxh
c21zPC9rZXl3b3JkPjxrZXl3b3JkPkRydWcgUmVzaXN0YW5jZSwgTmVvcGxhc208L2tleXdvcmQ+
PGtleXdvcmQ+R2VuZXRpYyBUZXN0aW5nPC9rZXl3b3JkPjxrZXl3b3JkPkh1bWFuczwva2V5d29y
ZD48a2V5d29yZD5NZW1icmFuZSBUcmFuc3BvcnQgUHJvdGVpbnM8L2tleXdvcmQ+PGtleXdvcmQ+
UGF0aWVudCBTZWxlY3Rpb248L2tleXdvcmQ+PGtleXdvcmQ+UGhhcm1hY29nZW5ldGljczwva2V5
d29yZD48a2V5d29yZD5QcmVjaXNpb24gTWVkaWNpbmU8L2tleXdvcmQ+PGtleXdvcmQ+UHJlZGlj
dGl2ZSBWYWx1ZSBvZiBUZXN0czwva2V5d29yZD48a2V5d29yZD5UcmVhdG1lbnQgT3V0Y29tZTwv
a2V5d29yZD48L2tleXdvcmRzPjxkYXRlcz48eWVhcj4yMDE0PC95ZWFyPjxwdWItZGF0ZXM+PGRh
dGU+QXVnPC9kYXRlPjwvcHViLWRhdGVzPjwvZGF0ZXM+PGlzYm4+MjIxOS0yODQwPC9pc2JuPjxh
Y2Nlc3Npb24tbnVtPjI1MTEwNDE0PC9hY2Nlc3Npb24tbnVtPjx1cmxzPjxyZWxhdGVkLXVybHM+
PHVybD5odHRwczovL3d3dy5uY2JpLm5sbS5uaWguZ292L3B1Ym1lZC8yNTExMDQxNDwvdXJsPjwv
cmVsYXRlZC11cmxzPjwvdXJscz48Y3VzdG9tMj5QTUM0MTIzMzY1PC9jdXN0b20yPjxlbGVjdHJv
bmljLXJlc291cmNlLW51bT4xMC4zNzQ4L3dqZy52MjAuaTI5Ljk3NzU8L2VsZWN0cm9uaWMtcmVz
b3VyY2UtbnVtPjxsYW5ndWFnZT5lbmc8L2xhbmd1YWdlPjwvcmVjb3JkPjwvQ2l0ZT48Q2l0ZT48
QXV0aG9yPlBhbmN6eWs8L0F1dGhvcj48WWVhcj4yMDE0PC9ZZWFyPjxSZWNOdW0+MTAxNzY8L1Jl
Y051bT48cmVjb3JkPjxyZWMtbnVtYmVyPjEwMTc2PC9yZWMtbnVtYmVyPjxmb3JlaWduLWtleXM+
PGtleSBhcHA9IkVOIiBkYi1pZD0iZjkwdGF4cmQ2YTBycjhlOXJlOHBlNXR4NWV4cHN3MGE1MHZl
Ij4xMDE3Njwva2V5PjwvZm9yZWlnbi1rZXlzPjxyZWYtdHlwZSBuYW1lPSJKb3VybmFsIEFydGlj
bGUiPjE3PC9yZWYtdHlwZT48Y29udHJpYnV0b3JzPjxhdXRob3JzPjxhdXRob3I+UGFuY3p5aywg
TS48L2F1dGhvcj48L2F1dGhvcnM+PC9jb250cmlidXRvcnM+PHRpdGxlcz48dGl0bGU+UGhhcm1h
Y29nZW5ldGljcyByZXNlYXJjaCBvbiBjaGVtb3RoZXJhcHkgcmVzaXN0YW5jZSBpbiBjb2xvcmVj
dGFsIGNhbmNlciBvdmVyIHRoZSBsYXN0IDIwIHllYXJzPC90aXRsZT48c2Vjb25kYXJ5LXRpdGxl
PldvcmxkIEogR2FzdHJvZW50ZXJvbDwvc2Vjb25kYXJ5LXRpdGxlPjwvdGl0bGVzPjxwZXJpb2Rp
Y2FsPjxmdWxsLXRpdGxlPldvcmxkIEogR2FzdHJvZW50ZXJvbDwvZnVsbC10aXRsZT48L3Blcmlv
ZGljYWw+PHBhZ2VzPjk3NzUtODI3PC9wYWdlcz48dm9sdW1lPjIwPC92b2x1bWU+PG51bWJlcj4y
OTwvbnVtYmVyPjxrZXl3b3Jkcz48a2V5d29yZD5BbmltYWxzPC9rZXl3b3JkPjxrZXl3b3JkPkFu
dGluZW9wbGFzdGljIEFnZW50czwva2V5d29yZD48a2V5d29yZD5CaW90cmFuc2Zvcm1hdGlvbjwv
a2V5d29yZD48a2V5d29yZD5Db2xvcmVjdGFsIE5lb3BsYXNtczwva2V5d29yZD48a2V5d29yZD5E
cnVnIFJlc2lzdGFuY2UsIE5lb3BsYXNtPC9rZXl3b3JkPjxrZXl3b3JkPkdlbmV0aWMgVGVzdGlu
Zzwva2V5d29yZD48a2V5d29yZD5IdW1hbnM8L2tleXdvcmQ+PGtleXdvcmQ+TWVtYnJhbmUgVHJh
bnNwb3J0IFByb3RlaW5zPC9rZXl3b3JkPjxrZXl3b3JkPlBhdGllbnQgU2VsZWN0aW9uPC9rZXl3
b3JkPjxrZXl3b3JkPlBoYXJtYWNvZ2VuZXRpY3M8L2tleXdvcmQ+PGtleXdvcmQ+UHJlY2lzaW9u
IE1lZGljaW5lPC9rZXl3b3JkPjxrZXl3b3JkPlByZWRpY3RpdmUgVmFsdWUgb2YgVGVzdHM8L2tl
eXdvcmQ+PGtleXdvcmQ+VHJlYXRtZW50IE91dGNvbWU8L2tleXdvcmQ+PC9rZXl3b3Jkcz48ZGF0
ZXM+PHllYXI+MjAxNDwveWVhcj48cHViLWRhdGVzPjxkYXRlPkF1ZzwvZGF0ZT48L3B1Yi1kYXRl
cz48L2RhdGVzPjxpc2JuPjIyMTktMjg0MDwvaXNibj48YWNjZXNzaW9uLW51bT4yNTExMDQxNDwv
YWNjZXNzaW9uLW51bT48dXJscz48cmVsYXRlZC11cmxzPjx1cmw+aHR0cHM6Ly93d3cubmNiaS5u
bG0ubmloLmdvdi9wdWJtZWQvMjUxMTA0MTQ8L3VybD48L3JlbGF0ZWQtdXJscz48L3VybHM+PGN1
c3RvbTI+UE1DNDEyMzM2NTwvY3VzdG9tMj48ZWxlY3Ryb25pYy1yZXNvdXJjZS1udW0+MTAuMzc0
OC93amcudjIwLmkyOS45Nzc1PC9lbGVjdHJvbmljLXJlc291cmNlLW51bT48bGFuZ3VhZ2U+ZW5n
PC9sYW5ndWFnZT48L3JlY29yZD48L0NpdGU+PC9FbmROb3RlPgB=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QYW5jenlrPC9BdXRob3I+PFllYXI+MjAxNDwvWWVhcj48
UmVjTnVtPjEwMTc2PC9SZWNOdW0+PElEVGV4dD5QaGFybWFjb2dlbmV0aWNzIHJlc2VhcmNoIG9u
IGNoZW1vdGhlcmFweSByZXNpc3RhbmNlIGluIGNvbG9yZWN0YWwgY2FuY2VyIG92ZXIgdGhlIGxh
c3QgMjAgeWVhcnM8L0lEVGV4dD48RGlzcGxheVRleHQ+PHN0eWxlIGZhY2U9InN1cGVyc2NyaXB0
Ij5bMjhdPC9zdHlsZT48L0Rpc3BsYXlUZXh0PjxyZWNvcmQ+PHJlYy1udW1iZXI+MTAxNzY8L3Jl
Yy1udW1iZXI+PGZvcmVpZ24ta2V5cz48a2V5IGFwcD0iRU4iIGRiLWlkPSJmOTB0YXhyZDZhMHJy
OGU5cmU4cGU1dHg1ZXhwc3cwYTUwdmUiPjEwMTc2PC9rZXk+PC9mb3JlaWduLWtleXM+PHJlZi10
eXBlIG5hbWU9IkpvdXJuYWwgQXJ0aWNsZSI+MTc8L3JlZi10eXBlPjxjb250cmlidXRvcnM+PGF1
dGhvcnM+PGF1dGhvcj5QYW5jenlrLCBNLjwvYXV0aG9yPjwvYXV0aG9ycz48L2NvbnRyaWJ1dG9y
cz48dGl0bGVzPjx0aXRsZT5QaGFybWFjb2dlbmV0aWNzIHJlc2VhcmNoIG9uIGNoZW1vdGhlcmFw
eSByZXNpc3RhbmNlIGluIGNvbG9yZWN0YWwgY2FuY2VyIG92ZXIgdGhlIGxhc3QgMjAgeWVhcnM8
L3RpdGxlPjxzZWNvbmRhcnktdGl0bGU+V29ybGQgSiBHYXN0cm9lbnRlcm9sPC9zZWNvbmRhcnkt
dGl0bGU+PC90aXRsZXM+PHBlcmlvZGljYWw+PGZ1bGwtdGl0bGU+V29ybGQgSiBHYXN0cm9lbnRl
cm9sPC9mdWxsLXRpdGxlPjwvcGVyaW9kaWNhbD48cGFnZXM+OTc3NS04Mjc8L3BhZ2VzPjx2b2x1
bWU+MjA8L3ZvbHVtZT48bnVtYmVyPjI5PC9udW1iZXI+PGtleXdvcmRzPjxrZXl3b3JkPkFuaW1h
bHM8L2tleXdvcmQ+PGtleXdvcmQ+QW50aW5lb3BsYXN0aWMgQWdlbnRzPC9rZXl3b3JkPjxrZXl3
b3JkPkJpb3RyYW5zZm9ybWF0aW9uPC9rZXl3b3JkPjxrZXl3b3JkPkNvbG9yZWN0YWwgTmVvcGxh
c21zPC9rZXl3b3JkPjxrZXl3b3JkPkRydWcgUmVzaXN0YW5jZSwgTmVvcGxhc208L2tleXdvcmQ+
PGtleXdvcmQ+R2VuZXRpYyBUZXN0aW5nPC9rZXl3b3JkPjxrZXl3b3JkPkh1bWFuczwva2V5d29y
ZD48a2V5d29yZD5NZW1icmFuZSBUcmFuc3BvcnQgUHJvdGVpbnM8L2tleXdvcmQ+PGtleXdvcmQ+
UGF0aWVudCBTZWxlY3Rpb248L2tleXdvcmQ+PGtleXdvcmQ+UGhhcm1hY29nZW5ldGljczwva2V5
d29yZD48a2V5d29yZD5QcmVjaXNpb24gTWVkaWNpbmU8L2tleXdvcmQ+PGtleXdvcmQ+UHJlZGlj
dGl2ZSBWYWx1ZSBvZiBUZXN0czwva2V5d29yZD48a2V5d29yZD5UcmVhdG1lbnQgT3V0Y29tZTwv
a2V5d29yZD48L2tleXdvcmRzPjxkYXRlcz48eWVhcj4yMDE0PC95ZWFyPjxwdWItZGF0ZXM+PGRh
dGU+QXVnPC9kYXRlPjwvcHViLWRhdGVzPjwvZGF0ZXM+PGlzYm4+MjIxOS0yODQwPC9pc2JuPjxh
Y2Nlc3Npb24tbnVtPjI1MTEwNDE0PC9hY2Nlc3Npb24tbnVtPjx1cmxzPjxyZWxhdGVkLXVybHM+
PHVybD5odHRwczovL3d3dy5uY2JpLm5sbS5uaWguZ292L3B1Ym1lZC8yNTExMDQxNDwvdXJsPjwv
cmVsYXRlZC11cmxzPjwvdXJscz48Y3VzdG9tMj5QTUM0MTIzMzY1PC9jdXN0b20yPjxlbGVjdHJv
bmljLXJlc291cmNlLW51bT4xMC4zNzQ4L3dqZy52MjAuaTI5Ljk3NzU8L2VsZWN0cm9uaWMtcmVz
b3VyY2UtbnVtPjxsYW5ndWFnZT5lbmc8L2xhbmd1YWdlPjwvcmVjb3JkPjwvQ2l0ZT48Q2l0ZT48
QXV0aG9yPlBhbmN6eWs8L0F1dGhvcj48WWVhcj4yMDE0PC9ZZWFyPjxSZWNOdW0+MTAxNzY8L1Jl
Y051bT48cmVjb3JkPjxyZWMtbnVtYmVyPjEwMTc2PC9yZWMtbnVtYmVyPjxmb3JlaWduLWtleXM+
PGtleSBhcHA9IkVOIiBkYi1pZD0iZjkwdGF4cmQ2YTBycjhlOXJlOHBlNXR4NWV4cHN3MGE1MHZl
Ij4xMDE3Njwva2V5PjwvZm9yZWlnbi1rZXlzPjxyZWYtdHlwZSBuYW1lPSJKb3VybmFsIEFydGlj
bGUiPjE3PC9yZWYtdHlwZT48Y29udHJpYnV0b3JzPjxhdXRob3JzPjxhdXRob3I+UGFuY3p5aywg
TS48L2F1dGhvcj48L2F1dGhvcnM+PC9jb250cmlidXRvcnM+PHRpdGxlcz48dGl0bGU+UGhhcm1h
Y29nZW5ldGljcyByZXNlYXJjaCBvbiBjaGVtb3RoZXJhcHkgcmVzaXN0YW5jZSBpbiBjb2xvcmVj
dGFsIGNhbmNlciBvdmVyIHRoZSBsYXN0IDIwIHllYXJzPC90aXRsZT48c2Vjb25kYXJ5LXRpdGxl
PldvcmxkIEogR2FzdHJvZW50ZXJvbDwvc2Vjb25kYXJ5LXRpdGxlPjwvdGl0bGVzPjxwZXJpb2Rp
Y2FsPjxmdWxsLXRpdGxlPldvcmxkIEogR2FzdHJvZW50ZXJvbDwvZnVsbC10aXRsZT48L3Blcmlv
ZGljYWw+PHBhZ2VzPjk3NzUtODI3PC9wYWdlcz48dm9sdW1lPjIwPC92b2x1bWU+PG51bWJlcj4y
OTwvbnVtYmVyPjxrZXl3b3Jkcz48a2V5d29yZD5BbmltYWxzPC9rZXl3b3JkPjxrZXl3b3JkPkFu
dGluZW9wbGFzdGljIEFnZW50czwva2V5d29yZD48a2V5d29yZD5CaW90cmFuc2Zvcm1hdGlvbjwv
a2V5d29yZD48a2V5d29yZD5Db2xvcmVjdGFsIE5lb3BsYXNtczwva2V5d29yZD48a2V5d29yZD5E
cnVnIFJlc2lzdGFuY2UsIE5lb3BsYXNtPC9rZXl3b3JkPjxrZXl3b3JkPkdlbmV0aWMgVGVzdGlu
Zzwva2V5d29yZD48a2V5d29yZD5IdW1hbnM8L2tleXdvcmQ+PGtleXdvcmQ+TWVtYnJhbmUgVHJh
bnNwb3J0IFByb3RlaW5zPC9rZXl3b3JkPjxrZXl3b3JkPlBhdGllbnQgU2VsZWN0aW9uPC9rZXl3
b3JkPjxrZXl3b3JkPlBoYXJtYWNvZ2VuZXRpY3M8L2tleXdvcmQ+PGtleXdvcmQ+UHJlY2lzaW9u
IE1lZGljaW5lPC9rZXl3b3JkPjxrZXl3b3JkPlByZWRpY3RpdmUgVmFsdWUgb2YgVGVzdHM8L2tl
eXdvcmQ+PGtleXdvcmQ+VHJlYXRtZW50IE91dGNvbWU8L2tleXdvcmQ+PC9rZXl3b3Jkcz48ZGF0
ZXM+PHllYXI+MjAxNDwveWVhcj48cHViLWRhdGVzPjxkYXRlPkF1ZzwvZGF0ZT48L3B1Yi1kYXRl
cz48L2RhdGVzPjxpc2JuPjIyMTktMjg0MDwvaXNibj48YWNjZXNzaW9uLW51bT4yNTExMDQxNDwv
YWNjZXNzaW9uLW51bT48dXJscz48cmVsYXRlZC11cmxzPjx1cmw+aHR0cHM6Ly93d3cubmNiaS5u
bG0ubmloLmdvdi9wdWJtZWQvMjUxMTA0MTQ8L3VybD48L3JlbGF0ZWQtdXJscz48L3VybHM+PGN1
c3RvbTI+UE1DNDEyMzM2NTwvY3VzdG9tMj48ZWxlY3Ryb25pYy1yZXNvdXJjZS1udW0+MTAuMzc0
OC93amcudjIwLmkyOS45Nzc1PC9lbGVjdHJvbmljLXJlc291cmNlLW51bT48bGFuZ3VhZ2U+ZW5n
PC9sYW5ndWFnZT48L3JlY29yZD48L0NpdGU+PC9FbmROb3RlPgB=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28]</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which </w:t>
      </w:r>
      <w:r w:rsidRPr="006B505E">
        <w:rPr>
          <w:rFonts w:ascii="Book Antiqua" w:hAnsi="Book Antiqua"/>
          <w:sz w:val="24"/>
          <w:szCs w:val="24"/>
          <w:lang w:val="en-US"/>
        </w:rPr>
        <w:lastRenderedPageBreak/>
        <w:t xml:space="preserve">incommode the interpretation of how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influence survival outcome across different treatment populations. Also there are other genes, such as </w:t>
      </w:r>
      <w:r w:rsidRPr="006B505E">
        <w:rPr>
          <w:rFonts w:ascii="Book Antiqua" w:hAnsi="Book Antiqua"/>
          <w:i/>
          <w:sz w:val="24"/>
          <w:szCs w:val="24"/>
          <w:lang w:val="en-US"/>
        </w:rPr>
        <w:t>p53</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Nief&lt;/Author&gt;&lt;Year&gt;2007&lt;/Year&gt;&lt;RecNum&gt;10188&lt;/RecNum&gt;&lt;DisplayText&gt;&lt;style face="superscript"&gt;[47]&lt;/style&gt;&lt;/DisplayText&gt;&lt;record&gt;&lt;rec-number&gt;10188&lt;/rec-number&gt;&lt;foreign-keys&gt;&lt;key app="EN" db-id="f90taxrd6a0rr8e9re8pe5tx5expsw0a50ve"&gt;10188&lt;/key&gt;&lt;/foreign-keys&gt;&lt;ref-type name="Journal Article"&gt;17&lt;/ref-type&gt;&lt;contributors&gt;&lt;authors&gt;&lt;author&gt;Nief, N.&lt;/author&gt;&lt;author&gt;Le Morvan, V.&lt;/author&gt;&lt;author&gt;Robert, J.&lt;/author&gt;&lt;/authors&gt;&lt;/contributors&gt;&lt;titles&gt;&lt;title&gt;Involvement of gene polymorphisms of thymidylate synthase in gene expression, protein activity and anticancer drug cytotoxicity using the NCI-60 panel&lt;/title&gt;&lt;secondary-title&gt;Eur J Cancer&lt;/secondary-title&gt;&lt;/titles&gt;&lt;periodical&gt;&lt;full-title&gt;Eur J Cancer&lt;/full-title&gt;&lt;/periodical&gt;&lt;pages&gt;955-62&lt;/pages&gt;&lt;volume&gt;43&lt;/volume&gt;&lt;number&gt;5&lt;/number&gt;&lt;edition&gt;2007/02/20&lt;/edition&gt;&lt;keywords&gt;&lt;keyword&gt;Antimetabolites, Antineoplastic&lt;/keyword&gt;&lt;keyword&gt;Cell Line, Tumor&lt;/keyword&gt;&lt;keyword&gt;Drug Resistance, Neoplasm&lt;/keyword&gt;&lt;keyword&gt;Fluorouracil&lt;/keyword&gt;&lt;keyword&gt;Gene Expression&lt;/keyword&gt;&lt;keyword&gt;Gene Frequency&lt;/keyword&gt;&lt;keyword&gt;Humans&lt;/keyword&gt;&lt;keyword&gt;Neoplasm Proteins&lt;/keyword&gt;&lt;keyword&gt;Neoplasms&lt;/keyword&gt;&lt;keyword&gt;Polymorphism, Genetic&lt;/keyword&gt;&lt;keyword&gt;Thymidylate Synthase&lt;/keyword&gt;&lt;/keywords&gt;&lt;dates&gt;&lt;year&gt;2007&lt;/year&gt;&lt;pub-dates&gt;&lt;date&gt;Mar&lt;/date&gt;&lt;/pub-dates&gt;&lt;/dates&gt;&lt;isbn&gt;0959-8049&lt;/isbn&gt;&lt;accession-num&gt;17317154&lt;/accession-num&gt;&lt;urls&gt;&lt;related-urls&gt;&lt;url&gt;https://www.ncbi.nlm.nih.gov/pubmed/17317154&lt;/url&gt;&lt;/related-urls&gt;&lt;/urls&gt;&lt;electronic-resource-num&gt;10.1016/j.ejca.2006.12.012&lt;/electronic-resource-num&gt;&lt;language&gt;eng&lt;/language&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47]</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astrocyte elevated gene-1 (</w:t>
      </w:r>
      <w:r w:rsidRPr="006B505E">
        <w:rPr>
          <w:rFonts w:ascii="Book Antiqua" w:hAnsi="Book Antiqua"/>
          <w:i/>
          <w:sz w:val="24"/>
          <w:szCs w:val="24"/>
          <w:lang w:val="en-US"/>
        </w:rPr>
        <w:t>AEG-1</w:t>
      </w:r>
      <w:r w:rsidRPr="006B505E">
        <w:rPr>
          <w:rFonts w:ascii="Book Antiqua" w:hAnsi="Book Antiqua"/>
          <w:sz w:val="24"/>
          <w:szCs w:val="24"/>
          <w:lang w:val="en-US"/>
        </w:rPr>
        <w:t>)</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Yoo&lt;/Author&gt;&lt;Year&gt;2009&lt;/Year&gt;&lt;RecNum&gt;10189&lt;/RecNum&gt;&lt;DisplayText&gt;&lt;style face="superscript"&gt;[48]&lt;/style&gt;&lt;/DisplayText&gt;&lt;record&gt;&lt;rec-number&gt;10189&lt;/rec-number&gt;&lt;foreign-keys&gt;&lt;key app="EN" db-id="f90taxrd6a0rr8e9re8pe5tx5expsw0a50ve"&gt;10189&lt;/key&gt;&lt;/foreign-keys&gt;&lt;ref-type name="Journal Article"&gt;17&lt;/ref-type&gt;&lt;contributors&gt;&lt;authors&gt;&lt;author&gt;Yoo, B. K.&lt;/author&gt;&lt;author&gt;Gredler, R.&lt;/author&gt;&lt;author&gt;Vozhilla, N.&lt;/author&gt;&lt;author&gt;Su, Z. Z.&lt;/author&gt;&lt;author&gt;Chen, D.&lt;/author&gt;&lt;author&gt;Forcier, T.&lt;/author&gt;&lt;author&gt;Shah, K.&lt;/author&gt;&lt;author&gt;Saxena, U.&lt;/author&gt;&lt;author&gt;Hansen, U.&lt;/author&gt;&lt;author&gt;Fisher, P. B.&lt;/author&gt;&lt;author&gt;Sarkar, D.&lt;/author&gt;&lt;/authors&gt;&lt;/contributors&gt;&lt;titles&gt;&lt;title&gt;Identification of genes conferring resistance to 5-fluorouracil&lt;/title&gt;&lt;secondary-title&gt;Proc Natl Acad Sci U S A&lt;/secondary-title&gt;&lt;/titles&gt;&lt;periodical&gt;&lt;full-title&gt;Proc Natl Acad Sci U S A&lt;/full-title&gt;&lt;/periodical&gt;&lt;pages&gt;12938-43&lt;/pages&gt;&lt;volume&gt;106&lt;/volume&gt;&lt;number&gt;31&lt;/number&gt;&lt;edition&gt;2009/07/21&lt;/edition&gt;&lt;keywords&gt;&lt;keyword&gt;Animals&lt;/keyword&gt;&lt;keyword&gt;Antimetabolites, Antineoplastic&lt;/keyword&gt;&lt;keyword&gt;Carcinoma, Hepatocellular&lt;/keyword&gt;&lt;keyword&gt;Cell Adhesion Molecules&lt;/keyword&gt;&lt;keyword&gt;Cell Line, Tumor&lt;/keyword&gt;&lt;keyword&gt;DNA&lt;/keyword&gt;&lt;keyword&gt;DNA-Binding Proteins&lt;/keyword&gt;&lt;keyword&gt;Dihydrouracil Dehydrogenase (NADP)&lt;/keyword&gt;&lt;keyword&gt;Drug Resistance, Neoplasm&lt;/keyword&gt;&lt;keyword&gt;Fluorouracil&lt;/keyword&gt;&lt;keyword&gt;Humans&lt;/keyword&gt;&lt;keyword&gt;Ki-67 Antigen&lt;/keyword&gt;&lt;keyword&gt;Liver Neoplasms&lt;/keyword&gt;&lt;keyword&gt;Mice&lt;/keyword&gt;&lt;keyword&gt;Thymidylate Synthase&lt;/keyword&gt;&lt;keyword&gt;Transcription Factors&lt;/keyword&gt;&lt;/keywords&gt;&lt;dates&gt;&lt;year&gt;2009&lt;/year&gt;&lt;pub-dates&gt;&lt;date&gt;Aug&lt;/date&gt;&lt;/pub-dates&gt;&lt;/dates&gt;&lt;isbn&gt;1091-6490&lt;/isbn&gt;&lt;accession-num&gt;19622726&lt;/accession-num&gt;&lt;urls&gt;&lt;related-urls&gt;&lt;url&gt;https://www.ncbi.nlm.nih.gov/pubmed/19622726&lt;/url&gt;&lt;/related-urls&gt;&lt;/urls&gt;&lt;custom2&gt;PMC2722317&lt;/custom2&gt;&lt;electronic-resource-num&gt;10.1073/pnas.0901451106&lt;/electronic-resource-num&gt;&lt;language&gt;eng&lt;/language&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48]</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and enolase superfamily member 1 (</w:t>
      </w:r>
      <w:r w:rsidRPr="006B505E">
        <w:rPr>
          <w:rFonts w:ascii="Book Antiqua" w:hAnsi="Book Antiqua"/>
          <w:i/>
          <w:sz w:val="24"/>
          <w:szCs w:val="24"/>
          <w:lang w:val="en-US"/>
        </w:rPr>
        <w:t>ENOSF1</w:t>
      </w:r>
      <w:r w:rsidRPr="006B505E">
        <w:rPr>
          <w:rFonts w:ascii="Book Antiqua" w:hAnsi="Book Antiqua"/>
          <w:sz w:val="24"/>
          <w:szCs w:val="24"/>
          <w:lang w:val="en-US"/>
        </w:rPr>
        <w:t>)</w:t>
      </w:r>
      <w:r w:rsidR="00143BD3" w:rsidRPr="006B505E">
        <w:rPr>
          <w:rFonts w:ascii="Book Antiqua" w:hAnsi="Book Antiqua"/>
          <w:sz w:val="24"/>
          <w:szCs w:val="24"/>
          <w:lang w:val="en-US"/>
        </w:rPr>
        <w:fldChar w:fldCharType="begin">
          <w:fldData xml:space="preserve">PEVuZE5vdGU+PENpdGU+PEF1dGhvcj5Sb3NtYXJpbjwvQXV0aG9yPjxZZWFyPjIwMTQ8L1llYXI+
PFJlY051bT4xMDE5MTwvUmVjTnVtPjxEaXNwbGF5VGV4dD48c3R5bGUgZmFjZT0ic3VwZXJzY3Jp
cHQiPls0OV08L3N0eWxlPjwvRGlzcGxheVRleHQ+PHJlY29yZD48cmVjLW51bWJlcj4xMDE5MTwv
cmVjLW51bWJlcj48Zm9yZWlnbi1rZXlzPjxrZXkgYXBwPSJFTiIgZGItaWQ9ImY5MHRheHJkNmEw
cnI4ZTlyZThwZTV0eDVleHBzdzBhNTB2ZSI+MTAxOTE8L2tleT48L2ZvcmVpZ24ta2V5cz48cmVm
LXR5cGUgbmFtZT0iSm91cm5hbCBBcnRpY2xlIj4xNzwvcmVmLXR5cGU+PGNvbnRyaWJ1dG9ycz48
YXV0aG9ycz48YXV0aG9yPlJvc21hcmluLCBELjwvYXV0aG9yPjxhdXRob3I+UGFsbGVzLCBDLjwv
YXV0aG9yPjxhdXRob3I+Q2h1cmNoLCBELjwvYXV0aG9yPjxhdXRob3I+RG9taW5nbywgRS48L2F1
dGhvcj48YXV0aG9yPkpvbmVzLCBBLjwvYXV0aG9yPjxhdXRob3I+Sm9obnN0b25lLCBFLjwvYXV0
aG9yPjxhdXRob3I+V2FuZywgSC48L2F1dGhvcj48YXV0aG9yPkxvdmUsIFMuPC9hdXRob3I+PGF1
dGhvcj5KdWxpZXIsIFAuPC9hdXRob3I+PGF1dGhvcj5TY3VkZGVyLCBDLjwvYXV0aG9yPjxhdXRo
b3I+TmljaG9sc29uLCBHLjwvYXV0aG9yPjxhdXRob3I+R29uemFsZXotTmVpcmEsIEEuPC9hdXRo
b3I+PGF1dGhvcj5NYXJ0aW4sIE0uPC9hdXRob3I+PGF1dGhvcj5TYXJnZW50LCBELjwvYXV0aG9y
PjxhdXRob3I+R3JlZW4sIEUuPC9hdXRob3I+PGF1dGhvcj5NY0xlb2QsIEguPC9hdXRob3I+PGF1
dGhvcj5aYW5nZXIsIFUuIE0uPC9hdXRob3I+PGF1dGhvcj5TY2h3YWIsIE0uPC9hdXRob3I+PGF1
dGhvcj5CcmF1biwgTS48L2F1dGhvcj48YXV0aG9yPlNleW1vdXIsIE0uPC9hdXRob3I+PGF1dGhv
cj5UaG9tcHNvbiwgTC48L2F1dGhvcj48YXV0aG9yPkxhY2FzLCBCLjwvYXV0aG9yPjxhdXRob3I+
Qm9pZ2UsIFYuPC9hdXRob3I+PGF1dGhvcj5SaWJlbGxlcywgTi48L2F1dGhvcj48YXV0aG9yPkFm
emFsLCBTLjwvYXV0aG9yPjxhdXRob3I+RW5naHVzZW4sIEguPC9hdXRob3I+PGF1dGhvcj5KZW5z
ZW4sIFMuIEEuPC9hdXRob3I+PGF1dGhvcj5FdGllbm5lLUdyaW1hbGRpLCBNLiBDLjwvYXV0aG9y
PjxhdXRob3I+TWlsYW5vLCBHLjwvYXV0aG9yPjxhdXRob3I+V2FkZWxpdXMsIE0uPC9hdXRob3I+
PGF1dGhvcj5HbGltZWxpdXMsIEIuPC9hdXRob3I+PGF1dGhvcj5HYXJtbywgSC48L2F1dGhvcj48
YXV0aG9yPkd1c2VsbGEsIE0uPC9hdXRob3I+PGF1dGhvcj5MZWNvbXRlLCBULjwvYXV0aG9yPjxh
dXRob3I+TGF1cmVudC1QdWlnLCBQLjwvYXV0aG9yPjxhdXRob3I+TWFydGluZXotQmFsaWJyZWEs
IEUuPC9hdXRob3I+PGF1dGhvcj5TaGFybWEsIFIuPC9hdXRob3I+PGF1dGhvcj5HYXJjaWEtRm9u
Y2lsbGFzLCBKLjwvYXV0aG9yPjxhdXRob3I+S2xlaWJsLCBaLjwvYXV0aG9yPjxhdXRob3I+TW9y
ZWwsIEEuPC9hdXRob3I+PGF1dGhvcj5QaWdub24sIEouIFAuPC9hdXRob3I+PGF1dGhvcj5NaWRn
bGV5LCBSLjwvYXV0aG9yPjxhdXRob3I+S2VyciwgRC48L2F1dGhvcj48YXV0aG9yPlRvbWxpbnNv
biwgSS48L2F1dGhvcj48L2F1dGhvcnM+PC9jb250cmlidXRvcnM+PHRpdGxlcz48dGl0bGU+R2Vu
ZXRpYyBtYXJrZXJzIG9mIHRveGljaXR5IGZyb20gY2FwZWNpdGFiaW5lIGFuZCBvdGhlciBmbHVv
cm91cmFjaWwtYmFzZWQgcmVnaW1lbnM6IGludmVzdGlnYXRpb24gaW4gdGhlIFFVQVNBUjIgc3R1
ZHksIHN5c3RlbWF0aWMgcmV2aWV3LCBhbmQgbWV0YS1hbmFseXNpczwvdGl0bGU+PHNlY29uZGFy
eS10aXRsZT5KIENsaW4gT25jb2w8L3NlY29uZGFyeS10aXRsZT48L3RpdGxlcz48cGVyaW9kaWNh
bD48ZnVsbC10aXRsZT5KIENsaW4gT25jb2w8L2Z1bGwtdGl0bGU+PC9wZXJpb2RpY2FsPjxwYWdl
cz4xMDMxLTk8L3BhZ2VzPjx2b2x1bWU+MzI8L3ZvbHVtZT48bnVtYmVyPjEwPC9udW1iZXI+PGVk
aXRpb24+MjAxNC8wMy8wMzwvZWRpdGlvbj48a2V5d29yZHM+PGtleXdvcmQ+QW50aW5lb3BsYXN0
aWMgQ29tYmluZWQgQ2hlbW90aGVyYXB5IFByb3RvY29sczwva2V5d29yZD48a2V5d29yZD5DYXBl
Y2l0YWJpbmU8L2tleXdvcmQ+PGtleXdvcmQ+Q29sb3JlY3RhbCBOZW9wbGFzbXM8L2tleXdvcmQ+
PGtleXdvcmQ+RGVveHljeXRpZGluZTwva2V5d29yZD48a2V5d29yZD5EaWh5ZHJvdXJhY2lsIERl
aHlkcm9nZW5hc2UgKE5BRFApPC9rZXl3b3JkPjxrZXl3b3JkPkRydWctUmVsYXRlZCBTaWRlIEVm
ZmVjdHMgYW5kIEFkdmVyc2UgUmVhY3Rpb25zPC9rZXl3b3JkPjxrZXl3b3JkPkZsdW9yb3VyYWNp
bDwva2V5d29yZD48a2V5d29yZD5HZW5ldGljIE1hcmtlcnM8L2tleXdvcmQ+PGtleXdvcmQ+SHVt
YW5zPC9rZXl3b3JkPjxrZXl3b3JkPlBvbHltb3JwaGlzbSwgR2VuZXRpYzwva2V5d29yZD48a2V5
d29yZD5QcmVkaWN0aXZlIFZhbHVlIG9mIFRlc3RzPC9rZXl3b3JkPjxrZXl3b3JkPlRoeW1pZHls
YXRlIFN5bnRoYXNlPC9rZXl3b3JkPjwva2V5d29yZHM+PGRhdGVzPjx5ZWFyPjIwMTQ8L3llYXI+
PHB1Yi1kYXRlcz48ZGF0ZT5BcHI8L2RhdGU+PC9wdWItZGF0ZXM+PC9kYXRlcz48aXNibj4xNTI3
LTc3NTU8L2lzYm4+PGFjY2Vzc2lvbi1udW0+MjQ1OTA2NTQ8L2FjY2Vzc2lvbi1udW0+PHVybHM+
PHJlbGF0ZWQtdXJscz48dXJsPmh0dHBzOi8vd3d3Lm5jYmkubmxtLm5paC5nb3YvcHVibWVkLzI0
NTkwNjU0PC91cmw+PC9yZWxhdGVkLXVybHM+PC91cmxzPjxjdXN0b20yPlBNQzQ4Nzk2OTU8L2N1
c3RvbTI+PGVsZWN0cm9uaWMtcmVzb3VyY2UtbnVtPjEwLjEyMDAvSkNPLjIwMTMuNTEuMTg1Nzwv
ZWxlY3Ryb25pYy1yZXNvdXJjZS1udW0+PGxhbmd1YWdlPmVuZzwvbGFuZ3VhZ2U+PC9yZWNvcmQ+
PC9DaXRlPjwvRW5kTm90ZT5=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Sb3NtYXJpbjwvQXV0aG9yPjxZZWFyPjIwMTQ8L1llYXI+
PFJlY051bT4xMDE5MTwvUmVjTnVtPjxEaXNwbGF5VGV4dD48c3R5bGUgZmFjZT0ic3VwZXJzY3Jp
cHQiPls0OV08L3N0eWxlPjwvRGlzcGxheVRleHQ+PHJlY29yZD48cmVjLW51bWJlcj4xMDE5MTwv
cmVjLW51bWJlcj48Zm9yZWlnbi1rZXlzPjxrZXkgYXBwPSJFTiIgZGItaWQ9ImY5MHRheHJkNmEw
cnI4ZTlyZThwZTV0eDVleHBzdzBhNTB2ZSI+MTAxOTE8L2tleT48L2ZvcmVpZ24ta2V5cz48cmVm
LXR5cGUgbmFtZT0iSm91cm5hbCBBcnRpY2xlIj4xNzwvcmVmLXR5cGU+PGNvbnRyaWJ1dG9ycz48
YXV0aG9ycz48YXV0aG9yPlJvc21hcmluLCBELjwvYXV0aG9yPjxhdXRob3I+UGFsbGVzLCBDLjwv
YXV0aG9yPjxhdXRob3I+Q2h1cmNoLCBELjwvYXV0aG9yPjxhdXRob3I+RG9taW5nbywgRS48L2F1
dGhvcj48YXV0aG9yPkpvbmVzLCBBLjwvYXV0aG9yPjxhdXRob3I+Sm9obnN0b25lLCBFLjwvYXV0
aG9yPjxhdXRob3I+V2FuZywgSC48L2F1dGhvcj48YXV0aG9yPkxvdmUsIFMuPC9hdXRob3I+PGF1
dGhvcj5KdWxpZXIsIFAuPC9hdXRob3I+PGF1dGhvcj5TY3VkZGVyLCBDLjwvYXV0aG9yPjxhdXRo
b3I+TmljaG9sc29uLCBHLjwvYXV0aG9yPjxhdXRob3I+R29uemFsZXotTmVpcmEsIEEuPC9hdXRo
b3I+PGF1dGhvcj5NYXJ0aW4sIE0uPC9hdXRob3I+PGF1dGhvcj5TYXJnZW50LCBELjwvYXV0aG9y
PjxhdXRob3I+R3JlZW4sIEUuPC9hdXRob3I+PGF1dGhvcj5NY0xlb2QsIEguPC9hdXRob3I+PGF1
dGhvcj5aYW5nZXIsIFUuIE0uPC9hdXRob3I+PGF1dGhvcj5TY2h3YWIsIE0uPC9hdXRob3I+PGF1
dGhvcj5CcmF1biwgTS48L2F1dGhvcj48YXV0aG9yPlNleW1vdXIsIE0uPC9hdXRob3I+PGF1dGhv
cj5UaG9tcHNvbiwgTC48L2F1dGhvcj48YXV0aG9yPkxhY2FzLCBCLjwvYXV0aG9yPjxhdXRob3I+
Qm9pZ2UsIFYuPC9hdXRob3I+PGF1dGhvcj5SaWJlbGxlcywgTi48L2F1dGhvcj48YXV0aG9yPkFm
emFsLCBTLjwvYXV0aG9yPjxhdXRob3I+RW5naHVzZW4sIEguPC9hdXRob3I+PGF1dGhvcj5KZW5z
ZW4sIFMuIEEuPC9hdXRob3I+PGF1dGhvcj5FdGllbm5lLUdyaW1hbGRpLCBNLiBDLjwvYXV0aG9y
PjxhdXRob3I+TWlsYW5vLCBHLjwvYXV0aG9yPjxhdXRob3I+V2FkZWxpdXMsIE0uPC9hdXRob3I+
PGF1dGhvcj5HbGltZWxpdXMsIEIuPC9hdXRob3I+PGF1dGhvcj5HYXJtbywgSC48L2F1dGhvcj48
YXV0aG9yPkd1c2VsbGEsIE0uPC9hdXRob3I+PGF1dGhvcj5MZWNvbXRlLCBULjwvYXV0aG9yPjxh
dXRob3I+TGF1cmVudC1QdWlnLCBQLjwvYXV0aG9yPjxhdXRob3I+TWFydGluZXotQmFsaWJyZWEs
IEUuPC9hdXRob3I+PGF1dGhvcj5TaGFybWEsIFIuPC9hdXRob3I+PGF1dGhvcj5HYXJjaWEtRm9u
Y2lsbGFzLCBKLjwvYXV0aG9yPjxhdXRob3I+S2xlaWJsLCBaLjwvYXV0aG9yPjxhdXRob3I+TW9y
ZWwsIEEuPC9hdXRob3I+PGF1dGhvcj5QaWdub24sIEouIFAuPC9hdXRob3I+PGF1dGhvcj5NaWRn
bGV5LCBSLjwvYXV0aG9yPjxhdXRob3I+S2VyciwgRC48L2F1dGhvcj48YXV0aG9yPlRvbWxpbnNv
biwgSS48L2F1dGhvcj48L2F1dGhvcnM+PC9jb250cmlidXRvcnM+PHRpdGxlcz48dGl0bGU+R2Vu
ZXRpYyBtYXJrZXJzIG9mIHRveGljaXR5IGZyb20gY2FwZWNpdGFiaW5lIGFuZCBvdGhlciBmbHVv
cm91cmFjaWwtYmFzZWQgcmVnaW1lbnM6IGludmVzdGlnYXRpb24gaW4gdGhlIFFVQVNBUjIgc3R1
ZHksIHN5c3RlbWF0aWMgcmV2aWV3LCBhbmQgbWV0YS1hbmFseXNpczwvdGl0bGU+PHNlY29uZGFy
eS10aXRsZT5KIENsaW4gT25jb2w8L3NlY29uZGFyeS10aXRsZT48L3RpdGxlcz48cGVyaW9kaWNh
bD48ZnVsbC10aXRsZT5KIENsaW4gT25jb2w8L2Z1bGwtdGl0bGU+PC9wZXJpb2RpY2FsPjxwYWdl
cz4xMDMxLTk8L3BhZ2VzPjx2b2x1bWU+MzI8L3ZvbHVtZT48bnVtYmVyPjEwPC9udW1iZXI+PGVk
aXRpb24+MjAxNC8wMy8wMzwvZWRpdGlvbj48a2V5d29yZHM+PGtleXdvcmQ+QW50aW5lb3BsYXN0
aWMgQ29tYmluZWQgQ2hlbW90aGVyYXB5IFByb3RvY29sczwva2V5d29yZD48a2V5d29yZD5DYXBl
Y2l0YWJpbmU8L2tleXdvcmQ+PGtleXdvcmQ+Q29sb3JlY3RhbCBOZW9wbGFzbXM8L2tleXdvcmQ+
PGtleXdvcmQ+RGVveHljeXRpZGluZTwva2V5d29yZD48a2V5d29yZD5EaWh5ZHJvdXJhY2lsIERl
aHlkcm9nZW5hc2UgKE5BRFApPC9rZXl3b3JkPjxrZXl3b3JkPkRydWctUmVsYXRlZCBTaWRlIEVm
ZmVjdHMgYW5kIEFkdmVyc2UgUmVhY3Rpb25zPC9rZXl3b3JkPjxrZXl3b3JkPkZsdW9yb3VyYWNp
bDwva2V5d29yZD48a2V5d29yZD5HZW5ldGljIE1hcmtlcnM8L2tleXdvcmQ+PGtleXdvcmQ+SHVt
YW5zPC9rZXl3b3JkPjxrZXl3b3JkPlBvbHltb3JwaGlzbSwgR2VuZXRpYzwva2V5d29yZD48a2V5
d29yZD5QcmVkaWN0aXZlIFZhbHVlIG9mIFRlc3RzPC9rZXl3b3JkPjxrZXl3b3JkPlRoeW1pZHls
YXRlIFN5bnRoYXNlPC9rZXl3b3JkPjwva2V5d29yZHM+PGRhdGVzPjx5ZWFyPjIwMTQ8L3llYXI+
PHB1Yi1kYXRlcz48ZGF0ZT5BcHI8L2RhdGU+PC9wdWItZGF0ZXM+PC9kYXRlcz48aXNibj4xNTI3
LTc3NTU8L2lzYm4+PGFjY2Vzc2lvbi1udW0+MjQ1OTA2NTQ8L2FjY2Vzc2lvbi1udW0+PHVybHM+
PHJlbGF0ZWQtdXJscz48dXJsPmh0dHBzOi8vd3d3Lm5jYmkubmxtLm5paC5nb3YvcHVibWVkLzI0
NTkwNjU0PC91cmw+PC9yZWxhdGVkLXVybHM+PC91cmxzPjxjdXN0b20yPlBNQzQ4Nzk2OTU8L2N1
c3RvbTI+PGVsZWN0cm9uaWMtcmVzb3VyY2UtbnVtPjEwLjEyMDAvSkNPLjIwMTMuNTEuMTg1Nzwv
ZWxlY3Ryb25pYy1yZXNvdXJjZS1udW0+PGxhbmd1YWdlPmVuZzwvbGFuZ3VhZ2U+PC9yZWNvcmQ+
PC9DaXRlPjwvRW5kTm90ZT5=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49]</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proved to participate in the final level of </w:t>
      </w:r>
      <w:r w:rsidRPr="006B505E">
        <w:rPr>
          <w:rFonts w:ascii="Book Antiqua" w:hAnsi="Book Antiqua"/>
          <w:i/>
          <w:sz w:val="24"/>
          <w:szCs w:val="24"/>
          <w:lang w:val="en-US"/>
        </w:rPr>
        <w:t>TYMS</w:t>
      </w:r>
      <w:r w:rsidRPr="006B505E">
        <w:rPr>
          <w:rFonts w:ascii="Book Antiqua" w:hAnsi="Book Antiqua"/>
          <w:sz w:val="24"/>
          <w:szCs w:val="24"/>
          <w:lang w:val="en-US"/>
        </w:rPr>
        <w:t xml:space="preserve"> expression</w:t>
      </w:r>
      <w:r w:rsidR="00143BD3" w:rsidRPr="006B505E">
        <w:rPr>
          <w:rFonts w:ascii="Book Antiqua" w:hAnsi="Book Antiqua"/>
          <w:sz w:val="24"/>
          <w:szCs w:val="24"/>
          <w:lang w:val="en-US"/>
        </w:rPr>
        <w:fldChar w:fldCharType="begin">
          <w:fldData xml:space="preserve">PEVuZE5vdGU+PENpdGU+PEF1dGhvcj5NYW5kb2xhPC9BdXRob3I+PFllYXI+MjAwNDwvWWVhcj48
UmVjTnVtPjEwMTc0PC9SZWNOdW0+PElEVGV4dD5BIDYgYnAgcG9seW1vcnBoaXNtIGluIHRoZSB0
aHltaWR5bGF0ZSBzeW50aGFzZSBnZW5lIGNhdXNlcyBtZXNzYWdlIGluc3RhYmlsaXR5IGFuZCBp
cyBhc3NvY2lhdGVkIHdpdGggZGVjcmVhc2VkIGludHJhdHVtb3JhbCBUUyBtUk5BIGxldmVsczwv
SURUZXh0PjxEaXNwbGF5VGV4dD48c3R5bGUgZmFjZT0ic3VwZXJzY3JpcHQiPlsxOCw0Nyw0OCw0
OSw1MF08L3N0eWxlPjwvRGlzcGxheVRleHQ+PHJlY29yZD48cmVjLW51bWJlcj4xMDE3NDwvcmVj
LW51bWJlcj48Zm9yZWlnbi1rZXlzPjxrZXkgYXBwPSJFTiIgZGItaWQ9ImY5MHRheHJkNmEwcnI4
ZTlyZThwZTV0eDVleHBzdzBhNTB2ZSI+MTAxNzQ8L2tleT48L2ZvcmVpZ24ta2V5cz48cmVmLXR5
cGUgbmFtZT0iSm91cm5hbCBBcnRpY2xlIj4xNzwvcmVmLXR5cGU+PGNvbnRyaWJ1dG9ycz48YXV0
aG9ycz48YXV0aG9yPk1hbmRvbGEsIE0uIFYuPC9hdXRob3I+PGF1dGhvcj5TdG9laGxtYWNoZXIs
IEouPC9hdXRob3I+PGF1dGhvcj5aaGFuZywgVy48L2F1dGhvcj48YXV0aG9yPkdyb3NoZW4sIFMu
PC9hdXRob3I+PGF1dGhvcj5ZdSwgTS4gQy48L2F1dGhvcj48YXV0aG9yPklxYmFsLCBTLjwvYXV0
aG9yPjxhdXRob3I+TGVueiwgSC4gSi48L2F1dGhvcj48YXV0aG9yPkxhZG5lciwgUi4gRC48L2F1
dGhvcj48L2F1dGhvcnM+PC9jb250cmlidXRvcnM+PHRpdGxlcz48dGl0bGU+QSA2IGJwIHBvbHlt
b3JwaGlzbSBpbiB0aGUgdGh5bWlkeWxhdGUgc3ludGhhc2UgZ2VuZSBjYXVzZXMgbWVzc2FnZSBp
bnN0YWJpbGl0eSBhbmQgaXMgYXNzb2NpYXRlZCB3aXRoIGRlY3JlYXNlZCBpbnRyYXR1bW9yYWwg
VFMgbVJOQSBsZXZlbHM8L3RpdGxlPjxzZWNvbmRhcnktdGl0bGU+UGhhcm1hY29nZW5ldGljczwv
c2Vjb25kYXJ5LXRpdGxlPjwvdGl0bGVzPjxwZXJpb2RpY2FsPjxmdWxsLXRpdGxlPlBoYXJtYWNv
Z2VuZXRpY3M8L2Z1bGwtdGl0bGU+PC9wZXJpb2RpY2FsPjxwYWdlcz4zMTktMjc8L3BhZ2VzPjx2
b2x1bWU+MTQ8L3ZvbHVtZT48bnVtYmVyPjU8L251bWJlcj48a2V5d29yZHM+PGtleXdvcmQ+MyZh
cG9zOyBVbnRyYW5zbGF0ZWQgUmVnaW9uczwva2V5d29yZD48a2V5d29yZD5CYXNlIFNlcXVlbmNl
PC9rZXl3b3JkPjxrZXl3b3JkPkNlbGwgTGluZTwva2V5d29yZD48a2V5d29yZD5Db2xvcmVjdGFs
IE5lb3BsYXNtczwva2V5d29yZD48a2V5d29yZD5ETkEgUHJpbWVyczwva2V5d29yZD48a2V5d29y
ZD5FbmhhbmNlciBFbGVtZW50cywgR2VuZXRpYzwva2V5d29yZD48a2V5d29yZD5FdGhuaWMgR3Jv
dXBzPC9rZXl3b3JkPjxrZXl3b3JkPkh1bWFuczwva2V5d29yZD48a2V5d29yZD5Qb2x5bW9ycGhp
c20sIEdlbmV0aWM8L2tleXdvcmQ+PGtleXdvcmQ+Uk5BLCBNZXNzZW5nZXI8L2tleXdvcmQ+PGtl
eXdvcmQ+UmV2ZXJzZSBUcmFuc2NyaXB0YXNlIFBvbHltZXJhc2UgQ2hhaW4gUmVhY3Rpb248L2tl
eXdvcmQ+PGtleXdvcmQ+U2VxdWVuY2UgRGVsZXRpb248L2tleXdvcmQ+PGtleXdvcmQ+VGFuZGVt
IFJlcGVhdCBTZXF1ZW5jZXM8L2tleXdvcmQ+PGtleXdvcmQ+VGh5bWlkeWxhdGUgU3ludGhhc2U8
L2tleXdvcmQ+PC9rZXl3b3Jkcz48ZGF0ZXM+PHllYXI+MjAwNDwveWVhcj48cHViLWRhdGVzPjxk
YXRlPk1heTwvZGF0ZT48L3B1Yi1kYXRlcz48L2RhdGVzPjxpc2JuPjA5NjAtMzE0WDwvaXNibj48
YWNjZXNzaW9uLW51bT4xNTExNTkxODwvYWNjZXNzaW9uLW51bT48dXJscz48cmVsYXRlZC11cmxz
Pjx1cmw+aHR0cHM6Ly93d3cubmNiaS5ubG0ubmloLmdvdi9wdWJtZWQvMTUxMTU5MTg8L3VybD48
L3JlbGF0ZWQtdXJscz48L3VybHM+PGxhbmd1YWdlPmVuZzwvbGFuZ3VhZ2U+PC9yZWNvcmQ+PC9D
aXRlPjxDaXRlPjxBdXRob3I+TmllZjwvQXV0aG9yPjxZZWFyPjIwMDc8L1llYXI+PFJlY051bT4x
MDE4ODwvUmVjTnVtPjxJRFRleHQ+SW52b2x2ZW1lbnQgb2YgZ2VuZSBwb2x5bW9ycGhpc21zIG9m
IHRoeW1pZHlsYXRlIHN5bnRoYXNlIGluIGdlbmUgZXhwcmVzc2lvbiwgcHJvdGVpbiBhY3Rpdml0
eSBhbmQgYW50aWNhbmNlciBkcnVnIGN5dG90b3hpY2l0eSB1c2luZyB0aGUgTkNJLTYwIHBhbmVs
PC9JRFRleHQ+PHJlY29yZD48cmVjLW51bWJlcj4xMDE4ODwvcmVjLW51bWJlcj48Zm9yZWlnbi1r
ZXlzPjxrZXkgYXBwPSJFTiIgZGItaWQ9ImY5MHRheHJkNmEwcnI4ZTlyZThwZTV0eDVleHBzdzBh
NTB2ZSI+MTAxODg8L2tleT48L2ZvcmVpZ24ta2V5cz48cmVmLXR5cGUgbmFtZT0iSm91cm5hbCBB
cnRpY2xlIj4xNzwvcmVmLXR5cGU+PGNvbnRyaWJ1dG9ycz48YXV0aG9ycz48YXV0aG9yPk5pZWYs
IE4uPC9hdXRob3I+PGF1dGhvcj5MZSBNb3J2YW4sIFYuPC9hdXRob3I+PGF1dGhvcj5Sb2JlcnQs
IEouPC9hdXRob3I+PC9hdXRob3JzPjwvY29udHJpYnV0b3JzPjx0aXRsZXM+PHRpdGxlPkludm9s
dmVtZW50IG9mIGdlbmUgcG9seW1vcnBoaXNtcyBvZiB0aHltaWR5bGF0ZSBzeW50aGFzZSBpbiBn
ZW5lIGV4cHJlc3Npb24sIHByb3RlaW4gYWN0aXZpdHkgYW5kIGFudGljYW5jZXIgZHJ1ZyBjeXRv
dG94aWNpdHkgdXNpbmcgdGhlIE5DSS02MCBwYW5lbDwvdGl0bGU+PHNlY29uZGFyeS10aXRsZT5F
dXIgSiBDYW5jZXI8L3NlY29uZGFyeS10aXRsZT48L3RpdGxlcz48cGVyaW9kaWNhbD48ZnVsbC10
aXRsZT5FdXIgSiBDYW5jZXI8L2Z1bGwtdGl0bGU+PC9wZXJpb2RpY2FsPjxwYWdlcz45NTUtNjI8
L3BhZ2VzPjx2b2x1bWU+NDM8L3ZvbHVtZT48bnVtYmVyPjU8L251bWJlcj48ZWRpdGlvbj4yMDA3
LzAyLzIwPC9lZGl0aW9uPjxrZXl3b3Jkcz48a2V5d29yZD5BbnRpbWV0YWJvbGl0ZXMsIEFudGlu
ZW9wbGFzdGljPC9rZXl3b3JkPjxrZXl3b3JkPkNlbGwgTGluZSwgVHVtb3I8L2tleXdvcmQ+PGtl
eXdvcmQ+RHJ1ZyBSZXNpc3RhbmNlLCBOZW9wbGFzbTwva2V5d29yZD48a2V5d29yZD5GbHVvcm91
cmFjaWw8L2tleXdvcmQ+PGtleXdvcmQ+R2VuZSBFeHByZXNzaW9uPC9rZXl3b3JkPjxrZXl3b3Jk
PkdlbmUgRnJlcXVlbmN5PC9rZXl3b3JkPjxrZXl3b3JkPkh1bWFuczwva2V5d29yZD48a2V5d29y
ZD5OZW9wbGFzbSBQcm90ZWluczwva2V5d29yZD48a2V5d29yZD5OZW9wbGFzbXM8L2tleXdvcmQ+
PGtleXdvcmQ+UG9seW1vcnBoaXNtLCBHZW5ldGljPC9rZXl3b3JkPjxrZXl3b3JkPlRoeW1pZHls
YXRlIFN5bnRoYXNlPC9rZXl3b3JkPjwva2V5d29yZHM+PGRhdGVzPjx5ZWFyPjIwMDc8L3llYXI+
PHB1Yi1kYXRlcz48ZGF0ZT5NYXI8L2RhdGU+PC9wdWItZGF0ZXM+PC9kYXRlcz48aXNibj4wOTU5
LTgwNDk8L2lzYm4+PGFjY2Vzc2lvbi1udW0+MTczMTcxNTQ8L2FjY2Vzc2lvbi1udW0+PHVybHM+
PHJlbGF0ZWQtdXJscz48dXJsPmh0dHBzOi8vd3d3Lm5jYmkubmxtLm5paC5nb3YvcHVibWVkLzE3
MzE3MTU0PC91cmw+PC9yZWxhdGVkLXVybHM+PC91cmxzPjxlbGVjdHJvbmljLXJlc291cmNlLW51
bT4xMC4xMDE2L2ouZWpjYS4yMDA2LjEyLjAxMjwvZWxlY3Ryb25pYy1yZXNvdXJjZS1udW0+PGxh
bmd1YWdlPmVuZzwvbGFuZ3VhZ2U+PC9yZWNvcmQ+PC9DaXRlPjxDaXRlPjxBdXRob3I+WW9vPC9B
dXRob3I+PFllYXI+MjAwOTwvWWVhcj48UmVjTnVtPjEwMTg5PC9SZWNOdW0+PElEVGV4dD5JZGVu
dGlmaWNhdGlvbiBvZiBnZW5lcyBjb25mZXJyaW5nIHJlc2lzdGFuY2UgdG8gNS1mbHVvcm91cmFj
aWw8L0lEVGV4dD48cmVjb3JkPjxyZWMtbnVtYmVyPjEwMTg5PC9yZWMtbnVtYmVyPjxmb3JlaWdu
LWtleXM+PGtleSBhcHA9IkVOIiBkYi1pZD0iZjkwdGF4cmQ2YTBycjhlOXJlOHBlNXR4NWV4cHN3
MGE1MHZlIj4xMDE4OTwva2V5PjwvZm9yZWlnbi1rZXlzPjxyZWYtdHlwZSBuYW1lPSJKb3VybmFs
IEFydGljbGUiPjE3PC9yZWYtdHlwZT48Y29udHJpYnV0b3JzPjxhdXRob3JzPjxhdXRob3I+WW9v
LCBCLiBLLjwvYXV0aG9yPjxhdXRob3I+R3JlZGxlciwgUi48L2F1dGhvcj48YXV0aG9yPlZvemhp
bGxhLCBOLjwvYXV0aG9yPjxhdXRob3I+U3UsIFouIFouPC9hdXRob3I+PGF1dGhvcj5DaGVuLCBE
LjwvYXV0aG9yPjxhdXRob3I+Rm9yY2llciwgVC48L2F1dGhvcj48YXV0aG9yPlNoYWgsIEsuPC9h
dXRob3I+PGF1dGhvcj5TYXhlbmEsIFUuPC9hdXRob3I+PGF1dGhvcj5IYW5zZW4sIFUuPC9hdXRo
b3I+PGF1dGhvcj5GaXNoZXIsIFAuIEIuPC9hdXRob3I+PGF1dGhvcj5TYXJrYXIsIEQuPC9hdXRo
b3I+PC9hdXRob3JzPjwvY29udHJpYnV0b3JzPjx0aXRsZXM+PHRpdGxlPklkZW50aWZpY2F0aW9u
IG9mIGdlbmVzIGNvbmZlcnJpbmcgcmVzaXN0YW5jZSB0byA1LWZsdW9yb3VyYWNpbDwvdGl0bGU+
PHNlY29uZGFyeS10aXRsZT5Qcm9jIE5hdGwgQWNhZCBTY2kgVSBTIEE8L3NlY29uZGFyeS10aXRs
ZT48L3RpdGxlcz48cGVyaW9kaWNhbD48ZnVsbC10aXRsZT5Qcm9jIE5hdGwgQWNhZCBTY2kgVSBT
IEE8L2Z1bGwtdGl0bGU+PC9wZXJpb2RpY2FsPjxwYWdlcz4xMjkzOC00MzwvcGFnZXM+PHZvbHVt
ZT4xMDY8L3ZvbHVtZT48bnVtYmVyPjMxPC9udW1iZXI+PGVkaXRpb24+MjAwOS8wNy8yMTwvZWRp
dGlvbj48a2V5d29yZHM+PGtleXdvcmQ+QW5pbWFsczwva2V5d29yZD48a2V5d29yZD5BbnRpbWV0
YWJvbGl0ZXMsIEFudGluZW9wbGFzdGljPC9rZXl3b3JkPjxrZXl3b3JkPkNhcmNpbm9tYSwgSGVw
YXRvY2VsbHVsYXI8L2tleXdvcmQ+PGtleXdvcmQ+Q2VsbCBBZGhlc2lvbiBNb2xlY3VsZXM8L2tl
eXdvcmQ+PGtleXdvcmQ+Q2VsbCBMaW5lLCBUdW1vcjwva2V5d29yZD48a2V5d29yZD5ETkE8L2tl
eXdvcmQ+PGtleXdvcmQ+RE5BLUJpbmRpbmcgUHJvdGVpbnM8L2tleXdvcmQ+PGtleXdvcmQ+RGlo
eWRyb3VyYWNpbCBEZWh5ZHJvZ2VuYXNlIChOQURQKTwva2V5d29yZD48a2V5d29yZD5EcnVnIFJl
c2lzdGFuY2UsIE5lb3BsYXNtPC9rZXl3b3JkPjxrZXl3b3JkPkZsdW9yb3VyYWNpbDwva2V5d29y
ZD48a2V5d29yZD5IdW1hbnM8L2tleXdvcmQ+PGtleXdvcmQ+S2ktNjcgQW50aWdlbjwva2V5d29y
ZD48a2V5d29yZD5MaXZlciBOZW9wbGFzbXM8L2tleXdvcmQ+PGtleXdvcmQ+TWljZTwva2V5d29y
ZD48a2V5d29yZD5UaHltaWR5bGF0ZSBTeW50aGFzZTwva2V5d29yZD48a2V5d29yZD5UcmFuc2Ny
aXB0aW9uIEZhY3RvcnM8L2tleXdvcmQ+PC9rZXl3b3Jkcz48ZGF0ZXM+PHllYXI+MjAwOTwveWVh
cj48cHViLWRhdGVzPjxkYXRlPkF1ZzwvZGF0ZT48L3B1Yi1kYXRlcz48L2RhdGVzPjxpc2JuPjEw
OTEtNjQ5MDwvaXNibj48YWNjZXNzaW9uLW51bT4xOTYyMjcyNjwvYWNjZXNzaW9uLW51bT48dXJs
cz48cmVsYXRlZC11cmxzPjx1cmw+aHR0cHM6Ly93d3cubmNiaS5ubG0ubmloLmdvdi9wdWJtZWQv
MTk2MjI3MjY8L3VybD48L3JlbGF0ZWQtdXJscz48L3VybHM+PGN1c3RvbTI+UE1DMjcyMjMxNzwv
Y3VzdG9tMj48ZWxlY3Ryb25pYy1yZXNvdXJjZS1udW0+MTAuMTA3My9wbmFzLjA5MDE0NTExMDY8
L2VsZWN0cm9uaWMtcmVzb3VyY2UtbnVtPjxsYW5ndWFnZT5lbmc8L2xhbmd1YWdlPjwvcmVjb3Jk
PjwvQ2l0ZT48Q2l0ZT48QXV0aG9yPlZpZ25vbGk8L0F1dGhvcj48WWVhcj4yMDExPC9ZZWFyPjxS
ZWNOdW0+MTAxOTA8L1JlY051bT48SURUZXh0PlRoeW1pZHlsYXRlIHN5bnRoYXNlIGV4cHJlc3Np
b24gYW5kIGdlbm90eXBlIGhhdmUgbm8gbWFqb3IgaW1wYWN0IG9uIHRoZSBjbGluaWNhbCBvdXRj
b21lIG9mIGNvbG9yZWN0YWwgY2FuY2VyIHBhdGllbnRzIHRyZWF0ZWQgd2l0aCA1LWZsdW9yb3Vy
YWNpbDwvSURUZXh0PjxyZWNvcmQ+PHJlYy1udW1iZXI+MTAxOTA8L3JlYy1udW1iZXI+PGZvcmVp
Z24ta2V5cz48a2V5IGFwcD0iRU4iIGRiLWlkPSJmOTB0YXhyZDZhMHJyOGU5cmU4cGU1dHg1ZXhw
c3cwYTUwdmUiPjEwMTkwPC9rZXk+PC9mb3JlaWduLWtleXM+PHJlZi10eXBlIG5hbWU9IkpvdXJu
YWwgQXJ0aWNsZSI+MTc8L3JlZi10eXBlPjxjb250cmlidXRvcnM+PGF1dGhvcnM+PGF1dGhvcj5W
aWdub2xpLCBNLjwvYXV0aG9yPjxhdXRob3I+Tm9iaWxpLCBTLjwvYXV0aG9yPjxhdXRob3I+TmFw
b2xpLCBDLjwvYXV0aG9yPjxhdXRob3I+UHV0aWduYW5vLCBBLiBMLjwvYXV0aG9yPjxhdXRob3I+
TW9yZ2FudGksIE0uPC9hdXRob3I+PGF1dGhvcj5QYXBpLCBMLjwvYXV0aG9yPjxhdXRob3I+VmFs
YW56YW5vLCBSLjwvYXV0aG9yPjxhdXRob3I+Q2lhbmNoaSwgRi48L2F1dGhvcj48YXV0aG9yPlRv
bmVsbGksIEYuPC9hdXRob3I+PGF1dGhvcj5NYXp6ZWksIFQuPC9hdXRob3I+PGF1dGhvcj5NaW5p
LCBFLjwvYXV0aG9yPjxhdXRob3I+R2VudWFyZGksIE0uPC9hdXRob3I+PC9hdXRob3JzPjwvY29u
dHJpYnV0b3JzPjx0aXRsZXM+PHRpdGxlPlRoeW1pZHlsYXRlIHN5bnRoYXNlIGV4cHJlc3Npb24g
YW5kIGdlbm90eXBlIGhhdmUgbm8gbWFqb3IgaW1wYWN0IG9uIHRoZSBjbGluaWNhbCBvdXRjb21l
IG9mIGNvbG9yZWN0YWwgY2FuY2VyIHBhdGllbnRzIHRyZWF0ZWQgd2l0aCA1LWZsdW9yb3VyYWNp
bDwvdGl0bGU+PHNlY29uZGFyeS10aXRsZT5QaGFybWFjb2wgUmVzPC9zZWNvbmRhcnktdGl0bGU+
PC90aXRsZXM+PHBlcmlvZGljYWw+PGZ1bGwtdGl0bGU+UGhhcm1hY29sIFJlczwvZnVsbC10aXRs
ZT48L3BlcmlvZGljYWw+PHBhZ2VzPjI0Mi04PC9wYWdlcz48dm9sdW1lPjY0PC92b2x1bWU+PG51
bWJlcj4zPC9udW1iZXI+PGVkaXRpb24+MjAxMS8wNC8yMzwvZWRpdGlvbj48a2V5d29yZHM+PGtl
eXdvcmQ+QWR1bHQ8L2tleXdvcmQ+PGtleXdvcmQ+QWdlZDwva2V5d29yZD48a2V5d29yZD5BbnRp
bWV0YWJvbGl0ZXMsIEFudGluZW9wbGFzdGljPC9rZXl3b3JkPjxrZXl3b3JkPkNvbG9yZWN0YWwg
TmVvcGxhc21zPC9rZXl3b3JkPjxrZXl3b3JkPkRpc2Vhc2UtRnJlZSBTdXJ2aXZhbDwva2V5d29y
ZD48a2V5d29yZD5GZW1hbGU8L2tleXdvcmQ+PGtleXdvcmQ+Rmx1b3JvdXJhY2lsPC9rZXl3b3Jk
PjxrZXl3b3JkPkdlbmUgRXhwcmVzc2lvbiBSZWd1bGF0aW9uLCBOZW9wbGFzdGljPC9rZXl3b3Jk
PjxrZXl3b3JkPkdlbm90eXBlPC9rZXl3b3JkPjxrZXl3b3JkPkh1bWFuczwva2V5d29yZD48a2V5
d29yZD5NYWxlPC9rZXl3b3JkPjxrZXl3b3JkPk1pZGRsZSBBZ2VkPC9rZXl3b3JkPjxrZXl3b3Jk
PlRoeW1pZHlsYXRlIFN5bnRoYXNlPC9rZXl3b3JkPjxrZXl3b3JkPllvdW5nIEFkdWx0PC9rZXl3
b3JkPjwva2V5d29yZHM+PGRhdGVzPjx5ZWFyPjIwMTE8L3llYXI+PHB1Yi1kYXRlcz48ZGF0ZT5T
ZXA8L2RhdGU+PC9wdWItZGF0ZXM+PC9kYXRlcz48aXNibj4xMDk2LTExODY8L2lzYm4+PGFjY2Vz
c2lvbi1udW0+MjE1MzYxMzA8L2FjY2Vzc2lvbi1udW0+PHVybHM+PHJlbGF0ZWQtdXJscz48dXJs
Pmh0dHBzOi8vd3d3Lm5jYmkubmxtLm5paC5nb3YvcHVibWVkLzIxNTM2MTMwPC91cmw+PC9yZWxh
dGVkLXVybHM+PC91cmxzPjxlbGVjdHJvbmljLXJlc291cmNlLW51bT4xMC4xMDE2L2oucGhycy4y
MDExLjA0LjAwNjwvZWxlY3Ryb25pYy1yZXNvdXJjZS1udW0+PGxhbmd1YWdlPmVuZzwvbGFuZ3Vh
Z2U+PC9yZWNvcmQ+PC9DaXRlPjxDaXRlPjxBdXRob3I+Um9zbWFyaW48L0F1dGhvcj48WWVhcj4y
MDE0PC9ZZWFyPjxSZWNOdW0+MTAxOTE8L1JlY051bT48SURUZXh0PkdlbmV0aWMgbWFya2VycyBv
ZiB0b3hpY2l0eSBmcm9tIGNhcGVjaXRhYmluZSBhbmQgb3RoZXIgZmx1b3JvdXJhY2lsLWJhc2Vk
IHJlZ2ltZW5zOiBpbnZlc3RpZ2F0aW9uIGluIHRoZSBRVUFTQVIyIHN0dWR5LCBzeXN0ZW1hdGlj
IHJldmlldywgYW5kIG1ldGEtYW5hbHlzaXM8L0lEVGV4dD48cmVjb3JkPjxyZWMtbnVtYmVyPjEw
MTkxPC9yZWMtbnVtYmVyPjxmb3JlaWduLWtleXM+PGtleSBhcHA9IkVOIiBkYi1pZD0iZjkwdGF4
cmQ2YTBycjhlOXJlOHBlNXR4NWV4cHN3MGE1MHZlIj4xMDE5MTwva2V5PjwvZm9yZWlnbi1rZXlz
PjxyZWYtdHlwZSBuYW1lPSJKb3VybmFsIEFydGljbGUiPjE3PC9yZWYtdHlwZT48Y29udHJpYnV0
b3JzPjxhdXRob3JzPjxhdXRob3I+Um9zbWFyaW4sIEQuPC9hdXRob3I+PGF1dGhvcj5QYWxsZXMs
IEMuPC9hdXRob3I+PGF1dGhvcj5DaHVyY2gsIEQuPC9hdXRob3I+PGF1dGhvcj5Eb21pbmdvLCBF
LjwvYXV0aG9yPjxhdXRob3I+Sm9uZXMsIEEuPC9hdXRob3I+PGF1dGhvcj5Kb2huc3RvbmUsIEUu
PC9hdXRob3I+PGF1dGhvcj5XYW5nLCBILjwvYXV0aG9yPjxhdXRob3I+TG92ZSwgUy48L2F1dGhv
cj48YXV0aG9yPkp1bGllciwgUC48L2F1dGhvcj48YXV0aG9yPlNjdWRkZXIsIEMuPC9hdXRob3I+
PGF1dGhvcj5OaWNob2xzb24sIEcuPC9hdXRob3I+PGF1dGhvcj5Hb256YWxlei1OZWlyYSwgQS48
L2F1dGhvcj48YXV0aG9yPk1hcnRpbiwgTS48L2F1dGhvcj48YXV0aG9yPlNhcmdlbnQsIEQuPC9h
dXRob3I+PGF1dGhvcj5HcmVlbiwgRS48L2F1dGhvcj48YXV0aG9yPk1jTGVvZCwgSC48L2F1dGhv
cj48YXV0aG9yPlphbmdlciwgVS4gTS48L2F1dGhvcj48YXV0aG9yPlNjaHdhYiwgTS48L2F1dGhv
cj48YXV0aG9yPkJyYXVuLCBNLjwvYXV0aG9yPjxhdXRob3I+U2V5bW91ciwgTS48L2F1dGhvcj48
YXV0aG9yPlRob21wc29uLCBMLjwvYXV0aG9yPjxhdXRob3I+TGFjYXMsIEIuPC9hdXRob3I+PGF1
dGhvcj5Cb2lnZSwgVi48L2F1dGhvcj48YXV0aG9yPlJpYmVsbGVzLCBOLjwvYXV0aG9yPjxhdXRo
b3I+QWZ6YWwsIFMuPC9hdXRob3I+PGF1dGhvcj5FbmdodXNlbiwgSC48L2F1dGhvcj48YXV0aG9y
PkplbnNlbiwgUy4gQS48L2F1dGhvcj48YXV0aG9yPkV0aWVubmUtR3JpbWFsZGksIE0uIEMuPC9h
dXRob3I+PGF1dGhvcj5NaWxhbm8sIEcuPC9hdXRob3I+PGF1dGhvcj5XYWRlbGl1cywgTS48L2F1
dGhvcj48YXV0aG9yPkdsaW1lbGl1cywgQi48L2F1dGhvcj48YXV0aG9yPkdhcm1vLCBILjwvYXV0
aG9yPjxhdXRob3I+R3VzZWxsYSwgTS48L2F1dGhvcj48YXV0aG9yPkxlY29tdGUsIFQuPC9hdXRo
b3I+PGF1dGhvcj5MYXVyZW50LVB1aWcsIFAuPC9hdXRob3I+PGF1dGhvcj5NYXJ0aW5lei1CYWxp
YnJlYSwgRS48L2F1dGhvcj48YXV0aG9yPlNoYXJtYSwgUi48L2F1dGhvcj48YXV0aG9yPkdhcmNp
YS1Gb25jaWxsYXMsIEouPC9hdXRob3I+PGF1dGhvcj5LbGVpYmwsIFouPC9hdXRob3I+PGF1dGhv
cj5Nb3JlbCwgQS48L2F1dGhvcj48YXV0aG9yPlBpZ25vbiwgSi4gUC48L2F1dGhvcj48YXV0aG9y
Pk1pZGdsZXksIFIuPC9hdXRob3I+PGF1dGhvcj5LZXJyLCBELjwvYXV0aG9yPjxhdXRob3I+VG9t
bGluc29uLCBJLjwvYXV0aG9yPjwvYXV0aG9ycz48L2NvbnRyaWJ1dG9ycz48dGl0bGVzPjx0aXRs
ZT5HZW5ldGljIG1hcmtlcnMgb2YgdG94aWNpdHkgZnJvbSBjYXBlY2l0YWJpbmUgYW5kIG90aGVy
IGZsdW9yb3VyYWNpbC1iYXNlZCByZWdpbWVuczogaW52ZXN0aWdhdGlvbiBpbiB0aGUgUVVBU0FS
MiBzdHVkeSwgc3lzdGVtYXRpYyByZXZpZXcsIGFuZCBtZXRhLWFuYWx5c2lzPC90aXRsZT48c2Vj
b25kYXJ5LXRpdGxlPkogQ2xpbiBPbmNvbDwvc2Vjb25kYXJ5LXRpdGxlPjwvdGl0bGVzPjxwZXJp
b2RpY2FsPjxmdWxsLXRpdGxlPkogQ2xpbiBPbmNvbDwvZnVsbC10aXRsZT48L3BlcmlvZGljYWw+
PHBhZ2VzPjEwMzEtOTwvcGFnZXM+PHZvbHVtZT4zMjwvdm9sdW1lPjxudW1iZXI+MTA8L251bWJl
cj48ZWRpdGlvbj4yMDE0LzAzLzAzPC9lZGl0aW9uPjxrZXl3b3Jkcz48a2V5d29yZD5BbnRpbmVv
cGxhc3RpYyBDb21iaW5lZCBDaGVtb3RoZXJhcHkgUHJvdG9jb2xzPC9rZXl3b3JkPjxrZXl3b3Jk
PkNhcGVjaXRhYmluZTwva2V5d29yZD48a2V5d29yZD5Db2xvcmVjdGFsIE5lb3BsYXNtczwva2V5
d29yZD48a2V5d29yZD5EZW94eWN5dGlkaW5lPC9rZXl3b3JkPjxrZXl3b3JkPkRpaHlkcm91cmFj
aWwgRGVoeWRyb2dlbmFzZSAoTkFEUCk8L2tleXdvcmQ+PGtleXdvcmQ+RHJ1Zy1SZWxhdGVkIFNp
ZGUgRWZmZWN0cyBhbmQgQWR2ZXJzZSBSZWFjdGlvbnM8L2tleXdvcmQ+PGtleXdvcmQ+Rmx1b3Jv
dXJhY2lsPC9rZXl3b3JkPjxrZXl3b3JkPkdlbmV0aWMgTWFya2Vyczwva2V5d29yZD48a2V5d29y
ZD5IdW1hbnM8L2tleXdvcmQ+PGtleXdvcmQ+UG9seW1vcnBoaXNtLCBHZW5ldGljPC9rZXl3b3Jk
PjxrZXl3b3JkPlByZWRpY3RpdmUgVmFsdWUgb2YgVGVzdHM8L2tleXdvcmQ+PGtleXdvcmQ+VGh5
bWlkeWxhdGUgU3ludGhhc2U8L2tleXdvcmQ+PC9rZXl3b3Jkcz48ZGF0ZXM+PHllYXI+MjAxNDwv
eWVhcj48cHViLWRhdGVzPjxkYXRlPkFwcjwvZGF0ZT48L3B1Yi1kYXRlcz48L2RhdGVzPjxpc2Ju
PjE1MjctNzc1NTwvaXNibj48YWNjZXNzaW9uLW51bT4yNDU5MDY1NDwvYWNjZXNzaW9uLW51bT48
dXJscz48cmVsYXRlZC11cmxzPjx1cmw+aHR0cHM6Ly93d3cubmNiaS5ubG0ubmloLmdvdi9wdWJt
ZWQvMjQ1OTA2NTQ8L3VybD48L3JlbGF0ZWQtdXJscz48L3VybHM+PGN1c3RvbTI+UE1DNDg3OTY5
NTwvY3VzdG9tMj48ZWxlY3Ryb25pYy1yZXNvdXJjZS1udW0+MTAuMTIwMC9KQ08uMjAxMy41MS4x
ODU3PC9lbGVjdHJvbmljLXJlc291cmNlLW51bT48bGFuZ3VhZ2U+ZW5nPC9sYW5ndWFnZT48L3Jl
Y29yZD48L0NpdGU+PENpdGU+PEF1dGhvcj5NYW5kb2xhPC9BdXRob3I+PFllYXI+MjAwNDwvWWVh
cj48UmVjTnVtPjEwMTc0PC9SZWNOdW0+PHJlY29yZD48cmVjLW51bWJlcj4xMDE3NDwvcmVjLW51
bWJlcj48Zm9yZWlnbi1rZXlzPjxrZXkgYXBwPSJFTiIgZGItaWQ9ImY5MHRheHJkNmEwcnI4ZTly
ZThwZTV0eDVleHBzdzBhNTB2ZSI+MTAxNzQ8L2tleT48L2ZvcmVpZ24ta2V5cz48cmVmLXR5cGUg
bmFtZT0iSm91cm5hbCBBcnRpY2xlIj4xNzwvcmVmLXR5cGU+PGNvbnRyaWJ1dG9ycz48YXV0aG9y
cz48YXV0aG9yPk1hbmRvbGEsIE0uIFYuPC9hdXRob3I+PGF1dGhvcj5TdG9laGxtYWNoZXIsIEou
PC9hdXRob3I+PGF1dGhvcj5aaGFuZywgVy48L2F1dGhvcj48YXV0aG9yPkdyb3NoZW4sIFMuPC9h
dXRob3I+PGF1dGhvcj5ZdSwgTS4gQy48L2F1dGhvcj48YXV0aG9yPklxYmFsLCBTLjwvYXV0aG9y
PjxhdXRob3I+TGVueiwgSC4gSi48L2F1dGhvcj48YXV0aG9yPkxhZG5lciwgUi4gRC48L2F1dGhv
cj48L2F1dGhvcnM+PC9jb250cmlidXRvcnM+PHRpdGxlcz48dGl0bGU+QSA2IGJwIHBvbHltb3Jw
aGlzbSBpbiB0aGUgdGh5bWlkeWxhdGUgc3ludGhhc2UgZ2VuZSBjYXVzZXMgbWVzc2FnZSBpbnN0
YWJpbGl0eSBhbmQgaXMgYXNzb2NpYXRlZCB3aXRoIGRlY3JlYXNlZCBpbnRyYXR1bW9yYWwgVFMg
bVJOQSBsZXZlbHM8L3RpdGxlPjxzZWNvbmRhcnktdGl0bGU+UGhhcm1hY29nZW5ldGljczwvc2Vj
b25kYXJ5LXRpdGxlPjwvdGl0bGVzPjxwZXJpb2RpY2FsPjxmdWxsLXRpdGxlPlBoYXJtYWNvZ2Vu
ZXRpY3M8L2Z1bGwtdGl0bGU+PC9wZXJpb2RpY2FsPjxwYWdlcz4zMTktMjc8L3BhZ2VzPjx2b2x1
bWU+MTQ8L3ZvbHVtZT48bnVtYmVyPjU8L251bWJlcj48a2V5d29yZHM+PGtleXdvcmQ+MyZhcG9z
OyBVbnRyYW5zbGF0ZWQgUmVnaW9uczwva2V5d29yZD48a2V5d29yZD5CYXNlIFNlcXVlbmNlPC9r
ZXl3b3JkPjxrZXl3b3JkPkNlbGwgTGluZTwva2V5d29yZD48a2V5d29yZD5Db2xvcmVjdGFsIE5l
b3BsYXNtczwva2V5d29yZD48a2V5d29yZD5ETkEgUHJpbWVyczwva2V5d29yZD48a2V5d29yZD5F
bmhhbmNlciBFbGVtZW50cywgR2VuZXRpYzwva2V5d29yZD48a2V5d29yZD5FdGhuaWMgR3JvdXBz
PC9rZXl3b3JkPjxrZXl3b3JkPkh1bWFuczwva2V5d29yZD48a2V5d29yZD5Qb2x5bW9ycGhpc20s
IEdlbmV0aWM8L2tleXdvcmQ+PGtleXdvcmQ+Uk5BLCBNZXNzZW5nZXI8L2tleXdvcmQ+PGtleXdv
cmQ+UmV2ZXJzZSBUcmFuc2NyaXB0YXNlIFBvbHltZXJhc2UgQ2hhaW4gUmVhY3Rpb248L2tleXdv
cmQ+PGtleXdvcmQ+U2VxdWVuY2UgRGVsZXRpb248L2tleXdvcmQ+PGtleXdvcmQ+VGFuZGVtIFJl
cGVhdCBTZXF1ZW5jZXM8L2tleXdvcmQ+PGtleXdvcmQ+VGh5bWlkeWxhdGUgU3ludGhhc2U8L2tl
eXdvcmQ+PC9rZXl3b3Jkcz48ZGF0ZXM+PHllYXI+MjAwNDwveWVhcj48cHViLWRhdGVzPjxkYXRl
Pk1heTwvZGF0ZT48L3B1Yi1kYXRlcz48L2RhdGVzPjxpc2JuPjA5NjAtMzE0WDwvaXNibj48YWNj
ZXNzaW9uLW51bT4xNTExNTkxODwvYWNjZXNzaW9uLW51bT48dXJscz48cmVsYXRlZC11cmxzPjx1
cmw+aHR0cHM6Ly93d3cubmNiaS5ubG0ubmloLmdvdi9wdWJtZWQvMTUxMTU5MTg8L3VybD48L3Jl
bGF0ZWQtdXJscz48L3VybHM+PGxhbmd1YWdlPmVuZzwvbGFuZ3VhZ2U+PC9yZWNvcmQ+PC9DaXRl
PjxDaXRlPjxBdXRob3I+TmllZjwvQXV0aG9yPjxZZWFyPjIwMDc8L1llYXI+PFJlY051bT4xMDE4
ODwvUmVjTnVtPjxyZWNvcmQ+PHJlYy1udW1iZXI+MTAxODg8L3JlYy1udW1iZXI+PGZvcmVpZ24t
a2V5cz48a2V5IGFwcD0iRU4iIGRiLWlkPSJmOTB0YXhyZDZhMHJyOGU5cmU4cGU1dHg1ZXhwc3cw
YTUwdmUiPjEwMTg4PC9rZXk+PC9mb3JlaWduLWtleXM+PHJlZi10eXBlIG5hbWU9IkpvdXJuYWwg
QXJ0aWNsZSI+MTc8L3JlZi10eXBlPjxjb250cmlidXRvcnM+PGF1dGhvcnM+PGF1dGhvcj5OaWVm
LCBOLjwvYXV0aG9yPjxhdXRob3I+TGUgTW9ydmFuLCBWLjwvYXV0aG9yPjxhdXRob3I+Um9iZXJ0
LCBKLjwvYXV0aG9yPjwvYXV0aG9ycz48L2NvbnRyaWJ1dG9ycz48dGl0bGVzPjx0aXRsZT5JbnZv
bHZlbWVudCBvZiBnZW5lIHBvbHltb3JwaGlzbXMgb2YgdGh5bWlkeWxhdGUgc3ludGhhc2UgaW4g
Z2VuZSBleHByZXNzaW9uLCBwcm90ZWluIGFjdGl2aXR5IGFuZCBhbnRpY2FuY2VyIGRydWcgY3l0
b3RveGljaXR5IHVzaW5nIHRoZSBOQ0ktNjAgcGFuZWw8L3RpdGxlPjxzZWNvbmRhcnktdGl0bGU+
RXVyIEogQ2FuY2VyPC9zZWNvbmRhcnktdGl0bGU+PC90aXRsZXM+PHBlcmlvZGljYWw+PGZ1bGwt
dGl0bGU+RXVyIEogQ2FuY2VyPC9mdWxsLXRpdGxlPjwvcGVyaW9kaWNhbD48cGFnZXM+OTU1LTYy
PC9wYWdlcz48dm9sdW1lPjQzPC92b2x1bWU+PG51bWJlcj41PC9udW1iZXI+PGVkaXRpb24+MjAw
Ny8wMi8yMDwvZWRpdGlvbj48a2V5d29yZHM+PGtleXdvcmQ+QW50aW1ldGFib2xpdGVzLCBBbnRp
bmVvcGxhc3RpYzwva2V5d29yZD48a2V5d29yZD5DZWxsIExpbmUsIFR1bW9yPC9rZXl3b3JkPjxr
ZXl3b3JkPkRydWcgUmVzaXN0YW5jZSwgTmVvcGxhc208L2tleXdvcmQ+PGtleXdvcmQ+Rmx1b3Jv
dXJhY2lsPC9rZXl3b3JkPjxrZXl3b3JkPkdlbmUgRXhwcmVzc2lvbjwva2V5d29yZD48a2V5d29y
ZD5HZW5lIEZyZXF1ZW5jeTwva2V5d29yZD48a2V5d29yZD5IdW1hbnM8L2tleXdvcmQ+PGtleXdv
cmQ+TmVvcGxhc20gUHJvdGVpbnM8L2tleXdvcmQ+PGtleXdvcmQ+TmVvcGxhc21zPC9rZXl3b3Jk
PjxrZXl3b3JkPlBvbHltb3JwaGlzbSwgR2VuZXRpYzwva2V5d29yZD48a2V5d29yZD5UaHltaWR5
bGF0ZSBTeW50aGFzZTwva2V5d29yZD48L2tleXdvcmRzPjxkYXRlcz48eWVhcj4yMDA3PC95ZWFy
PjxwdWItZGF0ZXM+PGRhdGU+TWFyPC9kYXRlPjwvcHViLWRhdGVzPjwvZGF0ZXM+PGlzYm4+MDk1
OS04MDQ5PC9pc2JuPjxhY2Nlc3Npb24tbnVtPjE3MzE3MTU0PC9hY2Nlc3Npb24tbnVtPjx1cmxz
PjxyZWxhdGVkLXVybHM+PHVybD5odHRwczovL3d3dy5uY2JpLm5sbS5uaWguZ292L3B1Ym1lZC8x
NzMxNzE1NDwvdXJsPjwvcmVsYXRlZC11cmxzPjwvdXJscz48ZWxlY3Ryb25pYy1yZXNvdXJjZS1u
dW0+MTAuMTAxNi9qLmVqY2EuMjAwNi4xMi4wMTI8L2VsZWN0cm9uaWMtcmVzb3VyY2UtbnVtPjxs
YW5ndWFnZT5lbmc8L2xhbmd1YWdlPjwvcmVjb3JkPjwvQ2l0ZT48Q2l0ZT48QXV0aG9yPlJvc21h
cmluPC9BdXRob3I+PFllYXI+MjAxNDwvWWVhcj48UmVjTnVtPjEwMTkxPC9SZWNOdW0+PHJlY29y
ZD48cmVjLW51bWJlcj4xMDE5MTwvcmVjLW51bWJlcj48Zm9yZWlnbi1rZXlzPjxrZXkgYXBwPSJF
TiIgZGItaWQ9ImY5MHRheHJkNmEwcnI4ZTlyZThwZTV0eDVleHBzdzBhNTB2ZSI+MTAxOTE8L2tl
eT48L2ZvcmVpZ24ta2V5cz48cmVmLXR5cGUgbmFtZT0iSm91cm5hbCBBcnRpY2xlIj4xNzwvcmVm
LXR5cGU+PGNvbnRyaWJ1dG9ycz48YXV0aG9ycz48YXV0aG9yPlJvc21hcmluLCBELjwvYXV0aG9y
PjxhdXRob3I+UGFsbGVzLCBDLjwvYXV0aG9yPjxhdXRob3I+Q2h1cmNoLCBELjwvYXV0aG9yPjxh
dXRob3I+RG9taW5nbywgRS48L2F1dGhvcj48YXV0aG9yPkpvbmVzLCBBLjwvYXV0aG9yPjxhdXRo
b3I+Sm9obnN0b25lLCBFLjwvYXV0aG9yPjxhdXRob3I+V2FuZywgSC48L2F1dGhvcj48YXV0aG9y
PkxvdmUsIFMuPC9hdXRob3I+PGF1dGhvcj5KdWxpZXIsIFAuPC9hdXRob3I+PGF1dGhvcj5TY3Vk
ZGVyLCBDLjwvYXV0aG9yPjxhdXRob3I+TmljaG9sc29uLCBHLjwvYXV0aG9yPjxhdXRob3I+R29u
emFsZXotTmVpcmEsIEEuPC9hdXRob3I+PGF1dGhvcj5NYXJ0aW4sIE0uPC9hdXRob3I+PGF1dGhv
cj5TYXJnZW50LCBELjwvYXV0aG9yPjxhdXRob3I+R3JlZW4sIEUuPC9hdXRob3I+PGF1dGhvcj5N
Y0xlb2QsIEguPC9hdXRob3I+PGF1dGhvcj5aYW5nZXIsIFUuIE0uPC9hdXRob3I+PGF1dGhvcj5T
Y2h3YWIsIE0uPC9hdXRob3I+PGF1dGhvcj5CcmF1biwgTS48L2F1dGhvcj48YXV0aG9yPlNleW1v
dXIsIE0uPC9hdXRob3I+PGF1dGhvcj5UaG9tcHNvbiwgTC48L2F1dGhvcj48YXV0aG9yPkxhY2Fz
LCBCLjwvYXV0aG9yPjxhdXRob3I+Qm9pZ2UsIFYuPC9hdXRob3I+PGF1dGhvcj5SaWJlbGxlcywg
Ti48L2F1dGhvcj48YXV0aG9yPkFmemFsLCBTLjwvYXV0aG9yPjxhdXRob3I+RW5naHVzZW4sIEgu
PC9hdXRob3I+PGF1dGhvcj5KZW5zZW4sIFMuIEEuPC9hdXRob3I+PGF1dGhvcj5FdGllbm5lLUdy
aW1hbGRpLCBNLiBDLjwvYXV0aG9yPjxhdXRob3I+TWlsYW5vLCBHLjwvYXV0aG9yPjxhdXRob3I+
V2FkZWxpdXMsIE0uPC9hdXRob3I+PGF1dGhvcj5HbGltZWxpdXMsIEIuPC9hdXRob3I+PGF1dGhv
cj5HYXJtbywgSC48L2F1dGhvcj48YXV0aG9yPkd1c2VsbGEsIE0uPC9hdXRob3I+PGF1dGhvcj5M
ZWNvbXRlLCBULjwvYXV0aG9yPjxhdXRob3I+TGF1cmVudC1QdWlnLCBQLjwvYXV0aG9yPjxhdXRo
b3I+TWFydGluZXotQmFsaWJyZWEsIEUuPC9hdXRob3I+PGF1dGhvcj5TaGFybWEsIFIuPC9hdXRo
b3I+PGF1dGhvcj5HYXJjaWEtRm9uY2lsbGFzLCBKLjwvYXV0aG9yPjxhdXRob3I+S2xlaWJsLCBa
LjwvYXV0aG9yPjxhdXRob3I+TW9yZWwsIEEuPC9hdXRob3I+PGF1dGhvcj5QaWdub24sIEouIFAu
PC9hdXRob3I+PGF1dGhvcj5NaWRnbGV5LCBSLjwvYXV0aG9yPjxhdXRob3I+S2VyciwgRC48L2F1
dGhvcj48YXV0aG9yPlRvbWxpbnNvbiwgSS48L2F1dGhvcj48L2F1dGhvcnM+PC9jb250cmlidXRv
cnM+PHRpdGxlcz48dGl0bGU+R2VuZXRpYyBtYXJrZXJzIG9mIHRveGljaXR5IGZyb20gY2FwZWNp
dGFiaW5lIGFuZCBvdGhlciBmbHVvcm91cmFjaWwtYmFzZWQgcmVnaW1lbnM6IGludmVzdGlnYXRp
b24gaW4gdGhlIFFVQVNBUjIgc3R1ZHksIHN5c3RlbWF0aWMgcmV2aWV3LCBhbmQgbWV0YS1hbmFs
eXNpczwvdGl0bGU+PHNlY29uZGFyeS10aXRsZT5KIENsaW4gT25jb2w8L3NlY29uZGFyeS10aXRs
ZT48L3RpdGxlcz48cGVyaW9kaWNhbD48ZnVsbC10aXRsZT5KIENsaW4gT25jb2w8L2Z1bGwtdGl0
bGU+PC9wZXJpb2RpY2FsPjxwYWdlcz4xMDMxLTk8L3BhZ2VzPjx2b2x1bWU+MzI8L3ZvbHVtZT48
bnVtYmVyPjEwPC9udW1iZXI+PGVkaXRpb24+MjAxNC8wMy8wMzwvZWRpdGlvbj48a2V5d29yZHM+
PGtleXdvcmQ+QW50aW5lb3BsYXN0aWMgQ29tYmluZWQgQ2hlbW90aGVyYXB5IFByb3RvY29sczwv
a2V5d29yZD48a2V5d29yZD5DYXBlY2l0YWJpbmU8L2tleXdvcmQ+PGtleXdvcmQ+Q29sb3JlY3Rh
bCBOZW9wbGFzbXM8L2tleXdvcmQ+PGtleXdvcmQ+RGVveHljeXRpZGluZTwva2V5d29yZD48a2V5
d29yZD5EaWh5ZHJvdXJhY2lsIERlaHlkcm9nZW5hc2UgKE5BRFApPC9rZXl3b3JkPjxrZXl3b3Jk
PkRydWctUmVsYXRlZCBTaWRlIEVmZmVjdHMgYW5kIEFkdmVyc2UgUmVhY3Rpb25zPC9rZXl3b3Jk
PjxrZXl3b3JkPkZsdW9yb3VyYWNpbDwva2V5d29yZD48a2V5d29yZD5HZW5ldGljIE1hcmtlcnM8
L2tleXdvcmQ+PGtleXdvcmQ+SHVtYW5zPC9rZXl3b3JkPjxrZXl3b3JkPlBvbHltb3JwaGlzbSwg
R2VuZXRpYzwva2V5d29yZD48a2V5d29yZD5QcmVkaWN0aXZlIFZhbHVlIG9mIFRlc3RzPC9rZXl3
b3JkPjxrZXl3b3JkPlRoeW1pZHlsYXRlIFN5bnRoYXNlPC9rZXl3b3JkPjwva2V5d29yZHM+PGRh
dGVzPjx5ZWFyPjIwMTQ8L3llYXI+PHB1Yi1kYXRlcz48ZGF0ZT5BcHI8L2RhdGU+PC9wdWItZGF0
ZXM+PC9kYXRlcz48aXNibj4xNTI3LTc3NTU8L2lzYm4+PGFjY2Vzc2lvbi1udW0+MjQ1OTA2NTQ8
L2FjY2Vzc2lvbi1udW0+PHVybHM+PHJlbGF0ZWQtdXJscz48dXJsPmh0dHBzOi8vd3d3Lm5jYmku
bmxtLm5paC5nb3YvcHVibWVkLzI0NTkwNjU0PC91cmw+PC9yZWxhdGVkLXVybHM+PC91cmxzPjxj
dXN0b20yPlBNQzQ4Nzk2OTU8L2N1c3RvbTI+PGVsZWN0cm9uaWMtcmVzb3VyY2UtbnVtPjEwLjEy
MDAvSkNPLjIwMTMuNTEuMTg1NzwvZWxlY3Ryb25pYy1yZXNvdXJjZS1udW0+PGxhbmd1YWdlPmVu
ZzwvbGFuZ3VhZ2U+PC9yZWNvcmQ+PC9DaXRlPjxDaXRlPjxBdXRob3I+Vmlnbm9saTwvQXV0aG9y
PjxZZWFyPjIwMTE8L1llYXI+PFJlY051bT4xMDE5MDwvUmVjTnVtPjxyZWNvcmQ+PHJlYy1udW1i
ZXI+MTAxOTA8L3JlYy1udW1iZXI+PGZvcmVpZ24ta2V5cz48a2V5IGFwcD0iRU4iIGRiLWlkPSJm
OTB0YXhyZDZhMHJyOGU5cmU4cGU1dHg1ZXhwc3cwYTUwdmUiPjEwMTkwPC9rZXk+PC9mb3JlaWdu
LWtleXM+PHJlZi10eXBlIG5hbWU9IkpvdXJuYWwgQXJ0aWNsZSI+MTc8L3JlZi10eXBlPjxjb250
cmlidXRvcnM+PGF1dGhvcnM+PGF1dGhvcj5WaWdub2xpLCBNLjwvYXV0aG9yPjxhdXRob3I+Tm9i
aWxpLCBTLjwvYXV0aG9yPjxhdXRob3I+TmFwb2xpLCBDLjwvYXV0aG9yPjxhdXRob3I+UHV0aWdu
YW5vLCBBLiBMLjwvYXV0aG9yPjxhdXRob3I+TW9yZ2FudGksIE0uPC9hdXRob3I+PGF1dGhvcj5Q
YXBpLCBMLjwvYXV0aG9yPjxhdXRob3I+VmFsYW56YW5vLCBSLjwvYXV0aG9yPjxhdXRob3I+Q2lh
bmNoaSwgRi48L2F1dGhvcj48YXV0aG9yPlRvbmVsbGksIEYuPC9hdXRob3I+PGF1dGhvcj5NYXp6
ZWksIFQuPC9hdXRob3I+PGF1dGhvcj5NaW5pLCBFLjwvYXV0aG9yPjxhdXRob3I+R2VudWFyZGks
IE0uPC9hdXRob3I+PC9hdXRob3JzPjwvY29udHJpYnV0b3JzPjx0aXRsZXM+PHRpdGxlPlRoeW1p
ZHlsYXRlIHN5bnRoYXNlIGV4cHJlc3Npb24gYW5kIGdlbm90eXBlIGhhdmUgbm8gbWFqb3IgaW1w
YWN0IG9uIHRoZSBjbGluaWNhbCBvdXRjb21lIG9mIGNvbG9yZWN0YWwgY2FuY2VyIHBhdGllbnRz
IHRyZWF0ZWQgd2l0aCA1LWZsdW9yb3VyYWNpbDwvdGl0bGU+PHNlY29uZGFyeS10aXRsZT5QaGFy
bWFjb2wgUmVzPC9zZWNvbmRhcnktdGl0bGU+PC90aXRsZXM+PHBlcmlvZGljYWw+PGZ1bGwtdGl0
bGU+UGhhcm1hY29sIFJlczwvZnVsbC10aXRsZT48L3BlcmlvZGljYWw+PHBhZ2VzPjI0Mi04PC9w
YWdlcz48dm9sdW1lPjY0PC92b2x1bWU+PG51bWJlcj4zPC9udW1iZXI+PGVkaXRpb24+MjAxMS8w
NC8yMzwvZWRpdGlvbj48a2V5d29yZHM+PGtleXdvcmQ+QWR1bHQ8L2tleXdvcmQ+PGtleXdvcmQ+
QWdlZDwva2V5d29yZD48a2V5d29yZD5BbnRpbWV0YWJvbGl0ZXMsIEFudGluZW9wbGFzdGljPC9r
ZXl3b3JkPjxrZXl3b3JkPkNvbG9yZWN0YWwgTmVvcGxhc21zPC9rZXl3b3JkPjxrZXl3b3JkPkRp
c2Vhc2UtRnJlZSBTdXJ2aXZhbDwva2V5d29yZD48a2V5d29yZD5GZW1hbGU8L2tleXdvcmQ+PGtl
eXdvcmQ+Rmx1b3JvdXJhY2lsPC9rZXl3b3JkPjxrZXl3b3JkPkdlbmUgRXhwcmVzc2lvbiBSZWd1
bGF0aW9uLCBOZW9wbGFzdGljPC9rZXl3b3JkPjxrZXl3b3JkPkdlbm90eXBlPC9rZXl3b3JkPjxr
ZXl3b3JkPkh1bWFuczwva2V5d29yZD48a2V5d29yZD5NYWxlPC9rZXl3b3JkPjxrZXl3b3JkPk1p
ZGRsZSBBZ2VkPC9rZXl3b3JkPjxrZXl3b3JkPlRoeW1pZHlsYXRlIFN5bnRoYXNlPC9rZXl3b3Jk
PjxrZXl3b3JkPllvdW5nIEFkdWx0PC9rZXl3b3JkPjwva2V5d29yZHM+PGRhdGVzPjx5ZWFyPjIw
MTE8L3llYXI+PHB1Yi1kYXRlcz48ZGF0ZT5TZXA8L2RhdGU+PC9wdWItZGF0ZXM+PC9kYXRlcz48
aXNibj4xMDk2LTExODY8L2lzYm4+PGFjY2Vzc2lvbi1udW0+MjE1MzYxMzA8L2FjY2Vzc2lvbi1u
dW0+PHVybHM+PHJlbGF0ZWQtdXJscz48dXJsPmh0dHBzOi8vd3d3Lm5jYmkubmxtLm5paC5nb3Yv
cHVibWVkLzIxNTM2MTMwPC91cmw+PC9yZWxhdGVkLXVybHM+PC91cmxzPjxlbGVjdHJvbmljLXJl
c291cmNlLW51bT4xMC4xMDE2L2oucGhycy4yMDExLjA0LjAwNjwvZWxlY3Ryb25pYy1yZXNvdXJj
ZS1udW0+PGxhbmd1YWdlPmVuZzwvbGFuZ3VhZ2U+PC9yZWNvcmQ+PC9DaXRlPjxDaXRlPjxBdXRo
b3I+WW9vPC9BdXRob3I+PFllYXI+MjAwOTwvWWVhcj48UmVjTnVtPjEwMTg5PC9SZWNOdW0+PHJl
Y29yZD48cmVjLW51bWJlcj4xMDE4OTwvcmVjLW51bWJlcj48Zm9yZWlnbi1rZXlzPjxrZXkgYXBw
PSJFTiIgZGItaWQ9ImY5MHRheHJkNmEwcnI4ZTlyZThwZTV0eDVleHBzdzBhNTB2ZSI+MTAxODk8
L2tleT48L2ZvcmVpZ24ta2V5cz48cmVmLXR5cGUgbmFtZT0iSm91cm5hbCBBcnRpY2xlIj4xNzwv
cmVmLXR5cGU+PGNvbnRyaWJ1dG9ycz48YXV0aG9ycz48YXV0aG9yPllvbywgQi4gSy48L2F1dGhv
cj48YXV0aG9yPkdyZWRsZXIsIFIuPC9hdXRob3I+PGF1dGhvcj5Wb3poaWxsYSwgTi48L2F1dGhv
cj48YXV0aG9yPlN1LCBaLiBaLjwvYXV0aG9yPjxhdXRob3I+Q2hlbiwgRC48L2F1dGhvcj48YXV0
aG9yPkZvcmNpZXIsIFQuPC9hdXRob3I+PGF1dGhvcj5TaGFoLCBLLjwvYXV0aG9yPjxhdXRob3I+
U2F4ZW5hLCBVLjwvYXV0aG9yPjxhdXRob3I+SGFuc2VuLCBVLjwvYXV0aG9yPjxhdXRob3I+Rmlz
aGVyLCBQLiBCLjwvYXV0aG9yPjxhdXRob3I+U2Fya2FyLCBELjwvYXV0aG9yPjwvYXV0aG9ycz48
L2NvbnRyaWJ1dG9ycz48dGl0bGVzPjx0aXRsZT5JZGVudGlmaWNhdGlvbiBvZiBnZW5lcyBjb25m
ZXJyaW5nIHJlc2lzdGFuY2UgdG8gNS1mbHVvcm91cmFjaWw8L3RpdGxlPjxzZWNvbmRhcnktdGl0
bGU+UHJvYyBOYXRsIEFjYWQgU2NpIFUgUyBBPC9zZWNvbmRhcnktdGl0bGU+PC90aXRsZXM+PHBl
cmlvZGljYWw+PGZ1bGwtdGl0bGU+UHJvYyBOYXRsIEFjYWQgU2NpIFUgUyBBPC9mdWxsLXRpdGxl
PjwvcGVyaW9kaWNhbD48cGFnZXM+MTI5MzgtNDM8L3BhZ2VzPjx2b2x1bWU+MTA2PC92b2x1bWU+
PG51bWJlcj4zMTwvbnVtYmVyPjxlZGl0aW9uPjIwMDkvMDcvMjE8L2VkaXRpb24+PGtleXdvcmRz
PjxrZXl3b3JkPkFuaW1hbHM8L2tleXdvcmQ+PGtleXdvcmQ+QW50aW1ldGFib2xpdGVzLCBBbnRp
bmVvcGxhc3RpYzwva2V5d29yZD48a2V5d29yZD5DYXJjaW5vbWEsIEhlcGF0b2NlbGx1bGFyPC9r
ZXl3b3JkPjxrZXl3b3JkPkNlbGwgQWRoZXNpb24gTW9sZWN1bGVzPC9rZXl3b3JkPjxrZXl3b3Jk
PkNlbGwgTGluZSwgVHVtb3I8L2tleXdvcmQ+PGtleXdvcmQ+RE5BPC9rZXl3b3JkPjxrZXl3b3Jk
PkROQS1CaW5kaW5nIFByb3RlaW5zPC9rZXl3b3JkPjxrZXl3b3JkPkRpaHlkcm91cmFjaWwgRGVo
eWRyb2dlbmFzZSAoTkFEUCk8L2tleXdvcmQ+PGtleXdvcmQ+RHJ1ZyBSZXNpc3RhbmNlLCBOZW9w
bGFzbTwva2V5d29yZD48a2V5d29yZD5GbHVvcm91cmFjaWw8L2tleXdvcmQ+PGtleXdvcmQ+SHVt
YW5zPC9rZXl3b3JkPjxrZXl3b3JkPktpLTY3IEFudGlnZW48L2tleXdvcmQ+PGtleXdvcmQ+TGl2
ZXIgTmVvcGxhc21zPC9rZXl3b3JkPjxrZXl3b3JkPk1pY2U8L2tleXdvcmQ+PGtleXdvcmQ+VGh5
bWlkeWxhdGUgU3ludGhhc2U8L2tleXdvcmQ+PGtleXdvcmQ+VHJhbnNjcmlwdGlvbiBGYWN0b3Jz
PC9rZXl3b3JkPjwva2V5d29yZHM+PGRhdGVzPjx5ZWFyPjIwMDk8L3llYXI+PHB1Yi1kYXRlcz48
ZGF0ZT5BdWc8L2RhdGU+PC9wdWItZGF0ZXM+PC9kYXRlcz48aXNibj4xMDkxLTY0OTA8L2lzYm4+
PGFjY2Vzc2lvbi1udW0+MTk2MjI3MjY8L2FjY2Vzc2lvbi1udW0+PHVybHM+PHJlbGF0ZWQtdXJs
cz48dXJsPmh0dHBzOi8vd3d3Lm5jYmkubmxtLm5paC5nb3YvcHVibWVkLzE5NjIyNzI2PC91cmw+
PC9yZWxhdGVkLXVybHM+PC91cmxzPjxjdXN0b20yPlBNQzI3MjIzMTc8L2N1c3RvbTI+PGVsZWN0
cm9uaWMtcmVzb3VyY2UtbnVtPjEwLjEwNzMvcG5hcy4wOTAxNDUxMTA2PC9lbGVjdHJvbmljLXJl
c291cmNlLW51bT48bGFuZ3VhZ2U+ZW5nPC9sYW5ndWFnZT48L3JlY29yZD48L0NpdGU+PC9FbmRO
b3RlPn==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NYW5kb2xhPC9BdXRob3I+PFllYXI+MjAwNDwvWWVhcj48
UmVjTnVtPjEwMTc0PC9SZWNOdW0+PElEVGV4dD5BIDYgYnAgcG9seW1vcnBoaXNtIGluIHRoZSB0
aHltaWR5bGF0ZSBzeW50aGFzZSBnZW5lIGNhdXNlcyBtZXNzYWdlIGluc3RhYmlsaXR5IGFuZCBp
cyBhc3NvY2lhdGVkIHdpdGggZGVjcmVhc2VkIGludHJhdHVtb3JhbCBUUyBtUk5BIGxldmVsczwv
SURUZXh0PjxEaXNwbGF5VGV4dD48c3R5bGUgZmFjZT0ic3VwZXJzY3JpcHQiPlsxOCw0Nyw0OCw0
OSw1MF08L3N0eWxlPjwvRGlzcGxheVRleHQ+PHJlY29yZD48cmVjLW51bWJlcj4xMDE3NDwvcmVj
LW51bWJlcj48Zm9yZWlnbi1rZXlzPjxrZXkgYXBwPSJFTiIgZGItaWQ9ImY5MHRheHJkNmEwcnI4
ZTlyZThwZTV0eDVleHBzdzBhNTB2ZSI+MTAxNzQ8L2tleT48L2ZvcmVpZ24ta2V5cz48cmVmLXR5
cGUgbmFtZT0iSm91cm5hbCBBcnRpY2xlIj4xNzwvcmVmLXR5cGU+PGNvbnRyaWJ1dG9ycz48YXV0
aG9ycz48YXV0aG9yPk1hbmRvbGEsIE0uIFYuPC9hdXRob3I+PGF1dGhvcj5TdG9laGxtYWNoZXIs
IEouPC9hdXRob3I+PGF1dGhvcj5aaGFuZywgVy48L2F1dGhvcj48YXV0aG9yPkdyb3NoZW4sIFMu
PC9hdXRob3I+PGF1dGhvcj5ZdSwgTS4gQy48L2F1dGhvcj48YXV0aG9yPklxYmFsLCBTLjwvYXV0
aG9yPjxhdXRob3I+TGVueiwgSC4gSi48L2F1dGhvcj48YXV0aG9yPkxhZG5lciwgUi4gRC48L2F1
dGhvcj48L2F1dGhvcnM+PC9jb250cmlidXRvcnM+PHRpdGxlcz48dGl0bGU+QSA2IGJwIHBvbHlt
b3JwaGlzbSBpbiB0aGUgdGh5bWlkeWxhdGUgc3ludGhhc2UgZ2VuZSBjYXVzZXMgbWVzc2FnZSBp
bnN0YWJpbGl0eSBhbmQgaXMgYXNzb2NpYXRlZCB3aXRoIGRlY3JlYXNlZCBpbnRyYXR1bW9yYWwg
VFMgbVJOQSBsZXZlbHM8L3RpdGxlPjxzZWNvbmRhcnktdGl0bGU+UGhhcm1hY29nZW5ldGljczwv
c2Vjb25kYXJ5LXRpdGxlPjwvdGl0bGVzPjxwZXJpb2RpY2FsPjxmdWxsLXRpdGxlPlBoYXJtYWNv
Z2VuZXRpY3M8L2Z1bGwtdGl0bGU+PC9wZXJpb2RpY2FsPjxwYWdlcz4zMTktMjc8L3BhZ2VzPjx2
b2x1bWU+MTQ8L3ZvbHVtZT48bnVtYmVyPjU8L251bWJlcj48a2V5d29yZHM+PGtleXdvcmQ+MyZh
cG9zOyBVbnRyYW5zbGF0ZWQgUmVnaW9uczwva2V5d29yZD48a2V5d29yZD5CYXNlIFNlcXVlbmNl
PC9rZXl3b3JkPjxrZXl3b3JkPkNlbGwgTGluZTwva2V5d29yZD48a2V5d29yZD5Db2xvcmVjdGFs
IE5lb3BsYXNtczwva2V5d29yZD48a2V5d29yZD5ETkEgUHJpbWVyczwva2V5d29yZD48a2V5d29y
ZD5FbmhhbmNlciBFbGVtZW50cywgR2VuZXRpYzwva2V5d29yZD48a2V5d29yZD5FdGhuaWMgR3Jv
dXBzPC9rZXl3b3JkPjxrZXl3b3JkPkh1bWFuczwva2V5d29yZD48a2V5d29yZD5Qb2x5bW9ycGhp
c20sIEdlbmV0aWM8L2tleXdvcmQ+PGtleXdvcmQ+Uk5BLCBNZXNzZW5nZXI8L2tleXdvcmQ+PGtl
eXdvcmQ+UmV2ZXJzZSBUcmFuc2NyaXB0YXNlIFBvbHltZXJhc2UgQ2hhaW4gUmVhY3Rpb248L2tl
eXdvcmQ+PGtleXdvcmQ+U2VxdWVuY2UgRGVsZXRpb248L2tleXdvcmQ+PGtleXdvcmQ+VGFuZGVt
IFJlcGVhdCBTZXF1ZW5jZXM8L2tleXdvcmQ+PGtleXdvcmQ+VGh5bWlkeWxhdGUgU3ludGhhc2U8
L2tleXdvcmQ+PC9rZXl3b3Jkcz48ZGF0ZXM+PHllYXI+MjAwNDwveWVhcj48cHViLWRhdGVzPjxk
YXRlPk1heTwvZGF0ZT48L3B1Yi1kYXRlcz48L2RhdGVzPjxpc2JuPjA5NjAtMzE0WDwvaXNibj48
YWNjZXNzaW9uLW51bT4xNTExNTkxODwvYWNjZXNzaW9uLW51bT48dXJscz48cmVsYXRlZC11cmxz
Pjx1cmw+aHR0cHM6Ly93d3cubmNiaS5ubG0ubmloLmdvdi9wdWJtZWQvMTUxMTU5MTg8L3VybD48
L3JlbGF0ZWQtdXJscz48L3VybHM+PGxhbmd1YWdlPmVuZzwvbGFuZ3VhZ2U+PC9yZWNvcmQ+PC9D
aXRlPjxDaXRlPjxBdXRob3I+TmllZjwvQXV0aG9yPjxZZWFyPjIwMDc8L1llYXI+PFJlY051bT4x
MDE4ODwvUmVjTnVtPjxJRFRleHQ+SW52b2x2ZW1lbnQgb2YgZ2VuZSBwb2x5bW9ycGhpc21zIG9m
IHRoeW1pZHlsYXRlIHN5bnRoYXNlIGluIGdlbmUgZXhwcmVzc2lvbiwgcHJvdGVpbiBhY3Rpdml0
eSBhbmQgYW50aWNhbmNlciBkcnVnIGN5dG90b3hpY2l0eSB1c2luZyB0aGUgTkNJLTYwIHBhbmVs
PC9JRFRleHQ+PHJlY29yZD48cmVjLW51bWJlcj4xMDE4ODwvcmVjLW51bWJlcj48Zm9yZWlnbi1r
ZXlzPjxrZXkgYXBwPSJFTiIgZGItaWQ9ImY5MHRheHJkNmEwcnI4ZTlyZThwZTV0eDVleHBzdzBh
NTB2ZSI+MTAxODg8L2tleT48L2ZvcmVpZ24ta2V5cz48cmVmLXR5cGUgbmFtZT0iSm91cm5hbCBB
cnRpY2xlIj4xNzwvcmVmLXR5cGU+PGNvbnRyaWJ1dG9ycz48YXV0aG9ycz48YXV0aG9yPk5pZWYs
IE4uPC9hdXRob3I+PGF1dGhvcj5MZSBNb3J2YW4sIFYuPC9hdXRob3I+PGF1dGhvcj5Sb2JlcnQs
IEouPC9hdXRob3I+PC9hdXRob3JzPjwvY29udHJpYnV0b3JzPjx0aXRsZXM+PHRpdGxlPkludm9s
dmVtZW50IG9mIGdlbmUgcG9seW1vcnBoaXNtcyBvZiB0aHltaWR5bGF0ZSBzeW50aGFzZSBpbiBn
ZW5lIGV4cHJlc3Npb24sIHByb3RlaW4gYWN0aXZpdHkgYW5kIGFudGljYW5jZXIgZHJ1ZyBjeXRv
dG94aWNpdHkgdXNpbmcgdGhlIE5DSS02MCBwYW5lbDwvdGl0bGU+PHNlY29uZGFyeS10aXRsZT5F
dXIgSiBDYW5jZXI8L3NlY29uZGFyeS10aXRsZT48L3RpdGxlcz48cGVyaW9kaWNhbD48ZnVsbC10
aXRsZT5FdXIgSiBDYW5jZXI8L2Z1bGwtdGl0bGU+PC9wZXJpb2RpY2FsPjxwYWdlcz45NTUtNjI8
L3BhZ2VzPjx2b2x1bWU+NDM8L3ZvbHVtZT48bnVtYmVyPjU8L251bWJlcj48ZWRpdGlvbj4yMDA3
LzAyLzIwPC9lZGl0aW9uPjxrZXl3b3Jkcz48a2V5d29yZD5BbnRpbWV0YWJvbGl0ZXMsIEFudGlu
ZW9wbGFzdGljPC9rZXl3b3JkPjxrZXl3b3JkPkNlbGwgTGluZSwgVHVtb3I8L2tleXdvcmQ+PGtl
eXdvcmQ+RHJ1ZyBSZXNpc3RhbmNlLCBOZW9wbGFzbTwva2V5d29yZD48a2V5d29yZD5GbHVvcm91
cmFjaWw8L2tleXdvcmQ+PGtleXdvcmQ+R2VuZSBFeHByZXNzaW9uPC9rZXl3b3JkPjxrZXl3b3Jk
PkdlbmUgRnJlcXVlbmN5PC9rZXl3b3JkPjxrZXl3b3JkPkh1bWFuczwva2V5d29yZD48a2V5d29y
ZD5OZW9wbGFzbSBQcm90ZWluczwva2V5d29yZD48a2V5d29yZD5OZW9wbGFzbXM8L2tleXdvcmQ+
PGtleXdvcmQ+UG9seW1vcnBoaXNtLCBHZW5ldGljPC9rZXl3b3JkPjxrZXl3b3JkPlRoeW1pZHls
YXRlIFN5bnRoYXNlPC9rZXl3b3JkPjwva2V5d29yZHM+PGRhdGVzPjx5ZWFyPjIwMDc8L3llYXI+
PHB1Yi1kYXRlcz48ZGF0ZT5NYXI8L2RhdGU+PC9wdWItZGF0ZXM+PC9kYXRlcz48aXNibj4wOTU5
LTgwNDk8L2lzYm4+PGFjY2Vzc2lvbi1udW0+MTczMTcxNTQ8L2FjY2Vzc2lvbi1udW0+PHVybHM+
PHJlbGF0ZWQtdXJscz48dXJsPmh0dHBzOi8vd3d3Lm5jYmkubmxtLm5paC5nb3YvcHVibWVkLzE3
MzE3MTU0PC91cmw+PC9yZWxhdGVkLXVybHM+PC91cmxzPjxlbGVjdHJvbmljLXJlc291cmNlLW51
bT4xMC4xMDE2L2ouZWpjYS4yMDA2LjEyLjAxMjwvZWxlY3Ryb25pYy1yZXNvdXJjZS1udW0+PGxh
bmd1YWdlPmVuZzwvbGFuZ3VhZ2U+PC9yZWNvcmQ+PC9DaXRlPjxDaXRlPjxBdXRob3I+WW9vPC9B
dXRob3I+PFllYXI+MjAwOTwvWWVhcj48UmVjTnVtPjEwMTg5PC9SZWNOdW0+PElEVGV4dD5JZGVu
dGlmaWNhdGlvbiBvZiBnZW5lcyBjb25mZXJyaW5nIHJlc2lzdGFuY2UgdG8gNS1mbHVvcm91cmFj
aWw8L0lEVGV4dD48cmVjb3JkPjxyZWMtbnVtYmVyPjEwMTg5PC9yZWMtbnVtYmVyPjxmb3JlaWdu
LWtleXM+PGtleSBhcHA9IkVOIiBkYi1pZD0iZjkwdGF4cmQ2YTBycjhlOXJlOHBlNXR4NWV4cHN3
MGE1MHZlIj4xMDE4OTwva2V5PjwvZm9yZWlnbi1rZXlzPjxyZWYtdHlwZSBuYW1lPSJKb3VybmFs
IEFydGljbGUiPjE3PC9yZWYtdHlwZT48Y29udHJpYnV0b3JzPjxhdXRob3JzPjxhdXRob3I+WW9v
LCBCLiBLLjwvYXV0aG9yPjxhdXRob3I+R3JlZGxlciwgUi48L2F1dGhvcj48YXV0aG9yPlZvemhp
bGxhLCBOLjwvYXV0aG9yPjxhdXRob3I+U3UsIFouIFouPC9hdXRob3I+PGF1dGhvcj5DaGVuLCBE
LjwvYXV0aG9yPjxhdXRob3I+Rm9yY2llciwgVC48L2F1dGhvcj48YXV0aG9yPlNoYWgsIEsuPC9h
dXRob3I+PGF1dGhvcj5TYXhlbmEsIFUuPC9hdXRob3I+PGF1dGhvcj5IYW5zZW4sIFUuPC9hdXRo
b3I+PGF1dGhvcj5GaXNoZXIsIFAuIEIuPC9hdXRob3I+PGF1dGhvcj5TYXJrYXIsIEQuPC9hdXRo
b3I+PC9hdXRob3JzPjwvY29udHJpYnV0b3JzPjx0aXRsZXM+PHRpdGxlPklkZW50aWZpY2F0aW9u
IG9mIGdlbmVzIGNvbmZlcnJpbmcgcmVzaXN0YW5jZSB0byA1LWZsdW9yb3VyYWNpbDwvdGl0bGU+
PHNlY29uZGFyeS10aXRsZT5Qcm9jIE5hdGwgQWNhZCBTY2kgVSBTIEE8L3NlY29uZGFyeS10aXRs
ZT48L3RpdGxlcz48cGVyaW9kaWNhbD48ZnVsbC10aXRsZT5Qcm9jIE5hdGwgQWNhZCBTY2kgVSBT
IEE8L2Z1bGwtdGl0bGU+PC9wZXJpb2RpY2FsPjxwYWdlcz4xMjkzOC00MzwvcGFnZXM+PHZvbHVt
ZT4xMDY8L3ZvbHVtZT48bnVtYmVyPjMxPC9udW1iZXI+PGVkaXRpb24+MjAwOS8wNy8yMTwvZWRp
dGlvbj48a2V5d29yZHM+PGtleXdvcmQ+QW5pbWFsczwva2V5d29yZD48a2V5d29yZD5BbnRpbWV0
YWJvbGl0ZXMsIEFudGluZW9wbGFzdGljPC9rZXl3b3JkPjxrZXl3b3JkPkNhcmNpbm9tYSwgSGVw
YXRvY2VsbHVsYXI8L2tleXdvcmQ+PGtleXdvcmQ+Q2VsbCBBZGhlc2lvbiBNb2xlY3VsZXM8L2tl
eXdvcmQ+PGtleXdvcmQ+Q2VsbCBMaW5lLCBUdW1vcjwva2V5d29yZD48a2V5d29yZD5ETkE8L2tl
eXdvcmQ+PGtleXdvcmQ+RE5BLUJpbmRpbmcgUHJvdGVpbnM8L2tleXdvcmQ+PGtleXdvcmQ+RGlo
eWRyb3VyYWNpbCBEZWh5ZHJvZ2VuYXNlIChOQURQKTwva2V5d29yZD48a2V5d29yZD5EcnVnIFJl
c2lzdGFuY2UsIE5lb3BsYXNtPC9rZXl3b3JkPjxrZXl3b3JkPkZsdW9yb3VyYWNpbDwva2V5d29y
ZD48a2V5d29yZD5IdW1hbnM8L2tleXdvcmQ+PGtleXdvcmQ+S2ktNjcgQW50aWdlbjwva2V5d29y
ZD48a2V5d29yZD5MaXZlciBOZW9wbGFzbXM8L2tleXdvcmQ+PGtleXdvcmQ+TWljZTwva2V5d29y
ZD48a2V5d29yZD5UaHltaWR5bGF0ZSBTeW50aGFzZTwva2V5d29yZD48a2V5d29yZD5UcmFuc2Ny
aXB0aW9uIEZhY3RvcnM8L2tleXdvcmQ+PC9rZXl3b3Jkcz48ZGF0ZXM+PHllYXI+MjAwOTwveWVh
cj48cHViLWRhdGVzPjxkYXRlPkF1ZzwvZGF0ZT48L3B1Yi1kYXRlcz48L2RhdGVzPjxpc2JuPjEw
OTEtNjQ5MDwvaXNibj48YWNjZXNzaW9uLW51bT4xOTYyMjcyNjwvYWNjZXNzaW9uLW51bT48dXJs
cz48cmVsYXRlZC11cmxzPjx1cmw+aHR0cHM6Ly93d3cubmNiaS5ubG0ubmloLmdvdi9wdWJtZWQv
MTk2MjI3MjY8L3VybD48L3JlbGF0ZWQtdXJscz48L3VybHM+PGN1c3RvbTI+UE1DMjcyMjMxNzwv
Y3VzdG9tMj48ZWxlY3Ryb25pYy1yZXNvdXJjZS1udW0+MTAuMTA3My9wbmFzLjA5MDE0NTExMDY8
L2VsZWN0cm9uaWMtcmVzb3VyY2UtbnVtPjxsYW5ndWFnZT5lbmc8L2xhbmd1YWdlPjwvcmVjb3Jk
PjwvQ2l0ZT48Q2l0ZT48QXV0aG9yPlZpZ25vbGk8L0F1dGhvcj48WWVhcj4yMDExPC9ZZWFyPjxS
ZWNOdW0+MTAxOTA8L1JlY051bT48SURUZXh0PlRoeW1pZHlsYXRlIHN5bnRoYXNlIGV4cHJlc3Np
b24gYW5kIGdlbm90eXBlIGhhdmUgbm8gbWFqb3IgaW1wYWN0IG9uIHRoZSBjbGluaWNhbCBvdXRj
b21lIG9mIGNvbG9yZWN0YWwgY2FuY2VyIHBhdGllbnRzIHRyZWF0ZWQgd2l0aCA1LWZsdW9yb3Vy
YWNpbDwvSURUZXh0PjxyZWNvcmQ+PHJlYy1udW1iZXI+MTAxOTA8L3JlYy1udW1iZXI+PGZvcmVp
Z24ta2V5cz48a2V5IGFwcD0iRU4iIGRiLWlkPSJmOTB0YXhyZDZhMHJyOGU5cmU4cGU1dHg1ZXhw
c3cwYTUwdmUiPjEwMTkwPC9rZXk+PC9mb3JlaWduLWtleXM+PHJlZi10eXBlIG5hbWU9IkpvdXJu
YWwgQXJ0aWNsZSI+MTc8L3JlZi10eXBlPjxjb250cmlidXRvcnM+PGF1dGhvcnM+PGF1dGhvcj5W
aWdub2xpLCBNLjwvYXV0aG9yPjxhdXRob3I+Tm9iaWxpLCBTLjwvYXV0aG9yPjxhdXRob3I+TmFw
b2xpLCBDLjwvYXV0aG9yPjxhdXRob3I+UHV0aWduYW5vLCBBLiBMLjwvYXV0aG9yPjxhdXRob3I+
TW9yZ2FudGksIE0uPC9hdXRob3I+PGF1dGhvcj5QYXBpLCBMLjwvYXV0aG9yPjxhdXRob3I+VmFs
YW56YW5vLCBSLjwvYXV0aG9yPjxhdXRob3I+Q2lhbmNoaSwgRi48L2F1dGhvcj48YXV0aG9yPlRv
bmVsbGksIEYuPC9hdXRob3I+PGF1dGhvcj5NYXp6ZWksIFQuPC9hdXRob3I+PGF1dGhvcj5NaW5p
LCBFLjwvYXV0aG9yPjxhdXRob3I+R2VudWFyZGksIE0uPC9hdXRob3I+PC9hdXRob3JzPjwvY29u
dHJpYnV0b3JzPjx0aXRsZXM+PHRpdGxlPlRoeW1pZHlsYXRlIHN5bnRoYXNlIGV4cHJlc3Npb24g
YW5kIGdlbm90eXBlIGhhdmUgbm8gbWFqb3IgaW1wYWN0IG9uIHRoZSBjbGluaWNhbCBvdXRjb21l
IG9mIGNvbG9yZWN0YWwgY2FuY2VyIHBhdGllbnRzIHRyZWF0ZWQgd2l0aCA1LWZsdW9yb3VyYWNp
bDwvdGl0bGU+PHNlY29uZGFyeS10aXRsZT5QaGFybWFjb2wgUmVzPC9zZWNvbmRhcnktdGl0bGU+
PC90aXRsZXM+PHBlcmlvZGljYWw+PGZ1bGwtdGl0bGU+UGhhcm1hY29sIFJlczwvZnVsbC10aXRs
ZT48L3BlcmlvZGljYWw+PHBhZ2VzPjI0Mi04PC9wYWdlcz48dm9sdW1lPjY0PC92b2x1bWU+PG51
bWJlcj4zPC9udW1iZXI+PGVkaXRpb24+MjAxMS8wNC8yMzwvZWRpdGlvbj48a2V5d29yZHM+PGtl
eXdvcmQ+QWR1bHQ8L2tleXdvcmQ+PGtleXdvcmQ+QWdlZDwva2V5d29yZD48a2V5d29yZD5BbnRp
bWV0YWJvbGl0ZXMsIEFudGluZW9wbGFzdGljPC9rZXl3b3JkPjxrZXl3b3JkPkNvbG9yZWN0YWwg
TmVvcGxhc21zPC9rZXl3b3JkPjxrZXl3b3JkPkRpc2Vhc2UtRnJlZSBTdXJ2aXZhbDwva2V5d29y
ZD48a2V5d29yZD5GZW1hbGU8L2tleXdvcmQ+PGtleXdvcmQ+Rmx1b3JvdXJhY2lsPC9rZXl3b3Jk
PjxrZXl3b3JkPkdlbmUgRXhwcmVzc2lvbiBSZWd1bGF0aW9uLCBOZW9wbGFzdGljPC9rZXl3b3Jk
PjxrZXl3b3JkPkdlbm90eXBlPC9rZXl3b3JkPjxrZXl3b3JkPkh1bWFuczwva2V5d29yZD48a2V5
d29yZD5NYWxlPC9rZXl3b3JkPjxrZXl3b3JkPk1pZGRsZSBBZ2VkPC9rZXl3b3JkPjxrZXl3b3Jk
PlRoeW1pZHlsYXRlIFN5bnRoYXNlPC9rZXl3b3JkPjxrZXl3b3JkPllvdW5nIEFkdWx0PC9rZXl3
b3JkPjwva2V5d29yZHM+PGRhdGVzPjx5ZWFyPjIwMTE8L3llYXI+PHB1Yi1kYXRlcz48ZGF0ZT5T
ZXA8L2RhdGU+PC9wdWItZGF0ZXM+PC9kYXRlcz48aXNibj4xMDk2LTExODY8L2lzYm4+PGFjY2Vz
c2lvbi1udW0+MjE1MzYxMzA8L2FjY2Vzc2lvbi1udW0+PHVybHM+PHJlbGF0ZWQtdXJscz48dXJs
Pmh0dHBzOi8vd3d3Lm5jYmkubmxtLm5paC5nb3YvcHVibWVkLzIxNTM2MTMwPC91cmw+PC9yZWxh
dGVkLXVybHM+PC91cmxzPjxlbGVjdHJvbmljLXJlc291cmNlLW51bT4xMC4xMDE2L2oucGhycy4y
MDExLjA0LjAwNjwvZWxlY3Ryb25pYy1yZXNvdXJjZS1udW0+PGxhbmd1YWdlPmVuZzwvbGFuZ3Vh
Z2U+PC9yZWNvcmQ+PC9DaXRlPjxDaXRlPjxBdXRob3I+Um9zbWFyaW48L0F1dGhvcj48WWVhcj4y
MDE0PC9ZZWFyPjxSZWNOdW0+MTAxOTE8L1JlY051bT48SURUZXh0PkdlbmV0aWMgbWFya2VycyBv
ZiB0b3hpY2l0eSBmcm9tIGNhcGVjaXRhYmluZSBhbmQgb3RoZXIgZmx1b3JvdXJhY2lsLWJhc2Vk
IHJlZ2ltZW5zOiBpbnZlc3RpZ2F0aW9uIGluIHRoZSBRVUFTQVIyIHN0dWR5LCBzeXN0ZW1hdGlj
IHJldmlldywgYW5kIG1ldGEtYW5hbHlzaXM8L0lEVGV4dD48cmVjb3JkPjxyZWMtbnVtYmVyPjEw
MTkxPC9yZWMtbnVtYmVyPjxmb3JlaWduLWtleXM+PGtleSBhcHA9IkVOIiBkYi1pZD0iZjkwdGF4
cmQ2YTBycjhlOXJlOHBlNXR4NWV4cHN3MGE1MHZlIj4xMDE5MTwva2V5PjwvZm9yZWlnbi1rZXlz
PjxyZWYtdHlwZSBuYW1lPSJKb3VybmFsIEFydGljbGUiPjE3PC9yZWYtdHlwZT48Y29udHJpYnV0
b3JzPjxhdXRob3JzPjxhdXRob3I+Um9zbWFyaW4sIEQuPC9hdXRob3I+PGF1dGhvcj5QYWxsZXMs
IEMuPC9hdXRob3I+PGF1dGhvcj5DaHVyY2gsIEQuPC9hdXRob3I+PGF1dGhvcj5Eb21pbmdvLCBF
LjwvYXV0aG9yPjxhdXRob3I+Sm9uZXMsIEEuPC9hdXRob3I+PGF1dGhvcj5Kb2huc3RvbmUsIEUu
PC9hdXRob3I+PGF1dGhvcj5XYW5nLCBILjwvYXV0aG9yPjxhdXRob3I+TG92ZSwgUy48L2F1dGhv
cj48YXV0aG9yPkp1bGllciwgUC48L2F1dGhvcj48YXV0aG9yPlNjdWRkZXIsIEMuPC9hdXRob3I+
PGF1dGhvcj5OaWNob2xzb24sIEcuPC9hdXRob3I+PGF1dGhvcj5Hb256YWxlei1OZWlyYSwgQS48
L2F1dGhvcj48YXV0aG9yPk1hcnRpbiwgTS48L2F1dGhvcj48YXV0aG9yPlNhcmdlbnQsIEQuPC9h
dXRob3I+PGF1dGhvcj5HcmVlbiwgRS48L2F1dGhvcj48YXV0aG9yPk1jTGVvZCwgSC48L2F1dGhv
cj48YXV0aG9yPlphbmdlciwgVS4gTS48L2F1dGhvcj48YXV0aG9yPlNjaHdhYiwgTS48L2F1dGhv
cj48YXV0aG9yPkJyYXVuLCBNLjwvYXV0aG9yPjxhdXRob3I+U2V5bW91ciwgTS48L2F1dGhvcj48
YXV0aG9yPlRob21wc29uLCBMLjwvYXV0aG9yPjxhdXRob3I+TGFjYXMsIEIuPC9hdXRob3I+PGF1
dGhvcj5Cb2lnZSwgVi48L2F1dGhvcj48YXV0aG9yPlJpYmVsbGVzLCBOLjwvYXV0aG9yPjxhdXRo
b3I+QWZ6YWwsIFMuPC9hdXRob3I+PGF1dGhvcj5FbmdodXNlbiwgSC48L2F1dGhvcj48YXV0aG9y
PkplbnNlbiwgUy4gQS48L2F1dGhvcj48YXV0aG9yPkV0aWVubmUtR3JpbWFsZGksIE0uIEMuPC9h
dXRob3I+PGF1dGhvcj5NaWxhbm8sIEcuPC9hdXRob3I+PGF1dGhvcj5XYWRlbGl1cywgTS48L2F1
dGhvcj48YXV0aG9yPkdsaW1lbGl1cywgQi48L2F1dGhvcj48YXV0aG9yPkdhcm1vLCBILjwvYXV0
aG9yPjxhdXRob3I+R3VzZWxsYSwgTS48L2F1dGhvcj48YXV0aG9yPkxlY29tdGUsIFQuPC9hdXRo
b3I+PGF1dGhvcj5MYXVyZW50LVB1aWcsIFAuPC9hdXRob3I+PGF1dGhvcj5NYXJ0aW5lei1CYWxp
YnJlYSwgRS48L2F1dGhvcj48YXV0aG9yPlNoYXJtYSwgUi48L2F1dGhvcj48YXV0aG9yPkdhcmNp
YS1Gb25jaWxsYXMsIEouPC9hdXRob3I+PGF1dGhvcj5LbGVpYmwsIFouPC9hdXRob3I+PGF1dGhv
cj5Nb3JlbCwgQS48L2F1dGhvcj48YXV0aG9yPlBpZ25vbiwgSi4gUC48L2F1dGhvcj48YXV0aG9y
Pk1pZGdsZXksIFIuPC9hdXRob3I+PGF1dGhvcj5LZXJyLCBELjwvYXV0aG9yPjxhdXRob3I+VG9t
bGluc29uLCBJLjwvYXV0aG9yPjwvYXV0aG9ycz48L2NvbnRyaWJ1dG9ycz48dGl0bGVzPjx0aXRs
ZT5HZW5ldGljIG1hcmtlcnMgb2YgdG94aWNpdHkgZnJvbSBjYXBlY2l0YWJpbmUgYW5kIG90aGVy
IGZsdW9yb3VyYWNpbC1iYXNlZCByZWdpbWVuczogaW52ZXN0aWdhdGlvbiBpbiB0aGUgUVVBU0FS
MiBzdHVkeSwgc3lzdGVtYXRpYyByZXZpZXcsIGFuZCBtZXRhLWFuYWx5c2lzPC90aXRsZT48c2Vj
b25kYXJ5LXRpdGxlPkogQ2xpbiBPbmNvbDwvc2Vjb25kYXJ5LXRpdGxlPjwvdGl0bGVzPjxwZXJp
b2RpY2FsPjxmdWxsLXRpdGxlPkogQ2xpbiBPbmNvbDwvZnVsbC10aXRsZT48L3BlcmlvZGljYWw+
PHBhZ2VzPjEwMzEtOTwvcGFnZXM+PHZvbHVtZT4zMjwvdm9sdW1lPjxudW1iZXI+MTA8L251bWJl
cj48ZWRpdGlvbj4yMDE0LzAzLzAzPC9lZGl0aW9uPjxrZXl3b3Jkcz48a2V5d29yZD5BbnRpbmVv
cGxhc3RpYyBDb21iaW5lZCBDaGVtb3RoZXJhcHkgUHJvdG9jb2xzPC9rZXl3b3JkPjxrZXl3b3Jk
PkNhcGVjaXRhYmluZTwva2V5d29yZD48a2V5d29yZD5Db2xvcmVjdGFsIE5lb3BsYXNtczwva2V5
d29yZD48a2V5d29yZD5EZW94eWN5dGlkaW5lPC9rZXl3b3JkPjxrZXl3b3JkPkRpaHlkcm91cmFj
aWwgRGVoeWRyb2dlbmFzZSAoTkFEUCk8L2tleXdvcmQ+PGtleXdvcmQ+RHJ1Zy1SZWxhdGVkIFNp
ZGUgRWZmZWN0cyBhbmQgQWR2ZXJzZSBSZWFjdGlvbnM8L2tleXdvcmQ+PGtleXdvcmQ+Rmx1b3Jv
dXJhY2lsPC9rZXl3b3JkPjxrZXl3b3JkPkdlbmV0aWMgTWFya2Vyczwva2V5d29yZD48a2V5d29y
ZD5IdW1hbnM8L2tleXdvcmQ+PGtleXdvcmQ+UG9seW1vcnBoaXNtLCBHZW5ldGljPC9rZXl3b3Jk
PjxrZXl3b3JkPlByZWRpY3RpdmUgVmFsdWUgb2YgVGVzdHM8L2tleXdvcmQ+PGtleXdvcmQ+VGh5
bWlkeWxhdGUgU3ludGhhc2U8L2tleXdvcmQ+PC9rZXl3b3Jkcz48ZGF0ZXM+PHllYXI+MjAxNDwv
eWVhcj48cHViLWRhdGVzPjxkYXRlPkFwcjwvZGF0ZT48L3B1Yi1kYXRlcz48L2RhdGVzPjxpc2Ju
PjE1MjctNzc1NTwvaXNibj48YWNjZXNzaW9uLW51bT4yNDU5MDY1NDwvYWNjZXNzaW9uLW51bT48
dXJscz48cmVsYXRlZC11cmxzPjx1cmw+aHR0cHM6Ly93d3cubmNiaS5ubG0ubmloLmdvdi9wdWJt
ZWQvMjQ1OTA2NTQ8L3VybD48L3JlbGF0ZWQtdXJscz48L3VybHM+PGN1c3RvbTI+UE1DNDg3OTY5
NTwvY3VzdG9tMj48ZWxlY3Ryb25pYy1yZXNvdXJjZS1udW0+MTAuMTIwMC9KQ08uMjAxMy41MS4x
ODU3PC9lbGVjdHJvbmljLXJlc291cmNlLW51bT48bGFuZ3VhZ2U+ZW5nPC9sYW5ndWFnZT48L3Jl
Y29yZD48L0NpdGU+PENpdGU+PEF1dGhvcj5NYW5kb2xhPC9BdXRob3I+PFllYXI+MjAwNDwvWWVh
cj48UmVjTnVtPjEwMTc0PC9SZWNOdW0+PHJlY29yZD48cmVjLW51bWJlcj4xMDE3NDwvcmVjLW51
bWJlcj48Zm9yZWlnbi1rZXlzPjxrZXkgYXBwPSJFTiIgZGItaWQ9ImY5MHRheHJkNmEwcnI4ZTly
ZThwZTV0eDVleHBzdzBhNTB2ZSI+MTAxNzQ8L2tleT48L2ZvcmVpZ24ta2V5cz48cmVmLXR5cGUg
bmFtZT0iSm91cm5hbCBBcnRpY2xlIj4xNzwvcmVmLXR5cGU+PGNvbnRyaWJ1dG9ycz48YXV0aG9y
cz48YXV0aG9yPk1hbmRvbGEsIE0uIFYuPC9hdXRob3I+PGF1dGhvcj5TdG9laGxtYWNoZXIsIEou
PC9hdXRob3I+PGF1dGhvcj5aaGFuZywgVy48L2F1dGhvcj48YXV0aG9yPkdyb3NoZW4sIFMuPC9h
dXRob3I+PGF1dGhvcj5ZdSwgTS4gQy48L2F1dGhvcj48YXV0aG9yPklxYmFsLCBTLjwvYXV0aG9y
PjxhdXRob3I+TGVueiwgSC4gSi48L2F1dGhvcj48YXV0aG9yPkxhZG5lciwgUi4gRC48L2F1dGhv
cj48L2F1dGhvcnM+PC9jb250cmlidXRvcnM+PHRpdGxlcz48dGl0bGU+QSA2IGJwIHBvbHltb3Jw
aGlzbSBpbiB0aGUgdGh5bWlkeWxhdGUgc3ludGhhc2UgZ2VuZSBjYXVzZXMgbWVzc2FnZSBpbnN0
YWJpbGl0eSBhbmQgaXMgYXNzb2NpYXRlZCB3aXRoIGRlY3JlYXNlZCBpbnRyYXR1bW9yYWwgVFMg
bVJOQSBsZXZlbHM8L3RpdGxlPjxzZWNvbmRhcnktdGl0bGU+UGhhcm1hY29nZW5ldGljczwvc2Vj
b25kYXJ5LXRpdGxlPjwvdGl0bGVzPjxwZXJpb2RpY2FsPjxmdWxsLXRpdGxlPlBoYXJtYWNvZ2Vu
ZXRpY3M8L2Z1bGwtdGl0bGU+PC9wZXJpb2RpY2FsPjxwYWdlcz4zMTktMjc8L3BhZ2VzPjx2b2x1
bWU+MTQ8L3ZvbHVtZT48bnVtYmVyPjU8L251bWJlcj48a2V5d29yZHM+PGtleXdvcmQ+MyZhcG9z
OyBVbnRyYW5zbGF0ZWQgUmVnaW9uczwva2V5d29yZD48a2V5d29yZD5CYXNlIFNlcXVlbmNlPC9r
ZXl3b3JkPjxrZXl3b3JkPkNlbGwgTGluZTwva2V5d29yZD48a2V5d29yZD5Db2xvcmVjdGFsIE5l
b3BsYXNtczwva2V5d29yZD48a2V5d29yZD5ETkEgUHJpbWVyczwva2V5d29yZD48a2V5d29yZD5F
bmhhbmNlciBFbGVtZW50cywgR2VuZXRpYzwva2V5d29yZD48a2V5d29yZD5FdGhuaWMgR3JvdXBz
PC9rZXl3b3JkPjxrZXl3b3JkPkh1bWFuczwva2V5d29yZD48a2V5d29yZD5Qb2x5bW9ycGhpc20s
IEdlbmV0aWM8L2tleXdvcmQ+PGtleXdvcmQ+Uk5BLCBNZXNzZW5nZXI8L2tleXdvcmQ+PGtleXdv
cmQ+UmV2ZXJzZSBUcmFuc2NyaXB0YXNlIFBvbHltZXJhc2UgQ2hhaW4gUmVhY3Rpb248L2tleXdv
cmQ+PGtleXdvcmQ+U2VxdWVuY2UgRGVsZXRpb248L2tleXdvcmQ+PGtleXdvcmQ+VGFuZGVtIFJl
cGVhdCBTZXF1ZW5jZXM8L2tleXdvcmQ+PGtleXdvcmQ+VGh5bWlkeWxhdGUgU3ludGhhc2U8L2tl
eXdvcmQ+PC9rZXl3b3Jkcz48ZGF0ZXM+PHllYXI+MjAwNDwveWVhcj48cHViLWRhdGVzPjxkYXRl
Pk1heTwvZGF0ZT48L3B1Yi1kYXRlcz48L2RhdGVzPjxpc2JuPjA5NjAtMzE0WDwvaXNibj48YWNj
ZXNzaW9uLW51bT4xNTExNTkxODwvYWNjZXNzaW9uLW51bT48dXJscz48cmVsYXRlZC11cmxzPjx1
cmw+aHR0cHM6Ly93d3cubmNiaS5ubG0ubmloLmdvdi9wdWJtZWQvMTUxMTU5MTg8L3VybD48L3Jl
bGF0ZWQtdXJscz48L3VybHM+PGxhbmd1YWdlPmVuZzwvbGFuZ3VhZ2U+PC9yZWNvcmQ+PC9DaXRl
PjxDaXRlPjxBdXRob3I+TmllZjwvQXV0aG9yPjxZZWFyPjIwMDc8L1llYXI+PFJlY051bT4xMDE4
ODwvUmVjTnVtPjxyZWNvcmQ+PHJlYy1udW1iZXI+MTAxODg8L3JlYy1udW1iZXI+PGZvcmVpZ24t
a2V5cz48a2V5IGFwcD0iRU4iIGRiLWlkPSJmOTB0YXhyZDZhMHJyOGU5cmU4cGU1dHg1ZXhwc3cw
YTUwdmUiPjEwMTg4PC9rZXk+PC9mb3JlaWduLWtleXM+PHJlZi10eXBlIG5hbWU9IkpvdXJuYWwg
QXJ0aWNsZSI+MTc8L3JlZi10eXBlPjxjb250cmlidXRvcnM+PGF1dGhvcnM+PGF1dGhvcj5OaWVm
LCBOLjwvYXV0aG9yPjxhdXRob3I+TGUgTW9ydmFuLCBWLjwvYXV0aG9yPjxhdXRob3I+Um9iZXJ0
LCBKLjwvYXV0aG9yPjwvYXV0aG9ycz48L2NvbnRyaWJ1dG9ycz48dGl0bGVzPjx0aXRsZT5JbnZv
bHZlbWVudCBvZiBnZW5lIHBvbHltb3JwaGlzbXMgb2YgdGh5bWlkeWxhdGUgc3ludGhhc2UgaW4g
Z2VuZSBleHByZXNzaW9uLCBwcm90ZWluIGFjdGl2aXR5IGFuZCBhbnRpY2FuY2VyIGRydWcgY3l0
b3RveGljaXR5IHVzaW5nIHRoZSBOQ0ktNjAgcGFuZWw8L3RpdGxlPjxzZWNvbmRhcnktdGl0bGU+
RXVyIEogQ2FuY2VyPC9zZWNvbmRhcnktdGl0bGU+PC90aXRsZXM+PHBlcmlvZGljYWw+PGZ1bGwt
dGl0bGU+RXVyIEogQ2FuY2VyPC9mdWxsLXRpdGxlPjwvcGVyaW9kaWNhbD48cGFnZXM+OTU1LTYy
PC9wYWdlcz48dm9sdW1lPjQzPC92b2x1bWU+PG51bWJlcj41PC9udW1iZXI+PGVkaXRpb24+MjAw
Ny8wMi8yMDwvZWRpdGlvbj48a2V5d29yZHM+PGtleXdvcmQ+QW50aW1ldGFib2xpdGVzLCBBbnRp
bmVvcGxhc3RpYzwva2V5d29yZD48a2V5d29yZD5DZWxsIExpbmUsIFR1bW9yPC9rZXl3b3JkPjxr
ZXl3b3JkPkRydWcgUmVzaXN0YW5jZSwgTmVvcGxhc208L2tleXdvcmQ+PGtleXdvcmQ+Rmx1b3Jv
dXJhY2lsPC9rZXl3b3JkPjxrZXl3b3JkPkdlbmUgRXhwcmVzc2lvbjwva2V5d29yZD48a2V5d29y
ZD5HZW5lIEZyZXF1ZW5jeTwva2V5d29yZD48a2V5d29yZD5IdW1hbnM8L2tleXdvcmQ+PGtleXdv
cmQ+TmVvcGxhc20gUHJvdGVpbnM8L2tleXdvcmQ+PGtleXdvcmQ+TmVvcGxhc21zPC9rZXl3b3Jk
PjxrZXl3b3JkPlBvbHltb3JwaGlzbSwgR2VuZXRpYzwva2V5d29yZD48a2V5d29yZD5UaHltaWR5
bGF0ZSBTeW50aGFzZTwva2V5d29yZD48L2tleXdvcmRzPjxkYXRlcz48eWVhcj4yMDA3PC95ZWFy
PjxwdWItZGF0ZXM+PGRhdGU+TWFyPC9kYXRlPjwvcHViLWRhdGVzPjwvZGF0ZXM+PGlzYm4+MDk1
OS04MDQ5PC9pc2JuPjxhY2Nlc3Npb24tbnVtPjE3MzE3MTU0PC9hY2Nlc3Npb24tbnVtPjx1cmxz
PjxyZWxhdGVkLXVybHM+PHVybD5odHRwczovL3d3dy5uY2JpLm5sbS5uaWguZ292L3B1Ym1lZC8x
NzMxNzE1NDwvdXJsPjwvcmVsYXRlZC11cmxzPjwvdXJscz48ZWxlY3Ryb25pYy1yZXNvdXJjZS1u
dW0+MTAuMTAxNi9qLmVqY2EuMjAwNi4xMi4wMTI8L2VsZWN0cm9uaWMtcmVzb3VyY2UtbnVtPjxs
YW5ndWFnZT5lbmc8L2xhbmd1YWdlPjwvcmVjb3JkPjwvQ2l0ZT48Q2l0ZT48QXV0aG9yPlJvc21h
cmluPC9BdXRob3I+PFllYXI+MjAxNDwvWWVhcj48UmVjTnVtPjEwMTkxPC9SZWNOdW0+PHJlY29y
ZD48cmVjLW51bWJlcj4xMDE5MTwvcmVjLW51bWJlcj48Zm9yZWlnbi1rZXlzPjxrZXkgYXBwPSJF
TiIgZGItaWQ9ImY5MHRheHJkNmEwcnI4ZTlyZThwZTV0eDVleHBzdzBhNTB2ZSI+MTAxOTE8L2tl
eT48L2ZvcmVpZ24ta2V5cz48cmVmLXR5cGUgbmFtZT0iSm91cm5hbCBBcnRpY2xlIj4xNzwvcmVm
LXR5cGU+PGNvbnRyaWJ1dG9ycz48YXV0aG9ycz48YXV0aG9yPlJvc21hcmluLCBELjwvYXV0aG9y
PjxhdXRob3I+UGFsbGVzLCBDLjwvYXV0aG9yPjxhdXRob3I+Q2h1cmNoLCBELjwvYXV0aG9yPjxh
dXRob3I+RG9taW5nbywgRS48L2F1dGhvcj48YXV0aG9yPkpvbmVzLCBBLjwvYXV0aG9yPjxhdXRo
b3I+Sm9obnN0b25lLCBFLjwvYXV0aG9yPjxhdXRob3I+V2FuZywgSC48L2F1dGhvcj48YXV0aG9y
PkxvdmUsIFMuPC9hdXRob3I+PGF1dGhvcj5KdWxpZXIsIFAuPC9hdXRob3I+PGF1dGhvcj5TY3Vk
ZGVyLCBDLjwvYXV0aG9yPjxhdXRob3I+TmljaG9sc29uLCBHLjwvYXV0aG9yPjxhdXRob3I+R29u
emFsZXotTmVpcmEsIEEuPC9hdXRob3I+PGF1dGhvcj5NYXJ0aW4sIE0uPC9hdXRob3I+PGF1dGhv
cj5TYXJnZW50LCBELjwvYXV0aG9yPjxhdXRob3I+R3JlZW4sIEUuPC9hdXRob3I+PGF1dGhvcj5N
Y0xlb2QsIEguPC9hdXRob3I+PGF1dGhvcj5aYW5nZXIsIFUuIE0uPC9hdXRob3I+PGF1dGhvcj5T
Y2h3YWIsIE0uPC9hdXRob3I+PGF1dGhvcj5CcmF1biwgTS48L2F1dGhvcj48YXV0aG9yPlNleW1v
dXIsIE0uPC9hdXRob3I+PGF1dGhvcj5UaG9tcHNvbiwgTC48L2F1dGhvcj48YXV0aG9yPkxhY2Fz
LCBCLjwvYXV0aG9yPjxhdXRob3I+Qm9pZ2UsIFYuPC9hdXRob3I+PGF1dGhvcj5SaWJlbGxlcywg
Ti48L2F1dGhvcj48YXV0aG9yPkFmemFsLCBTLjwvYXV0aG9yPjxhdXRob3I+RW5naHVzZW4sIEgu
PC9hdXRob3I+PGF1dGhvcj5KZW5zZW4sIFMuIEEuPC9hdXRob3I+PGF1dGhvcj5FdGllbm5lLUdy
aW1hbGRpLCBNLiBDLjwvYXV0aG9yPjxhdXRob3I+TWlsYW5vLCBHLjwvYXV0aG9yPjxhdXRob3I+
V2FkZWxpdXMsIE0uPC9hdXRob3I+PGF1dGhvcj5HbGltZWxpdXMsIEIuPC9hdXRob3I+PGF1dGhv
cj5HYXJtbywgSC48L2F1dGhvcj48YXV0aG9yPkd1c2VsbGEsIE0uPC9hdXRob3I+PGF1dGhvcj5M
ZWNvbXRlLCBULjwvYXV0aG9yPjxhdXRob3I+TGF1cmVudC1QdWlnLCBQLjwvYXV0aG9yPjxhdXRo
b3I+TWFydGluZXotQmFsaWJyZWEsIEUuPC9hdXRob3I+PGF1dGhvcj5TaGFybWEsIFIuPC9hdXRo
b3I+PGF1dGhvcj5HYXJjaWEtRm9uY2lsbGFzLCBKLjwvYXV0aG9yPjxhdXRob3I+S2xlaWJsLCBa
LjwvYXV0aG9yPjxhdXRob3I+TW9yZWwsIEEuPC9hdXRob3I+PGF1dGhvcj5QaWdub24sIEouIFAu
PC9hdXRob3I+PGF1dGhvcj5NaWRnbGV5LCBSLjwvYXV0aG9yPjxhdXRob3I+S2VyciwgRC48L2F1
dGhvcj48YXV0aG9yPlRvbWxpbnNvbiwgSS48L2F1dGhvcj48L2F1dGhvcnM+PC9jb250cmlidXRv
cnM+PHRpdGxlcz48dGl0bGU+R2VuZXRpYyBtYXJrZXJzIG9mIHRveGljaXR5IGZyb20gY2FwZWNp
dGFiaW5lIGFuZCBvdGhlciBmbHVvcm91cmFjaWwtYmFzZWQgcmVnaW1lbnM6IGludmVzdGlnYXRp
b24gaW4gdGhlIFFVQVNBUjIgc3R1ZHksIHN5c3RlbWF0aWMgcmV2aWV3LCBhbmQgbWV0YS1hbmFs
eXNpczwvdGl0bGU+PHNlY29uZGFyeS10aXRsZT5KIENsaW4gT25jb2w8L3NlY29uZGFyeS10aXRs
ZT48L3RpdGxlcz48cGVyaW9kaWNhbD48ZnVsbC10aXRsZT5KIENsaW4gT25jb2w8L2Z1bGwtdGl0
bGU+PC9wZXJpb2RpY2FsPjxwYWdlcz4xMDMxLTk8L3BhZ2VzPjx2b2x1bWU+MzI8L3ZvbHVtZT48
bnVtYmVyPjEwPC9udW1iZXI+PGVkaXRpb24+MjAxNC8wMy8wMzwvZWRpdGlvbj48a2V5d29yZHM+
PGtleXdvcmQ+QW50aW5lb3BsYXN0aWMgQ29tYmluZWQgQ2hlbW90aGVyYXB5IFByb3RvY29sczwv
a2V5d29yZD48a2V5d29yZD5DYXBlY2l0YWJpbmU8L2tleXdvcmQ+PGtleXdvcmQ+Q29sb3JlY3Rh
bCBOZW9wbGFzbXM8L2tleXdvcmQ+PGtleXdvcmQ+RGVveHljeXRpZGluZTwva2V5d29yZD48a2V5
d29yZD5EaWh5ZHJvdXJhY2lsIERlaHlkcm9nZW5hc2UgKE5BRFApPC9rZXl3b3JkPjxrZXl3b3Jk
PkRydWctUmVsYXRlZCBTaWRlIEVmZmVjdHMgYW5kIEFkdmVyc2UgUmVhY3Rpb25zPC9rZXl3b3Jk
PjxrZXl3b3JkPkZsdW9yb3VyYWNpbDwva2V5d29yZD48a2V5d29yZD5HZW5ldGljIE1hcmtlcnM8
L2tleXdvcmQ+PGtleXdvcmQ+SHVtYW5zPC9rZXl3b3JkPjxrZXl3b3JkPlBvbHltb3JwaGlzbSwg
R2VuZXRpYzwva2V5d29yZD48a2V5d29yZD5QcmVkaWN0aXZlIFZhbHVlIG9mIFRlc3RzPC9rZXl3
b3JkPjxrZXl3b3JkPlRoeW1pZHlsYXRlIFN5bnRoYXNlPC9rZXl3b3JkPjwva2V5d29yZHM+PGRh
dGVzPjx5ZWFyPjIwMTQ8L3llYXI+PHB1Yi1kYXRlcz48ZGF0ZT5BcHI8L2RhdGU+PC9wdWItZGF0
ZXM+PC9kYXRlcz48aXNibj4xNTI3LTc3NTU8L2lzYm4+PGFjY2Vzc2lvbi1udW0+MjQ1OTA2NTQ8
L2FjY2Vzc2lvbi1udW0+PHVybHM+PHJlbGF0ZWQtdXJscz48dXJsPmh0dHBzOi8vd3d3Lm5jYmku
bmxtLm5paC5nb3YvcHVibWVkLzI0NTkwNjU0PC91cmw+PC9yZWxhdGVkLXVybHM+PC91cmxzPjxj
dXN0b20yPlBNQzQ4Nzk2OTU8L2N1c3RvbTI+PGVsZWN0cm9uaWMtcmVzb3VyY2UtbnVtPjEwLjEy
MDAvSkNPLjIwMTMuNTEuMTg1NzwvZWxlY3Ryb25pYy1yZXNvdXJjZS1udW0+PGxhbmd1YWdlPmVu
ZzwvbGFuZ3VhZ2U+PC9yZWNvcmQ+PC9DaXRlPjxDaXRlPjxBdXRob3I+Vmlnbm9saTwvQXV0aG9y
PjxZZWFyPjIwMTE8L1llYXI+PFJlY051bT4xMDE5MDwvUmVjTnVtPjxyZWNvcmQ+PHJlYy1udW1i
ZXI+MTAxOTA8L3JlYy1udW1iZXI+PGZvcmVpZ24ta2V5cz48a2V5IGFwcD0iRU4iIGRiLWlkPSJm
OTB0YXhyZDZhMHJyOGU5cmU4cGU1dHg1ZXhwc3cwYTUwdmUiPjEwMTkwPC9rZXk+PC9mb3JlaWdu
LWtleXM+PHJlZi10eXBlIG5hbWU9IkpvdXJuYWwgQXJ0aWNsZSI+MTc8L3JlZi10eXBlPjxjb250
cmlidXRvcnM+PGF1dGhvcnM+PGF1dGhvcj5WaWdub2xpLCBNLjwvYXV0aG9yPjxhdXRob3I+Tm9i
aWxpLCBTLjwvYXV0aG9yPjxhdXRob3I+TmFwb2xpLCBDLjwvYXV0aG9yPjxhdXRob3I+UHV0aWdu
YW5vLCBBLiBMLjwvYXV0aG9yPjxhdXRob3I+TW9yZ2FudGksIE0uPC9hdXRob3I+PGF1dGhvcj5Q
YXBpLCBMLjwvYXV0aG9yPjxhdXRob3I+VmFsYW56YW5vLCBSLjwvYXV0aG9yPjxhdXRob3I+Q2lh
bmNoaSwgRi48L2F1dGhvcj48YXV0aG9yPlRvbmVsbGksIEYuPC9hdXRob3I+PGF1dGhvcj5NYXp6
ZWksIFQuPC9hdXRob3I+PGF1dGhvcj5NaW5pLCBFLjwvYXV0aG9yPjxhdXRob3I+R2VudWFyZGks
IE0uPC9hdXRob3I+PC9hdXRob3JzPjwvY29udHJpYnV0b3JzPjx0aXRsZXM+PHRpdGxlPlRoeW1p
ZHlsYXRlIHN5bnRoYXNlIGV4cHJlc3Npb24gYW5kIGdlbm90eXBlIGhhdmUgbm8gbWFqb3IgaW1w
YWN0IG9uIHRoZSBjbGluaWNhbCBvdXRjb21lIG9mIGNvbG9yZWN0YWwgY2FuY2VyIHBhdGllbnRz
IHRyZWF0ZWQgd2l0aCA1LWZsdW9yb3VyYWNpbDwvdGl0bGU+PHNlY29uZGFyeS10aXRsZT5QaGFy
bWFjb2wgUmVzPC9zZWNvbmRhcnktdGl0bGU+PC90aXRsZXM+PHBlcmlvZGljYWw+PGZ1bGwtdGl0
bGU+UGhhcm1hY29sIFJlczwvZnVsbC10aXRsZT48L3BlcmlvZGljYWw+PHBhZ2VzPjI0Mi04PC9w
YWdlcz48dm9sdW1lPjY0PC92b2x1bWU+PG51bWJlcj4zPC9udW1iZXI+PGVkaXRpb24+MjAxMS8w
NC8yMzwvZWRpdGlvbj48a2V5d29yZHM+PGtleXdvcmQ+QWR1bHQ8L2tleXdvcmQ+PGtleXdvcmQ+
QWdlZDwva2V5d29yZD48a2V5d29yZD5BbnRpbWV0YWJvbGl0ZXMsIEFudGluZW9wbGFzdGljPC9r
ZXl3b3JkPjxrZXl3b3JkPkNvbG9yZWN0YWwgTmVvcGxhc21zPC9rZXl3b3JkPjxrZXl3b3JkPkRp
c2Vhc2UtRnJlZSBTdXJ2aXZhbDwva2V5d29yZD48a2V5d29yZD5GZW1hbGU8L2tleXdvcmQ+PGtl
eXdvcmQ+Rmx1b3JvdXJhY2lsPC9rZXl3b3JkPjxrZXl3b3JkPkdlbmUgRXhwcmVzc2lvbiBSZWd1
bGF0aW9uLCBOZW9wbGFzdGljPC9rZXl3b3JkPjxrZXl3b3JkPkdlbm90eXBlPC9rZXl3b3JkPjxr
ZXl3b3JkPkh1bWFuczwva2V5d29yZD48a2V5d29yZD5NYWxlPC9rZXl3b3JkPjxrZXl3b3JkPk1p
ZGRsZSBBZ2VkPC9rZXl3b3JkPjxrZXl3b3JkPlRoeW1pZHlsYXRlIFN5bnRoYXNlPC9rZXl3b3Jk
PjxrZXl3b3JkPllvdW5nIEFkdWx0PC9rZXl3b3JkPjwva2V5d29yZHM+PGRhdGVzPjx5ZWFyPjIw
MTE8L3llYXI+PHB1Yi1kYXRlcz48ZGF0ZT5TZXA8L2RhdGU+PC9wdWItZGF0ZXM+PC9kYXRlcz48
aXNibj4xMDk2LTExODY8L2lzYm4+PGFjY2Vzc2lvbi1udW0+MjE1MzYxMzA8L2FjY2Vzc2lvbi1u
dW0+PHVybHM+PHJlbGF0ZWQtdXJscz48dXJsPmh0dHBzOi8vd3d3Lm5jYmkubmxtLm5paC5nb3Yv
cHVibWVkLzIxNTM2MTMwPC91cmw+PC9yZWxhdGVkLXVybHM+PC91cmxzPjxlbGVjdHJvbmljLXJl
c291cmNlLW51bT4xMC4xMDE2L2oucGhycy4yMDExLjA0LjAwNjwvZWxlY3Ryb25pYy1yZXNvdXJj
ZS1udW0+PGxhbmd1YWdlPmVuZzwvbGFuZ3VhZ2U+PC9yZWNvcmQ+PC9DaXRlPjxDaXRlPjxBdXRo
b3I+WW9vPC9BdXRob3I+PFllYXI+MjAwOTwvWWVhcj48UmVjTnVtPjEwMTg5PC9SZWNOdW0+PHJl
Y29yZD48cmVjLW51bWJlcj4xMDE4OTwvcmVjLW51bWJlcj48Zm9yZWlnbi1rZXlzPjxrZXkgYXBw
PSJFTiIgZGItaWQ9ImY5MHRheHJkNmEwcnI4ZTlyZThwZTV0eDVleHBzdzBhNTB2ZSI+MTAxODk8
L2tleT48L2ZvcmVpZ24ta2V5cz48cmVmLXR5cGUgbmFtZT0iSm91cm5hbCBBcnRpY2xlIj4xNzwv
cmVmLXR5cGU+PGNvbnRyaWJ1dG9ycz48YXV0aG9ycz48YXV0aG9yPllvbywgQi4gSy48L2F1dGhv
cj48YXV0aG9yPkdyZWRsZXIsIFIuPC9hdXRob3I+PGF1dGhvcj5Wb3poaWxsYSwgTi48L2F1dGhv
cj48YXV0aG9yPlN1LCBaLiBaLjwvYXV0aG9yPjxhdXRob3I+Q2hlbiwgRC48L2F1dGhvcj48YXV0
aG9yPkZvcmNpZXIsIFQuPC9hdXRob3I+PGF1dGhvcj5TaGFoLCBLLjwvYXV0aG9yPjxhdXRob3I+
U2F4ZW5hLCBVLjwvYXV0aG9yPjxhdXRob3I+SGFuc2VuLCBVLjwvYXV0aG9yPjxhdXRob3I+Rmlz
aGVyLCBQLiBCLjwvYXV0aG9yPjxhdXRob3I+U2Fya2FyLCBELjwvYXV0aG9yPjwvYXV0aG9ycz48
L2NvbnRyaWJ1dG9ycz48dGl0bGVzPjx0aXRsZT5JZGVudGlmaWNhdGlvbiBvZiBnZW5lcyBjb25m
ZXJyaW5nIHJlc2lzdGFuY2UgdG8gNS1mbHVvcm91cmFjaWw8L3RpdGxlPjxzZWNvbmRhcnktdGl0
bGU+UHJvYyBOYXRsIEFjYWQgU2NpIFUgUyBBPC9zZWNvbmRhcnktdGl0bGU+PC90aXRsZXM+PHBl
cmlvZGljYWw+PGZ1bGwtdGl0bGU+UHJvYyBOYXRsIEFjYWQgU2NpIFUgUyBBPC9mdWxsLXRpdGxl
PjwvcGVyaW9kaWNhbD48cGFnZXM+MTI5MzgtNDM8L3BhZ2VzPjx2b2x1bWU+MTA2PC92b2x1bWU+
PG51bWJlcj4zMTwvbnVtYmVyPjxlZGl0aW9uPjIwMDkvMDcvMjE8L2VkaXRpb24+PGtleXdvcmRz
PjxrZXl3b3JkPkFuaW1hbHM8L2tleXdvcmQ+PGtleXdvcmQ+QW50aW1ldGFib2xpdGVzLCBBbnRp
bmVvcGxhc3RpYzwva2V5d29yZD48a2V5d29yZD5DYXJjaW5vbWEsIEhlcGF0b2NlbGx1bGFyPC9r
ZXl3b3JkPjxrZXl3b3JkPkNlbGwgQWRoZXNpb24gTW9sZWN1bGVzPC9rZXl3b3JkPjxrZXl3b3Jk
PkNlbGwgTGluZSwgVHVtb3I8L2tleXdvcmQ+PGtleXdvcmQ+RE5BPC9rZXl3b3JkPjxrZXl3b3Jk
PkROQS1CaW5kaW5nIFByb3RlaW5zPC9rZXl3b3JkPjxrZXl3b3JkPkRpaHlkcm91cmFjaWwgRGVo
eWRyb2dlbmFzZSAoTkFEUCk8L2tleXdvcmQ+PGtleXdvcmQ+RHJ1ZyBSZXNpc3RhbmNlLCBOZW9w
bGFzbTwva2V5d29yZD48a2V5d29yZD5GbHVvcm91cmFjaWw8L2tleXdvcmQ+PGtleXdvcmQ+SHVt
YW5zPC9rZXl3b3JkPjxrZXl3b3JkPktpLTY3IEFudGlnZW48L2tleXdvcmQ+PGtleXdvcmQ+TGl2
ZXIgTmVvcGxhc21zPC9rZXl3b3JkPjxrZXl3b3JkPk1pY2U8L2tleXdvcmQ+PGtleXdvcmQ+VGh5
bWlkeWxhdGUgU3ludGhhc2U8L2tleXdvcmQ+PGtleXdvcmQ+VHJhbnNjcmlwdGlvbiBGYWN0b3Jz
PC9rZXl3b3JkPjwva2V5d29yZHM+PGRhdGVzPjx5ZWFyPjIwMDk8L3llYXI+PHB1Yi1kYXRlcz48
ZGF0ZT5BdWc8L2RhdGU+PC9wdWItZGF0ZXM+PC9kYXRlcz48aXNibj4xMDkxLTY0OTA8L2lzYm4+
PGFjY2Vzc2lvbi1udW0+MTk2MjI3MjY8L2FjY2Vzc2lvbi1udW0+PHVybHM+PHJlbGF0ZWQtdXJs
cz48dXJsPmh0dHBzOi8vd3d3Lm5jYmkubmxtLm5paC5nb3YvcHVibWVkLzE5NjIyNzI2PC91cmw+
PC9yZWxhdGVkLXVybHM+PC91cmxzPjxjdXN0b20yPlBNQzI3MjIzMTc8L2N1c3RvbTI+PGVsZWN0
cm9uaWMtcmVzb3VyY2UtbnVtPjEwLjEwNzMvcG5hcy4wOTAxNDUxMTA2PC9lbGVjdHJvbmljLXJl
c291cmNlLW51bT48bGFuZ3VhZ2U+ZW5nPC9sYW5ndWFnZT48L3JlY29yZD48L0NpdGU+PC9FbmRO
b3RlPn==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18,47</w:t>
      </w:r>
      <w:r w:rsidR="00476955" w:rsidRPr="006B505E">
        <w:rPr>
          <w:rFonts w:ascii="Book Antiqua" w:hAnsi="Book Antiqua"/>
          <w:noProof/>
          <w:sz w:val="24"/>
          <w:szCs w:val="24"/>
          <w:vertAlign w:val="superscript"/>
          <w:lang w:val="en-US" w:eastAsia="zh-CN"/>
        </w:rPr>
        <w:t>-</w:t>
      </w:r>
      <w:r w:rsidR="00C64435" w:rsidRPr="006B505E">
        <w:rPr>
          <w:rFonts w:ascii="Book Antiqua" w:hAnsi="Book Antiqua"/>
          <w:noProof/>
          <w:sz w:val="24"/>
          <w:szCs w:val="24"/>
          <w:vertAlign w:val="superscript"/>
          <w:lang w:val="en-US"/>
        </w:rPr>
        <w:t>50]</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Thus, the rather small size samples used in most studies could not examine thoroughly the plethora of all these factors and possible interactions among them, without conflicting results.</w:t>
      </w:r>
    </w:p>
    <w:p w:rsidR="00244A17" w:rsidRPr="006B505E" w:rsidRDefault="00244A17" w:rsidP="006B505E">
      <w:pPr>
        <w:pStyle w:val="NoSpacing"/>
        <w:spacing w:line="360" w:lineRule="auto"/>
        <w:ind w:firstLineChars="100" w:firstLine="240"/>
        <w:jc w:val="both"/>
        <w:rPr>
          <w:rFonts w:ascii="Book Antiqua" w:hAnsi="Book Antiqua"/>
          <w:b/>
          <w:sz w:val="24"/>
          <w:szCs w:val="24"/>
          <w:lang w:val="en-US"/>
        </w:rPr>
      </w:pPr>
      <w:r w:rsidRPr="006B505E">
        <w:rPr>
          <w:rFonts w:ascii="Book Antiqua" w:hAnsi="Book Antiqua"/>
          <w:sz w:val="24"/>
          <w:szCs w:val="24"/>
          <w:lang w:val="en-US"/>
        </w:rPr>
        <w:t xml:space="preserve">Another reason, responsible for conflicting results across studies, is the categorization of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in only two groups</w:t>
      </w:r>
      <w:r w:rsidR="00143BD3" w:rsidRPr="006B505E">
        <w:rPr>
          <w:rFonts w:ascii="Book Antiqua" w:hAnsi="Book Antiqua"/>
          <w:sz w:val="24"/>
          <w:szCs w:val="24"/>
          <w:lang w:val="en-US"/>
        </w:rPr>
        <w:fldChar w:fldCharType="begin">
          <w:fldData xml:space="preserve">PEVuZE5vdGU+PENpdGU+PEF1dGhvcj5NYW5kb2xhPC9BdXRob3I+PFllYXI+MjAwNDwvWWVhcj48
UmVjTnVtPjEwMTc0PC9SZWNOdW0+PERpc3BsYXlUZXh0PjxzdHlsZSBmYWNlPSJzdXBlcnNjcmlw
dCI+WzE4LDUxXTwvc3R5bGU+PC9EaXNwbGF5VGV4dD48cmVjb3JkPjxyZWMtbnVtYmVyPjEwMTc0
PC9yZWMtbnVtYmVyPjxmb3JlaWduLWtleXM+PGtleSBhcHA9IkVOIiBkYi1pZD0iZjkwdGF4cmQ2
YTBycjhlOXJlOHBlNXR4NWV4cHN3MGE1MHZlIj4xMDE3NDwva2V5PjwvZm9yZWlnbi1rZXlzPjxy
ZWYtdHlwZSBuYW1lPSJKb3VybmFsIEFydGljbGUiPjE3PC9yZWYtdHlwZT48Y29udHJpYnV0b3Jz
PjxhdXRob3JzPjxhdXRob3I+TWFuZG9sYSwgTS4gVi48L2F1dGhvcj48YXV0aG9yPlN0b2VobG1h
Y2hlciwgSi48L2F1dGhvcj48YXV0aG9yPlpoYW5nLCBXLjwvYXV0aG9yPjxhdXRob3I+R3Jvc2hl
biwgUy48L2F1dGhvcj48YXV0aG9yPll1LCBNLiBDLjwvYXV0aG9yPjxhdXRob3I+SXFiYWwsIFMu
PC9hdXRob3I+PGF1dGhvcj5MZW56LCBILiBKLjwvYXV0aG9yPjxhdXRob3I+TGFkbmVyLCBSLiBE
LjwvYXV0aG9yPjwvYXV0aG9ycz48L2NvbnRyaWJ1dG9ycz48dGl0bGVzPjx0aXRsZT5BIDYgYnAg
cG9seW1vcnBoaXNtIGluIHRoZSB0aHltaWR5bGF0ZSBzeW50aGFzZSBnZW5lIGNhdXNlcyBtZXNz
YWdlIGluc3RhYmlsaXR5IGFuZCBpcyBhc3NvY2lhdGVkIHdpdGggZGVjcmVhc2VkIGludHJhdHVt
b3JhbCBUUyBtUk5BIGxldmVsczwvdGl0bGU+PHNlY29uZGFyeS10aXRsZT5QaGFybWFjb2dlbmV0
aWNzPC9zZWNvbmRhcnktdGl0bGU+PC90aXRsZXM+PHBlcmlvZGljYWw+PGZ1bGwtdGl0bGU+UGhh
cm1hY29nZW5ldGljczwvZnVsbC10aXRsZT48L3BlcmlvZGljYWw+PHBhZ2VzPjMxOS0yNzwvcGFn
ZXM+PHZvbHVtZT4xNDwvdm9sdW1lPjxudW1iZXI+NTwvbnVtYmVyPjxrZXl3b3Jkcz48a2V5d29y
ZD4zJmFwb3M7IFVudHJhbnNsYXRlZCBSZWdpb25zPC9rZXl3b3JkPjxrZXl3b3JkPkJhc2UgU2Vx
dWVuY2U8L2tleXdvcmQ+PGtleXdvcmQ+Q2VsbCBMaW5lPC9rZXl3b3JkPjxrZXl3b3JkPkNvbG9y
ZWN0YWwgTmVvcGxhc21zPC9rZXl3b3JkPjxrZXl3b3JkPkROQSBQcmltZXJzPC9rZXl3b3JkPjxr
ZXl3b3JkPkVuaGFuY2VyIEVsZW1lbnRzLCBHZW5ldGljPC9rZXl3b3JkPjxrZXl3b3JkPkV0aG5p
YyBHcm91cHM8L2tleXdvcmQ+PGtleXdvcmQ+SHVtYW5zPC9rZXl3b3JkPjxrZXl3b3JkPlBvbHlt
b3JwaGlzbSwgR2VuZXRpYzwva2V5d29yZD48a2V5d29yZD5STkEsIE1lc3Nlbmdlcjwva2V5d29y
ZD48a2V5d29yZD5SZXZlcnNlIFRyYW5zY3JpcHRhc2UgUG9seW1lcmFzZSBDaGFpbiBSZWFjdGlv
bjwva2V5d29yZD48a2V5d29yZD5TZXF1ZW5jZSBEZWxldGlvbjwva2V5d29yZD48a2V5d29yZD5U
YW5kZW0gUmVwZWF0IFNlcXVlbmNlczwva2V5d29yZD48a2V5d29yZD5UaHltaWR5bGF0ZSBTeW50
aGFzZTwva2V5d29yZD48L2tleXdvcmRzPjxkYXRlcz48eWVhcj4yMDA0PC95ZWFyPjxwdWItZGF0
ZXM+PGRhdGU+TWF5PC9kYXRlPjwvcHViLWRhdGVzPjwvZGF0ZXM+PGlzYm4+MDk2MC0zMTRYPC9p
c2JuPjxhY2Nlc3Npb24tbnVtPjE1MTE1OTE4PC9hY2Nlc3Npb24tbnVtPjx1cmxzPjxyZWxhdGVk
LXVybHM+PHVybD5odHRwczovL3d3dy5uY2JpLm5sbS5uaWguZ292L3B1Ym1lZC8xNTExNTkxODwv
dXJsPjwvcmVsYXRlZC11cmxzPjwvdXJscz48bGFuZ3VhZ2U+ZW5nPC9sYW5ndWFnZT48L3JlY29y
ZD48L0NpdGU+PENpdGU+PEF1dGhvcj5Kb2VyZ2VyPC9BdXRob3I+PFllYXI+MjAxNTwvWWVhcj48
UmVjTnVtPjEwMjc5PC9SZWNOdW0+PHJlY29yZD48cmVjLW51bWJlcj4xMDI3OTwvcmVjLW51bWJl
cj48Zm9yZWlnbi1rZXlzPjxrZXkgYXBwPSJFTiIgZGItaWQ9ImY5MHRheHJkNmEwcnI4ZTlyZThw
ZTV0eDVleHBzdzBhNTB2ZSI+MTAyNzk8L2tleT48L2ZvcmVpZ24ta2V5cz48cmVmLXR5cGUgbmFt
ZT0iSm91cm5hbCBBcnRpY2xlIj4xNzwvcmVmLXR5cGU+PGNvbnRyaWJ1dG9ycz48YXV0aG9ycz48
YXV0aG9yPkpvZXJnZXIsIE0uPC9hdXRob3I+PGF1dGhvcj5IdWl0ZW1hLCBBLiBELjwvYXV0aG9y
PjxhdXRob3I+Qm9vdCwgSC48L2F1dGhvcj48YXV0aG9yPkNhdHMsIEEuPC9hdXRob3I+PGF1dGhv
cj5Eb29kZW1hbiwgVi4gRC48L2F1dGhvcj48YXV0aG9yPlNtaXRzLCBQLiBILjwvYXV0aG9yPjxh
dXRob3I+VmFpbmNodGVpbiwgTC48L2F1dGhvcj48YXV0aG9yPlJvc2luZywgSC48L2F1dGhvcj48
YXV0aG9yPk1laWplcm1hbiwgSS48L2F1dGhvcj48YXV0aG9yPlp1ZWdlciwgTS48L2F1dGhvcj48
YXV0aG9yPk1ldWxlbmRpamtzLCBELjwvYXV0aG9yPjxhdXRob3I+Q2VybnksIFQuIEQuPC9hdXRo
b3I+PGF1dGhvcj5CZWlqbmVuLCBKLiBILjwvYXV0aG9yPjxhdXRob3I+U2NoZWxsZW5zLCBKLiBI
LjwvYXV0aG9yPjwvYXV0aG9ycz48L2NvbnRyaWJ1dG9ycz48YXV0aC1hZGRyZXNzPkRlcGFydG1l
bnQgb2YgTWVkaWNhbCBPbmNvbG9neSBhbmQgSGVtYXRvbG9neSwgQ2FudG9uYWwgSG9zcGl0YWws
IFJvcnNjaGFjaGVyc3RyLiA5NSwgOTAwNywgU3QuIEdhbGxlbiwgU3dpdHplcmxhbmQsIG1hcmt1
cy5qb2VyZ2VyQGtzc2cuY2guPC9hdXRoLWFkZHJlc3M+PHRpdGxlcz48dGl0bGU+R2VybWxpbmUg
VFlNUyBnZW5vdHlwZSBpcyBoaWdobHkgcHJlZGljdGl2ZSBpbiBwYXRpZW50cyB3aXRoIG1ldGFz
dGF0aWMgZ2FzdHJvaW50ZXN0aW5hbCBtYWxpZ25hbmNpZXMgcmVjZWl2aW5nIGNhcGVjaXRhYmlu
ZS1iYXNlZCBjaGVtb3RoZXJhcHk8L3RpdGxlPjxzZWNvbmRhcnktdGl0bGU+Q2FuY2VyIENoZW1v
dGhlciBQaGFybWFjb2w8L3NlY29uZGFyeS10aXRsZT48L3RpdGxlcz48cGVyaW9kaWNhbD48ZnVs
bC10aXRsZT5DYW5jZXIgQ2hlbW90aGVyIFBoYXJtYWNvbDwvZnVsbC10aXRsZT48L3BlcmlvZGlj
YWw+PHBhZ2VzPjc2My03MjwvcGFnZXM+PHZvbHVtZT43NTwvdm9sdW1lPjxudW1iZXI+NDwvbnVt
YmVyPjxrZXl3b3Jkcz48a2V5d29yZD5BZHVsdDwva2V5d29yZD48a2V5d29yZD5BZ2VkPC9rZXl3
b3JkPjxrZXl3b3JkPkFudGltZXRhYm9saXRlcywgQW50aW5lb3BsYXN0aWMvYWRtaW5pc3RyYXRp
b24gJmFtcDsgZG9zYWdlL2FkdmVyc2U8L2tleXdvcmQ+PGtleXdvcmQ+ZWZmZWN0cy9waGFybWFj
b2tpbmV0aWNzLyp0aGVyYXBldXRpYyB1c2U8L2tleXdvcmQ+PGtleXdvcmQ+Q2FwZWNpdGFiaW5l
PC9rZXl3b3JkPjxrZXl3b3JkPkRlb3h5Y3l0aWRpbmUvYWRtaW5pc3RyYXRpb24gJmFtcDsgZG9z
YWdlL2FkdmVyc2UgZWZmZWN0cy8qYW5hbG9ncyAmYW1wOzwva2V5d29yZD48a2V5d29yZD5kZXJp
dmF0aXZlcy9waGFybWFjb2tpbmV0aWNzL3RoZXJhcGV1dGljIHVzZTwva2V5d29yZD48a2V5d29y
ZD5EaWh5ZHJvdXJhY2lsIERlaHlkcm9nZW5hc2UgKE5BRFApLypnZW5ldGljczwva2V5d29yZD48
a2V5d29yZD5EaXNlYXNlLUZyZWUgU3Vydml2YWw8L2tleXdvcmQ+PGtleXdvcmQ+RmVtYWxlPC9r
ZXl3b3JkPjxrZXl3b3JkPkZsdW9yb3VyYWNpbC9hZG1pbmlzdHJhdGlvbiAmYW1wOyBkb3NhZ2Uv
YWR2ZXJzZSBlZmZlY3RzLyphbmFsb2dzICZhbXA7PC9rZXl3b3JkPjxrZXl3b3JkPmRlcml2YXRp
dmVzL3BoYXJtYWNva2luZXRpY3MvdGhlcmFwZXV0aWMgdXNlPC9rZXl3b3JkPjxrZXl3b3JkPkdh
c3Ryb2ludGVzdGluYWwgTmVvcGxhc21zLypkcnVnIHRoZXJhcHkvZW56eW1vbG9neS9nZW5ldGlj
cy9wYXRob2xvZ3k8L2tleXdvcmQ+PGtleXdvcmQ+R2Vub3R5cGU8L2tleXdvcmQ+PGtleXdvcmQ+
R2VybS1MaW5lIE11dGF0aW9uPC9rZXl3b3JkPjxrZXl3b3JkPkdsdXRhdGhpb25lIFMtVHJhbnNm
ZXJhc2UgcGkvKmdlbmV0aWNzPC9rZXl3b3JkPjxrZXl3b3JkPkh1bWFuczwva2V5d29yZD48a2V5
d29yZD5LYXBsYW4tTWVpZXIgRXN0aW1hdGU8L2tleXdvcmQ+PGtleXdvcmQ+TWFsZTwva2V5d29y
ZD48a2V5d29yZD5NaWRkbGUgQWdlZDwva2V5d29yZD48a2V5d29yZD5OZW9wbGFzbSBNZXRhc3Rh
c2lzPC9rZXl3b3JkPjxrZXl3b3JkPipQb2x5bW9ycGhpc20sIFNpbmdsZSBOdWNsZW90aWRlPC9r
ZXl3b3JkPjxrZXl3b3JkPlByZWRpY3RpdmUgVmFsdWUgb2YgVGVzdHM8L2tleXdvcmQ+PGtleXdv
cmQ+VGh5bWlkeWxhdGUgU3ludGhhc2UvKmdlbmV0aWNzPC9rZXl3b3JkPjwva2V5d29yZHM+PGRh
dGVzPjx5ZWFyPjIwMTU8L3llYXI+PHB1Yi1kYXRlcz48ZGF0ZT5BcHI8L2RhdGU+PC9wdWItZGF0
ZXM+PC9kYXRlcz48aXNibj4xNDMyLTA4NDMgKEVsZWN0cm9uaWMpJiN4RDswMzQ0LTU3MDQgKExp
bmtpbmcpPC9pc2JuPjxhY2Nlc3Npb24tbnVtPjI1Njc3NDQ3PC9hY2Nlc3Npb24tbnVtPjx1cmxz
PjxyZWxhdGVkLXVybHM+PHVybD5odHRwczovL3d3dy5uY2JpLm5sbS5uaWguZ292L3B1Ym1lZC8y
NTY3NzQ0NzwvdXJsPjwvcmVsYXRlZC11cmxzPjwvdXJscz48ZWxlY3Ryb25pYy1yZXNvdXJjZS1u
dW0+MTAuMTAwNy9zMDAyODAtMDE1LTI2OTgtNzwvZWxlY3Ryb25pYy1yZXNvdXJjZS1udW0+PC9y
ZWNvcmQ+PC9DaXRlPjwvRW5kTm90ZT4A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NYW5kb2xhPC9BdXRob3I+PFllYXI+MjAwNDwvWWVhcj48
UmVjTnVtPjEwMTc0PC9SZWNOdW0+PERpc3BsYXlUZXh0PjxzdHlsZSBmYWNlPSJzdXBlcnNjcmlw
dCI+WzE4LDUxXTwvc3R5bGU+PC9EaXNwbGF5VGV4dD48cmVjb3JkPjxyZWMtbnVtYmVyPjEwMTc0
PC9yZWMtbnVtYmVyPjxmb3JlaWduLWtleXM+PGtleSBhcHA9IkVOIiBkYi1pZD0iZjkwdGF4cmQ2
YTBycjhlOXJlOHBlNXR4NWV4cHN3MGE1MHZlIj4xMDE3NDwva2V5PjwvZm9yZWlnbi1rZXlzPjxy
ZWYtdHlwZSBuYW1lPSJKb3VybmFsIEFydGljbGUiPjE3PC9yZWYtdHlwZT48Y29udHJpYnV0b3Jz
PjxhdXRob3JzPjxhdXRob3I+TWFuZG9sYSwgTS4gVi48L2F1dGhvcj48YXV0aG9yPlN0b2VobG1h
Y2hlciwgSi48L2F1dGhvcj48YXV0aG9yPlpoYW5nLCBXLjwvYXV0aG9yPjxhdXRob3I+R3Jvc2hl
biwgUy48L2F1dGhvcj48YXV0aG9yPll1LCBNLiBDLjwvYXV0aG9yPjxhdXRob3I+SXFiYWwsIFMu
PC9hdXRob3I+PGF1dGhvcj5MZW56LCBILiBKLjwvYXV0aG9yPjxhdXRob3I+TGFkbmVyLCBSLiBE
LjwvYXV0aG9yPjwvYXV0aG9ycz48L2NvbnRyaWJ1dG9ycz48dGl0bGVzPjx0aXRsZT5BIDYgYnAg
cG9seW1vcnBoaXNtIGluIHRoZSB0aHltaWR5bGF0ZSBzeW50aGFzZSBnZW5lIGNhdXNlcyBtZXNz
YWdlIGluc3RhYmlsaXR5IGFuZCBpcyBhc3NvY2lhdGVkIHdpdGggZGVjcmVhc2VkIGludHJhdHVt
b3JhbCBUUyBtUk5BIGxldmVsczwvdGl0bGU+PHNlY29uZGFyeS10aXRsZT5QaGFybWFjb2dlbmV0
aWNzPC9zZWNvbmRhcnktdGl0bGU+PC90aXRsZXM+PHBlcmlvZGljYWw+PGZ1bGwtdGl0bGU+UGhh
cm1hY29nZW5ldGljczwvZnVsbC10aXRsZT48L3BlcmlvZGljYWw+PHBhZ2VzPjMxOS0yNzwvcGFn
ZXM+PHZvbHVtZT4xNDwvdm9sdW1lPjxudW1iZXI+NTwvbnVtYmVyPjxrZXl3b3Jkcz48a2V5d29y
ZD4zJmFwb3M7IFVudHJhbnNsYXRlZCBSZWdpb25zPC9rZXl3b3JkPjxrZXl3b3JkPkJhc2UgU2Vx
dWVuY2U8L2tleXdvcmQ+PGtleXdvcmQ+Q2VsbCBMaW5lPC9rZXl3b3JkPjxrZXl3b3JkPkNvbG9y
ZWN0YWwgTmVvcGxhc21zPC9rZXl3b3JkPjxrZXl3b3JkPkROQSBQcmltZXJzPC9rZXl3b3JkPjxr
ZXl3b3JkPkVuaGFuY2VyIEVsZW1lbnRzLCBHZW5ldGljPC9rZXl3b3JkPjxrZXl3b3JkPkV0aG5p
YyBHcm91cHM8L2tleXdvcmQ+PGtleXdvcmQ+SHVtYW5zPC9rZXl3b3JkPjxrZXl3b3JkPlBvbHlt
b3JwaGlzbSwgR2VuZXRpYzwva2V5d29yZD48a2V5d29yZD5STkEsIE1lc3Nlbmdlcjwva2V5d29y
ZD48a2V5d29yZD5SZXZlcnNlIFRyYW5zY3JpcHRhc2UgUG9seW1lcmFzZSBDaGFpbiBSZWFjdGlv
bjwva2V5d29yZD48a2V5d29yZD5TZXF1ZW5jZSBEZWxldGlvbjwva2V5d29yZD48a2V5d29yZD5U
YW5kZW0gUmVwZWF0IFNlcXVlbmNlczwva2V5d29yZD48a2V5d29yZD5UaHltaWR5bGF0ZSBTeW50
aGFzZTwva2V5d29yZD48L2tleXdvcmRzPjxkYXRlcz48eWVhcj4yMDA0PC95ZWFyPjxwdWItZGF0
ZXM+PGRhdGU+TWF5PC9kYXRlPjwvcHViLWRhdGVzPjwvZGF0ZXM+PGlzYm4+MDk2MC0zMTRYPC9p
c2JuPjxhY2Nlc3Npb24tbnVtPjE1MTE1OTE4PC9hY2Nlc3Npb24tbnVtPjx1cmxzPjxyZWxhdGVk
LXVybHM+PHVybD5odHRwczovL3d3dy5uY2JpLm5sbS5uaWguZ292L3B1Ym1lZC8xNTExNTkxODwv
dXJsPjwvcmVsYXRlZC11cmxzPjwvdXJscz48bGFuZ3VhZ2U+ZW5nPC9sYW5ndWFnZT48L3JlY29y
ZD48L0NpdGU+PENpdGU+PEF1dGhvcj5Kb2VyZ2VyPC9BdXRob3I+PFllYXI+MjAxNTwvWWVhcj48
UmVjTnVtPjEwMjc5PC9SZWNOdW0+PHJlY29yZD48cmVjLW51bWJlcj4xMDI3OTwvcmVjLW51bWJl
cj48Zm9yZWlnbi1rZXlzPjxrZXkgYXBwPSJFTiIgZGItaWQ9ImY5MHRheHJkNmEwcnI4ZTlyZThw
ZTV0eDVleHBzdzBhNTB2ZSI+MTAyNzk8L2tleT48L2ZvcmVpZ24ta2V5cz48cmVmLXR5cGUgbmFt
ZT0iSm91cm5hbCBBcnRpY2xlIj4xNzwvcmVmLXR5cGU+PGNvbnRyaWJ1dG9ycz48YXV0aG9ycz48
YXV0aG9yPkpvZXJnZXIsIE0uPC9hdXRob3I+PGF1dGhvcj5IdWl0ZW1hLCBBLiBELjwvYXV0aG9y
PjxhdXRob3I+Qm9vdCwgSC48L2F1dGhvcj48YXV0aG9yPkNhdHMsIEEuPC9hdXRob3I+PGF1dGhv
cj5Eb29kZW1hbiwgVi4gRC48L2F1dGhvcj48YXV0aG9yPlNtaXRzLCBQLiBILjwvYXV0aG9yPjxh
dXRob3I+VmFpbmNodGVpbiwgTC48L2F1dGhvcj48YXV0aG9yPlJvc2luZywgSC48L2F1dGhvcj48
YXV0aG9yPk1laWplcm1hbiwgSS48L2F1dGhvcj48YXV0aG9yPlp1ZWdlciwgTS48L2F1dGhvcj48
YXV0aG9yPk1ldWxlbmRpamtzLCBELjwvYXV0aG9yPjxhdXRob3I+Q2VybnksIFQuIEQuPC9hdXRo
b3I+PGF1dGhvcj5CZWlqbmVuLCBKLiBILjwvYXV0aG9yPjxhdXRob3I+U2NoZWxsZW5zLCBKLiBI
LjwvYXV0aG9yPjwvYXV0aG9ycz48L2NvbnRyaWJ1dG9ycz48YXV0aC1hZGRyZXNzPkRlcGFydG1l
bnQgb2YgTWVkaWNhbCBPbmNvbG9neSBhbmQgSGVtYXRvbG9neSwgQ2FudG9uYWwgSG9zcGl0YWws
IFJvcnNjaGFjaGVyc3RyLiA5NSwgOTAwNywgU3QuIEdhbGxlbiwgU3dpdHplcmxhbmQsIG1hcmt1
cy5qb2VyZ2VyQGtzc2cuY2guPC9hdXRoLWFkZHJlc3M+PHRpdGxlcz48dGl0bGU+R2VybWxpbmUg
VFlNUyBnZW5vdHlwZSBpcyBoaWdobHkgcHJlZGljdGl2ZSBpbiBwYXRpZW50cyB3aXRoIG1ldGFz
dGF0aWMgZ2FzdHJvaW50ZXN0aW5hbCBtYWxpZ25hbmNpZXMgcmVjZWl2aW5nIGNhcGVjaXRhYmlu
ZS1iYXNlZCBjaGVtb3RoZXJhcHk8L3RpdGxlPjxzZWNvbmRhcnktdGl0bGU+Q2FuY2VyIENoZW1v
dGhlciBQaGFybWFjb2w8L3NlY29uZGFyeS10aXRsZT48L3RpdGxlcz48cGVyaW9kaWNhbD48ZnVs
bC10aXRsZT5DYW5jZXIgQ2hlbW90aGVyIFBoYXJtYWNvbDwvZnVsbC10aXRsZT48L3BlcmlvZGlj
YWw+PHBhZ2VzPjc2My03MjwvcGFnZXM+PHZvbHVtZT43NTwvdm9sdW1lPjxudW1iZXI+NDwvbnVt
YmVyPjxrZXl3b3Jkcz48a2V5d29yZD5BZHVsdDwva2V5d29yZD48a2V5d29yZD5BZ2VkPC9rZXl3
b3JkPjxrZXl3b3JkPkFudGltZXRhYm9saXRlcywgQW50aW5lb3BsYXN0aWMvYWRtaW5pc3RyYXRp
b24gJmFtcDsgZG9zYWdlL2FkdmVyc2U8L2tleXdvcmQ+PGtleXdvcmQ+ZWZmZWN0cy9waGFybWFj
b2tpbmV0aWNzLyp0aGVyYXBldXRpYyB1c2U8L2tleXdvcmQ+PGtleXdvcmQ+Q2FwZWNpdGFiaW5l
PC9rZXl3b3JkPjxrZXl3b3JkPkRlb3h5Y3l0aWRpbmUvYWRtaW5pc3RyYXRpb24gJmFtcDsgZG9z
YWdlL2FkdmVyc2UgZWZmZWN0cy8qYW5hbG9ncyAmYW1wOzwva2V5d29yZD48a2V5d29yZD5kZXJp
dmF0aXZlcy9waGFybWFjb2tpbmV0aWNzL3RoZXJhcGV1dGljIHVzZTwva2V5d29yZD48a2V5d29y
ZD5EaWh5ZHJvdXJhY2lsIERlaHlkcm9nZW5hc2UgKE5BRFApLypnZW5ldGljczwva2V5d29yZD48
a2V5d29yZD5EaXNlYXNlLUZyZWUgU3Vydml2YWw8L2tleXdvcmQ+PGtleXdvcmQ+RmVtYWxlPC9r
ZXl3b3JkPjxrZXl3b3JkPkZsdW9yb3VyYWNpbC9hZG1pbmlzdHJhdGlvbiAmYW1wOyBkb3NhZ2Uv
YWR2ZXJzZSBlZmZlY3RzLyphbmFsb2dzICZhbXA7PC9rZXl3b3JkPjxrZXl3b3JkPmRlcml2YXRp
dmVzL3BoYXJtYWNva2luZXRpY3MvdGhlcmFwZXV0aWMgdXNlPC9rZXl3b3JkPjxrZXl3b3JkPkdh
c3Ryb2ludGVzdGluYWwgTmVvcGxhc21zLypkcnVnIHRoZXJhcHkvZW56eW1vbG9neS9nZW5ldGlj
cy9wYXRob2xvZ3k8L2tleXdvcmQ+PGtleXdvcmQ+R2Vub3R5cGU8L2tleXdvcmQ+PGtleXdvcmQ+
R2VybS1MaW5lIE11dGF0aW9uPC9rZXl3b3JkPjxrZXl3b3JkPkdsdXRhdGhpb25lIFMtVHJhbnNm
ZXJhc2UgcGkvKmdlbmV0aWNzPC9rZXl3b3JkPjxrZXl3b3JkPkh1bWFuczwva2V5d29yZD48a2V5
d29yZD5LYXBsYW4tTWVpZXIgRXN0aW1hdGU8L2tleXdvcmQ+PGtleXdvcmQ+TWFsZTwva2V5d29y
ZD48a2V5d29yZD5NaWRkbGUgQWdlZDwva2V5d29yZD48a2V5d29yZD5OZW9wbGFzbSBNZXRhc3Rh
c2lzPC9rZXl3b3JkPjxrZXl3b3JkPipQb2x5bW9ycGhpc20sIFNpbmdsZSBOdWNsZW90aWRlPC9r
ZXl3b3JkPjxrZXl3b3JkPlByZWRpY3RpdmUgVmFsdWUgb2YgVGVzdHM8L2tleXdvcmQ+PGtleXdv
cmQ+VGh5bWlkeWxhdGUgU3ludGhhc2UvKmdlbmV0aWNzPC9rZXl3b3JkPjwva2V5d29yZHM+PGRh
dGVzPjx5ZWFyPjIwMTU8L3llYXI+PHB1Yi1kYXRlcz48ZGF0ZT5BcHI8L2RhdGU+PC9wdWItZGF0
ZXM+PC9kYXRlcz48aXNibj4xNDMyLTA4NDMgKEVsZWN0cm9uaWMpJiN4RDswMzQ0LTU3MDQgKExp
bmtpbmcpPC9pc2JuPjxhY2Nlc3Npb24tbnVtPjI1Njc3NDQ3PC9hY2Nlc3Npb24tbnVtPjx1cmxz
PjxyZWxhdGVkLXVybHM+PHVybD5odHRwczovL3d3dy5uY2JpLm5sbS5uaWguZ292L3B1Ym1lZC8y
NTY3NzQ0NzwvdXJsPjwvcmVsYXRlZC11cmxzPjwvdXJscz48ZWxlY3Ryb25pYy1yZXNvdXJjZS1u
dW0+MTAuMTAwNy9zMDAyODAtMDE1LTI2OTgtNzwvZWxlY3Ryb25pYy1yZXNvdXJjZS1udW0+PC9y
ZWNvcmQ+PC9DaXRlPjwvRW5kTm90ZT4A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18,51]</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which leads to misclassifying polymorphisms with uncertain effect . Although such a classification model is preferred because it facilitates statistical processing (e.g., by increasing the size of each group) and the interpretation of statistical processing. It entails the risk of increasing the probability of classification error. </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Different to previous studies</w:t>
      </w:r>
      <w:r w:rsidR="00143BD3" w:rsidRPr="006B505E">
        <w:rPr>
          <w:rFonts w:ascii="Book Antiqua" w:hAnsi="Book Antiqua"/>
          <w:sz w:val="24"/>
          <w:szCs w:val="24"/>
          <w:lang w:val="en-US"/>
        </w:rPr>
        <w:fldChar w:fldCharType="begin">
          <w:fldData xml:space="preserve">PEVuZE5vdGU+PENpdGU+PEF1dGhvcj5GZXJuYW5kZXotQ29udHJlcmFzPC9BdXRob3I+PFllYXI+
MjAwOTwvWWVhcj48UmVjTnVtPjI2ODwvUmVjTnVtPjxEaXNwbGF5VGV4dD48c3R5bGUgZmFjZT0i
c3VwZXJzY3JpcHQiPlszMCwzMSw1MCw1MSw1Miw1M108L3N0eWxlPjwvRGlzcGxheVRleHQ+PHJl
Y29yZD48cmVjLW51bWJlcj4yNjg8L3JlYy1udW1iZXI+PGZvcmVpZ24ta2V5cz48a2V5IGFwcD0i
RU4iIGRiLWlkPSJweHNyZWVlNXgwMDBmNGVyZjIzdmU5ZG10ZWRlcHN4dmUwd2EiIHRpbWVzdGFt
cD0iMTQ5MTU1MzE4OCI+MjY4PC9rZXk+PC9mb3JlaWduLWtleXM+PHJlZi10eXBlIG5hbWU9Ikpv
dXJuYWwgQXJ0aWNsZSI+MTc8L3JlZi10eXBlPjxjb250cmlidXRvcnM+PGF1dGhvcnM+PGF1dGhv
cj5GZXJuYW5kZXotQ29udHJlcmFzLCBNLiBFLjwvYXV0aG9yPjxhdXRob3I+U2FuY2hlei1IZXJu
YW5kZXosIEouIEouPC9hdXRob3I+PGF1dGhvcj5Hb256YWxleiwgRS48L2F1dGhvcj48YXV0aG9y
PkhlcnJhZXosIEIuPC9hdXRob3I+PGF1dGhvcj5Eb21pbmd1ZXosIEkuPC9hdXRob3I+PGF1dGhv
cj5Mb3phbm8sIE0uPC9hdXRob3I+PGF1dGhvcj5HYXJjaWEgRGUgUGFyZWRlcywgTS4gTC48L2F1
dGhvcj48YXV0aG9yPk11bm96LCBBLjwvYXV0aG9yPjxhdXRob3I+R2FtYWxsbywgQy48L2F1dGhv
cj48L2F1dGhvcnM+PC9jb250cmlidXRvcnM+PGF1dGgtYWRkcmVzcz5EZXBhcnRtZW50IG9mIFBh
dGhvbG9neSwgSG9zcGl0YWwgVW5pdmVyc2l0YXJpbyBkZSBsYSBQcmluY2VzYSwgVW5pdmVyc2lk
YWQgQXV0b25vbWEgZGUgTWFkcmlkIChVQU0pLCAyODAwNiBNYWRyaWQsIFNwYWluLjwvYXV0aC1h
ZGRyZXNzPjx0aXRsZXM+PHRpdGxlPkNvbWJpbmF0aW9uIG9mIHBvbHltb3JwaGlzbXMgd2l0aGlu
IDUmYXBvczsgYW5kIDMmYXBvczsgdW50cmFuc2xhdGVkIHJlZ2lvbnMgb2YgdGh5bWlkeWxhdGUg
c3ludGhhc2UgZ2VuZSBtb2R1bGF0ZXMgc3Vydml2YWwgaW4gNSBmbHVvcm91cmFjaWwtdHJlYXRl
ZCBjb2xvcmVjdGFsIGNhbmNlciBwYXRpZW50czwvdGl0bGU+PHNlY29uZGFyeS10aXRsZT5JbnQg
SiBPbmNvbDwvc2Vjb25kYXJ5LXRpdGxlPjwvdGl0bGVzPjxwZXJpb2RpY2FsPjxmdWxsLXRpdGxl
PkludCBKIE9uY29sPC9mdWxsLXRpdGxlPjwvcGVyaW9kaWNhbD48cGFnZXM+MjE5LTI5PC9wYWdl
cz48dm9sdW1lPjM0PC92b2x1bWU+PG51bWJlcj4xPC9udW1iZXI+PGtleXdvcmRzPjxrZXl3b3Jk
PjMmYXBvczsgVW50cmFuc2xhdGVkIFJlZ2lvbnMvKmdlbmV0aWNzPC9rZXl3b3JkPjxrZXl3b3Jk
PjUmYXBvczsgVW50cmFuc2xhdGVkIFJlZ2lvbnMvKmdlbmV0aWNzPC9rZXl3b3JkPjxrZXl3b3Jk
PkFkdWx0PC9rZXl3b3JkPjxrZXl3b3JkPkFnZWQ8L2tleXdvcmQ+PGtleXdvcmQ+QWdlZCwgODAg
YW5kIG92ZXI8L2tleXdvcmQ+PGtleXdvcmQ+QW50aW1ldGFib2xpdGVzLCBBbnRpbmVvcGxhc3Rp
Yy90aGVyYXBldXRpYyB1c2U8L2tleXdvcmQ+PGtleXdvcmQ+Q29sb3JlY3RhbCBOZW9wbGFzbXMv
ZHJ1ZyB0aGVyYXB5L2dlbmV0aWNzLyptb3J0YWxpdHk8L2tleXdvcmQ+PGtleXdvcmQ+RmVtYWxl
PC9rZXl3b3JkPjxrZXl3b3JkPkZsdW9yb3VyYWNpbC8qdGhlcmFwZXV0aWMgdXNlPC9rZXl3b3Jk
PjxrZXl3b3JkPkdlbmUgRXhwcmVzc2lvbiBSZWd1bGF0aW9uLCBFbnp5bW9sb2dpYy8qZHJ1ZyBl
ZmZlY3RzPC9rZXl3b3JkPjxrZXl3b3JkPkh1bWFuczwva2V5d29yZD48a2V5d29yZD5NYWxlPC9r
ZXl3b3JkPjxrZXl3b3JkPk1pZGRsZSBBZ2VkPC9rZXl3b3JkPjxrZXl3b3JkPk5lb3BsYXNtIFN0
YWdpbmc8L2tleXdvcmQ+PGtleXdvcmQ+UG9seW1vcnBoaXNtLCBHZW5ldGljLypnZW5ldGljczwv
a2V5d29yZD48a2V5d29yZD5TdXJ2aXZhbCBSYXRlPC9rZXl3b3JkPjxrZXl3b3JkPlRoeW1pZHls
YXRlIFN5bnRoYXNlLypnZW5ldGljczwva2V5d29yZD48L2tleXdvcmRzPjxkYXRlcz48eWVhcj4y
MDA5PC95ZWFyPjxwdWItZGF0ZXM+PGRhdGU+SmFuPC9kYXRlPjwvcHViLWRhdGVzPjwvZGF0ZXM+
PGlzYm4+MTAxOS02NDM5IChQcmludCkmI3hEOzEwMTktNjQzOSAoTGlua2luZyk8L2lzYm4+PGFj
Y2Vzc2lvbi1udW0+MTkwODI0OTM8L2FjY2Vzc2lvbi1udW0+PHVybHM+PHJlbGF0ZWQtdXJscz48
dXJsPmh0dHBzOi8vd3d3Lm5jYmkubmxtLm5paC5nb3YvcHVibWVkLzE5MDgyNDkzPC91cmw+PC9y
ZWxhdGVkLXVybHM+PC91cmxzPjwvcmVjb3JkPjwvQ2l0ZT48Q2l0ZT48QXV0aG9yPlZpZ25vbGk8
L0F1dGhvcj48WWVhcj4yMDExPC9ZZWFyPjxSZWNOdW0+MTAxOTA8L1JlY051bT48cmVjb3JkPjxy
ZWMtbnVtYmVyPjEwMTkwPC9yZWMtbnVtYmVyPjxmb3JlaWduLWtleXM+PGtleSBhcHA9IkVOIiBk
Yi1pZD0iZjkwdGF4cmQ2YTBycjhlOXJlOHBlNXR4NWV4cHN3MGE1MHZlIj4xMDE5MDwva2V5Pjwv
Zm9yZWlnbi1rZXlzPjxyZWYtdHlwZSBuYW1lPSJKb3VybmFsIEFydGljbGUiPjE3PC9yZWYtdHlw
ZT48Y29udHJpYnV0b3JzPjxhdXRob3JzPjxhdXRob3I+Vmlnbm9saSwgTS48L2F1dGhvcj48YXV0
aG9yPk5vYmlsaSwgUy48L2F1dGhvcj48YXV0aG9yPk5hcG9saSwgQy48L2F1dGhvcj48YXV0aG9y
PlB1dGlnbmFubywgQS4gTC48L2F1dGhvcj48YXV0aG9yPk1vcmdhbnRpLCBNLjwvYXV0aG9yPjxh
dXRob3I+UGFwaSwgTC48L2F1dGhvcj48YXV0aG9yPlZhbGFuemFubywgUi48L2F1dGhvcj48YXV0
aG9yPkNpYW5jaGksIEYuPC9hdXRob3I+PGF1dGhvcj5Ub25lbGxpLCBGLjwvYXV0aG9yPjxhdXRo
b3I+TWF6emVpLCBULjwvYXV0aG9yPjxhdXRob3I+TWluaSwgRS48L2F1dGhvcj48YXV0aG9yPkdl
bnVhcmRpLCBNLjwvYXV0aG9yPjwvYXV0aG9ycz48L2NvbnRyaWJ1dG9ycz48dGl0bGVzPjx0aXRs
ZT5UaHltaWR5bGF0ZSBzeW50aGFzZSBleHByZXNzaW9uIGFuZCBnZW5vdHlwZSBoYXZlIG5vIG1h
am9yIGltcGFjdCBvbiB0aGUgY2xpbmljYWwgb3V0Y29tZSBvZiBjb2xvcmVjdGFsIGNhbmNlciBw
YXRpZW50cyB0cmVhdGVkIHdpdGggNS1mbHVvcm91cmFjaWw8L3RpdGxlPjxzZWNvbmRhcnktdGl0
bGU+UGhhcm1hY29sIFJlczwvc2Vjb25kYXJ5LXRpdGxlPjwvdGl0bGVzPjxwZXJpb2RpY2FsPjxm
dWxsLXRpdGxlPlBoYXJtYWNvbCBSZXM8L2Z1bGwtdGl0bGU+PC9wZXJpb2RpY2FsPjxwYWdlcz4y
NDItODwvcGFnZXM+PHZvbHVtZT42NDwvdm9sdW1lPjxudW1iZXI+MzwvbnVtYmVyPjxlZGl0aW9u
PjIwMTEvMDQvMjM8L2VkaXRpb24+PGtleXdvcmRzPjxrZXl3b3JkPkFkdWx0PC9rZXl3b3JkPjxr
ZXl3b3JkPkFnZWQ8L2tleXdvcmQ+PGtleXdvcmQ+QW50aW1ldGFib2xpdGVzLCBBbnRpbmVvcGxh
c3RpYzwva2V5d29yZD48a2V5d29yZD5Db2xvcmVjdGFsIE5lb3BsYXNtczwva2V5d29yZD48a2V5
d29yZD5EaXNlYXNlLUZyZWUgU3Vydml2YWw8L2tleXdvcmQ+PGtleXdvcmQ+RmVtYWxlPC9rZXl3
b3JkPjxrZXl3b3JkPkZsdW9yb3VyYWNpbDwva2V5d29yZD48a2V5d29yZD5HZW5lIEV4cHJlc3Np
b24gUmVndWxhdGlvbiwgTmVvcGxhc3RpYzwva2V5d29yZD48a2V5d29yZD5HZW5vdHlwZTwva2V5
d29yZD48a2V5d29yZD5IdW1hbnM8L2tleXdvcmQ+PGtleXdvcmQ+TWFsZTwva2V5d29yZD48a2V5
d29yZD5NaWRkbGUgQWdlZDwva2V5d29yZD48a2V5d29yZD5UaHltaWR5bGF0ZSBTeW50aGFzZTwv
a2V5d29yZD48a2V5d29yZD5Zb3VuZyBBZHVsdDwva2V5d29yZD48L2tleXdvcmRzPjxkYXRlcz48
eWVhcj4yMDExPC95ZWFyPjxwdWItZGF0ZXM+PGRhdGU+U2VwPC9kYXRlPjwvcHViLWRhdGVzPjwv
ZGF0ZXM+PGlzYm4+MTA5Ni0xMTg2PC9pc2JuPjxhY2Nlc3Npb24tbnVtPjIxNTM2MTMwPC9hY2Nl
c3Npb24tbnVtPjx1cmxzPjxyZWxhdGVkLXVybHM+PHVybD5odHRwczovL3d3dy5uY2JpLm5sbS5u
aWguZ292L3B1Ym1lZC8yMTUzNjEzMDwvdXJsPjwvcmVsYXRlZC11cmxzPjwvdXJscz48ZWxlY3Ry
b25pYy1yZXNvdXJjZS1udW0+MTAuMTAxNi9qLnBocnMuMjAxMS4wNC4wMDY8L2VsZWN0cm9uaWMt
cmVzb3VyY2UtbnVtPjxsYW5ndWFnZT5lbmc8L2xhbmd1YWdlPjwvcmVjb3JkPjwvQ2l0ZT48Q2l0
ZT48QXV0aG9yPkdyYXppYW5vPC9BdXRob3I+PFllYXI+MjAwODwvWWVhcj48UmVjTnVtPjMxMzwv
UmVjTnVtPjxyZWNvcmQ+PHJlYy1udW1iZXI+MzEzPC9yZWMtbnVtYmVyPjxmb3JlaWduLWtleXM+
PGtleSBhcHA9IkVOIiBkYi1pZD0icHhzcmVlZTV4MDAwZjRlcmYyM3ZlOWRtdGVkZXBzeHZlMHdh
IiB0aW1lc3RhbXA9IjE0OTE1NTM2OTEiPjMxMzwva2V5PjwvZm9yZWlnbi1rZXlzPjxyZWYtdHlw
ZSBuYW1lPSJKb3VybmFsIEFydGljbGUiPjE3PC9yZWYtdHlwZT48Y29udHJpYnV0b3JzPjxhdXRo
b3JzPjxhdXRob3I+R3Jhemlhbm8sIEYuPC9hdXRob3I+PGF1dGhvcj5SdXp6bywgQS48L2F1dGhv
cj48YXV0aG9yPkxvdXBha2lzLCBGLjwvYXV0aG9yPjxhdXRob3I+U2FudGluaSwgRC48L2F1dGhv
cj48YXV0aG9yPkNhdGFsYW5vLCBWLjwvYXV0aG9yPjxhdXRob3I+Q2FuZXN0cmFyaSwgRS48L2F1
dGhvcj48YXV0aG9yPk1hbHRlc2UsIFAuPC9hdXRob3I+PGF1dGhvcj5CaXNvbm5pLCBSLjwvYXV0
aG9yPjxhdXRob3I+Rm9ybmFybywgTC48L2F1dGhvcj48YXV0aG9yPkJhbGRpLCBHLjwvYXV0aG9y
PjxhdXRob3I+TWFzaSwgRy48L2F1dGhvcj48YXV0aG9yPkZhbGNvbmUsIEEuPC9hdXRob3I+PGF1
dGhvcj5Ub25pbmksIEcuPC9hdXRob3I+PGF1dGhvcj5HaW9yZGFuaSwgUC48L2F1dGhvcj48YXV0
aG9yPkFsZXNzYW5kcm9uaSwgUC48L2F1dGhvcj48YXV0aG9yPkdpdXN0aW5pLCBMLjwvYXV0aG9y
PjxhdXRob3I+VmluY2VuemksIEIuPC9hdXRob3I+PGF1dGhvcj5NYWduYW5pLCBNLjwvYXV0aG9y
PjwvYXV0aG9ycz48L2NvbnRyaWJ1dG9ycz48YXV0aC1hZGRyZXNzPk1lZGljYWwgT25jb2xvZ3ks
IEF6aWVuZGEgT3NwZWRhbGllcmEgT3NwZWRhbGUgU2FuIFNhbHZhdG9yZSwgUGVzYXJvLCBJdGFs
eS4gZnJhZGFAdGluLml0PC9hdXRoLWFkZHJlc3M+PHRpdGxlcz48dGl0bGU+TGl2ZXItb25seSBt
ZXRhc3RhdGljIGNvbG9yZWN0YWwgY2FuY2VyIHBhdGllbnRzIGFuZCB0aHltaWR5bGF0ZSBzeW50
aGFzZSBwb2x5bW9ycGhpc21zIGZvciBwcmVkaWN0aW5nIHJlc3BvbnNlIHRvIDUtZmx1b3JvdXJh
Y2lsLWJhc2VkIGNoZW1vdGhlcmFweTwvdGl0bGU+PHNlY29uZGFyeS10aXRsZT5CciBKIENhbmNl
cjwvc2Vjb25kYXJ5LXRpdGxlPjwvdGl0bGVzPjxwZXJpb2RpY2FsPjxmdWxsLXRpdGxlPkJyIEog
Q2FuY2VyPC9mdWxsLXRpdGxlPjwvcGVyaW9kaWNhbD48cGFnZXM+NzE2LTIxPC9wYWdlcz48dm9s
dW1lPjk5PC92b2x1bWU+PG51bWJlcj41PC9udW1iZXI+PGtleXdvcmRzPjxrZXl3b3JkPkFudGlt
ZXRhYm9saXRlcywgQW50aW5lb3BsYXN0aWMvKnRoZXJhcGV1dGljIHVzZTwva2V5d29yZD48a2V5
d29yZD5Db2xvcmVjdGFsIE5lb3BsYXNtcy8qZHJ1ZyB0aGVyYXB5L2Vuenltb2xvZ3kvcGF0aG9s
b2d5PC9rZXl3b3JkPjxrZXl3b3JkPkZlbWFsZTwva2V5d29yZD48a2V5d29yZD5GbHVvcm91cmFj
aWwvKnRoZXJhcGV1dGljIHVzZTwva2V5d29yZD48a2V5d29yZD5HZW5vdHlwZTwva2V5d29yZD48
a2V5d29yZD5IYXBsb3R5cGVzPC9rZXl3b3JkPjxrZXl3b3JkPkh1bWFuczwva2V5d29yZD48a2V5
d29yZD5MaXZlciBOZW9wbGFzbXMvZHJ1ZyB0aGVyYXB5L2Vuenltb2xvZ3kvKnNlY29uZGFyeTwv
a2V5d29yZD48a2V5d29yZD5NYWxlPC9rZXl3b3JkPjxrZXl3b3JkPipQb2x5bW9ycGhpc20sIEdl
bmV0aWM8L2tleXdvcmQ+PGtleXdvcmQ+U3Vydml2YWwgQW5hbHlzaXM8L2tleXdvcmQ+PGtleXdv
cmQ+VGFuZGVtIFJlcGVhdCBTZXF1ZW5jZXM8L2tleXdvcmQ+PGtleXdvcmQ+VGh5bWlkeWxhdGUg
U3ludGhhc2UvKmdlbmV0aWNzPC9rZXl3b3JkPjxrZXl3b3JkPlRyZWF0bWVudCBPdXRjb21lPC9r
ZXl3b3JkPjwva2V5d29yZHM+PGRhdGVzPjx5ZWFyPjIwMDg8L3llYXI+PHB1Yi1kYXRlcz48ZGF0
ZT5TZXAgMDI8L2RhdGU+PC9wdWItZGF0ZXM+PC9kYXRlcz48aXNibj4xNTMyLTE4MjcgKEVsZWN0
cm9uaWMpJiN4RDswMDA3LTA5MjAgKExpbmtpbmcpPC9pc2JuPjxhY2Nlc3Npb24tbnVtPjE4NzI4
NjYxPC9hY2Nlc3Npb24tbnVtPjx1cmxzPjxyZWxhdGVkLXVybHM+PHVybD5odHRwczovL3d3dy5u
Y2JpLm5sbS5uaWguZ292L3B1Ym1lZC8xODcyODY2MTwvdXJsPjwvcmVsYXRlZC11cmxzPjwvdXJs
cz48Y3VzdG9tMj5QTUMyNTI4MTU4PC9jdXN0b20yPjxlbGVjdHJvbmljLXJlc291cmNlLW51bT4x
MC4xMDM4L3NqLmJqYy42NjA0NTU1PC9lbGVjdHJvbmljLXJlc291cmNlLW51bT48L3JlY29yZD48
L0NpdGU+PENpdGU+PEF1dGhvcj5LdW1hbW90bzwvQXV0aG9yPjxZZWFyPjIwMTM8L1llYXI+PFJl
Y051bT4yODU8L1JlY051bT48cmVjb3JkPjxyZWMtbnVtYmVyPjI4NTwvcmVjLW51bWJlcj48Zm9y
ZWlnbi1rZXlzPjxrZXkgYXBwPSJFTiIgZGItaWQ9InB4c3JlZWU1eDAwMGY0ZXJmMjN2ZTlkbXRl
ZGVwc3h2ZTB3YSIgdGltZXN0YW1wPSIxNDkxNTUzNjc5Ij4yODU8L2tleT48L2ZvcmVpZ24ta2V5
cz48cmVmLXR5cGUgbmFtZT0iSm91cm5hbCBBcnRpY2xlIj4xNzwvcmVmLXR5cGU+PGNvbnRyaWJ1
dG9ycz48YXV0aG9ycz48YXV0aG9yPkt1bWFtb3RvLCBLLjwvYXV0aG9yPjxhdXRob3I+SXNoaWJh
c2hpLCBLLjwvYXV0aG9yPjxhdXRob3I+T2thZGEsIE4uPC9hdXRob3I+PGF1dGhvcj5UYWppbWEs
IFkuPC9hdXRob3I+PGF1dGhvcj5LdXdhYmFyYSwgSy48L2F1dGhvcj48YXV0aG9yPkt1bWFnYWks
IFkuPC9hdXRob3I+PGF1dGhvcj5CYWJhLCBILjwvYXV0aG9yPjxhdXRob3I+SGFnYSwgTi48L2F1
dGhvcj48YXV0aG9yPklzaGlkYSwgSC48L2F1dGhvcj48L2F1dGhvcnM+PC9jb250cmlidXRvcnM+
PGF1dGgtYWRkcmVzcz5EZXBhcnRtZW50IG9mIERpZ2VzdGl2ZSBUcmFjdCBhbmQgR2VuZXJhbCBT
dXJnZXJ5LCBTYWl0YW1hIE1lZGljYWwgQ2VudGVyLCBTYWl0YW1hIE1lZGljYWwgVW5pdmVyc2l0
eSwgS2F3YWdvZSwgU2FpdGFtYSAzNTAtODU1MCwgSmFwYW4uPC9hdXRoLWFkZHJlc3M+PHRpdGxl
cz48dGl0bGU+UG9seW1vcnBoaXNtcyBvZiBHU1RQMSwgRVJDQzIgYW5kIFRTLTMmYXBvcztVVFIg
YXJlIGFzc29jaWF0ZWQgd2l0aCB0aGUgY2xpbmljYWwgb3V0Y29tZSBvZiBtRk9MRk9YNiBpbiBj
b2xvcmVjdGFsIGNhbmNlciBwYXRpZW50czwvdGl0bGU+PHNlY29uZGFyeS10aXRsZT5PbmNvbCBM
ZXR0PC9zZWNvbmRhcnktdGl0bGU+PC90aXRsZXM+PHBlcmlvZGljYWw+PGZ1bGwtdGl0bGU+T25j
b2wgTGV0dDwvZnVsbC10aXRsZT48L3BlcmlvZGljYWw+PHBhZ2VzPjY0OC02NTQ8L3BhZ2VzPjx2
b2x1bWU+Njwvdm9sdW1lPjxudW1iZXI+MzwvbnVtYmVyPjxrZXl3b3Jkcz48a2V5d29yZD5Gb2xm
b3g8L2tleXdvcmQ+PGtleXdvcmQ+Y29sb3JlY3RhbCBjYW5jZXI8L2tleXdvcmQ+PGtleXdvcmQ+
cG9seW1vcnBoaXNtPC9rZXl3b3JkPjwva2V5d29yZHM+PGRhdGVzPjx5ZWFyPjIwMTM8L3llYXI+
PHB1Yi1kYXRlcz48ZGF0ZT5TZXA8L2RhdGU+PC9wdWItZGF0ZXM+PC9kYXRlcz48aXNibj4xNzky
LTEwNzQgKFByaW50KSYjeEQ7MTc5Mi0xMDc0IChMaW5raW5nKTwvaXNibj48YWNjZXNzaW9uLW51
bT4yNDEzNzM4NDwvYWNjZXNzaW9uLW51bT48dXJscz48cmVsYXRlZC11cmxzPjx1cmw+aHR0cHM6
Ly93d3cubmNiaS5ubG0ubmloLmdvdi9wdWJtZWQvMjQxMzczODQ8L3VybD48L3JlbGF0ZWQtdXJs
cz48L3VybHM+PGN1c3RvbTI+UE1DMzc4OTEwNzwvY3VzdG9tMj48ZWxlY3Ryb25pYy1yZXNvdXJj
ZS1udW0+MTAuMzg5Mi9vbC4yMDEzLjE0Njc8L2VsZWN0cm9uaWMtcmVzb3VyY2UtbnVtPjwvcmVj
b3JkPjwvQ2l0ZT48Q2l0ZT48QXV0aG9yPkpvZXJnZXI8L0F1dGhvcj48WWVhcj4yMDE1PC9ZZWFy
PjxSZWNOdW0+MTAyNzk8L1JlY051bT48cmVjb3JkPjxyZWMtbnVtYmVyPjEwMjc5PC9yZWMtbnVt
YmVyPjxmb3JlaWduLWtleXM+PGtleSBhcHA9IkVOIiBkYi1pZD0iZjkwdGF4cmQ2YTBycjhlOXJl
OHBlNXR4NWV4cHN3MGE1MHZlIj4xMDI3OTwva2V5PjwvZm9yZWlnbi1rZXlzPjxyZWYtdHlwZSBu
YW1lPSJKb3VybmFsIEFydGljbGUiPjE3PC9yZWYtdHlwZT48Y29udHJpYnV0b3JzPjxhdXRob3Jz
PjxhdXRob3I+Sm9lcmdlciwgTS48L2F1dGhvcj48YXV0aG9yPkh1aXRlbWEsIEEuIEQuPC9hdXRo
b3I+PGF1dGhvcj5Cb290LCBILjwvYXV0aG9yPjxhdXRob3I+Q2F0cywgQS48L2F1dGhvcj48YXV0
aG9yPkRvb2RlbWFuLCBWLiBELjwvYXV0aG9yPjxhdXRob3I+U21pdHMsIFAuIEguPC9hdXRob3I+
PGF1dGhvcj5WYWluY2h0ZWluLCBMLjwvYXV0aG9yPjxhdXRob3I+Um9zaW5nLCBILjwvYXV0aG9y
PjxhdXRob3I+TWVpamVybWFuLCBJLjwvYXV0aG9yPjxhdXRob3I+WnVlZ2VyLCBNLjwvYXV0aG9y
PjxhdXRob3I+TWV1bGVuZGlqa3MsIEQuPC9hdXRob3I+PGF1dGhvcj5DZXJueSwgVC4gRC48L2F1
dGhvcj48YXV0aG9yPkJlaWpuZW4sIEouIEguPC9hdXRob3I+PGF1dGhvcj5TY2hlbGxlbnMsIEou
IEguPC9hdXRob3I+PC9hdXRob3JzPjwvY29udHJpYnV0b3JzPjxhdXRoLWFkZHJlc3M+RGVwYXJ0
bWVudCBvZiBNZWRpY2FsIE9uY29sb2d5IGFuZCBIZW1hdG9sb2d5LCBDYW50b25hbCBIb3NwaXRh
bCwgUm9yc2NoYWNoZXJzdHIuIDk1LCA5MDA3LCBTdC4gR2FsbGVuLCBTd2l0emVybGFuZCwgbWFy
a3VzLmpvZXJnZXJAa3NzZy5jaC48L2F1dGgtYWRkcmVzcz48dGl0bGVzPjx0aXRsZT5HZXJtbGlu
ZSBUWU1TIGdlbm90eXBlIGlzIGhpZ2hseSBwcmVkaWN0aXZlIGluIHBhdGllbnRzIHdpdGggbWV0
YXN0YXRpYyBnYXN0cm9pbnRlc3RpbmFsIG1hbGlnbmFuY2llcyByZWNlaXZpbmcgY2FwZWNpdGFi
aW5lLWJhc2VkIGNoZW1vdGhlcmFweTwvdGl0bGU+PHNlY29uZGFyeS10aXRsZT5DYW5jZXIgQ2hl
bW90aGVyIFBoYXJtYWNvbDwvc2Vjb25kYXJ5LXRpdGxlPjwvdGl0bGVzPjxwZXJpb2RpY2FsPjxm
dWxsLXRpdGxlPkNhbmNlciBDaGVtb3RoZXIgUGhhcm1hY29sPC9mdWxsLXRpdGxlPjwvcGVyaW9k
aWNhbD48cGFnZXM+NzYzLTcyPC9wYWdlcz48dm9sdW1lPjc1PC92b2x1bWU+PG51bWJlcj40PC9u
dW1iZXI+PGtleXdvcmRzPjxrZXl3b3JkPkFkdWx0PC9rZXl3b3JkPjxrZXl3b3JkPkFnZWQ8L2tl
eXdvcmQ+PGtleXdvcmQ+QW50aW1ldGFib2xpdGVzLCBBbnRpbmVvcGxhc3RpYy9hZG1pbmlzdHJh
dGlvbiAmYW1wOyBkb3NhZ2UvYWR2ZXJzZTwva2V5d29yZD48a2V5d29yZD5lZmZlY3RzL3BoYXJt
YWNva2luZXRpY3MvKnRoZXJhcGV1dGljIHVzZTwva2V5d29yZD48a2V5d29yZD5DYXBlY2l0YWJp
bmU8L2tleXdvcmQ+PGtleXdvcmQ+RGVveHljeXRpZGluZS9hZG1pbmlzdHJhdGlvbiAmYW1wOyBk
b3NhZ2UvYWR2ZXJzZSBlZmZlY3RzLyphbmFsb2dzICZhbXA7PC9rZXl3b3JkPjxrZXl3b3JkPmRl
cml2YXRpdmVzL3BoYXJtYWNva2luZXRpY3MvdGhlcmFwZXV0aWMgdXNlPC9rZXl3b3JkPjxrZXl3
b3JkPkRpaHlkcm91cmFjaWwgRGVoeWRyb2dlbmFzZSAoTkFEUCkvKmdlbmV0aWNzPC9rZXl3b3Jk
PjxrZXl3b3JkPkRpc2Vhc2UtRnJlZSBTdXJ2aXZhbDwva2V5d29yZD48a2V5d29yZD5GZW1hbGU8
L2tleXdvcmQ+PGtleXdvcmQ+Rmx1b3JvdXJhY2lsL2FkbWluaXN0cmF0aW9uICZhbXA7IGRvc2Fn
ZS9hZHZlcnNlIGVmZmVjdHMvKmFuYWxvZ3MgJmFtcDs8L2tleXdvcmQ+PGtleXdvcmQ+ZGVyaXZh
dGl2ZXMvcGhhcm1hY29raW5ldGljcy90aGVyYXBldXRpYyB1c2U8L2tleXdvcmQ+PGtleXdvcmQ+
R2FzdHJvaW50ZXN0aW5hbCBOZW9wbGFzbXMvKmRydWcgdGhlcmFweS9lbnp5bW9sb2d5L2dlbmV0
aWNzL3BhdGhvbG9neTwva2V5d29yZD48a2V5d29yZD5HZW5vdHlwZTwva2V5d29yZD48a2V5d29y
ZD5HZXJtLUxpbmUgTXV0YXRpb248L2tleXdvcmQ+PGtleXdvcmQ+R2x1dGF0aGlvbmUgUy1UcmFu
c2ZlcmFzZSBwaS8qZ2VuZXRpY3M8L2tleXdvcmQ+PGtleXdvcmQ+SHVtYW5zPC9rZXl3b3JkPjxr
ZXl3b3JkPkthcGxhbi1NZWllciBFc3RpbWF0ZTwva2V5d29yZD48a2V5d29yZD5NYWxlPC9rZXl3
b3JkPjxrZXl3b3JkPk1pZGRsZSBBZ2VkPC9rZXl3b3JkPjxrZXl3b3JkPk5lb3BsYXNtIE1ldGFz
dGFzaXM8L2tleXdvcmQ+PGtleXdvcmQ+KlBvbHltb3JwaGlzbSwgU2luZ2xlIE51Y2xlb3RpZGU8
L2tleXdvcmQ+PGtleXdvcmQ+UHJlZGljdGl2ZSBWYWx1ZSBvZiBUZXN0czwva2V5d29yZD48a2V5
d29yZD5UaHltaWR5bGF0ZSBTeW50aGFzZS8qZ2VuZXRpY3M8L2tleXdvcmQ+PC9rZXl3b3Jkcz48
ZGF0ZXM+PHllYXI+MjAxNTwveWVhcj48cHViLWRhdGVzPjxkYXRlPkFwcjwvZGF0ZT48L3B1Yi1k
YXRlcz48L2RhdGVzPjxpc2JuPjE0MzItMDg0MyAoRWxlY3Ryb25pYykmI3hEOzAzNDQtNTcwNCAo
TGlua2luZyk8L2lzYm4+PGFjY2Vzc2lvbi1udW0+MjU2Nzc0NDc8L2FjY2Vzc2lvbi1udW0+PHVy
bHM+PHJlbGF0ZWQtdXJscz48dXJsPmh0dHBzOi8vd3d3Lm5jYmkubmxtLm5paC5nb3YvcHVibWVk
LzI1Njc3NDQ3PC91cmw+PC9yZWxhdGVkLXVybHM+PC91cmxzPjxlbGVjdHJvbmljLXJlc291cmNl
LW51bT4xMC4xMDA3L3MwMDI4MC0wMTUtMjY5OC03PC9lbGVjdHJvbmljLXJlc291cmNlLW51bT48
L3JlY29yZD48L0NpdGU+PENpdGU+PEF1dGhvcj5FdGllbm5lLUdyaW1hbGRpPC9BdXRob3I+PFll
YXI+MjAxMDwvWWVhcj48UmVjTnVtPjcyMjwvUmVjTnVtPjxyZWNvcmQ+PHJlYy1udW1iZXI+NzIy
PC9yZWMtbnVtYmVyPjxmb3JlaWduLWtleXM+PGtleSBhcHA9IkVOIiBkYi1pZD0icHhzcmVlZTV4
MDAwZjRlcmYyM3ZlOWRtdGVkZXBzeHZlMHdhIiB0aW1lc3RhbXA9IjE0OTE1Njc3OTUiPjcyMjwv
a2V5PjwvZm9yZWlnbi1rZXlzPjxyZWYtdHlwZSBuYW1lPSJKb3VybmFsIEFydGljbGUiPjE3PC9y
ZWYtdHlwZT48Y29udHJpYnV0b3JzPjxhdXRob3JzPjxhdXRob3I+RXRpZW5uZS1HcmltYWxkaSwg
TS4gQy48L2F1dGhvcj48YXV0aG9yPk1pbGFubywgRy48L2F1dGhvcj48YXV0aG9yPk1haW5kcmF1
bHQtR29lYmVsLCBGLjwvYXV0aG9yPjxhdXRob3I+Q2hpYmF1ZGVsLCBCLjwvYXV0aG9yPjxhdXRo
b3I+Rm9ybWVudG8sIEouIEwuPC9hdXRob3I+PGF1dGhvcj5GcmFuY291YWwsIE0uPC9hdXRob3I+
PGF1dGhvcj5MbGVkbywgRy48L2F1dGhvcj48YXV0aG9yPkFuZHJlLCBULjwvYXV0aG9yPjxhdXRo
b3I+TWFicm8sIE0uPC9hdXRob3I+PGF1dGhvcj5NaW5ldXIsIEwuPC9hdXRob3I+PGF1dGhvcj5G
bGVzY2gsIE0uPC9hdXRob3I+PGF1dGhvcj5DYXJvbGEsIEUuPC9hdXRob3I+PGF1dGhvcj5kZSBH
cmFtb250LCBBLjwvYXV0aG9yPjwvYXV0aG9ycz48L2NvbnRyaWJ1dG9ycz48YXV0aC1hZGRyZXNz
PkNlbnRyZSBBbnRvaW5lIExhY2Fzc2FnbmUsIE9uY29waGFybWFjb2xvZ3kgVW5pdCwgRUEgMzgz
NiwgTmljZSwgRnJhbmNlLiBtYXJpZS1jaHJpc3RpbmUuZXRpZW5uZUBuaWNlLmZuY2xjYy5mcjwv
YXV0aC1hZGRyZXNzPjx0aXRsZXM+PHRpdGxlPk1ldGh5bGVuZXRldHJhaHlkcm9mb2xhdGUgcmVk
dWN0YXNlIChNVEhGUikgZ2VuZSBwb2x5bW9ycGhpc21zIGFuZCBGT0xGT1ggcmVzcG9uc2UgaW4g
Y29sb3JlY3RhbCBjYW5jZXIgcGF0aWVudHM8L3RpdGxlPjxzZWNvbmRhcnktdGl0bGU+QnIgSiBD
bGluIFBoYXJtYWNvbDwvc2Vjb25kYXJ5LXRpdGxlPjwvdGl0bGVzPjxwZXJpb2RpY2FsPjxmdWxs
LXRpdGxlPkJyIEogQ2xpbiBQaGFybWFjb2w8L2Z1bGwtdGl0bGU+PC9wZXJpb2RpY2FsPjxwYWdl
cz41OC02NjwvcGFnZXM+PHZvbHVtZT42OTwvdm9sdW1lPjxudW1iZXI+MTwvbnVtYmVyPjxrZXl3
b3Jkcz48a2V5d29yZD5BZHVsdDwva2V5d29yZD48a2V5d29yZD5BZ2VkPC9rZXl3b3JkPjxrZXl3
b3JkPkFnZWQsIDgwIGFuZCBvdmVyPC9rZXl3b3JkPjxrZXl3b3JkPkFudGluZW9wbGFzdGljIENv
bWJpbmVkIENoZW1vdGhlcmFweSBQcm90b2NvbHMvKnRoZXJhcGV1dGljIHVzZTwva2V5d29yZD48
a2V5d29yZD5Db2xvcmVjdGFsIE5lb3BsYXNtcy8qZHJ1ZyB0aGVyYXB5LypnZW5ldGljcy9tb3J0
YWxpdHk8L2tleXdvcmQ+PGtleXdvcmQ+RGloeWRyb3VyYWNpbCBEZWh5ZHJvZ2VuYXNlIChOQURQ
KS9nZW5ldGljczwva2V5d29yZD48a2V5d29yZD5EaXNlYXNlLUZyZWUgU3Vydml2YWw8L2tleXdv
cmQ+PGtleXdvcmQ+RmVtYWxlPC9rZXl3b3JkPjxrZXl3b3JkPkZsdW9yb3VyYWNpbC90aGVyYXBl
dXRpYyB1c2U8L2tleXdvcmQ+PGtleXdvcmQ+R2x1dGF0aGlvbmUgVHJhbnNmZXJhc2UvZ2VuZXRp
Y3M8L2tleXdvcmQ+PGtleXdvcmQ+SHVtYW5zPC9rZXl3b3JkPjxrZXl3b3JkPkxldWNvdm9yaW48
L2tleXdvcmQ+PGtleXdvcmQ+TWFsZTwva2V5d29yZD48a2V5d29yZD5NZXRoeWxlbmV0ZXRyYWh5
ZHJvZm9sYXRlIFJlZHVjdGFzZSAoTkFEUEgyKS8qZ2VuZXRpY3M8L2tleXdvcmQ+PGtleXdvcmQ+
TWlkZGxlIEFnZWQ8L2tleXdvcmQ+PGtleXdvcmQ+T3JnYW5vcGxhdGludW0gQ29tcG91bmRzL3Ro
ZXJhcGV1dGljIHVzZTwva2V5d29yZD48a2V5d29yZD4qUG9seW1vcnBoaXNtLCBHZW5ldGljPC9r
ZXl3b3JkPjxrZXl3b3JkPlByb3NwZWN0aXZlIFN0dWRpZXM8L2tleXdvcmQ+PGtleXdvcmQ+U2Vx
dWVuY2UgRGVsZXRpb248L2tleXdvcmQ+PGtleXdvcmQ+U3Vydml2YWwgQW5hbHlzaXM8L2tleXdv
cmQ+PC9rZXl3b3Jkcz48ZGF0ZXM+PHllYXI+MjAxMDwveWVhcj48cHViLWRhdGVzPjxkYXRlPkph
bjwvZGF0ZT48L3B1Yi1kYXRlcz48L2RhdGVzPjxpc2JuPjEzNjUtMjEyNSAoRWxlY3Ryb25pYykm
I3hEOzAzMDYtNTI1MSAoTGlua2luZyk8L2lzYm4+PGFjY2Vzc2lvbi1udW0+MjAwNzg2MTM8L2Fj
Y2Vzc2lvbi1udW0+PHVybHM+PHJlbGF0ZWQtdXJscz48dXJsPmh0dHBzOi8vd3d3Lm5jYmkubmxt
Lm5paC5nb3YvcHVibWVkLzIwMDc4NjEzPC91cmw+PC9yZWxhdGVkLXVybHM+PC91cmxzPjxjdXN0
b20yPlBNQzI4MzA1OTg8L2N1c3RvbTI+PGVsZWN0cm9uaWMtcmVzb3VyY2UtbnVtPjEwLjExMTEv
ai4xMzY1LTIxMjUuMjAwOS4wMzU1Ni54PC9lbGVjdHJvbmljLXJlc291cmNlLW51bT48L3JlY29y
ZD48L0NpdGU+PC9FbmROb3RlPn==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GZXJuYW5kZXotQ29udHJlcmFzPC9BdXRob3I+PFllYXI+
MjAwOTwvWWVhcj48UmVjTnVtPjI2ODwvUmVjTnVtPjxEaXNwbGF5VGV4dD48c3R5bGUgZmFjZT0i
c3VwZXJzY3JpcHQiPlszMCwzMSw1MCw1MSw1Miw1M108L3N0eWxlPjwvRGlzcGxheVRleHQ+PHJl
Y29yZD48cmVjLW51bWJlcj4yNjg8L3JlYy1udW1iZXI+PGZvcmVpZ24ta2V5cz48a2V5IGFwcD0i
RU4iIGRiLWlkPSJweHNyZWVlNXgwMDBmNGVyZjIzdmU5ZG10ZWRlcHN4dmUwd2EiIHRpbWVzdGFt
cD0iMTQ5MTU1MzE4OCI+MjY4PC9rZXk+PC9mb3JlaWduLWtleXM+PHJlZi10eXBlIG5hbWU9Ikpv
dXJuYWwgQXJ0aWNsZSI+MTc8L3JlZi10eXBlPjxjb250cmlidXRvcnM+PGF1dGhvcnM+PGF1dGhv
cj5GZXJuYW5kZXotQ29udHJlcmFzLCBNLiBFLjwvYXV0aG9yPjxhdXRob3I+U2FuY2hlei1IZXJu
YW5kZXosIEouIEouPC9hdXRob3I+PGF1dGhvcj5Hb256YWxleiwgRS48L2F1dGhvcj48YXV0aG9y
PkhlcnJhZXosIEIuPC9hdXRob3I+PGF1dGhvcj5Eb21pbmd1ZXosIEkuPC9hdXRob3I+PGF1dGhv
cj5Mb3phbm8sIE0uPC9hdXRob3I+PGF1dGhvcj5HYXJjaWEgRGUgUGFyZWRlcywgTS4gTC48L2F1
dGhvcj48YXV0aG9yPk11bm96LCBBLjwvYXV0aG9yPjxhdXRob3I+R2FtYWxsbywgQy48L2F1dGhv
cj48L2F1dGhvcnM+PC9jb250cmlidXRvcnM+PGF1dGgtYWRkcmVzcz5EZXBhcnRtZW50IG9mIFBh
dGhvbG9neSwgSG9zcGl0YWwgVW5pdmVyc2l0YXJpbyBkZSBsYSBQcmluY2VzYSwgVW5pdmVyc2lk
YWQgQXV0b25vbWEgZGUgTWFkcmlkIChVQU0pLCAyODAwNiBNYWRyaWQsIFNwYWluLjwvYXV0aC1h
ZGRyZXNzPjx0aXRsZXM+PHRpdGxlPkNvbWJpbmF0aW9uIG9mIHBvbHltb3JwaGlzbXMgd2l0aGlu
IDUmYXBvczsgYW5kIDMmYXBvczsgdW50cmFuc2xhdGVkIHJlZ2lvbnMgb2YgdGh5bWlkeWxhdGUg
c3ludGhhc2UgZ2VuZSBtb2R1bGF0ZXMgc3Vydml2YWwgaW4gNSBmbHVvcm91cmFjaWwtdHJlYXRl
ZCBjb2xvcmVjdGFsIGNhbmNlciBwYXRpZW50czwvdGl0bGU+PHNlY29uZGFyeS10aXRsZT5JbnQg
SiBPbmNvbDwvc2Vjb25kYXJ5LXRpdGxlPjwvdGl0bGVzPjxwZXJpb2RpY2FsPjxmdWxsLXRpdGxl
PkludCBKIE9uY29sPC9mdWxsLXRpdGxlPjwvcGVyaW9kaWNhbD48cGFnZXM+MjE5LTI5PC9wYWdl
cz48dm9sdW1lPjM0PC92b2x1bWU+PG51bWJlcj4xPC9udW1iZXI+PGtleXdvcmRzPjxrZXl3b3Jk
PjMmYXBvczsgVW50cmFuc2xhdGVkIFJlZ2lvbnMvKmdlbmV0aWNzPC9rZXl3b3JkPjxrZXl3b3Jk
PjUmYXBvczsgVW50cmFuc2xhdGVkIFJlZ2lvbnMvKmdlbmV0aWNzPC9rZXl3b3JkPjxrZXl3b3Jk
PkFkdWx0PC9rZXl3b3JkPjxrZXl3b3JkPkFnZWQ8L2tleXdvcmQ+PGtleXdvcmQ+QWdlZCwgODAg
YW5kIG92ZXI8L2tleXdvcmQ+PGtleXdvcmQ+QW50aW1ldGFib2xpdGVzLCBBbnRpbmVvcGxhc3Rp
Yy90aGVyYXBldXRpYyB1c2U8L2tleXdvcmQ+PGtleXdvcmQ+Q29sb3JlY3RhbCBOZW9wbGFzbXMv
ZHJ1ZyB0aGVyYXB5L2dlbmV0aWNzLyptb3J0YWxpdHk8L2tleXdvcmQ+PGtleXdvcmQ+RmVtYWxl
PC9rZXl3b3JkPjxrZXl3b3JkPkZsdW9yb3VyYWNpbC8qdGhlcmFwZXV0aWMgdXNlPC9rZXl3b3Jk
PjxrZXl3b3JkPkdlbmUgRXhwcmVzc2lvbiBSZWd1bGF0aW9uLCBFbnp5bW9sb2dpYy8qZHJ1ZyBl
ZmZlY3RzPC9rZXl3b3JkPjxrZXl3b3JkPkh1bWFuczwva2V5d29yZD48a2V5d29yZD5NYWxlPC9r
ZXl3b3JkPjxrZXl3b3JkPk1pZGRsZSBBZ2VkPC9rZXl3b3JkPjxrZXl3b3JkPk5lb3BsYXNtIFN0
YWdpbmc8L2tleXdvcmQ+PGtleXdvcmQ+UG9seW1vcnBoaXNtLCBHZW5ldGljLypnZW5ldGljczwv
a2V5d29yZD48a2V5d29yZD5TdXJ2aXZhbCBSYXRlPC9rZXl3b3JkPjxrZXl3b3JkPlRoeW1pZHls
YXRlIFN5bnRoYXNlLypnZW5ldGljczwva2V5d29yZD48L2tleXdvcmRzPjxkYXRlcz48eWVhcj4y
MDA5PC95ZWFyPjxwdWItZGF0ZXM+PGRhdGU+SmFuPC9kYXRlPjwvcHViLWRhdGVzPjwvZGF0ZXM+
PGlzYm4+MTAxOS02NDM5IChQcmludCkmI3hEOzEwMTktNjQzOSAoTGlua2luZyk8L2lzYm4+PGFj
Y2Vzc2lvbi1udW0+MTkwODI0OTM8L2FjY2Vzc2lvbi1udW0+PHVybHM+PHJlbGF0ZWQtdXJscz48
dXJsPmh0dHBzOi8vd3d3Lm5jYmkubmxtLm5paC5nb3YvcHVibWVkLzE5MDgyNDkzPC91cmw+PC9y
ZWxhdGVkLXVybHM+PC91cmxzPjwvcmVjb3JkPjwvQ2l0ZT48Q2l0ZT48QXV0aG9yPlZpZ25vbGk8
L0F1dGhvcj48WWVhcj4yMDExPC9ZZWFyPjxSZWNOdW0+MTAxOTA8L1JlY051bT48cmVjb3JkPjxy
ZWMtbnVtYmVyPjEwMTkwPC9yZWMtbnVtYmVyPjxmb3JlaWduLWtleXM+PGtleSBhcHA9IkVOIiBk
Yi1pZD0iZjkwdGF4cmQ2YTBycjhlOXJlOHBlNXR4NWV4cHN3MGE1MHZlIj4xMDE5MDwva2V5Pjwv
Zm9yZWlnbi1rZXlzPjxyZWYtdHlwZSBuYW1lPSJKb3VybmFsIEFydGljbGUiPjE3PC9yZWYtdHlw
ZT48Y29udHJpYnV0b3JzPjxhdXRob3JzPjxhdXRob3I+Vmlnbm9saSwgTS48L2F1dGhvcj48YXV0
aG9yPk5vYmlsaSwgUy48L2F1dGhvcj48YXV0aG9yPk5hcG9saSwgQy48L2F1dGhvcj48YXV0aG9y
PlB1dGlnbmFubywgQS4gTC48L2F1dGhvcj48YXV0aG9yPk1vcmdhbnRpLCBNLjwvYXV0aG9yPjxh
dXRob3I+UGFwaSwgTC48L2F1dGhvcj48YXV0aG9yPlZhbGFuemFubywgUi48L2F1dGhvcj48YXV0
aG9yPkNpYW5jaGksIEYuPC9hdXRob3I+PGF1dGhvcj5Ub25lbGxpLCBGLjwvYXV0aG9yPjxhdXRo
b3I+TWF6emVpLCBULjwvYXV0aG9yPjxhdXRob3I+TWluaSwgRS48L2F1dGhvcj48YXV0aG9yPkdl
bnVhcmRpLCBNLjwvYXV0aG9yPjwvYXV0aG9ycz48L2NvbnRyaWJ1dG9ycz48dGl0bGVzPjx0aXRs
ZT5UaHltaWR5bGF0ZSBzeW50aGFzZSBleHByZXNzaW9uIGFuZCBnZW5vdHlwZSBoYXZlIG5vIG1h
am9yIGltcGFjdCBvbiB0aGUgY2xpbmljYWwgb3V0Y29tZSBvZiBjb2xvcmVjdGFsIGNhbmNlciBw
YXRpZW50cyB0cmVhdGVkIHdpdGggNS1mbHVvcm91cmFjaWw8L3RpdGxlPjxzZWNvbmRhcnktdGl0
bGU+UGhhcm1hY29sIFJlczwvc2Vjb25kYXJ5LXRpdGxlPjwvdGl0bGVzPjxwZXJpb2RpY2FsPjxm
dWxsLXRpdGxlPlBoYXJtYWNvbCBSZXM8L2Z1bGwtdGl0bGU+PC9wZXJpb2RpY2FsPjxwYWdlcz4y
NDItODwvcGFnZXM+PHZvbHVtZT42NDwvdm9sdW1lPjxudW1iZXI+MzwvbnVtYmVyPjxlZGl0aW9u
PjIwMTEvMDQvMjM8L2VkaXRpb24+PGtleXdvcmRzPjxrZXl3b3JkPkFkdWx0PC9rZXl3b3JkPjxr
ZXl3b3JkPkFnZWQ8L2tleXdvcmQ+PGtleXdvcmQ+QW50aW1ldGFib2xpdGVzLCBBbnRpbmVvcGxh
c3RpYzwva2V5d29yZD48a2V5d29yZD5Db2xvcmVjdGFsIE5lb3BsYXNtczwva2V5d29yZD48a2V5
d29yZD5EaXNlYXNlLUZyZWUgU3Vydml2YWw8L2tleXdvcmQ+PGtleXdvcmQ+RmVtYWxlPC9rZXl3
b3JkPjxrZXl3b3JkPkZsdW9yb3VyYWNpbDwva2V5d29yZD48a2V5d29yZD5HZW5lIEV4cHJlc3Np
b24gUmVndWxhdGlvbiwgTmVvcGxhc3RpYzwva2V5d29yZD48a2V5d29yZD5HZW5vdHlwZTwva2V5
d29yZD48a2V5d29yZD5IdW1hbnM8L2tleXdvcmQ+PGtleXdvcmQ+TWFsZTwva2V5d29yZD48a2V5
d29yZD5NaWRkbGUgQWdlZDwva2V5d29yZD48a2V5d29yZD5UaHltaWR5bGF0ZSBTeW50aGFzZTwv
a2V5d29yZD48a2V5d29yZD5Zb3VuZyBBZHVsdDwva2V5d29yZD48L2tleXdvcmRzPjxkYXRlcz48
eWVhcj4yMDExPC95ZWFyPjxwdWItZGF0ZXM+PGRhdGU+U2VwPC9kYXRlPjwvcHViLWRhdGVzPjwv
ZGF0ZXM+PGlzYm4+MTA5Ni0xMTg2PC9pc2JuPjxhY2Nlc3Npb24tbnVtPjIxNTM2MTMwPC9hY2Nl
c3Npb24tbnVtPjx1cmxzPjxyZWxhdGVkLXVybHM+PHVybD5odHRwczovL3d3dy5uY2JpLm5sbS5u
aWguZ292L3B1Ym1lZC8yMTUzNjEzMDwvdXJsPjwvcmVsYXRlZC11cmxzPjwvdXJscz48ZWxlY3Ry
b25pYy1yZXNvdXJjZS1udW0+MTAuMTAxNi9qLnBocnMuMjAxMS4wNC4wMDY8L2VsZWN0cm9uaWMt
cmVzb3VyY2UtbnVtPjxsYW5ndWFnZT5lbmc8L2xhbmd1YWdlPjwvcmVjb3JkPjwvQ2l0ZT48Q2l0
ZT48QXV0aG9yPkdyYXppYW5vPC9BdXRob3I+PFllYXI+MjAwODwvWWVhcj48UmVjTnVtPjMxMzwv
UmVjTnVtPjxyZWNvcmQ+PHJlYy1udW1iZXI+MzEzPC9yZWMtbnVtYmVyPjxmb3JlaWduLWtleXM+
PGtleSBhcHA9IkVOIiBkYi1pZD0icHhzcmVlZTV4MDAwZjRlcmYyM3ZlOWRtdGVkZXBzeHZlMHdh
IiB0aW1lc3RhbXA9IjE0OTE1NTM2OTEiPjMxMzwva2V5PjwvZm9yZWlnbi1rZXlzPjxyZWYtdHlw
ZSBuYW1lPSJKb3VybmFsIEFydGljbGUiPjE3PC9yZWYtdHlwZT48Y29udHJpYnV0b3JzPjxhdXRo
b3JzPjxhdXRob3I+R3Jhemlhbm8sIEYuPC9hdXRob3I+PGF1dGhvcj5SdXp6bywgQS48L2F1dGhv
cj48YXV0aG9yPkxvdXBha2lzLCBGLjwvYXV0aG9yPjxhdXRob3I+U2FudGluaSwgRC48L2F1dGhv
cj48YXV0aG9yPkNhdGFsYW5vLCBWLjwvYXV0aG9yPjxhdXRob3I+Q2FuZXN0cmFyaSwgRS48L2F1
dGhvcj48YXV0aG9yPk1hbHRlc2UsIFAuPC9hdXRob3I+PGF1dGhvcj5CaXNvbm5pLCBSLjwvYXV0
aG9yPjxhdXRob3I+Rm9ybmFybywgTC48L2F1dGhvcj48YXV0aG9yPkJhbGRpLCBHLjwvYXV0aG9y
PjxhdXRob3I+TWFzaSwgRy48L2F1dGhvcj48YXV0aG9yPkZhbGNvbmUsIEEuPC9hdXRob3I+PGF1
dGhvcj5Ub25pbmksIEcuPC9hdXRob3I+PGF1dGhvcj5HaW9yZGFuaSwgUC48L2F1dGhvcj48YXV0
aG9yPkFsZXNzYW5kcm9uaSwgUC48L2F1dGhvcj48YXV0aG9yPkdpdXN0aW5pLCBMLjwvYXV0aG9y
PjxhdXRob3I+VmluY2VuemksIEIuPC9hdXRob3I+PGF1dGhvcj5NYWduYW5pLCBNLjwvYXV0aG9y
PjwvYXV0aG9ycz48L2NvbnRyaWJ1dG9ycz48YXV0aC1hZGRyZXNzPk1lZGljYWwgT25jb2xvZ3ks
IEF6aWVuZGEgT3NwZWRhbGllcmEgT3NwZWRhbGUgU2FuIFNhbHZhdG9yZSwgUGVzYXJvLCBJdGFs
eS4gZnJhZGFAdGluLml0PC9hdXRoLWFkZHJlc3M+PHRpdGxlcz48dGl0bGU+TGl2ZXItb25seSBt
ZXRhc3RhdGljIGNvbG9yZWN0YWwgY2FuY2VyIHBhdGllbnRzIGFuZCB0aHltaWR5bGF0ZSBzeW50
aGFzZSBwb2x5bW9ycGhpc21zIGZvciBwcmVkaWN0aW5nIHJlc3BvbnNlIHRvIDUtZmx1b3JvdXJh
Y2lsLWJhc2VkIGNoZW1vdGhlcmFweTwvdGl0bGU+PHNlY29uZGFyeS10aXRsZT5CciBKIENhbmNl
cjwvc2Vjb25kYXJ5LXRpdGxlPjwvdGl0bGVzPjxwZXJpb2RpY2FsPjxmdWxsLXRpdGxlPkJyIEog
Q2FuY2VyPC9mdWxsLXRpdGxlPjwvcGVyaW9kaWNhbD48cGFnZXM+NzE2LTIxPC9wYWdlcz48dm9s
dW1lPjk5PC92b2x1bWU+PG51bWJlcj41PC9udW1iZXI+PGtleXdvcmRzPjxrZXl3b3JkPkFudGlt
ZXRhYm9saXRlcywgQW50aW5lb3BsYXN0aWMvKnRoZXJhcGV1dGljIHVzZTwva2V5d29yZD48a2V5
d29yZD5Db2xvcmVjdGFsIE5lb3BsYXNtcy8qZHJ1ZyB0aGVyYXB5L2Vuenltb2xvZ3kvcGF0aG9s
b2d5PC9rZXl3b3JkPjxrZXl3b3JkPkZlbWFsZTwva2V5d29yZD48a2V5d29yZD5GbHVvcm91cmFj
aWwvKnRoZXJhcGV1dGljIHVzZTwva2V5d29yZD48a2V5d29yZD5HZW5vdHlwZTwva2V5d29yZD48
a2V5d29yZD5IYXBsb3R5cGVzPC9rZXl3b3JkPjxrZXl3b3JkPkh1bWFuczwva2V5d29yZD48a2V5
d29yZD5MaXZlciBOZW9wbGFzbXMvZHJ1ZyB0aGVyYXB5L2Vuenltb2xvZ3kvKnNlY29uZGFyeTwv
a2V5d29yZD48a2V5d29yZD5NYWxlPC9rZXl3b3JkPjxrZXl3b3JkPipQb2x5bW9ycGhpc20sIEdl
bmV0aWM8L2tleXdvcmQ+PGtleXdvcmQ+U3Vydml2YWwgQW5hbHlzaXM8L2tleXdvcmQ+PGtleXdv
cmQ+VGFuZGVtIFJlcGVhdCBTZXF1ZW5jZXM8L2tleXdvcmQ+PGtleXdvcmQ+VGh5bWlkeWxhdGUg
U3ludGhhc2UvKmdlbmV0aWNzPC9rZXl3b3JkPjxrZXl3b3JkPlRyZWF0bWVudCBPdXRjb21lPC9r
ZXl3b3JkPjwva2V5d29yZHM+PGRhdGVzPjx5ZWFyPjIwMDg8L3llYXI+PHB1Yi1kYXRlcz48ZGF0
ZT5TZXAgMDI8L2RhdGU+PC9wdWItZGF0ZXM+PC9kYXRlcz48aXNibj4xNTMyLTE4MjcgKEVsZWN0
cm9uaWMpJiN4RDswMDA3LTA5MjAgKExpbmtpbmcpPC9pc2JuPjxhY2Nlc3Npb24tbnVtPjE4NzI4
NjYxPC9hY2Nlc3Npb24tbnVtPjx1cmxzPjxyZWxhdGVkLXVybHM+PHVybD5odHRwczovL3d3dy5u
Y2JpLm5sbS5uaWguZ292L3B1Ym1lZC8xODcyODY2MTwvdXJsPjwvcmVsYXRlZC11cmxzPjwvdXJs
cz48Y3VzdG9tMj5QTUMyNTI4MTU4PC9jdXN0b20yPjxlbGVjdHJvbmljLXJlc291cmNlLW51bT4x
MC4xMDM4L3NqLmJqYy42NjA0NTU1PC9lbGVjdHJvbmljLXJlc291cmNlLW51bT48L3JlY29yZD48
L0NpdGU+PENpdGU+PEF1dGhvcj5LdW1hbW90bzwvQXV0aG9yPjxZZWFyPjIwMTM8L1llYXI+PFJl
Y051bT4yODU8L1JlY051bT48cmVjb3JkPjxyZWMtbnVtYmVyPjI4NTwvcmVjLW51bWJlcj48Zm9y
ZWlnbi1rZXlzPjxrZXkgYXBwPSJFTiIgZGItaWQ9InB4c3JlZWU1eDAwMGY0ZXJmMjN2ZTlkbXRl
ZGVwc3h2ZTB3YSIgdGltZXN0YW1wPSIxNDkxNTUzNjc5Ij4yODU8L2tleT48L2ZvcmVpZ24ta2V5
cz48cmVmLXR5cGUgbmFtZT0iSm91cm5hbCBBcnRpY2xlIj4xNzwvcmVmLXR5cGU+PGNvbnRyaWJ1
dG9ycz48YXV0aG9ycz48YXV0aG9yPkt1bWFtb3RvLCBLLjwvYXV0aG9yPjxhdXRob3I+SXNoaWJh
c2hpLCBLLjwvYXV0aG9yPjxhdXRob3I+T2thZGEsIE4uPC9hdXRob3I+PGF1dGhvcj5UYWppbWEs
IFkuPC9hdXRob3I+PGF1dGhvcj5LdXdhYmFyYSwgSy48L2F1dGhvcj48YXV0aG9yPkt1bWFnYWks
IFkuPC9hdXRob3I+PGF1dGhvcj5CYWJhLCBILjwvYXV0aG9yPjxhdXRob3I+SGFnYSwgTi48L2F1
dGhvcj48YXV0aG9yPklzaGlkYSwgSC48L2F1dGhvcj48L2F1dGhvcnM+PC9jb250cmlidXRvcnM+
PGF1dGgtYWRkcmVzcz5EZXBhcnRtZW50IG9mIERpZ2VzdGl2ZSBUcmFjdCBhbmQgR2VuZXJhbCBT
dXJnZXJ5LCBTYWl0YW1hIE1lZGljYWwgQ2VudGVyLCBTYWl0YW1hIE1lZGljYWwgVW5pdmVyc2l0
eSwgS2F3YWdvZSwgU2FpdGFtYSAzNTAtODU1MCwgSmFwYW4uPC9hdXRoLWFkZHJlc3M+PHRpdGxl
cz48dGl0bGU+UG9seW1vcnBoaXNtcyBvZiBHU1RQMSwgRVJDQzIgYW5kIFRTLTMmYXBvcztVVFIg
YXJlIGFzc29jaWF0ZWQgd2l0aCB0aGUgY2xpbmljYWwgb3V0Y29tZSBvZiBtRk9MRk9YNiBpbiBj
b2xvcmVjdGFsIGNhbmNlciBwYXRpZW50czwvdGl0bGU+PHNlY29uZGFyeS10aXRsZT5PbmNvbCBM
ZXR0PC9zZWNvbmRhcnktdGl0bGU+PC90aXRsZXM+PHBlcmlvZGljYWw+PGZ1bGwtdGl0bGU+T25j
b2wgTGV0dDwvZnVsbC10aXRsZT48L3BlcmlvZGljYWw+PHBhZ2VzPjY0OC02NTQ8L3BhZ2VzPjx2
b2x1bWU+Njwvdm9sdW1lPjxudW1iZXI+MzwvbnVtYmVyPjxrZXl3b3Jkcz48a2V5d29yZD5Gb2xm
b3g8L2tleXdvcmQ+PGtleXdvcmQ+Y29sb3JlY3RhbCBjYW5jZXI8L2tleXdvcmQ+PGtleXdvcmQ+
cG9seW1vcnBoaXNtPC9rZXl3b3JkPjwva2V5d29yZHM+PGRhdGVzPjx5ZWFyPjIwMTM8L3llYXI+
PHB1Yi1kYXRlcz48ZGF0ZT5TZXA8L2RhdGU+PC9wdWItZGF0ZXM+PC9kYXRlcz48aXNibj4xNzky
LTEwNzQgKFByaW50KSYjeEQ7MTc5Mi0xMDc0IChMaW5raW5nKTwvaXNibj48YWNjZXNzaW9uLW51
bT4yNDEzNzM4NDwvYWNjZXNzaW9uLW51bT48dXJscz48cmVsYXRlZC11cmxzPjx1cmw+aHR0cHM6
Ly93d3cubmNiaS5ubG0ubmloLmdvdi9wdWJtZWQvMjQxMzczODQ8L3VybD48L3JlbGF0ZWQtdXJs
cz48L3VybHM+PGN1c3RvbTI+UE1DMzc4OTEwNzwvY3VzdG9tMj48ZWxlY3Ryb25pYy1yZXNvdXJj
ZS1udW0+MTAuMzg5Mi9vbC4yMDEzLjE0Njc8L2VsZWN0cm9uaWMtcmVzb3VyY2UtbnVtPjwvcmVj
b3JkPjwvQ2l0ZT48Q2l0ZT48QXV0aG9yPkpvZXJnZXI8L0F1dGhvcj48WWVhcj4yMDE1PC9ZZWFy
PjxSZWNOdW0+MTAyNzk8L1JlY051bT48cmVjb3JkPjxyZWMtbnVtYmVyPjEwMjc5PC9yZWMtbnVt
YmVyPjxmb3JlaWduLWtleXM+PGtleSBhcHA9IkVOIiBkYi1pZD0iZjkwdGF4cmQ2YTBycjhlOXJl
OHBlNXR4NWV4cHN3MGE1MHZlIj4xMDI3OTwva2V5PjwvZm9yZWlnbi1rZXlzPjxyZWYtdHlwZSBu
YW1lPSJKb3VybmFsIEFydGljbGUiPjE3PC9yZWYtdHlwZT48Y29udHJpYnV0b3JzPjxhdXRob3Jz
PjxhdXRob3I+Sm9lcmdlciwgTS48L2F1dGhvcj48YXV0aG9yPkh1aXRlbWEsIEEuIEQuPC9hdXRo
b3I+PGF1dGhvcj5Cb290LCBILjwvYXV0aG9yPjxhdXRob3I+Q2F0cywgQS48L2F1dGhvcj48YXV0
aG9yPkRvb2RlbWFuLCBWLiBELjwvYXV0aG9yPjxhdXRob3I+U21pdHMsIFAuIEguPC9hdXRob3I+
PGF1dGhvcj5WYWluY2h0ZWluLCBMLjwvYXV0aG9yPjxhdXRob3I+Um9zaW5nLCBILjwvYXV0aG9y
PjxhdXRob3I+TWVpamVybWFuLCBJLjwvYXV0aG9yPjxhdXRob3I+WnVlZ2VyLCBNLjwvYXV0aG9y
PjxhdXRob3I+TWV1bGVuZGlqa3MsIEQuPC9hdXRob3I+PGF1dGhvcj5DZXJueSwgVC4gRC48L2F1
dGhvcj48YXV0aG9yPkJlaWpuZW4sIEouIEguPC9hdXRob3I+PGF1dGhvcj5TY2hlbGxlbnMsIEou
IEguPC9hdXRob3I+PC9hdXRob3JzPjwvY29udHJpYnV0b3JzPjxhdXRoLWFkZHJlc3M+RGVwYXJ0
bWVudCBvZiBNZWRpY2FsIE9uY29sb2d5IGFuZCBIZW1hdG9sb2d5LCBDYW50b25hbCBIb3NwaXRh
bCwgUm9yc2NoYWNoZXJzdHIuIDk1LCA5MDA3LCBTdC4gR2FsbGVuLCBTd2l0emVybGFuZCwgbWFy
a3VzLmpvZXJnZXJAa3NzZy5jaC48L2F1dGgtYWRkcmVzcz48dGl0bGVzPjx0aXRsZT5HZXJtbGlu
ZSBUWU1TIGdlbm90eXBlIGlzIGhpZ2hseSBwcmVkaWN0aXZlIGluIHBhdGllbnRzIHdpdGggbWV0
YXN0YXRpYyBnYXN0cm9pbnRlc3RpbmFsIG1hbGlnbmFuY2llcyByZWNlaXZpbmcgY2FwZWNpdGFi
aW5lLWJhc2VkIGNoZW1vdGhlcmFweTwvdGl0bGU+PHNlY29uZGFyeS10aXRsZT5DYW5jZXIgQ2hl
bW90aGVyIFBoYXJtYWNvbDwvc2Vjb25kYXJ5LXRpdGxlPjwvdGl0bGVzPjxwZXJpb2RpY2FsPjxm
dWxsLXRpdGxlPkNhbmNlciBDaGVtb3RoZXIgUGhhcm1hY29sPC9mdWxsLXRpdGxlPjwvcGVyaW9k
aWNhbD48cGFnZXM+NzYzLTcyPC9wYWdlcz48dm9sdW1lPjc1PC92b2x1bWU+PG51bWJlcj40PC9u
dW1iZXI+PGtleXdvcmRzPjxrZXl3b3JkPkFkdWx0PC9rZXl3b3JkPjxrZXl3b3JkPkFnZWQ8L2tl
eXdvcmQ+PGtleXdvcmQ+QW50aW1ldGFib2xpdGVzLCBBbnRpbmVvcGxhc3RpYy9hZG1pbmlzdHJh
dGlvbiAmYW1wOyBkb3NhZ2UvYWR2ZXJzZTwva2V5d29yZD48a2V5d29yZD5lZmZlY3RzL3BoYXJt
YWNva2luZXRpY3MvKnRoZXJhcGV1dGljIHVzZTwva2V5d29yZD48a2V5d29yZD5DYXBlY2l0YWJp
bmU8L2tleXdvcmQ+PGtleXdvcmQ+RGVveHljeXRpZGluZS9hZG1pbmlzdHJhdGlvbiAmYW1wOyBk
b3NhZ2UvYWR2ZXJzZSBlZmZlY3RzLyphbmFsb2dzICZhbXA7PC9rZXl3b3JkPjxrZXl3b3JkPmRl
cml2YXRpdmVzL3BoYXJtYWNva2luZXRpY3MvdGhlcmFwZXV0aWMgdXNlPC9rZXl3b3JkPjxrZXl3
b3JkPkRpaHlkcm91cmFjaWwgRGVoeWRyb2dlbmFzZSAoTkFEUCkvKmdlbmV0aWNzPC9rZXl3b3Jk
PjxrZXl3b3JkPkRpc2Vhc2UtRnJlZSBTdXJ2aXZhbDwva2V5d29yZD48a2V5d29yZD5GZW1hbGU8
L2tleXdvcmQ+PGtleXdvcmQ+Rmx1b3JvdXJhY2lsL2FkbWluaXN0cmF0aW9uICZhbXA7IGRvc2Fn
ZS9hZHZlcnNlIGVmZmVjdHMvKmFuYWxvZ3MgJmFtcDs8L2tleXdvcmQ+PGtleXdvcmQ+ZGVyaXZh
dGl2ZXMvcGhhcm1hY29raW5ldGljcy90aGVyYXBldXRpYyB1c2U8L2tleXdvcmQ+PGtleXdvcmQ+
R2FzdHJvaW50ZXN0aW5hbCBOZW9wbGFzbXMvKmRydWcgdGhlcmFweS9lbnp5bW9sb2d5L2dlbmV0
aWNzL3BhdGhvbG9neTwva2V5d29yZD48a2V5d29yZD5HZW5vdHlwZTwva2V5d29yZD48a2V5d29y
ZD5HZXJtLUxpbmUgTXV0YXRpb248L2tleXdvcmQ+PGtleXdvcmQ+R2x1dGF0aGlvbmUgUy1UcmFu
c2ZlcmFzZSBwaS8qZ2VuZXRpY3M8L2tleXdvcmQ+PGtleXdvcmQ+SHVtYW5zPC9rZXl3b3JkPjxr
ZXl3b3JkPkthcGxhbi1NZWllciBFc3RpbWF0ZTwva2V5d29yZD48a2V5d29yZD5NYWxlPC9rZXl3
b3JkPjxrZXl3b3JkPk1pZGRsZSBBZ2VkPC9rZXl3b3JkPjxrZXl3b3JkPk5lb3BsYXNtIE1ldGFz
dGFzaXM8L2tleXdvcmQ+PGtleXdvcmQ+KlBvbHltb3JwaGlzbSwgU2luZ2xlIE51Y2xlb3RpZGU8
L2tleXdvcmQ+PGtleXdvcmQ+UHJlZGljdGl2ZSBWYWx1ZSBvZiBUZXN0czwva2V5d29yZD48a2V5
d29yZD5UaHltaWR5bGF0ZSBTeW50aGFzZS8qZ2VuZXRpY3M8L2tleXdvcmQ+PC9rZXl3b3Jkcz48
ZGF0ZXM+PHllYXI+MjAxNTwveWVhcj48cHViLWRhdGVzPjxkYXRlPkFwcjwvZGF0ZT48L3B1Yi1k
YXRlcz48L2RhdGVzPjxpc2JuPjE0MzItMDg0MyAoRWxlY3Ryb25pYykmI3hEOzAzNDQtNTcwNCAo
TGlua2luZyk8L2lzYm4+PGFjY2Vzc2lvbi1udW0+MjU2Nzc0NDc8L2FjY2Vzc2lvbi1udW0+PHVy
bHM+PHJlbGF0ZWQtdXJscz48dXJsPmh0dHBzOi8vd3d3Lm5jYmkubmxtLm5paC5nb3YvcHVibWVk
LzI1Njc3NDQ3PC91cmw+PC9yZWxhdGVkLXVybHM+PC91cmxzPjxlbGVjdHJvbmljLXJlc291cmNl
LW51bT4xMC4xMDA3L3MwMDI4MC0wMTUtMjY5OC03PC9lbGVjdHJvbmljLXJlc291cmNlLW51bT48
L3JlY29yZD48L0NpdGU+PENpdGU+PEF1dGhvcj5FdGllbm5lLUdyaW1hbGRpPC9BdXRob3I+PFll
YXI+MjAxMDwvWWVhcj48UmVjTnVtPjcyMjwvUmVjTnVtPjxyZWNvcmQ+PHJlYy1udW1iZXI+NzIy
PC9yZWMtbnVtYmVyPjxmb3JlaWduLWtleXM+PGtleSBhcHA9IkVOIiBkYi1pZD0icHhzcmVlZTV4
MDAwZjRlcmYyM3ZlOWRtdGVkZXBzeHZlMHdhIiB0aW1lc3RhbXA9IjE0OTE1Njc3OTUiPjcyMjwv
a2V5PjwvZm9yZWlnbi1rZXlzPjxyZWYtdHlwZSBuYW1lPSJKb3VybmFsIEFydGljbGUiPjE3PC9y
ZWYtdHlwZT48Y29udHJpYnV0b3JzPjxhdXRob3JzPjxhdXRob3I+RXRpZW5uZS1HcmltYWxkaSwg
TS4gQy48L2F1dGhvcj48YXV0aG9yPk1pbGFubywgRy48L2F1dGhvcj48YXV0aG9yPk1haW5kcmF1
bHQtR29lYmVsLCBGLjwvYXV0aG9yPjxhdXRob3I+Q2hpYmF1ZGVsLCBCLjwvYXV0aG9yPjxhdXRo
b3I+Rm9ybWVudG8sIEouIEwuPC9hdXRob3I+PGF1dGhvcj5GcmFuY291YWwsIE0uPC9hdXRob3I+
PGF1dGhvcj5MbGVkbywgRy48L2F1dGhvcj48YXV0aG9yPkFuZHJlLCBULjwvYXV0aG9yPjxhdXRo
b3I+TWFicm8sIE0uPC9hdXRob3I+PGF1dGhvcj5NaW5ldXIsIEwuPC9hdXRob3I+PGF1dGhvcj5G
bGVzY2gsIE0uPC9hdXRob3I+PGF1dGhvcj5DYXJvbGEsIEUuPC9hdXRob3I+PGF1dGhvcj5kZSBH
cmFtb250LCBBLjwvYXV0aG9yPjwvYXV0aG9ycz48L2NvbnRyaWJ1dG9ycz48YXV0aC1hZGRyZXNz
PkNlbnRyZSBBbnRvaW5lIExhY2Fzc2FnbmUsIE9uY29waGFybWFjb2xvZ3kgVW5pdCwgRUEgMzgz
NiwgTmljZSwgRnJhbmNlLiBtYXJpZS1jaHJpc3RpbmUuZXRpZW5uZUBuaWNlLmZuY2xjYy5mcjwv
YXV0aC1hZGRyZXNzPjx0aXRsZXM+PHRpdGxlPk1ldGh5bGVuZXRldHJhaHlkcm9mb2xhdGUgcmVk
dWN0YXNlIChNVEhGUikgZ2VuZSBwb2x5bW9ycGhpc21zIGFuZCBGT0xGT1ggcmVzcG9uc2UgaW4g
Y29sb3JlY3RhbCBjYW5jZXIgcGF0aWVudHM8L3RpdGxlPjxzZWNvbmRhcnktdGl0bGU+QnIgSiBD
bGluIFBoYXJtYWNvbDwvc2Vjb25kYXJ5LXRpdGxlPjwvdGl0bGVzPjxwZXJpb2RpY2FsPjxmdWxs
LXRpdGxlPkJyIEogQ2xpbiBQaGFybWFjb2w8L2Z1bGwtdGl0bGU+PC9wZXJpb2RpY2FsPjxwYWdl
cz41OC02NjwvcGFnZXM+PHZvbHVtZT42OTwvdm9sdW1lPjxudW1iZXI+MTwvbnVtYmVyPjxrZXl3
b3Jkcz48a2V5d29yZD5BZHVsdDwva2V5d29yZD48a2V5d29yZD5BZ2VkPC9rZXl3b3JkPjxrZXl3
b3JkPkFnZWQsIDgwIGFuZCBvdmVyPC9rZXl3b3JkPjxrZXl3b3JkPkFudGluZW9wbGFzdGljIENv
bWJpbmVkIENoZW1vdGhlcmFweSBQcm90b2NvbHMvKnRoZXJhcGV1dGljIHVzZTwva2V5d29yZD48
a2V5d29yZD5Db2xvcmVjdGFsIE5lb3BsYXNtcy8qZHJ1ZyB0aGVyYXB5LypnZW5ldGljcy9tb3J0
YWxpdHk8L2tleXdvcmQ+PGtleXdvcmQ+RGloeWRyb3VyYWNpbCBEZWh5ZHJvZ2VuYXNlIChOQURQ
KS9nZW5ldGljczwva2V5d29yZD48a2V5d29yZD5EaXNlYXNlLUZyZWUgU3Vydml2YWw8L2tleXdv
cmQ+PGtleXdvcmQ+RmVtYWxlPC9rZXl3b3JkPjxrZXl3b3JkPkZsdW9yb3VyYWNpbC90aGVyYXBl
dXRpYyB1c2U8L2tleXdvcmQ+PGtleXdvcmQ+R2x1dGF0aGlvbmUgVHJhbnNmZXJhc2UvZ2VuZXRp
Y3M8L2tleXdvcmQ+PGtleXdvcmQ+SHVtYW5zPC9rZXl3b3JkPjxrZXl3b3JkPkxldWNvdm9yaW48
L2tleXdvcmQ+PGtleXdvcmQ+TWFsZTwva2V5d29yZD48a2V5d29yZD5NZXRoeWxlbmV0ZXRyYWh5
ZHJvZm9sYXRlIFJlZHVjdGFzZSAoTkFEUEgyKS8qZ2VuZXRpY3M8L2tleXdvcmQ+PGtleXdvcmQ+
TWlkZGxlIEFnZWQ8L2tleXdvcmQ+PGtleXdvcmQ+T3JnYW5vcGxhdGludW0gQ29tcG91bmRzL3Ro
ZXJhcGV1dGljIHVzZTwva2V5d29yZD48a2V5d29yZD4qUG9seW1vcnBoaXNtLCBHZW5ldGljPC9r
ZXl3b3JkPjxrZXl3b3JkPlByb3NwZWN0aXZlIFN0dWRpZXM8L2tleXdvcmQ+PGtleXdvcmQ+U2Vx
dWVuY2UgRGVsZXRpb248L2tleXdvcmQ+PGtleXdvcmQ+U3Vydml2YWwgQW5hbHlzaXM8L2tleXdv
cmQ+PC9rZXl3b3Jkcz48ZGF0ZXM+PHllYXI+MjAxMDwveWVhcj48cHViLWRhdGVzPjxkYXRlPkph
bjwvZGF0ZT48L3B1Yi1kYXRlcz48L2RhdGVzPjxpc2JuPjEzNjUtMjEyNSAoRWxlY3Ryb25pYykm
I3hEOzAzMDYtNTI1MSAoTGlua2luZyk8L2lzYm4+PGFjY2Vzc2lvbi1udW0+MjAwNzg2MTM8L2Fj
Y2Vzc2lvbi1udW0+PHVybHM+PHJlbGF0ZWQtdXJscz48dXJsPmh0dHBzOi8vd3d3Lm5jYmkubmxt
Lm5paC5nb3YvcHVibWVkLzIwMDc4NjEzPC91cmw+PC9yZWxhdGVkLXVybHM+PC91cmxzPjxjdXN0
b20yPlBNQzI4MzA1OTg8L2N1c3RvbTI+PGVsZWN0cm9uaWMtcmVzb3VyY2UtbnVtPjEwLjExMTEv
ai4xMzY1LTIxMjUuMjAwOS4wMzU1Ni54PC9lbGVjdHJvbmljLXJlc291cmNlLW51bT48L3JlY29y
ZD48L0NpdGU+PC9FbmROb3RlPn==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30,31,50</w:t>
      </w:r>
      <w:r w:rsidR="00476955" w:rsidRPr="006B505E">
        <w:rPr>
          <w:rFonts w:ascii="Book Antiqua" w:hAnsi="Book Antiqua"/>
          <w:noProof/>
          <w:sz w:val="24"/>
          <w:szCs w:val="24"/>
          <w:vertAlign w:val="superscript"/>
          <w:lang w:val="en-US" w:eastAsia="zh-CN"/>
        </w:rPr>
        <w:t>-</w:t>
      </w:r>
      <w:r w:rsidR="00C64435" w:rsidRPr="006B505E">
        <w:rPr>
          <w:rFonts w:ascii="Book Antiqua" w:hAnsi="Book Antiqua"/>
          <w:noProof/>
          <w:sz w:val="24"/>
          <w:szCs w:val="24"/>
          <w:vertAlign w:val="superscript"/>
          <w:lang w:val="en-US"/>
        </w:rPr>
        <w:t>53]</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ours took into consideration the extensive number of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their combinations with LOH and </w:t>
      </w:r>
      <w:r w:rsidRPr="006B505E">
        <w:rPr>
          <w:rFonts w:ascii="Book Antiqua" w:hAnsi="Book Antiqua"/>
          <w:i/>
          <w:sz w:val="24"/>
          <w:szCs w:val="24"/>
          <w:lang w:val="en-US"/>
        </w:rPr>
        <w:t xml:space="preserve">KRAS </w:t>
      </w:r>
      <w:r w:rsidRPr="006B505E">
        <w:rPr>
          <w:rFonts w:ascii="Book Antiqua" w:hAnsi="Book Antiqua"/>
          <w:sz w:val="24"/>
          <w:szCs w:val="24"/>
          <w:lang w:val="en-US"/>
        </w:rPr>
        <w:t>/</w:t>
      </w:r>
      <w:r w:rsidRPr="006B505E">
        <w:rPr>
          <w:rFonts w:ascii="Book Antiqua" w:hAnsi="Book Antiqua"/>
          <w:i/>
          <w:sz w:val="24"/>
          <w:szCs w:val="24"/>
          <w:lang w:val="en-US"/>
        </w:rPr>
        <w:t xml:space="preserve"> BRAF</w:t>
      </w:r>
      <w:r w:rsidRPr="006B505E">
        <w:rPr>
          <w:rFonts w:ascii="Book Antiqua" w:hAnsi="Book Antiqua"/>
          <w:sz w:val="24"/>
          <w:szCs w:val="24"/>
          <w:lang w:val="en-US"/>
        </w:rPr>
        <w:t xml:space="preserve"> mutations. Additionally, for the first time, we classified the polymorphisms of each UTR region into three groups according to the level of </w:t>
      </w:r>
      <w:r w:rsidRPr="006B505E">
        <w:rPr>
          <w:rFonts w:ascii="Book Antiqua" w:hAnsi="Book Antiqua"/>
          <w:i/>
          <w:sz w:val="24"/>
          <w:szCs w:val="24"/>
          <w:lang w:val="en-US"/>
        </w:rPr>
        <w:t xml:space="preserve">TYMS </w:t>
      </w:r>
      <w:r w:rsidRPr="006B505E">
        <w:rPr>
          <w:rFonts w:ascii="Book Antiqua" w:hAnsi="Book Antiqua"/>
          <w:sz w:val="24"/>
          <w:szCs w:val="24"/>
          <w:lang w:val="en-US"/>
        </w:rPr>
        <w:t xml:space="preserve">expression. </w:t>
      </w:r>
    </w:p>
    <w:p w:rsidR="00244A17" w:rsidRPr="006B505E" w:rsidRDefault="00244A17" w:rsidP="006B505E">
      <w:pPr>
        <w:pStyle w:val="NoSpacing"/>
        <w:spacing w:line="360" w:lineRule="auto"/>
        <w:ind w:firstLineChars="100" w:firstLine="240"/>
        <w:jc w:val="both"/>
        <w:rPr>
          <w:rFonts w:ascii="Book Antiqua" w:hAnsi="Book Antiqua"/>
          <w:b/>
          <w:sz w:val="24"/>
          <w:szCs w:val="24"/>
          <w:u w:val="single"/>
          <w:lang w:val="en-US"/>
        </w:rPr>
      </w:pPr>
      <w:r w:rsidRPr="006B505E">
        <w:rPr>
          <w:rFonts w:ascii="Book Antiqua" w:hAnsi="Book Antiqua"/>
          <w:sz w:val="24"/>
          <w:szCs w:val="24"/>
          <w:lang w:val="en-US"/>
        </w:rPr>
        <w:t xml:space="preserve">The </w:t>
      </w:r>
      <w:r w:rsidRPr="006B505E">
        <w:rPr>
          <w:rFonts w:ascii="Book Antiqua" w:hAnsi="Book Antiqua"/>
          <w:bCs/>
          <w:sz w:val="24"/>
          <w:szCs w:val="24"/>
          <w:lang w:val="en-US"/>
        </w:rPr>
        <w:t>low expression group of 5’UTR polymorphism includes tumors with two alleles each with one active USF-1 binding site. Members of the high expression group have no 2RG allele and they include heterozygous tumors in which due to LOH, the allele 2RG was deleted. Medium expression group includes the heterozygous tumors with three USF-1 binding sites (one in the 2RG and two in the 3RG), resulting in one more than the low expression and one less than the high expression group. Also in this group, we included tumors with only one 2R allele as LOH eliminates the 3R allele. Although they have less than three USF-1 binding sites, the LOH situation bears a loss of genetic material from chromosome 18q that, in ways not fully understood, adversely affects survival</w:t>
      </w:r>
      <w:r w:rsidR="00143BD3" w:rsidRPr="006B505E">
        <w:rPr>
          <w:rFonts w:ascii="Book Antiqua" w:hAnsi="Book Antiqua"/>
          <w:bCs/>
          <w:sz w:val="24"/>
          <w:szCs w:val="24"/>
          <w:lang w:val="en-US"/>
        </w:rPr>
        <w:fldChar w:fldCharType="begin">
          <w:fldData xml:space="preserve">PEVuZE5vdGU+PENpdGU+PEF1dGhvcj5XYXRhbmFiZTwvQXV0aG9yPjxZZWFyPjIwMDE8L1llYXI+
PFJlY051bT4xMDE5NjwvUmVjTnVtPjxEaXNwbGF5VGV4dD48c3R5bGUgZmFjZT0ic3VwZXJzY3Jp
cHQiPls1NF08L3N0eWxlPjwvRGlzcGxheVRleHQ+PHJlY29yZD48cmVjLW51bWJlcj4xMDE5Njwv
cmVjLW51bWJlcj48Zm9yZWlnbi1rZXlzPjxrZXkgYXBwPSJFTiIgZGItaWQ9ImY5MHRheHJkNmEw
cnI4ZTlyZThwZTV0eDVleHBzdzBhNTB2ZSI+MTAxOTY8L2tleT48L2ZvcmVpZ24ta2V5cz48cmVm
LXR5cGUgbmFtZT0iSm91cm5hbCBBcnRpY2xlIj4xNzwvcmVmLXR5cGU+PGNvbnRyaWJ1dG9ycz48
YXV0aG9ycz48YXV0aG9yPldhdGFuYWJlLCBULjwvYXV0aG9yPjxhdXRob3I+V3UsIFQuIFQuPC9h
dXRob3I+PGF1dGhvcj5DYXRhbGFubywgUC4gSi48L2F1dGhvcj48YXV0aG9yPlVla2ksIFQuPC9h
dXRob3I+PGF1dGhvcj5TYXRyaWFubywgUi48L2F1dGhvcj48YXV0aG9yPkhhbGxlciwgRC4gRy48
L2F1dGhvcj48YXV0aG9yPkJlbnNvbiwgQS4gQi48L2F1dGhvcj48YXV0aG9yPkhhbWlsdG9uLCBT
LiBSLjwvYXV0aG9yPjwvYXV0aG9ycz48L2NvbnRyaWJ1dG9ycz48dGl0bGVzPjx0aXRsZT5Nb2xl
Y3VsYXIgcHJlZGljdG9ycyBvZiBzdXJ2aXZhbCBhZnRlciBhZGp1dmFudCBjaGVtb3RoZXJhcHkg
Zm9yIGNvbG9uIGNhbmNlcjwvdGl0bGU+PHNlY29uZGFyeS10aXRsZT5OIEVuZ2wgSiBNZWQ8L3Nl
Y29uZGFyeS10aXRsZT48L3RpdGxlcz48cGVyaW9kaWNhbD48ZnVsbC10aXRsZT5OIEVuZ2wgSiBN
ZWQ8L2Z1bGwtdGl0bGU+PC9wZXJpb2RpY2FsPjxwYWdlcz4xMTk2LTIwNjwvcGFnZXM+PHZvbHVt
ZT4zNDQ8L3ZvbHVtZT48bnVtYmVyPjE2PC9udW1iZXI+PGtleXdvcmRzPjxrZXl3b3JkPkFnZWQ8
L2tleXdvcmQ+PGtleXdvcmQ+QW50aW5lb3BsYXN0aWMgQ29tYmluZWQgQ2hlbW90aGVyYXB5IFBy
b3RvY29sczwva2V5d29yZD48a2V5d29yZD5CaW9tYXJrZXJzLCBUdW1vcjwva2V5d29yZD48a2V5
d29yZD5DaGVtb3RoZXJhcHksIEFkanV2YW50PC9rZXl3b3JkPjxrZXl3b3JkPkNocm9tb3NvbWVz
LCBIdW1hbiwgUGFpciAxNzwva2V5d29yZD48a2V5d29yZD5DaHJvbW9zb21lcywgSHVtYW4sIFBh
aXIgMTg8L2tleXdvcmQ+PGtleXdvcmQ+Q2hyb21vc29tZXMsIEh1bWFuLCBQYWlyIDg8L2tleXdv
cmQ+PGtleXdvcmQ+Q29sb25pYyBOZW9wbGFzbXM8L2tleXdvcmQ+PGtleXdvcmQ+RGlzZWFzZS1G
cmVlIFN1cnZpdmFsPC9rZXl3b3JkPjxrZXl3b3JkPkZlbWFsZTwva2V5d29yZD48a2V5d29yZD5G
bHVvcm91cmFjaWw8L2tleXdvcmQ+PGtleXdvcmQ+R2VuZXRpYyBNYXJrZXJzPC9rZXl3b3JkPjxr
ZXl3b3JkPkh1bWFuczwva2V5d29yZD48a2V5d29yZD5Mb3NzIG9mIEhldGVyb3p5Z29zaXR5PC9r
ZXl3b3JkPjxrZXl3b3JkPk1hbGU8L2tleXdvcmQ+PGtleXdvcmQ+TWljcm9zYXRlbGxpdGUgUmVw
ZWF0czwva2V5d29yZD48a2V5d29yZD5NaWRkbGUgQWdlZDwva2V5d29yZD48a2V5d29yZD5NdXRh
dGlvbjwva2V5d29yZD48a2V5d29yZD5OZW9wbGFzbSBTdGFnaW5nPC9rZXl3b3JkPjxrZXl3b3Jk
PlByb3BvcnRpb25hbCBIYXphcmRzIE1vZGVsczwva2V5d29yZD48a2V5d29yZD5SYW5kb21pemVk
IENvbnRyb2xsZWQgVHJpYWxzIGFzIFRvcGljPC9rZXl3b3JkPjxrZXl3b3JkPlJpc2s8L2tleXdv
cmQ+PGtleXdvcmQ+U3Vydml2YWwgQW5hbHlzaXM8L2tleXdvcmQ+PGtleXdvcmQ+VHJhbnNmb3Jt
aW5nIEdyb3d0aCBGYWN0b3IgYmV0YTwva2V5d29yZD48L2tleXdvcmRzPjxkYXRlcz48eWVhcj4y
MDAxPC95ZWFyPjxwdWItZGF0ZXM+PGRhdGU+QXByPC9kYXRlPjwvcHViLWRhdGVzPjwvZGF0ZXM+
PGlzYm4+MDAyOC00NzkzPC9pc2JuPjxhY2Nlc3Npb24tbnVtPjExMzA5NjM0PC9hY2Nlc3Npb24t
bnVtPjx1cmxzPjxyZWxhdGVkLXVybHM+PHVybD5odHRwczovL3d3dy5uY2JpLm5sbS5uaWguZ292
L3B1Ym1lZC8xMTMwOTYzNDwvdXJsPjwvcmVsYXRlZC11cmxzPjwvdXJscz48Y3VzdG9tMj5QTUMz
NTg0NjMzPC9jdXN0b20yPjxlbGVjdHJvbmljLXJlc291cmNlLW51bT4xMC4xMDU2L05FSk0yMDAx
MDQxOTM0NDE2MDM8L2VsZWN0cm9uaWMtcmVzb3VyY2UtbnVtPjxsYW5ndWFnZT5lbmc8L2xhbmd1
YWdlPjwvcmVjb3JkPjwvQ2l0ZT48L0VuZE5vdGU+
</w:fldData>
        </w:fldChar>
      </w:r>
      <w:r w:rsidR="002732A1" w:rsidRPr="006B505E">
        <w:rPr>
          <w:rFonts w:ascii="Book Antiqua" w:hAnsi="Book Antiqua"/>
          <w:bCs/>
          <w:sz w:val="24"/>
          <w:szCs w:val="24"/>
          <w:lang w:val="en-US"/>
        </w:rPr>
        <w:instrText xml:space="preserve"> ADDIN EN.CITE </w:instrText>
      </w:r>
      <w:r w:rsidR="00143BD3" w:rsidRPr="006B505E">
        <w:rPr>
          <w:rFonts w:ascii="Book Antiqua" w:hAnsi="Book Antiqua"/>
          <w:bCs/>
          <w:sz w:val="24"/>
          <w:szCs w:val="24"/>
          <w:lang w:val="en-US"/>
        </w:rPr>
        <w:fldChar w:fldCharType="begin">
          <w:fldData xml:space="preserve">PEVuZE5vdGU+PENpdGU+PEF1dGhvcj5XYXRhbmFiZTwvQXV0aG9yPjxZZWFyPjIwMDE8L1llYXI+
PFJlY051bT4xMDE5NjwvUmVjTnVtPjxEaXNwbGF5VGV4dD48c3R5bGUgZmFjZT0ic3VwZXJzY3Jp
cHQiPls1NF08L3N0eWxlPjwvRGlzcGxheVRleHQ+PHJlY29yZD48cmVjLW51bWJlcj4xMDE5Njwv
cmVjLW51bWJlcj48Zm9yZWlnbi1rZXlzPjxrZXkgYXBwPSJFTiIgZGItaWQ9ImY5MHRheHJkNmEw
cnI4ZTlyZThwZTV0eDVleHBzdzBhNTB2ZSI+MTAxOTY8L2tleT48L2ZvcmVpZ24ta2V5cz48cmVm
LXR5cGUgbmFtZT0iSm91cm5hbCBBcnRpY2xlIj4xNzwvcmVmLXR5cGU+PGNvbnRyaWJ1dG9ycz48
YXV0aG9ycz48YXV0aG9yPldhdGFuYWJlLCBULjwvYXV0aG9yPjxhdXRob3I+V3UsIFQuIFQuPC9h
dXRob3I+PGF1dGhvcj5DYXRhbGFubywgUC4gSi48L2F1dGhvcj48YXV0aG9yPlVla2ksIFQuPC9h
dXRob3I+PGF1dGhvcj5TYXRyaWFubywgUi48L2F1dGhvcj48YXV0aG9yPkhhbGxlciwgRC4gRy48
L2F1dGhvcj48YXV0aG9yPkJlbnNvbiwgQS4gQi48L2F1dGhvcj48YXV0aG9yPkhhbWlsdG9uLCBT
LiBSLjwvYXV0aG9yPjwvYXV0aG9ycz48L2NvbnRyaWJ1dG9ycz48dGl0bGVzPjx0aXRsZT5Nb2xl
Y3VsYXIgcHJlZGljdG9ycyBvZiBzdXJ2aXZhbCBhZnRlciBhZGp1dmFudCBjaGVtb3RoZXJhcHkg
Zm9yIGNvbG9uIGNhbmNlcjwvdGl0bGU+PHNlY29uZGFyeS10aXRsZT5OIEVuZ2wgSiBNZWQ8L3Nl
Y29uZGFyeS10aXRsZT48L3RpdGxlcz48cGVyaW9kaWNhbD48ZnVsbC10aXRsZT5OIEVuZ2wgSiBN
ZWQ8L2Z1bGwtdGl0bGU+PC9wZXJpb2RpY2FsPjxwYWdlcz4xMTk2LTIwNjwvcGFnZXM+PHZvbHVt
ZT4zNDQ8L3ZvbHVtZT48bnVtYmVyPjE2PC9udW1iZXI+PGtleXdvcmRzPjxrZXl3b3JkPkFnZWQ8
L2tleXdvcmQ+PGtleXdvcmQ+QW50aW5lb3BsYXN0aWMgQ29tYmluZWQgQ2hlbW90aGVyYXB5IFBy
b3RvY29sczwva2V5d29yZD48a2V5d29yZD5CaW9tYXJrZXJzLCBUdW1vcjwva2V5d29yZD48a2V5
d29yZD5DaGVtb3RoZXJhcHksIEFkanV2YW50PC9rZXl3b3JkPjxrZXl3b3JkPkNocm9tb3NvbWVz
LCBIdW1hbiwgUGFpciAxNzwva2V5d29yZD48a2V5d29yZD5DaHJvbW9zb21lcywgSHVtYW4sIFBh
aXIgMTg8L2tleXdvcmQ+PGtleXdvcmQ+Q2hyb21vc29tZXMsIEh1bWFuLCBQYWlyIDg8L2tleXdv
cmQ+PGtleXdvcmQ+Q29sb25pYyBOZW9wbGFzbXM8L2tleXdvcmQ+PGtleXdvcmQ+RGlzZWFzZS1G
cmVlIFN1cnZpdmFsPC9rZXl3b3JkPjxrZXl3b3JkPkZlbWFsZTwva2V5d29yZD48a2V5d29yZD5G
bHVvcm91cmFjaWw8L2tleXdvcmQ+PGtleXdvcmQ+R2VuZXRpYyBNYXJrZXJzPC9rZXl3b3JkPjxr
ZXl3b3JkPkh1bWFuczwva2V5d29yZD48a2V5d29yZD5Mb3NzIG9mIEhldGVyb3p5Z29zaXR5PC9r
ZXl3b3JkPjxrZXl3b3JkPk1hbGU8L2tleXdvcmQ+PGtleXdvcmQ+TWljcm9zYXRlbGxpdGUgUmVw
ZWF0czwva2V5d29yZD48a2V5d29yZD5NaWRkbGUgQWdlZDwva2V5d29yZD48a2V5d29yZD5NdXRh
dGlvbjwva2V5d29yZD48a2V5d29yZD5OZW9wbGFzbSBTdGFnaW5nPC9rZXl3b3JkPjxrZXl3b3Jk
PlByb3BvcnRpb25hbCBIYXphcmRzIE1vZGVsczwva2V5d29yZD48a2V5d29yZD5SYW5kb21pemVk
IENvbnRyb2xsZWQgVHJpYWxzIGFzIFRvcGljPC9rZXl3b3JkPjxrZXl3b3JkPlJpc2s8L2tleXdv
cmQ+PGtleXdvcmQ+U3Vydml2YWwgQW5hbHlzaXM8L2tleXdvcmQ+PGtleXdvcmQ+VHJhbnNmb3Jt
aW5nIEdyb3d0aCBGYWN0b3IgYmV0YTwva2V5d29yZD48L2tleXdvcmRzPjxkYXRlcz48eWVhcj4y
MDAxPC95ZWFyPjxwdWItZGF0ZXM+PGRhdGU+QXByPC9kYXRlPjwvcHViLWRhdGVzPjwvZGF0ZXM+
PGlzYm4+MDAyOC00NzkzPC9pc2JuPjxhY2Nlc3Npb24tbnVtPjExMzA5NjM0PC9hY2Nlc3Npb24t
bnVtPjx1cmxzPjxyZWxhdGVkLXVybHM+PHVybD5odHRwczovL3d3dy5uY2JpLm5sbS5uaWguZ292
L3B1Ym1lZC8xMTMwOTYzNDwvdXJsPjwvcmVsYXRlZC11cmxzPjwvdXJscz48Y3VzdG9tMj5QTUMz
NTg0NjMzPC9jdXN0b20yPjxlbGVjdHJvbmljLXJlc291cmNlLW51bT4xMC4xMDU2L05FSk0yMDAx
MDQxOTM0NDE2MDM8L2VsZWN0cm9uaWMtcmVzb3VyY2UtbnVtPjxsYW5ndWFnZT5lbmc8L2xhbmd1
YWdlPjwvcmVjb3JkPjwvQ2l0ZT48L0VuZE5vdGU+
</w:fldData>
        </w:fldChar>
      </w:r>
      <w:r w:rsidR="002732A1" w:rsidRPr="006B505E">
        <w:rPr>
          <w:rFonts w:ascii="Book Antiqua" w:hAnsi="Book Antiqua"/>
          <w:bCs/>
          <w:sz w:val="24"/>
          <w:szCs w:val="24"/>
          <w:lang w:val="en-US"/>
        </w:rPr>
        <w:instrText xml:space="preserve"> ADDIN EN.CITE.DATA </w:instrText>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end"/>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separate"/>
      </w:r>
      <w:r w:rsidR="002732A1" w:rsidRPr="006B505E">
        <w:rPr>
          <w:rFonts w:ascii="Book Antiqua" w:hAnsi="Book Antiqua"/>
          <w:bCs/>
          <w:noProof/>
          <w:sz w:val="24"/>
          <w:szCs w:val="24"/>
          <w:vertAlign w:val="superscript"/>
          <w:lang w:val="en-US"/>
        </w:rPr>
        <w:t>[54]</w:t>
      </w:r>
      <w:r w:rsidR="00143BD3" w:rsidRPr="006B505E">
        <w:rPr>
          <w:rFonts w:ascii="Book Antiqua" w:hAnsi="Book Antiqua"/>
          <w:bCs/>
          <w:sz w:val="24"/>
          <w:szCs w:val="24"/>
          <w:lang w:val="en-US"/>
        </w:rPr>
        <w:fldChar w:fldCharType="end"/>
      </w:r>
      <w:r w:rsidRPr="006B505E">
        <w:rPr>
          <w:rFonts w:ascii="Book Antiqua" w:hAnsi="Book Antiqua"/>
          <w:bCs/>
          <w:sz w:val="24"/>
          <w:szCs w:val="24"/>
          <w:lang w:val="en-US"/>
        </w:rPr>
        <w:t xml:space="preserve">. </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bCs/>
          <w:sz w:val="24"/>
          <w:szCs w:val="24"/>
          <w:lang w:val="en-US"/>
        </w:rPr>
        <w:lastRenderedPageBreak/>
        <w:t xml:space="preserve">The low expression group of 3’UTR polymorphism contains the homozygous deletion of the 6bp insertion leading to destabilization of </w:t>
      </w:r>
      <w:r w:rsidRPr="006B505E">
        <w:rPr>
          <w:rFonts w:ascii="Book Antiqua" w:hAnsi="Book Antiqua"/>
          <w:bCs/>
          <w:i/>
          <w:sz w:val="24"/>
          <w:szCs w:val="24"/>
          <w:lang w:val="en-US"/>
        </w:rPr>
        <w:t>TYMS</w:t>
      </w:r>
      <w:r w:rsidRPr="006B505E">
        <w:rPr>
          <w:rFonts w:ascii="Book Antiqua" w:hAnsi="Book Antiqua"/>
          <w:bCs/>
          <w:sz w:val="24"/>
          <w:szCs w:val="24"/>
          <w:lang w:val="en-US"/>
        </w:rPr>
        <w:t xml:space="preserve"> mRNA, resulting in reduced translation and eventually reduced TYMS activity. The high expression group has only ins alleles, homozygous or in combination with LOH, that impart stability to </w:t>
      </w:r>
      <w:r w:rsidRPr="006B505E">
        <w:rPr>
          <w:rFonts w:ascii="Book Antiqua" w:hAnsi="Book Antiqua"/>
          <w:bCs/>
          <w:i/>
          <w:sz w:val="24"/>
          <w:szCs w:val="24"/>
          <w:lang w:val="en-US"/>
        </w:rPr>
        <w:t>TYMS</w:t>
      </w:r>
      <w:r w:rsidRPr="006B505E">
        <w:rPr>
          <w:rFonts w:ascii="Book Antiqua" w:hAnsi="Book Antiqua"/>
          <w:bCs/>
          <w:sz w:val="24"/>
          <w:szCs w:val="24"/>
          <w:lang w:val="en-US"/>
        </w:rPr>
        <w:t xml:space="preserve"> mRNA and thus, by increasing TYMS production/activity, increases the risk of poor response or development of resistance</w:t>
      </w:r>
      <w:r w:rsidR="00143BD3" w:rsidRPr="006B505E">
        <w:rPr>
          <w:rFonts w:ascii="Book Antiqua" w:hAnsi="Book Antiqua"/>
          <w:bCs/>
          <w:sz w:val="24"/>
          <w:szCs w:val="24"/>
          <w:lang w:val="en-US"/>
        </w:rPr>
        <w:fldChar w:fldCharType="begin">
          <w:fldData xml:space="preserve">PEVuZE5vdGU+PENpdGU+PEF1dGhvcj5VbHJpY2g8L0F1dGhvcj48WWVhcj4yMDAwPC9ZZWFyPjxS
ZWNOdW0+MTU8L1JlY051bT48RGlzcGxheVRleHQ+PHN0eWxlIGZhY2U9InN1cGVyc2NyaXB0Ij5b
MTgsNTVdPC9zdHlsZT48L0Rpc3BsYXlUZXh0PjxyZWNvcmQ+PHJlYy1udW1iZXI+MTU8L3JlYy1u
dW1iZXI+PGZvcmVpZ24ta2V5cz48a2V5IGFwcD0iRU4iIGRiLWlkPSJweHNyZWVlNXgwMDBmNGVy
ZjIzdmU5ZG10ZWRlcHN4dmUwd2EiIHRpbWVzdGFtcD0iMTQ5MTU1MTQ4MiI+MTU8L2tleT48L2Zv
cmVpZ24ta2V5cz48cmVmLXR5cGUgbmFtZT0iSm91cm5hbCBBcnRpY2xlIj4xNzwvcmVmLXR5cGU+
PGNvbnRyaWJ1dG9ycz48YXV0aG9ycz48YXV0aG9yPlVscmljaCwgQy4gTS48L2F1dGhvcj48YXV0
aG9yPkJpZ2xlciwgSi48L2F1dGhvcj48YXV0aG9yPlZlbGljZXIsIEMuIE0uPC9hdXRob3I+PGF1
dGhvcj5HcmVlbmUsIEUuIEEuPC9hdXRob3I+PGF1dGhvcj5GYXJpbiwgRi4gTS48L2F1dGhvcj48
YXV0aG9yPlBvdHRlciwgSi4gRC48L2F1dGhvcj48L2F1dGhvcnM+PC9jb250cmlidXRvcnM+PHRp
dGxlcz48dGl0bGU+U2VhcmNoaW5nIGV4cHJlc3NlZCBzZXF1ZW5jZSB0YWcgZGF0YWJhc2VzOiBk
aXNjb3ZlcnkgYW5kIGNvbmZpcm1hdGlvbiBvZiBhIGNvbW1vbiBwb2x5bW9ycGhpc20gaW4gdGhl
IHRoeW1pZHlsYXRlIHN5bnRoYXNlIGdlbmU8L3RpdGxlPjxzZWNvbmRhcnktdGl0bGU+Q2FuY2Vy
IGVwaWRlbWlvbG9neSwgYmlvbWFya2VycyAmYW1wOyBwcmV2ZW50aW9uIDogYSBwdWJsaWNhdGlv
biBvZiB0aGUgQW1lcmljYW4gQXNzb2NpYXRpb24gZm9yIENhbmNlciBSZXNlYXJjaCwgY29zcG9u
c29yZWQgYnkgdGhlIEFtZXJpY2FuIFNvY2lldHkgb2YgUHJldmVudGl2ZSBPbmNvbG9neTwvc2Vj
b25kYXJ5LXRpdGxlPjxzaG9ydC10aXRsZT5VbHJpY2gsIEJpZ2xlciBldCBhbC4gMjAwMCDigJMg
U2VhcmNoaW5nIGV4cHJlc3NlZCBzZXF1ZW5jZSB0YWcgZGF0YWJhc2VzPC9zaG9ydC10aXRsZT48
L3RpdGxlcz48cGVyaW9kaWNhbD48ZnVsbC10aXRsZT5DYW5jZXIgZXBpZGVtaW9sb2d5LCBiaW9t
YXJrZXJzICZhbXA7IHByZXZlbnRpb24gOiBhIHB1YmxpY2F0aW9uIG9mIHRoZSBBbWVyaWNhbiBB
c3NvY2lhdGlvbiBmb3IgQ2FuY2VyIFJlc2VhcmNoLCBjb3Nwb25zb3JlZCBieSB0aGUgQW1lcmlj
YW4gU29jaWV0eSBvZiBQcmV2ZW50aXZlIE9uY29sb2d5PC9mdWxsLXRpdGxlPjwvcGVyaW9kaWNh
bD48cGFnZXM+MTM4MeKAkzEzODU8L3BhZ2VzPjx2b2x1bWU+OTwvdm9sdW1lPjxudW1iZXI+MTI8
L251bWJlcj48a2V5d29yZHM+PGtleXdvcmQ+RGF0YWJhc2VzLCBGYWN0dWFsPC9rZXl3b3JkPjxr
ZXl3b3JkPkV1cm9wZWFuIENvbnRpbmVudGFsIEFuY2VzdHJ5IEdyb3VwL2dlbmV0aWNzPC9rZXl3
b3JkPjxrZXl3b3JkPkV4cHJlc3NlZCBTZXF1ZW5jZSBUYWdzPC9rZXl3b3JkPjxrZXl3b3JkPkh1
bWFuczwva2V5d29yZD48a2V5d29yZD5Nb2xlY3VsYXIgU2VxdWVuY2UgRGF0YTwva2V5d29yZD48
a2V5d29yZD5Qb2x5bW9ycGhpc20sIEdlbmV0aWMvZ2VuZXRpY3M8L2tleXdvcmQ+PGtleXdvcmQ+
U2VxdWVuY2UgQWxpZ25tZW50L21ldGhvZHM8L2tleXdvcmQ+PGtleXdvcmQ+VGh5bWlkeWxhdGUg
U3ludGhhc2UvZ2VuZXRpY3M8L2tleXdvcmQ+PC9rZXl3b3Jkcz48ZGF0ZXM+PHllYXI+MjAwMDwv
eWVhcj48L2RhdGVzPjxpc2JuPjEwNTUtOTk2NTwvaXNibj48dXJscz48L3VybHM+PGN1c3RvbTI+
MTExNDI0MjY8L2N1c3RvbTI+PHJlbW90ZS1kYXRhYmFzZS1uYW1lPlB1Yk1lZDwvcmVtb3RlLWRh
dGFiYXNlLW5hbWU+PC9yZWNvcmQ+PC9DaXRlPjxDaXRlPjxBdXRob3I+TWFuZG9sYTwvQXV0aG9y
PjxZZWFyPjIwMDQ8L1llYXI+PFJlY051bT4xMDE3NDwvUmVjTnVtPjxyZWNvcmQ+PHJlYy1udW1i
ZXI+MTAxNzQ8L3JlYy1udW1iZXI+PGZvcmVpZ24ta2V5cz48a2V5IGFwcD0iRU4iIGRiLWlkPSJm
OTB0YXhyZDZhMHJyOGU5cmU4cGU1dHg1ZXhwc3cwYTUwdmUiPjEwMTc0PC9rZXk+PC9mb3JlaWdu
LWtleXM+PHJlZi10eXBlIG5hbWU9IkpvdXJuYWwgQXJ0aWNsZSI+MTc8L3JlZi10eXBlPjxjb250
cmlidXRvcnM+PGF1dGhvcnM+PGF1dGhvcj5NYW5kb2xhLCBNLiBWLjwvYXV0aG9yPjxhdXRob3I+
U3RvZWhsbWFjaGVyLCBKLjwvYXV0aG9yPjxhdXRob3I+WmhhbmcsIFcuPC9hdXRob3I+PGF1dGhv
cj5Hcm9zaGVuLCBTLjwvYXV0aG9yPjxhdXRob3I+WXUsIE0uIEMuPC9hdXRob3I+PGF1dGhvcj5J
cWJhbCwgUy48L2F1dGhvcj48YXV0aG9yPkxlbnosIEguIEouPC9hdXRob3I+PGF1dGhvcj5MYWRu
ZXIsIFIuIEQuPC9hdXRob3I+PC9hdXRob3JzPjwvY29udHJpYnV0b3JzPjx0aXRsZXM+PHRpdGxl
PkEgNiBicCBwb2x5bW9ycGhpc20gaW4gdGhlIHRoeW1pZHlsYXRlIHN5bnRoYXNlIGdlbmUgY2F1
c2VzIG1lc3NhZ2UgaW5zdGFiaWxpdHkgYW5kIGlzIGFzc29jaWF0ZWQgd2l0aCBkZWNyZWFzZWQg
aW50cmF0dW1vcmFsIFRTIG1STkEgbGV2ZWxzPC90aXRsZT48c2Vjb25kYXJ5LXRpdGxlPlBoYXJt
YWNvZ2VuZXRpY3M8L3NlY29uZGFyeS10aXRsZT48L3RpdGxlcz48cGVyaW9kaWNhbD48ZnVsbC10
aXRsZT5QaGFybWFjb2dlbmV0aWNzPC9mdWxsLXRpdGxlPjwvcGVyaW9kaWNhbD48cGFnZXM+MzE5
LTI3PC9wYWdlcz48dm9sdW1lPjE0PC92b2x1bWU+PG51bWJlcj41PC9udW1iZXI+PGtleXdvcmRz
PjxrZXl3b3JkPjMmYXBvczsgVW50cmFuc2xhdGVkIFJlZ2lvbnM8L2tleXdvcmQ+PGtleXdvcmQ+
QmFzZSBTZXF1ZW5jZTwva2V5d29yZD48a2V5d29yZD5DZWxsIExpbmU8L2tleXdvcmQ+PGtleXdv
cmQ+Q29sb3JlY3RhbCBOZW9wbGFzbXM8L2tleXdvcmQ+PGtleXdvcmQ+RE5BIFByaW1lcnM8L2tl
eXdvcmQ+PGtleXdvcmQ+RW5oYW5jZXIgRWxlbWVudHMsIEdlbmV0aWM8L2tleXdvcmQ+PGtleXdv
cmQ+RXRobmljIEdyb3Vwczwva2V5d29yZD48a2V5d29yZD5IdW1hbnM8L2tleXdvcmQ+PGtleXdv
cmQ+UG9seW1vcnBoaXNtLCBHZW5ldGljPC9rZXl3b3JkPjxrZXl3b3JkPlJOQSwgTWVzc2VuZ2Vy
PC9rZXl3b3JkPjxrZXl3b3JkPlJldmVyc2UgVHJhbnNjcmlwdGFzZSBQb2x5bWVyYXNlIENoYWlu
IFJlYWN0aW9uPC9rZXl3b3JkPjxrZXl3b3JkPlNlcXVlbmNlIERlbGV0aW9uPC9rZXl3b3JkPjxr
ZXl3b3JkPlRhbmRlbSBSZXBlYXQgU2VxdWVuY2VzPC9rZXl3b3JkPjxrZXl3b3JkPlRoeW1pZHls
YXRlIFN5bnRoYXNlPC9rZXl3b3JkPjwva2V5d29yZHM+PGRhdGVzPjx5ZWFyPjIwMDQ8L3llYXI+
PHB1Yi1kYXRlcz48ZGF0ZT5NYXk8L2RhdGU+PC9wdWItZGF0ZXM+PC9kYXRlcz48aXNibj4wOTYw
LTMxNFg8L2lzYm4+PGFjY2Vzc2lvbi1udW0+MTUxMTU5MTg8L2FjY2Vzc2lvbi1udW0+PHVybHM+
PHJlbGF0ZWQtdXJscz48dXJsPmh0dHBzOi8vd3d3Lm5jYmkubmxtLm5paC5nb3YvcHVibWVkLzE1
MTE1OTE4PC91cmw+PC9yZWxhdGVkLXVybHM+PC91cmxzPjxsYW5ndWFnZT5lbmc8L2xhbmd1YWdl
PjwvcmVjb3JkPjwvQ2l0ZT48L0VuZE5vdGU+AG==
</w:fldData>
        </w:fldChar>
      </w:r>
      <w:r w:rsidR="00C64435" w:rsidRPr="006B505E">
        <w:rPr>
          <w:rFonts w:ascii="Book Antiqua" w:hAnsi="Book Antiqua"/>
          <w:bCs/>
          <w:sz w:val="24"/>
          <w:szCs w:val="24"/>
          <w:lang w:val="en-US"/>
        </w:rPr>
        <w:instrText xml:space="preserve"> ADDIN EN.CITE </w:instrText>
      </w:r>
      <w:r w:rsidR="00143BD3" w:rsidRPr="006B505E">
        <w:rPr>
          <w:rFonts w:ascii="Book Antiqua" w:hAnsi="Book Antiqua"/>
          <w:bCs/>
          <w:sz w:val="24"/>
          <w:szCs w:val="24"/>
          <w:lang w:val="en-US"/>
        </w:rPr>
        <w:fldChar w:fldCharType="begin">
          <w:fldData xml:space="preserve">PEVuZE5vdGU+PENpdGU+PEF1dGhvcj5VbHJpY2g8L0F1dGhvcj48WWVhcj4yMDAwPC9ZZWFyPjxS
ZWNOdW0+MTU8L1JlY051bT48RGlzcGxheVRleHQ+PHN0eWxlIGZhY2U9InN1cGVyc2NyaXB0Ij5b
MTgsNTVdPC9zdHlsZT48L0Rpc3BsYXlUZXh0PjxyZWNvcmQ+PHJlYy1udW1iZXI+MTU8L3JlYy1u
dW1iZXI+PGZvcmVpZ24ta2V5cz48a2V5IGFwcD0iRU4iIGRiLWlkPSJweHNyZWVlNXgwMDBmNGVy
ZjIzdmU5ZG10ZWRlcHN4dmUwd2EiIHRpbWVzdGFtcD0iMTQ5MTU1MTQ4MiI+MTU8L2tleT48L2Zv
cmVpZ24ta2V5cz48cmVmLXR5cGUgbmFtZT0iSm91cm5hbCBBcnRpY2xlIj4xNzwvcmVmLXR5cGU+
PGNvbnRyaWJ1dG9ycz48YXV0aG9ycz48YXV0aG9yPlVscmljaCwgQy4gTS48L2F1dGhvcj48YXV0
aG9yPkJpZ2xlciwgSi48L2F1dGhvcj48YXV0aG9yPlZlbGljZXIsIEMuIE0uPC9hdXRob3I+PGF1
dGhvcj5HcmVlbmUsIEUuIEEuPC9hdXRob3I+PGF1dGhvcj5GYXJpbiwgRi4gTS48L2F1dGhvcj48
YXV0aG9yPlBvdHRlciwgSi4gRC48L2F1dGhvcj48L2F1dGhvcnM+PC9jb250cmlidXRvcnM+PHRp
dGxlcz48dGl0bGU+U2VhcmNoaW5nIGV4cHJlc3NlZCBzZXF1ZW5jZSB0YWcgZGF0YWJhc2VzOiBk
aXNjb3ZlcnkgYW5kIGNvbmZpcm1hdGlvbiBvZiBhIGNvbW1vbiBwb2x5bW9ycGhpc20gaW4gdGhl
IHRoeW1pZHlsYXRlIHN5bnRoYXNlIGdlbmU8L3RpdGxlPjxzZWNvbmRhcnktdGl0bGU+Q2FuY2Vy
IGVwaWRlbWlvbG9neSwgYmlvbWFya2VycyAmYW1wOyBwcmV2ZW50aW9uIDogYSBwdWJsaWNhdGlv
biBvZiB0aGUgQW1lcmljYW4gQXNzb2NpYXRpb24gZm9yIENhbmNlciBSZXNlYXJjaCwgY29zcG9u
c29yZWQgYnkgdGhlIEFtZXJpY2FuIFNvY2lldHkgb2YgUHJldmVudGl2ZSBPbmNvbG9neTwvc2Vj
b25kYXJ5LXRpdGxlPjxzaG9ydC10aXRsZT5VbHJpY2gsIEJpZ2xlciBldCBhbC4gMjAwMCDigJMg
U2VhcmNoaW5nIGV4cHJlc3NlZCBzZXF1ZW5jZSB0YWcgZGF0YWJhc2VzPC9zaG9ydC10aXRsZT48
L3RpdGxlcz48cGVyaW9kaWNhbD48ZnVsbC10aXRsZT5DYW5jZXIgZXBpZGVtaW9sb2d5LCBiaW9t
YXJrZXJzICZhbXA7IHByZXZlbnRpb24gOiBhIHB1YmxpY2F0aW9uIG9mIHRoZSBBbWVyaWNhbiBB
c3NvY2lhdGlvbiBmb3IgQ2FuY2VyIFJlc2VhcmNoLCBjb3Nwb25zb3JlZCBieSB0aGUgQW1lcmlj
YW4gU29jaWV0eSBvZiBQcmV2ZW50aXZlIE9uY29sb2d5PC9mdWxsLXRpdGxlPjwvcGVyaW9kaWNh
bD48cGFnZXM+MTM4MeKAkzEzODU8L3BhZ2VzPjx2b2x1bWU+OTwvdm9sdW1lPjxudW1iZXI+MTI8
L251bWJlcj48a2V5d29yZHM+PGtleXdvcmQ+RGF0YWJhc2VzLCBGYWN0dWFsPC9rZXl3b3JkPjxr
ZXl3b3JkPkV1cm9wZWFuIENvbnRpbmVudGFsIEFuY2VzdHJ5IEdyb3VwL2dlbmV0aWNzPC9rZXl3
b3JkPjxrZXl3b3JkPkV4cHJlc3NlZCBTZXF1ZW5jZSBUYWdzPC9rZXl3b3JkPjxrZXl3b3JkPkh1
bWFuczwva2V5d29yZD48a2V5d29yZD5Nb2xlY3VsYXIgU2VxdWVuY2UgRGF0YTwva2V5d29yZD48
a2V5d29yZD5Qb2x5bW9ycGhpc20sIEdlbmV0aWMvZ2VuZXRpY3M8L2tleXdvcmQ+PGtleXdvcmQ+
U2VxdWVuY2UgQWxpZ25tZW50L21ldGhvZHM8L2tleXdvcmQ+PGtleXdvcmQ+VGh5bWlkeWxhdGUg
U3ludGhhc2UvZ2VuZXRpY3M8L2tleXdvcmQ+PC9rZXl3b3Jkcz48ZGF0ZXM+PHllYXI+MjAwMDwv
eWVhcj48L2RhdGVzPjxpc2JuPjEwNTUtOTk2NTwvaXNibj48dXJscz48L3VybHM+PGN1c3RvbTI+
MTExNDI0MjY8L2N1c3RvbTI+PHJlbW90ZS1kYXRhYmFzZS1uYW1lPlB1Yk1lZDwvcmVtb3RlLWRh
dGFiYXNlLW5hbWU+PC9yZWNvcmQ+PC9DaXRlPjxDaXRlPjxBdXRob3I+TWFuZG9sYTwvQXV0aG9y
PjxZZWFyPjIwMDQ8L1llYXI+PFJlY051bT4xMDE3NDwvUmVjTnVtPjxyZWNvcmQ+PHJlYy1udW1i
ZXI+MTAxNzQ8L3JlYy1udW1iZXI+PGZvcmVpZ24ta2V5cz48a2V5IGFwcD0iRU4iIGRiLWlkPSJm
OTB0YXhyZDZhMHJyOGU5cmU4cGU1dHg1ZXhwc3cwYTUwdmUiPjEwMTc0PC9rZXk+PC9mb3JlaWdu
LWtleXM+PHJlZi10eXBlIG5hbWU9IkpvdXJuYWwgQXJ0aWNsZSI+MTc8L3JlZi10eXBlPjxjb250
cmlidXRvcnM+PGF1dGhvcnM+PGF1dGhvcj5NYW5kb2xhLCBNLiBWLjwvYXV0aG9yPjxhdXRob3I+
U3RvZWhsbWFjaGVyLCBKLjwvYXV0aG9yPjxhdXRob3I+WmhhbmcsIFcuPC9hdXRob3I+PGF1dGhv
cj5Hcm9zaGVuLCBTLjwvYXV0aG9yPjxhdXRob3I+WXUsIE0uIEMuPC9hdXRob3I+PGF1dGhvcj5J
cWJhbCwgUy48L2F1dGhvcj48YXV0aG9yPkxlbnosIEguIEouPC9hdXRob3I+PGF1dGhvcj5MYWRu
ZXIsIFIuIEQuPC9hdXRob3I+PC9hdXRob3JzPjwvY29udHJpYnV0b3JzPjx0aXRsZXM+PHRpdGxl
PkEgNiBicCBwb2x5bW9ycGhpc20gaW4gdGhlIHRoeW1pZHlsYXRlIHN5bnRoYXNlIGdlbmUgY2F1
c2VzIG1lc3NhZ2UgaW5zdGFiaWxpdHkgYW5kIGlzIGFzc29jaWF0ZWQgd2l0aCBkZWNyZWFzZWQg
aW50cmF0dW1vcmFsIFRTIG1STkEgbGV2ZWxzPC90aXRsZT48c2Vjb25kYXJ5LXRpdGxlPlBoYXJt
YWNvZ2VuZXRpY3M8L3NlY29uZGFyeS10aXRsZT48L3RpdGxlcz48cGVyaW9kaWNhbD48ZnVsbC10
aXRsZT5QaGFybWFjb2dlbmV0aWNzPC9mdWxsLXRpdGxlPjwvcGVyaW9kaWNhbD48cGFnZXM+MzE5
LTI3PC9wYWdlcz48dm9sdW1lPjE0PC92b2x1bWU+PG51bWJlcj41PC9udW1iZXI+PGtleXdvcmRz
PjxrZXl3b3JkPjMmYXBvczsgVW50cmFuc2xhdGVkIFJlZ2lvbnM8L2tleXdvcmQ+PGtleXdvcmQ+
QmFzZSBTZXF1ZW5jZTwva2V5d29yZD48a2V5d29yZD5DZWxsIExpbmU8L2tleXdvcmQ+PGtleXdv
cmQ+Q29sb3JlY3RhbCBOZW9wbGFzbXM8L2tleXdvcmQ+PGtleXdvcmQ+RE5BIFByaW1lcnM8L2tl
eXdvcmQ+PGtleXdvcmQ+RW5oYW5jZXIgRWxlbWVudHMsIEdlbmV0aWM8L2tleXdvcmQ+PGtleXdv
cmQ+RXRobmljIEdyb3Vwczwva2V5d29yZD48a2V5d29yZD5IdW1hbnM8L2tleXdvcmQ+PGtleXdv
cmQ+UG9seW1vcnBoaXNtLCBHZW5ldGljPC9rZXl3b3JkPjxrZXl3b3JkPlJOQSwgTWVzc2VuZ2Vy
PC9rZXl3b3JkPjxrZXl3b3JkPlJldmVyc2UgVHJhbnNjcmlwdGFzZSBQb2x5bWVyYXNlIENoYWlu
IFJlYWN0aW9uPC9rZXl3b3JkPjxrZXl3b3JkPlNlcXVlbmNlIERlbGV0aW9uPC9rZXl3b3JkPjxr
ZXl3b3JkPlRhbmRlbSBSZXBlYXQgU2VxdWVuY2VzPC9rZXl3b3JkPjxrZXl3b3JkPlRoeW1pZHls
YXRlIFN5bnRoYXNlPC9rZXl3b3JkPjwva2V5d29yZHM+PGRhdGVzPjx5ZWFyPjIwMDQ8L3llYXI+
PHB1Yi1kYXRlcz48ZGF0ZT5NYXk8L2RhdGU+PC9wdWItZGF0ZXM+PC9kYXRlcz48aXNibj4wOTYw
LTMxNFg8L2lzYm4+PGFjY2Vzc2lvbi1udW0+MTUxMTU5MTg8L2FjY2Vzc2lvbi1udW0+PHVybHM+
PHJlbGF0ZWQtdXJscz48dXJsPmh0dHBzOi8vd3d3Lm5jYmkubmxtLm5paC5nb3YvcHVibWVkLzE1
MTE1OTE4PC91cmw+PC9yZWxhdGVkLXVybHM+PC91cmxzPjxsYW5ndWFnZT5lbmc8L2xhbmd1YWdl
PjwvcmVjb3JkPjwvQ2l0ZT48L0VuZE5vdGU+AG==
</w:fldData>
        </w:fldChar>
      </w:r>
      <w:r w:rsidR="00C64435" w:rsidRPr="006B505E">
        <w:rPr>
          <w:rFonts w:ascii="Book Antiqua" w:hAnsi="Book Antiqua"/>
          <w:bCs/>
          <w:sz w:val="24"/>
          <w:szCs w:val="24"/>
          <w:lang w:val="en-US"/>
        </w:rPr>
        <w:instrText xml:space="preserve"> ADDIN EN.CITE.DATA </w:instrText>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end"/>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separate"/>
      </w:r>
      <w:r w:rsidR="00C64435" w:rsidRPr="006B505E">
        <w:rPr>
          <w:rFonts w:ascii="Book Antiqua" w:hAnsi="Book Antiqua"/>
          <w:bCs/>
          <w:noProof/>
          <w:sz w:val="24"/>
          <w:szCs w:val="24"/>
          <w:vertAlign w:val="superscript"/>
          <w:lang w:val="en-US"/>
        </w:rPr>
        <w:t>[18,</w:t>
      </w:r>
      <w:r w:rsidR="00157C10" w:rsidRPr="006B505E">
        <w:rPr>
          <w:rFonts w:ascii="Book Antiqua" w:hAnsi="Book Antiqua" w:hint="eastAsia"/>
          <w:bCs/>
          <w:noProof/>
          <w:sz w:val="24"/>
          <w:szCs w:val="24"/>
          <w:vertAlign w:val="superscript"/>
          <w:lang w:val="en-US" w:eastAsia="zh-CN"/>
        </w:rPr>
        <w:t>19</w:t>
      </w:r>
      <w:r w:rsidR="00C64435" w:rsidRPr="006B505E">
        <w:rPr>
          <w:rFonts w:ascii="Book Antiqua" w:hAnsi="Book Antiqua"/>
          <w:bCs/>
          <w:noProof/>
          <w:sz w:val="24"/>
          <w:szCs w:val="24"/>
          <w:vertAlign w:val="superscript"/>
          <w:lang w:val="en-US"/>
        </w:rPr>
        <w:t>]</w:t>
      </w:r>
      <w:r w:rsidR="00143BD3" w:rsidRPr="006B505E">
        <w:rPr>
          <w:rFonts w:ascii="Book Antiqua" w:hAnsi="Book Antiqua"/>
          <w:bCs/>
          <w:sz w:val="24"/>
          <w:szCs w:val="24"/>
          <w:lang w:val="en-US"/>
        </w:rPr>
        <w:fldChar w:fldCharType="end"/>
      </w:r>
      <w:r w:rsidRPr="006B505E">
        <w:rPr>
          <w:rFonts w:ascii="Book Antiqua" w:hAnsi="Book Antiqua"/>
          <w:bCs/>
          <w:sz w:val="24"/>
          <w:szCs w:val="24"/>
          <w:lang w:val="en-US"/>
        </w:rPr>
        <w:t>. Tumors in the medium expression group have an allele with deletion, which coexists with either ins allele or LOH, that have been associated with increased risk of relapse</w:t>
      </w:r>
      <w:r w:rsidR="00143BD3" w:rsidRPr="006B505E">
        <w:rPr>
          <w:rFonts w:ascii="Book Antiqua" w:hAnsi="Book Antiqua"/>
          <w:bCs/>
          <w:sz w:val="24"/>
          <w:szCs w:val="24"/>
          <w:lang w:val="en-US"/>
        </w:rPr>
        <w:fldChar w:fldCharType="begin">
          <w:fldData xml:space="preserve">PEVuZE5vdGU+PENpdGU+PEF1dGhvcj5XYXRhbmFiZTwvQXV0aG9yPjxZZWFyPjIwMDE8L1llYXI+
PFJlY051bT4xMDE5NjwvUmVjTnVtPjxEaXNwbGF5VGV4dD48c3R5bGUgZmFjZT0ic3VwZXJzY3Jp
cHQiPls1NF08L3N0eWxlPjwvRGlzcGxheVRleHQ+PHJlY29yZD48cmVjLW51bWJlcj4xMDE5Njwv
cmVjLW51bWJlcj48Zm9yZWlnbi1rZXlzPjxrZXkgYXBwPSJFTiIgZGItaWQ9ImY5MHRheHJkNmEw
cnI4ZTlyZThwZTV0eDVleHBzdzBhNTB2ZSI+MTAxOTY8L2tleT48L2ZvcmVpZ24ta2V5cz48cmVm
LXR5cGUgbmFtZT0iSm91cm5hbCBBcnRpY2xlIj4xNzwvcmVmLXR5cGU+PGNvbnRyaWJ1dG9ycz48
YXV0aG9ycz48YXV0aG9yPldhdGFuYWJlLCBULjwvYXV0aG9yPjxhdXRob3I+V3UsIFQuIFQuPC9h
dXRob3I+PGF1dGhvcj5DYXRhbGFubywgUC4gSi48L2F1dGhvcj48YXV0aG9yPlVla2ksIFQuPC9h
dXRob3I+PGF1dGhvcj5TYXRyaWFubywgUi48L2F1dGhvcj48YXV0aG9yPkhhbGxlciwgRC4gRy48
L2F1dGhvcj48YXV0aG9yPkJlbnNvbiwgQS4gQi48L2F1dGhvcj48YXV0aG9yPkhhbWlsdG9uLCBT
LiBSLjwvYXV0aG9yPjwvYXV0aG9ycz48L2NvbnRyaWJ1dG9ycz48dGl0bGVzPjx0aXRsZT5Nb2xl
Y3VsYXIgcHJlZGljdG9ycyBvZiBzdXJ2aXZhbCBhZnRlciBhZGp1dmFudCBjaGVtb3RoZXJhcHkg
Zm9yIGNvbG9uIGNhbmNlcjwvdGl0bGU+PHNlY29uZGFyeS10aXRsZT5OIEVuZ2wgSiBNZWQ8L3Nl
Y29uZGFyeS10aXRsZT48L3RpdGxlcz48cGVyaW9kaWNhbD48ZnVsbC10aXRsZT5OIEVuZ2wgSiBN
ZWQ8L2Z1bGwtdGl0bGU+PC9wZXJpb2RpY2FsPjxwYWdlcz4xMTk2LTIwNjwvcGFnZXM+PHZvbHVt
ZT4zNDQ8L3ZvbHVtZT48bnVtYmVyPjE2PC9udW1iZXI+PGtleXdvcmRzPjxrZXl3b3JkPkFnZWQ8
L2tleXdvcmQ+PGtleXdvcmQ+QW50aW5lb3BsYXN0aWMgQ29tYmluZWQgQ2hlbW90aGVyYXB5IFBy
b3RvY29sczwva2V5d29yZD48a2V5d29yZD5CaW9tYXJrZXJzLCBUdW1vcjwva2V5d29yZD48a2V5
d29yZD5DaGVtb3RoZXJhcHksIEFkanV2YW50PC9rZXl3b3JkPjxrZXl3b3JkPkNocm9tb3NvbWVz
LCBIdW1hbiwgUGFpciAxNzwva2V5d29yZD48a2V5d29yZD5DaHJvbW9zb21lcywgSHVtYW4sIFBh
aXIgMTg8L2tleXdvcmQ+PGtleXdvcmQ+Q2hyb21vc29tZXMsIEh1bWFuLCBQYWlyIDg8L2tleXdv
cmQ+PGtleXdvcmQ+Q29sb25pYyBOZW9wbGFzbXM8L2tleXdvcmQ+PGtleXdvcmQ+RGlzZWFzZS1G
cmVlIFN1cnZpdmFsPC9rZXl3b3JkPjxrZXl3b3JkPkZlbWFsZTwva2V5d29yZD48a2V5d29yZD5G
bHVvcm91cmFjaWw8L2tleXdvcmQ+PGtleXdvcmQ+R2VuZXRpYyBNYXJrZXJzPC9rZXl3b3JkPjxr
ZXl3b3JkPkh1bWFuczwva2V5d29yZD48a2V5d29yZD5Mb3NzIG9mIEhldGVyb3p5Z29zaXR5PC9r
ZXl3b3JkPjxrZXl3b3JkPk1hbGU8L2tleXdvcmQ+PGtleXdvcmQ+TWljcm9zYXRlbGxpdGUgUmVw
ZWF0czwva2V5d29yZD48a2V5d29yZD5NaWRkbGUgQWdlZDwva2V5d29yZD48a2V5d29yZD5NdXRh
dGlvbjwva2V5d29yZD48a2V5d29yZD5OZW9wbGFzbSBTdGFnaW5nPC9rZXl3b3JkPjxrZXl3b3Jk
PlByb3BvcnRpb25hbCBIYXphcmRzIE1vZGVsczwva2V5d29yZD48a2V5d29yZD5SYW5kb21pemVk
IENvbnRyb2xsZWQgVHJpYWxzIGFzIFRvcGljPC9rZXl3b3JkPjxrZXl3b3JkPlJpc2s8L2tleXdv
cmQ+PGtleXdvcmQ+U3Vydml2YWwgQW5hbHlzaXM8L2tleXdvcmQ+PGtleXdvcmQ+VHJhbnNmb3Jt
aW5nIEdyb3d0aCBGYWN0b3IgYmV0YTwva2V5d29yZD48L2tleXdvcmRzPjxkYXRlcz48eWVhcj4y
MDAxPC95ZWFyPjxwdWItZGF0ZXM+PGRhdGU+QXByPC9kYXRlPjwvcHViLWRhdGVzPjwvZGF0ZXM+
PGlzYm4+MDAyOC00NzkzPC9pc2JuPjxhY2Nlc3Npb24tbnVtPjExMzA5NjM0PC9hY2Nlc3Npb24t
bnVtPjx1cmxzPjxyZWxhdGVkLXVybHM+PHVybD5odHRwczovL3d3dy5uY2JpLm5sbS5uaWguZ292
L3B1Ym1lZC8xMTMwOTYzNDwvdXJsPjwvcmVsYXRlZC11cmxzPjwvdXJscz48Y3VzdG9tMj5QTUMz
NTg0NjMzPC9jdXN0b20yPjxlbGVjdHJvbmljLXJlc291cmNlLW51bT4xMC4xMDU2L05FSk0yMDAx
MDQxOTM0NDE2MDM8L2VsZWN0cm9uaWMtcmVzb3VyY2UtbnVtPjxsYW5ndWFnZT5lbmc8L2xhbmd1
YWdlPjwvcmVjb3JkPjwvQ2l0ZT48L0VuZE5vdGU+
</w:fldData>
        </w:fldChar>
      </w:r>
      <w:r w:rsidR="002732A1" w:rsidRPr="006B505E">
        <w:rPr>
          <w:rFonts w:ascii="Book Antiqua" w:hAnsi="Book Antiqua"/>
          <w:bCs/>
          <w:sz w:val="24"/>
          <w:szCs w:val="24"/>
          <w:lang w:val="en-US"/>
        </w:rPr>
        <w:instrText xml:space="preserve"> ADDIN EN.CITE </w:instrText>
      </w:r>
      <w:r w:rsidR="00143BD3" w:rsidRPr="006B505E">
        <w:rPr>
          <w:rFonts w:ascii="Book Antiqua" w:hAnsi="Book Antiqua"/>
          <w:bCs/>
          <w:sz w:val="24"/>
          <w:szCs w:val="24"/>
          <w:lang w:val="en-US"/>
        </w:rPr>
        <w:fldChar w:fldCharType="begin">
          <w:fldData xml:space="preserve">PEVuZE5vdGU+PENpdGU+PEF1dGhvcj5XYXRhbmFiZTwvQXV0aG9yPjxZZWFyPjIwMDE8L1llYXI+
PFJlY051bT4xMDE5NjwvUmVjTnVtPjxEaXNwbGF5VGV4dD48c3R5bGUgZmFjZT0ic3VwZXJzY3Jp
cHQiPls1NF08L3N0eWxlPjwvRGlzcGxheVRleHQ+PHJlY29yZD48cmVjLW51bWJlcj4xMDE5Njwv
cmVjLW51bWJlcj48Zm9yZWlnbi1rZXlzPjxrZXkgYXBwPSJFTiIgZGItaWQ9ImY5MHRheHJkNmEw
cnI4ZTlyZThwZTV0eDVleHBzdzBhNTB2ZSI+MTAxOTY8L2tleT48L2ZvcmVpZ24ta2V5cz48cmVm
LXR5cGUgbmFtZT0iSm91cm5hbCBBcnRpY2xlIj4xNzwvcmVmLXR5cGU+PGNvbnRyaWJ1dG9ycz48
YXV0aG9ycz48YXV0aG9yPldhdGFuYWJlLCBULjwvYXV0aG9yPjxhdXRob3I+V3UsIFQuIFQuPC9h
dXRob3I+PGF1dGhvcj5DYXRhbGFubywgUC4gSi48L2F1dGhvcj48YXV0aG9yPlVla2ksIFQuPC9h
dXRob3I+PGF1dGhvcj5TYXRyaWFubywgUi48L2F1dGhvcj48YXV0aG9yPkhhbGxlciwgRC4gRy48
L2F1dGhvcj48YXV0aG9yPkJlbnNvbiwgQS4gQi48L2F1dGhvcj48YXV0aG9yPkhhbWlsdG9uLCBT
LiBSLjwvYXV0aG9yPjwvYXV0aG9ycz48L2NvbnRyaWJ1dG9ycz48dGl0bGVzPjx0aXRsZT5Nb2xl
Y3VsYXIgcHJlZGljdG9ycyBvZiBzdXJ2aXZhbCBhZnRlciBhZGp1dmFudCBjaGVtb3RoZXJhcHkg
Zm9yIGNvbG9uIGNhbmNlcjwvdGl0bGU+PHNlY29uZGFyeS10aXRsZT5OIEVuZ2wgSiBNZWQ8L3Nl
Y29uZGFyeS10aXRsZT48L3RpdGxlcz48cGVyaW9kaWNhbD48ZnVsbC10aXRsZT5OIEVuZ2wgSiBN
ZWQ8L2Z1bGwtdGl0bGU+PC9wZXJpb2RpY2FsPjxwYWdlcz4xMTk2LTIwNjwvcGFnZXM+PHZvbHVt
ZT4zNDQ8L3ZvbHVtZT48bnVtYmVyPjE2PC9udW1iZXI+PGtleXdvcmRzPjxrZXl3b3JkPkFnZWQ8
L2tleXdvcmQ+PGtleXdvcmQ+QW50aW5lb3BsYXN0aWMgQ29tYmluZWQgQ2hlbW90aGVyYXB5IFBy
b3RvY29sczwva2V5d29yZD48a2V5d29yZD5CaW9tYXJrZXJzLCBUdW1vcjwva2V5d29yZD48a2V5
d29yZD5DaGVtb3RoZXJhcHksIEFkanV2YW50PC9rZXl3b3JkPjxrZXl3b3JkPkNocm9tb3NvbWVz
LCBIdW1hbiwgUGFpciAxNzwva2V5d29yZD48a2V5d29yZD5DaHJvbW9zb21lcywgSHVtYW4sIFBh
aXIgMTg8L2tleXdvcmQ+PGtleXdvcmQ+Q2hyb21vc29tZXMsIEh1bWFuLCBQYWlyIDg8L2tleXdv
cmQ+PGtleXdvcmQ+Q29sb25pYyBOZW9wbGFzbXM8L2tleXdvcmQ+PGtleXdvcmQ+RGlzZWFzZS1G
cmVlIFN1cnZpdmFsPC9rZXl3b3JkPjxrZXl3b3JkPkZlbWFsZTwva2V5d29yZD48a2V5d29yZD5G
bHVvcm91cmFjaWw8L2tleXdvcmQ+PGtleXdvcmQ+R2VuZXRpYyBNYXJrZXJzPC9rZXl3b3JkPjxr
ZXl3b3JkPkh1bWFuczwva2V5d29yZD48a2V5d29yZD5Mb3NzIG9mIEhldGVyb3p5Z29zaXR5PC9r
ZXl3b3JkPjxrZXl3b3JkPk1hbGU8L2tleXdvcmQ+PGtleXdvcmQ+TWljcm9zYXRlbGxpdGUgUmVw
ZWF0czwva2V5d29yZD48a2V5d29yZD5NaWRkbGUgQWdlZDwva2V5d29yZD48a2V5d29yZD5NdXRh
dGlvbjwva2V5d29yZD48a2V5d29yZD5OZW9wbGFzbSBTdGFnaW5nPC9rZXl3b3JkPjxrZXl3b3Jk
PlByb3BvcnRpb25hbCBIYXphcmRzIE1vZGVsczwva2V5d29yZD48a2V5d29yZD5SYW5kb21pemVk
IENvbnRyb2xsZWQgVHJpYWxzIGFzIFRvcGljPC9rZXl3b3JkPjxrZXl3b3JkPlJpc2s8L2tleXdv
cmQ+PGtleXdvcmQ+U3Vydml2YWwgQW5hbHlzaXM8L2tleXdvcmQ+PGtleXdvcmQ+VHJhbnNmb3Jt
aW5nIEdyb3d0aCBGYWN0b3IgYmV0YTwva2V5d29yZD48L2tleXdvcmRzPjxkYXRlcz48eWVhcj4y
MDAxPC95ZWFyPjxwdWItZGF0ZXM+PGRhdGU+QXByPC9kYXRlPjwvcHViLWRhdGVzPjwvZGF0ZXM+
PGlzYm4+MDAyOC00NzkzPC9pc2JuPjxhY2Nlc3Npb24tbnVtPjExMzA5NjM0PC9hY2Nlc3Npb24t
bnVtPjx1cmxzPjxyZWxhdGVkLXVybHM+PHVybD5odHRwczovL3d3dy5uY2JpLm5sbS5uaWguZ292
L3B1Ym1lZC8xMTMwOTYzNDwvdXJsPjwvcmVsYXRlZC11cmxzPjwvdXJscz48Y3VzdG9tMj5QTUMz
NTg0NjMzPC9jdXN0b20yPjxlbGVjdHJvbmljLXJlc291cmNlLW51bT4xMC4xMDU2L05FSk0yMDAx
MDQxOTM0NDE2MDM8L2VsZWN0cm9uaWMtcmVzb3VyY2UtbnVtPjxsYW5ndWFnZT5lbmc8L2xhbmd1
YWdlPjwvcmVjb3JkPjwvQ2l0ZT48L0VuZE5vdGU+
</w:fldData>
        </w:fldChar>
      </w:r>
      <w:r w:rsidR="002732A1" w:rsidRPr="006B505E">
        <w:rPr>
          <w:rFonts w:ascii="Book Antiqua" w:hAnsi="Book Antiqua"/>
          <w:bCs/>
          <w:sz w:val="24"/>
          <w:szCs w:val="24"/>
          <w:lang w:val="en-US"/>
        </w:rPr>
        <w:instrText xml:space="preserve"> ADDIN EN.CITE.DATA </w:instrText>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end"/>
      </w:r>
      <w:r w:rsidR="00143BD3" w:rsidRPr="006B505E">
        <w:rPr>
          <w:rFonts w:ascii="Book Antiqua" w:hAnsi="Book Antiqua"/>
          <w:bCs/>
          <w:sz w:val="24"/>
          <w:szCs w:val="24"/>
          <w:lang w:val="en-US"/>
        </w:rPr>
      </w:r>
      <w:r w:rsidR="00143BD3" w:rsidRPr="006B505E">
        <w:rPr>
          <w:rFonts w:ascii="Book Antiqua" w:hAnsi="Book Antiqua"/>
          <w:bCs/>
          <w:sz w:val="24"/>
          <w:szCs w:val="24"/>
          <w:lang w:val="en-US"/>
        </w:rPr>
        <w:fldChar w:fldCharType="separate"/>
      </w:r>
      <w:r w:rsidR="002732A1" w:rsidRPr="006B505E">
        <w:rPr>
          <w:rFonts w:ascii="Book Antiqua" w:hAnsi="Book Antiqua"/>
          <w:bCs/>
          <w:noProof/>
          <w:sz w:val="24"/>
          <w:szCs w:val="24"/>
          <w:vertAlign w:val="superscript"/>
          <w:lang w:val="en-US"/>
        </w:rPr>
        <w:t>[54]</w:t>
      </w:r>
      <w:r w:rsidR="00143BD3" w:rsidRPr="006B505E">
        <w:rPr>
          <w:rFonts w:ascii="Book Antiqua" w:hAnsi="Book Antiqua"/>
          <w:bCs/>
          <w:sz w:val="24"/>
          <w:szCs w:val="24"/>
          <w:lang w:val="en-US"/>
        </w:rPr>
        <w:fldChar w:fldCharType="end"/>
      </w:r>
      <w:r w:rsidRPr="006B505E">
        <w:rPr>
          <w:rFonts w:ascii="Book Antiqua" w:hAnsi="Book Antiqua"/>
          <w:bCs/>
          <w:sz w:val="24"/>
          <w:szCs w:val="24"/>
          <w:lang w:val="en-US"/>
        </w:rPr>
        <w:t xml:space="preserve">. </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 xml:space="preserve">On the basis of previous studies, </w:t>
      </w:r>
      <w:r w:rsidRPr="006B505E">
        <w:rPr>
          <w:rFonts w:ascii="Book Antiqua" w:hAnsi="Book Antiqua"/>
          <w:i/>
          <w:sz w:val="24"/>
          <w:szCs w:val="24"/>
          <w:lang w:val="en-US"/>
        </w:rPr>
        <w:t>TYMS</w:t>
      </w:r>
      <w:r w:rsidRPr="006B505E">
        <w:rPr>
          <w:rFonts w:ascii="Book Antiqua" w:hAnsi="Book Antiqua"/>
          <w:sz w:val="24"/>
          <w:szCs w:val="24"/>
          <w:lang w:val="en-US"/>
        </w:rPr>
        <w:t xml:space="preserve"> 5’UTR may be linked to survival outcomes</w:t>
      </w:r>
      <w:r w:rsidR="00143BD3" w:rsidRPr="006B505E">
        <w:rPr>
          <w:rFonts w:ascii="Book Antiqua" w:hAnsi="Book Antiqua"/>
          <w:sz w:val="24"/>
          <w:szCs w:val="24"/>
          <w:lang w:val="en-US"/>
        </w:rPr>
        <w:fldChar w:fldCharType="begin">
          <w:fldData xml:space="preserve">PEVuZE5vdGU+PENpdGU+PEF1dGhvcj5Eb3RvcjwvQXV0aG9yPjxZZWFyPjIwMDY8L1llYXI+PFJl
Y051bT4xMDE4NTwvUmVjTnVtPjxEaXNwbGF5VGV4dD48c3R5bGUgZmFjZT0ic3VwZXJzY3JpcHQi
Pls0MSw1Nl08L3N0eWxlPjwvRGlzcGxheVRleHQ+PHJlY29yZD48cmVjLW51bWJlcj4xMDE4NTwv
cmVjLW51bWJlcj48Zm9yZWlnbi1rZXlzPjxrZXkgYXBwPSJFTiIgZGItaWQ9ImY5MHRheHJkNmEw
cnI4ZTlyZThwZTV0eDVleHBzdzBhNTB2ZSI+MTAxODU8L2tleT48L2ZvcmVpZ24ta2V5cz48cmVm
LXR5cGUgbmFtZT0iSm91cm5hbCBBcnRpY2xlIj4xNzwvcmVmLXR5cGU+PGNvbnRyaWJ1dG9ycz48
YXV0aG9ycz48YXV0aG9yPkRvdG9yLCBFLjwvYXV0aG9yPjxhdXRob3I+Q3VhdHJlY2FzZXMsIE0u
PC9hdXRob3I+PGF1dGhvcj5NYXJ0w61uZXotSW5pZXN0YSwgTS48L2F1dGhvcj48YXV0aG9yPk5h
dmFycm8sIE0uPC9hdXRob3I+PGF1dGhvcj5WaWxhcmRlbGwsIEYuPC9hdXRob3I+PGF1dGhvcj5H
dWluw7MsIEUuPC9hdXRob3I+PGF1dGhvcj5QYXJlamEsIEwuPC9hdXRob3I+PGF1dGhvcj5GaWd1
ZXJhcywgQS48L2F1dGhvcj48YXV0aG9yPk1vbGxldsOtLCBELiBHLjwvYXV0aG9yPjxhdXRob3I+
U2VycmFubywgVC48L2F1dGhvcj48YXV0aG9yPmRlIE9jYSwgSi48L2F1dGhvcj48YXV0aG9yPlBl
aW5hZG8sIE0uIEEuPC9hdXRob3I+PGF1dGhvcj5Nb3Jlbm8sIFYuPC9hdXRob3I+PGF1dGhvcj5H
ZXJtw6AsIEouIFIuPC9hdXRob3I+PGF1dGhvcj5DYXBlbGzDoSwgRy48L2F1dGhvcj48YXV0aG9y
PlZpbGxhbnVldmEsIEEuPC9hdXRob3I+PC9hdXRob3JzPjwvY29udHJpYnV0b3JzPjx0aXRsZXM+
PHRpdGxlPlR1bW9yIHRoeW1pZHlsYXRlIHN5bnRoYXNlIDE0OTRkZWw2IGdlbm90eXBlIGFzIGEg
cHJvZ25vc3RpYyBmYWN0b3IgaW4gY29sb3JlY3RhbCBjYW5jZXIgcGF0aWVudHMgcmVjZWl2aW5n
IGZsdW9yb3VyYWNpbC1iYXNlZCBhZGp1dmFudCB0cmVhdG1lbnQ8L3RpdGxlPjxzZWNvbmRhcnkt
dGl0bGU+SiBDbGluIE9uY29sPC9zZWNvbmRhcnktdGl0bGU+PC90aXRsZXM+PHBlcmlvZGljYWw+
PGZ1bGwtdGl0bGU+SiBDbGluIE9uY29sPC9mdWxsLXRpdGxlPjwvcGVyaW9kaWNhbD48cGFnZXM+
MTYwMy0xMTwvcGFnZXM+PHZvbHVtZT4yNDwvdm9sdW1lPjxudW1iZXI+MTA8L251bWJlcj48a2V5
d29yZHM+PGtleXdvcmQ+QWR1bHQ8L2tleXdvcmQ+PGtleXdvcmQ+QWdlZDwva2V5d29yZD48a2V5
d29yZD5DaGVtb3RoZXJhcHksIEFkanV2YW50PC9rZXl3b3JkPjxrZXl3b3JkPkNvbG9yZWN0YWwg
TmVvcGxhc21zPC9rZXl3b3JkPjxrZXl3b3JkPkZlbWFsZTwva2V5d29yZD48a2V5d29yZD5GbHVv
cm91cmFjaWw8L2tleXdvcmQ+PGtleXdvcmQ+R2Vub3R5cGU8L2tleXdvcmQ+PGtleXdvcmQ+SGFw
bG90eXBlczwva2V5d29yZD48a2V5d29yZD5IdW1hbnM8L2tleXdvcmQ+PGtleXdvcmQ+SW1tdW5v
aGlzdG9jaGVtaXN0cnk8L2tleXdvcmQ+PGtleXdvcmQ+TWFsZTwva2V5d29yZD48a2V5d29yZD5N
aWRkbGUgQWdlZDwva2V5d29yZD48a2V5d29yZD5NdXRhdGlvbjwva2V5d29yZD48a2V5d29yZD5Q
cm9nbm9zaXM8L2tleXdvcmQ+PGtleXdvcmQ+VGh5bWlkeWxhdGUgU3ludGhhc2U8L2tleXdvcmQ+
PC9rZXl3b3Jkcz48ZGF0ZXM+PHllYXI+MjAwNjwveWVhcj48cHViLWRhdGVzPjxkYXRlPkFwcjwv
ZGF0ZT48L3B1Yi1kYXRlcz48L2RhdGVzPjxpc2JuPjE1MjctNzc1NTwvaXNibj48YWNjZXNzaW9u
LW51bT4xNjU3NTAxMTwvYWNjZXNzaW9uLW51bT48dXJscz48cmVsYXRlZC11cmxzPjx1cmw+aHR0
cHM6Ly93d3cubmNiaS5ubG0ubmloLmdvdi9wdWJtZWQvMTY1NzUwMTE8L3VybD48L3JlbGF0ZWQt
dXJscz48L3VybHM+PGVsZWN0cm9uaWMtcmVzb3VyY2UtbnVtPjEwLjEyMDAvSkNPLjIwMDUuMDMu
NTI1MzwvZWxlY3Ryb25pYy1yZXNvdXJjZS1udW0+PGxhbmd1YWdlPmVuZzwvbGFuZ3VhZ2U+PC9y
ZWNvcmQ+PC9DaXRlPjxDaXRlPjxBdXRob3I+RXRpZW5uZTwvQXV0aG9yPjxZZWFyPjIwMDI8L1ll
YXI+PFJlY051bT4xMDE5MjwvUmVjTnVtPjxyZWNvcmQ+PHJlYy1udW1iZXI+MTAxOTI8L3JlYy1u
dW1iZXI+PGZvcmVpZ24ta2V5cz48a2V5IGFwcD0iRU4iIGRiLWlkPSJmOTB0YXhyZDZhMHJyOGU5
cmU4cGU1dHg1ZXhwc3cwYTUwdmUiPjEwMTkyPC9rZXk+PC9mb3JlaWduLWtleXM+PHJlZi10eXBl
IG5hbWU9IkpvdXJuYWwgQXJ0aWNsZSI+MTc8L3JlZi10eXBlPjxjb250cmlidXRvcnM+PGF1dGhv
cnM+PGF1dGhvcj5FdGllbm5lLCBNLiBDLjwvYXV0aG9yPjxhdXRob3I+Q2hhemFsLCBNLjwvYXV0
aG9yPjxhdXRob3I+TGF1cmVudC1QdWlnLCBQLjwvYXV0aG9yPjxhdXRob3I+TWFnbsOpLCBOLjwv
YXV0aG9yPjxhdXRob3I+Um9zdHksIEMuPC9hdXRob3I+PGF1dGhvcj5Gb3JtZW50bywgSi4gTC48
L2F1dGhvcj48YXV0aG9yPkZyYW5jb3VhbCwgTS48L2F1dGhvcj48YXV0aG9yPkZvcm1lbnRvLCBQ
LjwvYXV0aG9yPjxhdXRob3I+UmVuw6llLCBOLjwvYXV0aG9yPjxhdXRob3I+Q2hhbW9yZXksIEUu
PC9hdXRob3I+PGF1dGhvcj5Cb3VyZ2VvbiwgQS48L2F1dGhvcj48YXV0aG9yPlNlaXR6LCBKLiBG
LjwvYXV0aG9yPjxhdXRob3I+RGVscGVybywgSi4gUi48L2F1dGhvcj48YXV0aG9yPkxldG91Ymxv
biwgQy48L2F1dGhvcj48YXV0aG9yPlBlemV0LCBELjwvYXV0aG9yPjxhdXRob3I+TWlsYW5vLCBH
LjwvYXV0aG9yPjwvYXV0aG9ycz48L2NvbnRyaWJ1dG9ycz48dGl0bGVzPjx0aXRsZT5Qcm9nbm9z
dGljIHZhbHVlIG9mIHR1bW9yYWwgdGh5bWlkeWxhdGUgc3ludGhhc2UgYW5kIHA1MyBpbiBtZXRh
c3RhdGljIGNvbG9yZWN0YWwgY2FuY2VyIHBhdGllbnRzIHJlY2VpdmluZyBmbHVvcm91cmFjaWwt
YmFzZWQgY2hlbW90aGVyYXB5OiBwaGVub3R5cGljIGFuZCBnZW5vdHlwaWMgYW5hbHlzZXM8L3Rp
dGxlPjxzZWNvbmRhcnktdGl0bGU+SiBDbGluIE9uY29sPC9zZWNvbmRhcnktdGl0bGU+PC90aXRs
ZXM+PHBlcmlvZGljYWw+PGZ1bGwtdGl0bGU+SiBDbGluIE9uY29sPC9mdWxsLXRpdGxlPjwvcGVy
aW9kaWNhbD48cGFnZXM+MjgzMi00MzwvcGFnZXM+PHZvbHVtZT4yMDwvdm9sdW1lPjxudW1iZXI+
MTI8L251bWJlcj48a2V5d29yZHM+PGtleXdvcmQ+QWR1bHQ8L2tleXdvcmQ+PGtleXdvcmQ+QWdl
ZDwva2V5d29yZD48a2V5d29yZD5BZ2VkLCA4MCBhbmQgb3Zlcjwva2V5d29yZD48a2V5d29yZD5B
bnRpbWV0YWJvbGl0ZXMsIEFudGluZW9wbGFzdGljPC9rZXl3b3JkPjxrZXl3b3JkPkNvbG9yZWN0
YWwgTmVvcGxhc21zPC9rZXl3b3JkPjxrZXl3b3JkPkROQSBNdXRhdGlvbmFsIEFuYWx5c2lzPC9r
ZXl3b3JkPjxrZXl3b3JkPkZlbWFsZTwva2V5d29yZD48a2V5d29yZD5GbHVvcm91cmFjaWw8L2tl
eXdvcmQ+PGtleXdvcmQ+R2Vub3R5cGU8L2tleXdvcmQ+PGtleXdvcmQ+SHVtYW5zPC9rZXl3b3Jk
PjxrZXl3b3JkPkxldWNvdm9yaW48L2tleXdvcmQ+PGtleXdvcmQ+TWFsZTwva2V5d29yZD48a2V5
d29yZD5NaWRkbGUgQWdlZDwva2V5d29yZD48a2V5d29yZD5QaGVub3R5cGU8L2tleXdvcmQ+PGtl
eXdvcmQ+UG9seW1vcnBoaXNtLCBHZW5ldGljPC9rZXl3b3JkPjxrZXl3b3JkPlByZWRpY3RpdmUg
VmFsdWUgb2YgVGVzdHM8L2tleXdvcmQ+PGtleXdvcmQ+UHJvZ25vc2lzPC9rZXl3b3JkPjxrZXl3
b3JkPlN1cnZpdmFsIEFuYWx5c2lzPC9rZXl3b3JkPjxrZXl3b3JkPlRoeW1pZHlsYXRlIFN5bnRo
YXNlPC9rZXl3b3JkPjxrZXl3b3JkPlRyZWF0bWVudCBPdXRjb21lPC9rZXl3b3JkPjxrZXl3b3Jk
PlR1bW9yIFN1cHByZXNzb3IgUHJvdGVpbiBwNTM8L2tleXdvcmQ+PC9rZXl3b3Jkcz48ZGF0ZXM+
PHllYXI+MjAwMjwveWVhcj48cHViLWRhdGVzPjxkYXRlPkp1bjwvZGF0ZT48L3B1Yi1kYXRlcz48
L2RhdGVzPjxpc2JuPjA3MzItMTgzWDwvaXNibj48YWNjZXNzaW9uLW51bT4xMjA2NTU2MDwvYWNj
ZXNzaW9uLW51bT48dXJscz48cmVsYXRlZC11cmxzPjx1cmw+aHR0cHM6Ly93d3cubmNiaS5ubG0u
bmloLmdvdi9wdWJtZWQvMTIwNjU1NjA8L3VybD48L3JlbGF0ZWQtdXJscz48L3VybHM+PGVsZWN0
cm9uaWMtcmVzb3VyY2UtbnVtPjEwLjEyMDAvSkNPLjIwMDIuMDkuMDkxPC9lbGVjdHJvbmljLXJl
c291cmNlLW51bT48bGFuZ3VhZ2U+ZW5nPC9sYW5ndWFnZT48L3JlY29yZD48L0NpdGU+PC9FbmRO
b3RlPn==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Eb3RvcjwvQXV0aG9yPjxZZWFyPjIwMDY8L1llYXI+PFJl
Y051bT4xMDE4NTwvUmVjTnVtPjxEaXNwbGF5VGV4dD48c3R5bGUgZmFjZT0ic3VwZXJzY3JpcHQi
Pls0MSw1Nl08L3N0eWxlPjwvRGlzcGxheVRleHQ+PHJlY29yZD48cmVjLW51bWJlcj4xMDE4NTwv
cmVjLW51bWJlcj48Zm9yZWlnbi1rZXlzPjxrZXkgYXBwPSJFTiIgZGItaWQ9ImY5MHRheHJkNmEw
cnI4ZTlyZThwZTV0eDVleHBzdzBhNTB2ZSI+MTAxODU8L2tleT48L2ZvcmVpZ24ta2V5cz48cmVm
LXR5cGUgbmFtZT0iSm91cm5hbCBBcnRpY2xlIj4xNzwvcmVmLXR5cGU+PGNvbnRyaWJ1dG9ycz48
YXV0aG9ycz48YXV0aG9yPkRvdG9yLCBFLjwvYXV0aG9yPjxhdXRob3I+Q3VhdHJlY2FzZXMsIE0u
PC9hdXRob3I+PGF1dGhvcj5NYXJ0w61uZXotSW5pZXN0YSwgTS48L2F1dGhvcj48YXV0aG9yPk5h
dmFycm8sIE0uPC9hdXRob3I+PGF1dGhvcj5WaWxhcmRlbGwsIEYuPC9hdXRob3I+PGF1dGhvcj5H
dWluw7MsIEUuPC9hdXRob3I+PGF1dGhvcj5QYXJlamEsIEwuPC9hdXRob3I+PGF1dGhvcj5GaWd1
ZXJhcywgQS48L2F1dGhvcj48YXV0aG9yPk1vbGxldsOtLCBELiBHLjwvYXV0aG9yPjxhdXRob3I+
U2VycmFubywgVC48L2F1dGhvcj48YXV0aG9yPmRlIE9jYSwgSi48L2F1dGhvcj48YXV0aG9yPlBl
aW5hZG8sIE0uIEEuPC9hdXRob3I+PGF1dGhvcj5Nb3Jlbm8sIFYuPC9hdXRob3I+PGF1dGhvcj5H
ZXJtw6AsIEouIFIuPC9hdXRob3I+PGF1dGhvcj5DYXBlbGzDoSwgRy48L2F1dGhvcj48YXV0aG9y
PlZpbGxhbnVldmEsIEEuPC9hdXRob3I+PC9hdXRob3JzPjwvY29udHJpYnV0b3JzPjx0aXRsZXM+
PHRpdGxlPlR1bW9yIHRoeW1pZHlsYXRlIHN5bnRoYXNlIDE0OTRkZWw2IGdlbm90eXBlIGFzIGEg
cHJvZ25vc3RpYyBmYWN0b3IgaW4gY29sb3JlY3RhbCBjYW5jZXIgcGF0aWVudHMgcmVjZWl2aW5n
IGZsdW9yb3VyYWNpbC1iYXNlZCBhZGp1dmFudCB0cmVhdG1lbnQ8L3RpdGxlPjxzZWNvbmRhcnkt
dGl0bGU+SiBDbGluIE9uY29sPC9zZWNvbmRhcnktdGl0bGU+PC90aXRsZXM+PHBlcmlvZGljYWw+
PGZ1bGwtdGl0bGU+SiBDbGluIE9uY29sPC9mdWxsLXRpdGxlPjwvcGVyaW9kaWNhbD48cGFnZXM+
MTYwMy0xMTwvcGFnZXM+PHZvbHVtZT4yNDwvdm9sdW1lPjxudW1iZXI+MTA8L251bWJlcj48a2V5
d29yZHM+PGtleXdvcmQ+QWR1bHQ8L2tleXdvcmQ+PGtleXdvcmQ+QWdlZDwva2V5d29yZD48a2V5
d29yZD5DaGVtb3RoZXJhcHksIEFkanV2YW50PC9rZXl3b3JkPjxrZXl3b3JkPkNvbG9yZWN0YWwg
TmVvcGxhc21zPC9rZXl3b3JkPjxrZXl3b3JkPkZlbWFsZTwva2V5d29yZD48a2V5d29yZD5GbHVv
cm91cmFjaWw8L2tleXdvcmQ+PGtleXdvcmQ+R2Vub3R5cGU8L2tleXdvcmQ+PGtleXdvcmQ+SGFw
bG90eXBlczwva2V5d29yZD48a2V5d29yZD5IdW1hbnM8L2tleXdvcmQ+PGtleXdvcmQ+SW1tdW5v
aGlzdG9jaGVtaXN0cnk8L2tleXdvcmQ+PGtleXdvcmQ+TWFsZTwva2V5d29yZD48a2V5d29yZD5N
aWRkbGUgQWdlZDwva2V5d29yZD48a2V5d29yZD5NdXRhdGlvbjwva2V5d29yZD48a2V5d29yZD5Q
cm9nbm9zaXM8L2tleXdvcmQ+PGtleXdvcmQ+VGh5bWlkeWxhdGUgU3ludGhhc2U8L2tleXdvcmQ+
PC9rZXl3b3Jkcz48ZGF0ZXM+PHllYXI+MjAwNjwveWVhcj48cHViLWRhdGVzPjxkYXRlPkFwcjwv
ZGF0ZT48L3B1Yi1kYXRlcz48L2RhdGVzPjxpc2JuPjE1MjctNzc1NTwvaXNibj48YWNjZXNzaW9u
LW51bT4xNjU3NTAxMTwvYWNjZXNzaW9uLW51bT48dXJscz48cmVsYXRlZC11cmxzPjx1cmw+aHR0
cHM6Ly93d3cubmNiaS5ubG0ubmloLmdvdi9wdWJtZWQvMTY1NzUwMTE8L3VybD48L3JlbGF0ZWQt
dXJscz48L3VybHM+PGVsZWN0cm9uaWMtcmVzb3VyY2UtbnVtPjEwLjEyMDAvSkNPLjIwMDUuMDMu
NTI1MzwvZWxlY3Ryb25pYy1yZXNvdXJjZS1udW0+PGxhbmd1YWdlPmVuZzwvbGFuZ3VhZ2U+PC9y
ZWNvcmQ+PC9DaXRlPjxDaXRlPjxBdXRob3I+RXRpZW5uZTwvQXV0aG9yPjxZZWFyPjIwMDI8L1ll
YXI+PFJlY051bT4xMDE5MjwvUmVjTnVtPjxyZWNvcmQ+PHJlYy1udW1iZXI+MTAxOTI8L3JlYy1u
dW1iZXI+PGZvcmVpZ24ta2V5cz48a2V5IGFwcD0iRU4iIGRiLWlkPSJmOTB0YXhyZDZhMHJyOGU5
cmU4cGU1dHg1ZXhwc3cwYTUwdmUiPjEwMTkyPC9rZXk+PC9mb3JlaWduLWtleXM+PHJlZi10eXBl
IG5hbWU9IkpvdXJuYWwgQXJ0aWNsZSI+MTc8L3JlZi10eXBlPjxjb250cmlidXRvcnM+PGF1dGhv
cnM+PGF1dGhvcj5FdGllbm5lLCBNLiBDLjwvYXV0aG9yPjxhdXRob3I+Q2hhemFsLCBNLjwvYXV0
aG9yPjxhdXRob3I+TGF1cmVudC1QdWlnLCBQLjwvYXV0aG9yPjxhdXRob3I+TWFnbsOpLCBOLjwv
YXV0aG9yPjxhdXRob3I+Um9zdHksIEMuPC9hdXRob3I+PGF1dGhvcj5Gb3JtZW50bywgSi4gTC48
L2F1dGhvcj48YXV0aG9yPkZyYW5jb3VhbCwgTS48L2F1dGhvcj48YXV0aG9yPkZvcm1lbnRvLCBQ
LjwvYXV0aG9yPjxhdXRob3I+UmVuw6llLCBOLjwvYXV0aG9yPjxhdXRob3I+Q2hhbW9yZXksIEUu
PC9hdXRob3I+PGF1dGhvcj5Cb3VyZ2VvbiwgQS48L2F1dGhvcj48YXV0aG9yPlNlaXR6LCBKLiBG
LjwvYXV0aG9yPjxhdXRob3I+RGVscGVybywgSi4gUi48L2F1dGhvcj48YXV0aG9yPkxldG91Ymxv
biwgQy48L2F1dGhvcj48YXV0aG9yPlBlemV0LCBELjwvYXV0aG9yPjxhdXRob3I+TWlsYW5vLCBH
LjwvYXV0aG9yPjwvYXV0aG9ycz48L2NvbnRyaWJ1dG9ycz48dGl0bGVzPjx0aXRsZT5Qcm9nbm9z
dGljIHZhbHVlIG9mIHR1bW9yYWwgdGh5bWlkeWxhdGUgc3ludGhhc2UgYW5kIHA1MyBpbiBtZXRh
c3RhdGljIGNvbG9yZWN0YWwgY2FuY2VyIHBhdGllbnRzIHJlY2VpdmluZyBmbHVvcm91cmFjaWwt
YmFzZWQgY2hlbW90aGVyYXB5OiBwaGVub3R5cGljIGFuZCBnZW5vdHlwaWMgYW5hbHlzZXM8L3Rp
dGxlPjxzZWNvbmRhcnktdGl0bGU+SiBDbGluIE9uY29sPC9zZWNvbmRhcnktdGl0bGU+PC90aXRs
ZXM+PHBlcmlvZGljYWw+PGZ1bGwtdGl0bGU+SiBDbGluIE9uY29sPC9mdWxsLXRpdGxlPjwvcGVy
aW9kaWNhbD48cGFnZXM+MjgzMi00MzwvcGFnZXM+PHZvbHVtZT4yMDwvdm9sdW1lPjxudW1iZXI+
MTI8L251bWJlcj48a2V5d29yZHM+PGtleXdvcmQ+QWR1bHQ8L2tleXdvcmQ+PGtleXdvcmQ+QWdl
ZDwva2V5d29yZD48a2V5d29yZD5BZ2VkLCA4MCBhbmQgb3Zlcjwva2V5d29yZD48a2V5d29yZD5B
bnRpbWV0YWJvbGl0ZXMsIEFudGluZW9wbGFzdGljPC9rZXl3b3JkPjxrZXl3b3JkPkNvbG9yZWN0
YWwgTmVvcGxhc21zPC9rZXl3b3JkPjxrZXl3b3JkPkROQSBNdXRhdGlvbmFsIEFuYWx5c2lzPC9r
ZXl3b3JkPjxrZXl3b3JkPkZlbWFsZTwva2V5d29yZD48a2V5d29yZD5GbHVvcm91cmFjaWw8L2tl
eXdvcmQ+PGtleXdvcmQ+R2Vub3R5cGU8L2tleXdvcmQ+PGtleXdvcmQ+SHVtYW5zPC9rZXl3b3Jk
PjxrZXl3b3JkPkxldWNvdm9yaW48L2tleXdvcmQ+PGtleXdvcmQ+TWFsZTwva2V5d29yZD48a2V5
d29yZD5NaWRkbGUgQWdlZDwva2V5d29yZD48a2V5d29yZD5QaGVub3R5cGU8L2tleXdvcmQ+PGtl
eXdvcmQ+UG9seW1vcnBoaXNtLCBHZW5ldGljPC9rZXl3b3JkPjxrZXl3b3JkPlByZWRpY3RpdmUg
VmFsdWUgb2YgVGVzdHM8L2tleXdvcmQ+PGtleXdvcmQ+UHJvZ25vc2lzPC9rZXl3b3JkPjxrZXl3
b3JkPlN1cnZpdmFsIEFuYWx5c2lzPC9rZXl3b3JkPjxrZXl3b3JkPlRoeW1pZHlsYXRlIFN5bnRo
YXNlPC9rZXl3b3JkPjxrZXl3b3JkPlRyZWF0bWVudCBPdXRjb21lPC9rZXl3b3JkPjxrZXl3b3Jk
PlR1bW9yIFN1cHByZXNzb3IgUHJvdGVpbiBwNTM8L2tleXdvcmQ+PC9rZXl3b3Jkcz48ZGF0ZXM+
PHllYXI+MjAwMjwveWVhcj48cHViLWRhdGVzPjxkYXRlPkp1bjwvZGF0ZT48L3B1Yi1kYXRlcz48
L2RhdGVzPjxpc2JuPjA3MzItMTgzWDwvaXNibj48YWNjZXNzaW9uLW51bT4xMjA2NTU2MDwvYWNj
ZXNzaW9uLW51bT48dXJscz48cmVsYXRlZC11cmxzPjx1cmw+aHR0cHM6Ly93d3cubmNiaS5ubG0u
bmloLmdvdi9wdWJtZWQvMTIwNjU1NjA8L3VybD48L3JlbGF0ZWQtdXJscz48L3VybHM+PGVsZWN0
cm9uaWMtcmVzb3VyY2UtbnVtPjEwLjEyMDAvSkNPLjIwMDIuMDkuMDkxPC9lbGVjdHJvbmljLXJl
c291cmNlLW51bT48bGFuZ3VhZ2U+ZW5nPC9sYW5ndWFnZT48L3JlY29yZD48L0NpdGU+PC9FbmRO
b3RlPn==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41,</w:t>
      </w:r>
      <w:r w:rsidR="00157C10" w:rsidRPr="006B505E">
        <w:rPr>
          <w:rFonts w:ascii="Book Antiqua" w:hAnsi="Book Antiqua" w:hint="eastAsia"/>
          <w:noProof/>
          <w:sz w:val="24"/>
          <w:szCs w:val="24"/>
          <w:vertAlign w:val="superscript"/>
          <w:lang w:val="en-US" w:eastAsia="zh-CN"/>
        </w:rPr>
        <w:t>55</w:t>
      </w:r>
      <w:r w:rsidR="00C64435" w:rsidRPr="006B505E">
        <w:rPr>
          <w:rFonts w:ascii="Book Antiqua" w:hAnsi="Book Antiqua"/>
          <w:noProof/>
          <w:sz w:val="24"/>
          <w:szCs w:val="24"/>
          <w:vertAlign w:val="superscript"/>
          <w:lang w:val="en-US"/>
        </w:rPr>
        <w:t>]</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Contrary to these, in the multivariate Cox regression analysis of our data the groups of 5’UTR polymorphisms did not emerge as factors of survival outcome. However, the 3’UTR polymorphisms’ groups, was identified as an independent factor of disease progression and death.</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More specifically, the high expression group was identified as an independent risk factor of disease progression and death compared to the medium/low-risk groups (Table 5). Similar to our findings, a previous study showed that mCRC patients with del/del genotype treated with 5FU/oxaliplatin had significantly longer OS</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Kumamoto&lt;/Author&gt;&lt;Year&gt;2013&lt;/Year&gt;&lt;RecNum&gt;285&lt;/RecNum&gt;&lt;DisplayText&gt;&lt;style face="superscript"&gt;[31]&lt;/style&gt;&lt;/DisplayText&gt;&lt;record&gt;&lt;rec-number&gt;285&lt;/rec-number&gt;&lt;foreign-keys&gt;&lt;key app="EN" db-id="pxsreee5x000f4erf23ve9dmtedepsxve0wa" timestamp="1491553679"&gt;285&lt;/key&gt;&lt;/foreign-keys&gt;&lt;ref-type name="Journal Article"&gt;17&lt;/ref-type&gt;&lt;contributors&gt;&lt;authors&gt;&lt;author&gt;Kumamoto, K.&lt;/author&gt;&lt;author&gt;Ishibashi, K.&lt;/author&gt;&lt;author&gt;Okada, N.&lt;/author&gt;&lt;author&gt;Tajima, Y.&lt;/author&gt;&lt;author&gt;Kuwabara, K.&lt;/author&gt;&lt;author&gt;Kumagai, Y.&lt;/author&gt;&lt;author&gt;Baba, H.&lt;/author&gt;&lt;author&gt;Haga, N.&lt;/author&gt;&lt;author&gt;Ishida, H.&lt;/author&gt;&lt;/authors&gt;&lt;/contributors&gt;&lt;auth-address&gt;Department of Digestive Tract and General Surgery, Saitama Medical Center, Saitama Medical University, Kawagoe, Saitama 350-8550, Japan.&lt;/auth-address&gt;&lt;titles&gt;&lt;title&gt;Polymorphisms of GSTP1, ERCC2 and TS-3&amp;apos;UTR are associated with the clinical outcome of mFOLFOX6 in colorectal cancer patients&lt;/title&gt;&lt;secondary-title&gt;Oncol Lett&lt;/secondary-title&gt;&lt;/titles&gt;&lt;periodical&gt;&lt;full-title&gt;Oncol Lett&lt;/full-title&gt;&lt;/periodical&gt;&lt;pages&gt;648-654&lt;/pages&gt;&lt;volume&gt;6&lt;/volume&gt;&lt;number&gt;3&lt;/number&gt;&lt;keywords&gt;&lt;keyword&gt;Folfox&lt;/keyword&gt;&lt;keyword&gt;colorectal cancer&lt;/keyword&gt;&lt;keyword&gt;polymorphism&lt;/keyword&gt;&lt;/keywords&gt;&lt;dates&gt;&lt;year&gt;2013&lt;/year&gt;&lt;pub-dates&gt;&lt;date&gt;Sep&lt;/date&gt;&lt;/pub-dates&gt;&lt;/dates&gt;&lt;isbn&gt;1792-1074 (Print)&amp;#xD;1792-1074 (Linking)&lt;/isbn&gt;&lt;accession-num&gt;24137384&lt;/accession-num&gt;&lt;urls&gt;&lt;related-urls&gt;&lt;url&gt;https://www.ncbi.nlm.nih.gov/pubmed/24137384&lt;/url&gt;&lt;/related-urls&gt;&lt;/urls&gt;&lt;custom2&gt;PMC3789107&lt;/custom2&gt;&lt;electronic-resource-num&gt;10.3892/ol.2013.1467&lt;/electronic-resource-num&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31]</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The ins allele, present in high-risk genotypes (ins/ins </w:t>
      </w:r>
      <w:r w:rsidR="00476955" w:rsidRPr="006B505E">
        <w:rPr>
          <w:rFonts w:ascii="Book Antiqua" w:hAnsi="Book Antiqua"/>
          <w:sz w:val="24"/>
          <w:szCs w:val="24"/>
          <w:lang w:val="en-US" w:eastAsia="zh-CN"/>
        </w:rPr>
        <w:t>and</w:t>
      </w:r>
      <w:r w:rsidR="00476955" w:rsidRPr="006B505E">
        <w:rPr>
          <w:rFonts w:ascii="Book Antiqua" w:hAnsi="Book Antiqua"/>
          <w:sz w:val="24"/>
          <w:szCs w:val="24"/>
          <w:lang w:val="en-US"/>
        </w:rPr>
        <w:t xml:space="preserve"> </w:t>
      </w:r>
      <w:r w:rsidRPr="006B505E">
        <w:rPr>
          <w:rFonts w:ascii="Book Antiqua" w:hAnsi="Book Antiqua"/>
          <w:sz w:val="24"/>
          <w:szCs w:val="24"/>
          <w:lang w:val="en-US"/>
        </w:rPr>
        <w:t xml:space="preserve">ins/LOH) has been associated with higher </w:t>
      </w:r>
      <w:r w:rsidRPr="006B505E">
        <w:rPr>
          <w:rFonts w:ascii="Book Antiqua" w:hAnsi="Book Antiqua"/>
          <w:i/>
          <w:sz w:val="24"/>
          <w:szCs w:val="24"/>
          <w:lang w:val="en-US"/>
        </w:rPr>
        <w:t>TYMS</w:t>
      </w:r>
      <w:r w:rsidRPr="006B505E">
        <w:rPr>
          <w:rFonts w:ascii="Book Antiqua" w:hAnsi="Book Antiqua"/>
          <w:sz w:val="24"/>
          <w:szCs w:val="24"/>
          <w:lang w:val="en-US"/>
        </w:rPr>
        <w:t xml:space="preserve"> mRNA stability and TYMS protein expression</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Mandola&lt;/Author&gt;&lt;Year&gt;2004&lt;/Year&gt;&lt;RecNum&gt;10174&lt;/RecNum&gt;&lt;DisplayText&gt;&lt;style face="superscript"&gt;[18]&lt;/style&gt;&lt;/DisplayText&gt;&lt;record&gt;&lt;rec-number&gt;10174&lt;/rec-number&gt;&lt;foreign-keys&gt;&lt;key app="EN" db-id="f90taxrd6a0rr8e9re8pe5tx5expsw0a50ve"&gt;10174&lt;/key&gt;&lt;/foreign-keys&gt;&lt;ref-type name="Journal Article"&gt;17&lt;/ref-type&gt;&lt;contributors&gt;&lt;authors&gt;&lt;author&gt;Mandola, M. V.&lt;/author&gt;&lt;author&gt;Stoehlmacher, J.&lt;/author&gt;&lt;author&gt;Zhang, W.&lt;/author&gt;&lt;author&gt;Groshen, S.&lt;/author&gt;&lt;author&gt;Yu, M. C.&lt;/author&gt;&lt;author&gt;Iqbal, S.&lt;/author&gt;&lt;author&gt;Lenz, H. J.&lt;/author&gt;&lt;author&gt;Ladner, R. D.&lt;/author&gt;&lt;/authors&gt;&lt;/contributors&gt;&lt;titles&gt;&lt;title&gt;A 6 bp polymorphism in the thymidylate synthase gene causes message instability and is associated with decreased intratumoral TS mRNA levels&lt;/title&gt;&lt;secondary-title&gt;Pharmacogenetics&lt;/secondary-title&gt;&lt;/titles&gt;&lt;periodical&gt;&lt;full-title&gt;Pharmacogenetics&lt;/full-title&gt;&lt;/periodical&gt;&lt;pages&gt;319-27&lt;/pages&gt;&lt;volume&gt;14&lt;/volume&gt;&lt;number&gt;5&lt;/number&gt;&lt;keywords&gt;&lt;keyword&gt;3&amp;apos; Untranslated Regions&lt;/keyword&gt;&lt;keyword&gt;Base Sequence&lt;/keyword&gt;&lt;keyword&gt;Cell Line&lt;/keyword&gt;&lt;keyword&gt;Colorectal Neoplasms&lt;/keyword&gt;&lt;keyword&gt;DNA Primers&lt;/keyword&gt;&lt;keyword&gt;Enhancer Elements, Genetic&lt;/keyword&gt;&lt;keyword&gt;Ethnic Groups&lt;/keyword&gt;&lt;keyword&gt;Humans&lt;/keyword&gt;&lt;keyword&gt;Polymorphism, Genetic&lt;/keyword&gt;&lt;keyword&gt;RNA, Messenger&lt;/keyword&gt;&lt;keyword&gt;Reverse Transcriptase Polymerase Chain Reaction&lt;/keyword&gt;&lt;keyword&gt;Sequence Deletion&lt;/keyword&gt;&lt;keyword&gt;Tandem Repeat Sequences&lt;/keyword&gt;&lt;keyword&gt;Thymidylate Synthase&lt;/keyword&gt;&lt;/keywords&gt;&lt;dates&gt;&lt;year&gt;2004&lt;/year&gt;&lt;pub-dates&gt;&lt;date&gt;May&lt;/date&gt;&lt;/pub-dates&gt;&lt;/dates&gt;&lt;isbn&gt;0960-314X&lt;/isbn&gt;&lt;accession-num&gt;15115918&lt;/accession-num&gt;&lt;urls&gt;&lt;related-urls&gt;&lt;url&gt;https://www.ncbi.nlm.nih.gov/pubmed/15115918&lt;/url&gt;&lt;/related-urls&gt;&lt;/urls&gt;&lt;language&gt;eng&lt;/language&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8]</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It is logical to assume that the mRNA stability has a more significant role in TYMS protein production than the number of transcripts. Hence, even if </w:t>
      </w:r>
      <w:r w:rsidRPr="006B505E">
        <w:rPr>
          <w:rFonts w:ascii="Book Antiqua" w:hAnsi="Book Antiqua"/>
          <w:i/>
          <w:sz w:val="24"/>
          <w:szCs w:val="24"/>
          <w:lang w:val="en-US"/>
        </w:rPr>
        <w:t xml:space="preserve">TYMS </w:t>
      </w:r>
      <w:r w:rsidRPr="006B505E">
        <w:rPr>
          <w:rFonts w:ascii="Book Antiqua" w:hAnsi="Book Antiqua"/>
          <w:sz w:val="24"/>
          <w:szCs w:val="24"/>
          <w:lang w:val="en-US"/>
        </w:rPr>
        <w:t xml:space="preserve">5’UTR has a 3RG polymorphism leading to higher mRNA production, the complete absence of ins allele in </w:t>
      </w:r>
      <w:r w:rsidRPr="006B505E">
        <w:rPr>
          <w:rFonts w:ascii="Book Antiqua" w:hAnsi="Book Antiqua"/>
          <w:i/>
          <w:sz w:val="24"/>
          <w:szCs w:val="24"/>
          <w:lang w:val="en-US"/>
        </w:rPr>
        <w:t>TYMS</w:t>
      </w:r>
      <w:r w:rsidRPr="006B505E">
        <w:rPr>
          <w:rFonts w:ascii="Book Antiqua" w:hAnsi="Book Antiqua"/>
          <w:sz w:val="24"/>
          <w:szCs w:val="24"/>
          <w:lang w:val="en-US"/>
        </w:rPr>
        <w:t xml:space="preserve"> 3’UTR could cause </w:t>
      </w:r>
      <w:r w:rsidRPr="006B505E">
        <w:rPr>
          <w:rFonts w:ascii="Book Antiqua" w:hAnsi="Book Antiqua"/>
          <w:i/>
          <w:sz w:val="24"/>
          <w:szCs w:val="24"/>
          <w:lang w:val="en-US"/>
        </w:rPr>
        <w:t>TYMS</w:t>
      </w:r>
      <w:r w:rsidRPr="006B505E">
        <w:rPr>
          <w:rFonts w:ascii="Book Antiqua" w:hAnsi="Book Antiqua"/>
          <w:sz w:val="24"/>
          <w:szCs w:val="24"/>
          <w:lang w:val="en-US"/>
        </w:rPr>
        <w:t xml:space="preserve"> mRNA instability and therefore decreased TYMS translation. On the contrary, in theory the final outcome of decreased mRNA production of 2R cases combined with ins/ins genotype could be an increase of protein production due to the stability of transcribed mRNA and translational efficacy</w:t>
      </w:r>
      <w:r w:rsidR="00C02E60" w:rsidRPr="006B505E">
        <w:rPr>
          <w:rFonts w:ascii="Book Antiqua" w:hAnsi="Book Antiqua"/>
          <w:sz w:val="24"/>
          <w:szCs w:val="24"/>
          <w:lang w:val="en-US"/>
        </w:rPr>
        <w:t>.</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Tumors with 2R/3RLOH genotype have been shown to be expressing significantly lower levels of TYMS protein than those with 2RLOH/3R</w:t>
      </w:r>
      <w:r w:rsidR="00143BD3" w:rsidRPr="006B505E">
        <w:rPr>
          <w:rFonts w:ascii="Book Antiqua" w:hAnsi="Book Antiqua"/>
          <w:sz w:val="24"/>
          <w:szCs w:val="24"/>
          <w:lang w:val="en-US"/>
        </w:rPr>
        <w:fldChar w:fldCharType="begin">
          <w:fldData xml:space="preserve">PEVuZE5vdGU+PENpdGU+PEF1dGhvcj5LYXdha2FtaTwvQXV0aG9yPjxZZWFyPjIwMDI8L1llYXI+
PFJlY051bT4xMDE5NzwvUmVjTnVtPjxJRFRleHQ+RnVuY3Rpb25hbCBwb2x5bW9ycGhpc20gb2Yg
dGhlIHRoeW1pZHlsYXRlIHN5bnRoYXNlIGdlbmUgaW4gY29sb3JlY3RhbCBjYW5jZXIgYWNjb21w
YW5pZWQgYnkgZnJlcXVlbnQgbG9zcyBvZiBoZXRlcm96eWdvc2l0eTwvSURUZXh0PjxEaXNwbGF5
VGV4dD48c3R5bGUgZmFjZT0ic3VwZXJzY3JpcHQiPls1N108L3N0eWxlPjwvRGlzcGxheVRleHQ+
PHJlY29yZD48cmVjLW51bWJlcj4xMDE5NzwvcmVjLW51bWJlcj48Zm9yZWlnbi1rZXlzPjxrZXkg
YXBwPSJFTiIgZGItaWQ9ImY5MHRheHJkNmEwcnI4ZTlyZThwZTV0eDVleHBzdzBhNTB2ZSI+MTAx
OTc8L2tleT48L2ZvcmVpZ24ta2V5cz48cmVmLXR5cGUgbmFtZT0iSm91cm5hbCBBcnRpY2xlIj4x
NzwvcmVmLXR5cGU+PGNvbnRyaWJ1dG9ycz48YXV0aG9ycz48YXV0aG9yPkthd2FrYW1pLCBLLjwv
YXV0aG9yPjxhdXRob3I+SXNoaWRhLCBZLjwvYXV0aG9yPjxhdXRob3I+RGFuZW5iZXJnLCBLLiBE
LjwvYXV0aG9yPjxhdXRob3I+T211cmEsIEsuPC9hdXRob3I+PGF1dGhvcj5XYXRhbmFiZSwgRy48
L2F1dGhvcj48YXV0aG9yPkRhbmVuYmVyZywgUC4gVi48L2F1dGhvcj48L2F1dGhvcnM+PC9jb250
cmlidXRvcnM+PHRpdGxlcz48dGl0bGU+RnVuY3Rpb25hbCBwb2x5bW9ycGhpc20gb2YgdGhlIHRo
eW1pZHlsYXRlIHN5bnRoYXNlIGdlbmUgaW4gY29sb3JlY3RhbCBjYW5jZXIgYWNjb21wYW5pZWQg
YnkgZnJlcXVlbnQgbG9zcyBvZiBoZXRlcm96eWdvc2l0eTwvdGl0bGU+PHNlY29uZGFyeS10aXRs
ZT5KcG4gSiBDYW5jZXIgUmVzPC9zZWNvbmRhcnktdGl0bGU+PC90aXRsZXM+PHBlcmlvZGljYWw+
PGZ1bGwtdGl0bGU+SnBuIEogQ2FuY2VyIFJlczwvZnVsbC10aXRsZT48YWJici0xPkphcGFuZXNl
IGpvdXJuYWwgb2YgY2FuY2VyIHJlc2VhcmNoIDogR2FubjwvYWJici0xPjwvcGVyaW9kaWNhbD48
cGFnZXM+MTIyMS05PC9wYWdlcz48dm9sdW1lPjkzPC92b2x1bWU+PG51bWJlcj4xMTwvbnVtYmVy
PjxrZXl3b3Jkcz48a2V5d29yZD5BZHVsdDwva2V5d29yZD48a2V5d29yZD5BZ2VkPC9rZXl3b3Jk
PjxrZXl3b3JkPkFnZWQsIDgwIGFuZCBvdmVyPC9rZXl3b3JkPjxrZXl3b3JkPkNvbG9yZWN0YWwg
TmVvcGxhc21zPC9rZXl3b3JkPjxrZXl3b3JkPkZlbWFsZTwva2V5d29yZD48a2V5d29yZD5GbHVv
cm91cmFjaWw8L2tleXdvcmQ+PGtleXdvcmQ+SHVtYW5zPC9rZXl3b3JkPjxrZXl3b3JkPkxvc3Mg
b2YgSGV0ZXJvenlnb3NpdHk8L2tleXdvcmQ+PGtleXdvcmQ+TWFsZTwva2V5d29yZD48a2V5d29y
ZD5NaWRkbGUgQWdlZDwva2V5d29yZD48a2V5d29yZD5Qb2x5bWVyYXNlIENoYWluIFJlYWN0aW9u
PC9rZXl3b3JkPjxrZXl3b3JkPlBvbHltb3JwaGlzbSwgR2VuZXRpYzwva2V5d29yZD48a2V5d29y
ZD5STkEsIE1lc3Nlbmdlcjwva2V5d29yZD48a2V5d29yZD5UYW5kZW0gUmVwZWF0IFNlcXVlbmNl
czwva2V5d29yZD48a2V5d29yZD5UaHltaWR5bGF0ZSBTeW50aGFzZTwva2V5d29yZD48L2tleXdv
cmRzPjxkYXRlcz48eWVhcj4yMDAyPC95ZWFyPjxwdWItZGF0ZXM+PGRhdGU+Tm92PC9kYXRlPjwv
cHViLWRhdGVzPjwvZGF0ZXM+PGlzYm4+MDkxMC01MDUwPC9pc2JuPjxhY2Nlc3Npb24tbnVtPjEy
NDYwNDYzPC9hY2Nlc3Npb24tbnVtPjx1cmxzPjxyZWxhdGVkLXVybHM+PHVybD5odHRwczovL3d3
dy5uY2JpLm5sbS5uaWguZ292L3B1Ym1lZC8xMjQ2MDQ2MzwvdXJsPjwvcmVsYXRlZC11cmxzPjwv
dXJscz48bGFuZ3VhZ2U+ZW5nPC9sYW5ndWFnZT48L3JlY29yZD48L0NpdGU+PENpdGU+PEF1dGhv
cj5LYXdha2FtaTwvQXV0aG9yPjxZZWFyPjIwMDI8L1llYXI+PFJlY051bT4xMDE5NzwvUmVjTnVt
PjxyZWNvcmQ+PHJlYy1udW1iZXI+MTAxOTc8L3JlYy1udW1iZXI+PGZvcmVpZ24ta2V5cz48a2V5
IGFwcD0iRU4iIGRiLWlkPSJmOTB0YXhyZDZhMHJyOGU5cmU4cGU1dHg1ZXhwc3cwYTUwdmUiPjEw
MTk3PC9rZXk+PC9mb3JlaWduLWtleXM+PHJlZi10eXBlIG5hbWU9IkpvdXJuYWwgQXJ0aWNsZSI+
MTc8L3JlZi10eXBlPjxjb250cmlidXRvcnM+PGF1dGhvcnM+PGF1dGhvcj5LYXdha2FtaSwgSy48
L2F1dGhvcj48YXV0aG9yPklzaGlkYSwgWS48L2F1dGhvcj48YXV0aG9yPkRhbmVuYmVyZywgSy4g
RC48L2F1dGhvcj48YXV0aG9yPk9tdXJhLCBLLjwvYXV0aG9yPjxhdXRob3I+V2F0YW5hYmUsIEcu
PC9hdXRob3I+PGF1dGhvcj5EYW5lbmJlcmcsIFAuIFYuPC9hdXRob3I+PC9hdXRob3JzPjwvY29u
dHJpYnV0b3JzPjx0aXRsZXM+PHRpdGxlPkZ1bmN0aW9uYWwgcG9seW1vcnBoaXNtIG9mIHRoZSB0
aHltaWR5bGF0ZSBzeW50aGFzZSBnZW5lIGluIGNvbG9yZWN0YWwgY2FuY2VyIGFjY29tcGFuaWVk
IGJ5IGZyZXF1ZW50IGxvc3Mgb2YgaGV0ZXJvenlnb3NpdHk8L3RpdGxlPjxzZWNvbmRhcnktdGl0
bGU+SnBuIEogQ2FuY2VyIFJlczwvc2Vjb25kYXJ5LXRpdGxlPjwvdGl0bGVzPjxwZXJpb2RpY2Fs
PjxmdWxsLXRpdGxlPkpwbiBKIENhbmNlciBSZXM8L2Z1bGwtdGl0bGU+PGFiYnItMT5KYXBhbmVz
ZSBqb3VybmFsIG9mIGNhbmNlciByZXNlYXJjaCA6IEdhbm48L2FiYnItMT48L3BlcmlvZGljYWw+
PHBhZ2VzPjEyMjEtOTwvcGFnZXM+PHZvbHVtZT45Mzwvdm9sdW1lPjxudW1iZXI+MTE8L251bWJl
cj48a2V5d29yZHM+PGtleXdvcmQ+QWR1bHQ8L2tleXdvcmQ+PGtleXdvcmQ+QWdlZDwva2V5d29y
ZD48a2V5d29yZD5BZ2VkLCA4MCBhbmQgb3Zlcjwva2V5d29yZD48a2V5d29yZD5Db2xvcmVjdGFs
IE5lb3BsYXNtczwva2V5d29yZD48a2V5d29yZD5GZW1hbGU8L2tleXdvcmQ+PGtleXdvcmQ+Rmx1
b3JvdXJhY2lsPC9rZXl3b3JkPjxrZXl3b3JkPkh1bWFuczwva2V5d29yZD48a2V5d29yZD5Mb3Nz
IG9mIEhldGVyb3p5Z29zaXR5PC9rZXl3b3JkPjxrZXl3b3JkPk1hbGU8L2tleXdvcmQ+PGtleXdv
cmQ+TWlkZGxlIEFnZWQ8L2tleXdvcmQ+PGtleXdvcmQ+UG9seW1lcmFzZSBDaGFpbiBSZWFjdGlv
bjwva2V5d29yZD48a2V5d29yZD5Qb2x5bW9ycGhpc20sIEdlbmV0aWM8L2tleXdvcmQ+PGtleXdv
cmQ+Uk5BLCBNZXNzZW5nZXI8L2tleXdvcmQ+PGtleXdvcmQ+VGFuZGVtIFJlcGVhdCBTZXF1ZW5j
ZXM8L2tleXdvcmQ+PGtleXdvcmQ+VGh5bWlkeWxhdGUgU3ludGhhc2U8L2tleXdvcmQ+PC9rZXl3
b3Jkcz48ZGF0ZXM+PHllYXI+MjAwMjwveWVhcj48cHViLWRhdGVzPjxkYXRlPk5vdjwvZGF0ZT48
L3B1Yi1kYXRlcz48L2RhdGVzPjxpc2JuPjA5MTAtNTA1MDwvaXNibj48YWNjZXNzaW9uLW51bT4x
MjQ2MDQ2MzwvYWNjZXNzaW9uLW51bT48dXJscz48cmVsYXRlZC11cmxzPjx1cmw+aHR0cHM6Ly93
d3cubmNiaS5ubG0ubmloLmdvdi9wdWJtZWQvMTI0NjA0NjM8L3VybD48L3JlbGF0ZWQtdXJscz48
L3VybHM+PGxhbmd1YWdlPmVuZzwvbGFuZ3VhZ2U+PC9yZWNvcmQ+PC9DaXRlPjwvRW5kTm90ZT4A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LYXdha2FtaTwvQXV0aG9yPjxZZWFyPjIwMDI8L1llYXI+
PFJlY051bT4xMDE5NzwvUmVjTnVtPjxJRFRleHQ+RnVuY3Rpb25hbCBwb2x5bW9ycGhpc20gb2Yg
dGhlIHRoeW1pZHlsYXRlIHN5bnRoYXNlIGdlbmUgaW4gY29sb3JlY3RhbCBjYW5jZXIgYWNjb21w
YW5pZWQgYnkgZnJlcXVlbnQgbG9zcyBvZiBoZXRlcm96eWdvc2l0eTwvSURUZXh0PjxEaXNwbGF5
VGV4dD48c3R5bGUgZmFjZT0ic3VwZXJzY3JpcHQiPls1N108L3N0eWxlPjwvRGlzcGxheVRleHQ+
PHJlY29yZD48cmVjLW51bWJlcj4xMDE5NzwvcmVjLW51bWJlcj48Zm9yZWlnbi1rZXlzPjxrZXkg
YXBwPSJFTiIgZGItaWQ9ImY5MHRheHJkNmEwcnI4ZTlyZThwZTV0eDVleHBzdzBhNTB2ZSI+MTAx
OTc8L2tleT48L2ZvcmVpZ24ta2V5cz48cmVmLXR5cGUgbmFtZT0iSm91cm5hbCBBcnRpY2xlIj4x
NzwvcmVmLXR5cGU+PGNvbnRyaWJ1dG9ycz48YXV0aG9ycz48YXV0aG9yPkthd2FrYW1pLCBLLjwv
YXV0aG9yPjxhdXRob3I+SXNoaWRhLCBZLjwvYXV0aG9yPjxhdXRob3I+RGFuZW5iZXJnLCBLLiBE
LjwvYXV0aG9yPjxhdXRob3I+T211cmEsIEsuPC9hdXRob3I+PGF1dGhvcj5XYXRhbmFiZSwgRy48
L2F1dGhvcj48YXV0aG9yPkRhbmVuYmVyZywgUC4gVi48L2F1dGhvcj48L2F1dGhvcnM+PC9jb250
cmlidXRvcnM+PHRpdGxlcz48dGl0bGU+RnVuY3Rpb25hbCBwb2x5bW9ycGhpc20gb2YgdGhlIHRo
eW1pZHlsYXRlIHN5bnRoYXNlIGdlbmUgaW4gY29sb3JlY3RhbCBjYW5jZXIgYWNjb21wYW5pZWQg
YnkgZnJlcXVlbnQgbG9zcyBvZiBoZXRlcm96eWdvc2l0eTwvdGl0bGU+PHNlY29uZGFyeS10aXRs
ZT5KcG4gSiBDYW5jZXIgUmVzPC9zZWNvbmRhcnktdGl0bGU+PC90aXRsZXM+PHBlcmlvZGljYWw+
PGZ1bGwtdGl0bGU+SnBuIEogQ2FuY2VyIFJlczwvZnVsbC10aXRsZT48YWJici0xPkphcGFuZXNl
IGpvdXJuYWwgb2YgY2FuY2VyIHJlc2VhcmNoIDogR2FubjwvYWJici0xPjwvcGVyaW9kaWNhbD48
cGFnZXM+MTIyMS05PC9wYWdlcz48dm9sdW1lPjkzPC92b2x1bWU+PG51bWJlcj4xMTwvbnVtYmVy
PjxrZXl3b3Jkcz48a2V5d29yZD5BZHVsdDwva2V5d29yZD48a2V5d29yZD5BZ2VkPC9rZXl3b3Jk
PjxrZXl3b3JkPkFnZWQsIDgwIGFuZCBvdmVyPC9rZXl3b3JkPjxrZXl3b3JkPkNvbG9yZWN0YWwg
TmVvcGxhc21zPC9rZXl3b3JkPjxrZXl3b3JkPkZlbWFsZTwva2V5d29yZD48a2V5d29yZD5GbHVv
cm91cmFjaWw8L2tleXdvcmQ+PGtleXdvcmQ+SHVtYW5zPC9rZXl3b3JkPjxrZXl3b3JkPkxvc3Mg
b2YgSGV0ZXJvenlnb3NpdHk8L2tleXdvcmQ+PGtleXdvcmQ+TWFsZTwva2V5d29yZD48a2V5d29y
ZD5NaWRkbGUgQWdlZDwva2V5d29yZD48a2V5d29yZD5Qb2x5bWVyYXNlIENoYWluIFJlYWN0aW9u
PC9rZXl3b3JkPjxrZXl3b3JkPlBvbHltb3JwaGlzbSwgR2VuZXRpYzwva2V5d29yZD48a2V5d29y
ZD5STkEsIE1lc3Nlbmdlcjwva2V5d29yZD48a2V5d29yZD5UYW5kZW0gUmVwZWF0IFNlcXVlbmNl
czwva2V5d29yZD48a2V5d29yZD5UaHltaWR5bGF0ZSBTeW50aGFzZTwva2V5d29yZD48L2tleXdv
cmRzPjxkYXRlcz48eWVhcj4yMDAyPC95ZWFyPjxwdWItZGF0ZXM+PGRhdGU+Tm92PC9kYXRlPjwv
cHViLWRhdGVzPjwvZGF0ZXM+PGlzYm4+MDkxMC01MDUwPC9pc2JuPjxhY2Nlc3Npb24tbnVtPjEy
NDYwNDYzPC9hY2Nlc3Npb24tbnVtPjx1cmxzPjxyZWxhdGVkLXVybHM+PHVybD5odHRwczovL3d3
dy5uY2JpLm5sbS5uaWguZ292L3B1Ym1lZC8xMjQ2MDQ2MzwvdXJsPjwvcmVsYXRlZC11cmxzPjwv
dXJscz48bGFuZ3VhZ2U+ZW5nPC9sYW5ndWFnZT48L3JlY29yZD48L0NpdGU+PENpdGU+PEF1dGhv
cj5LYXdha2FtaTwvQXV0aG9yPjxZZWFyPjIwMDI8L1llYXI+PFJlY051bT4xMDE5NzwvUmVjTnVt
PjxyZWNvcmQ+PHJlYy1udW1iZXI+MTAxOTc8L3JlYy1udW1iZXI+PGZvcmVpZ24ta2V5cz48a2V5
IGFwcD0iRU4iIGRiLWlkPSJmOTB0YXhyZDZhMHJyOGU5cmU4cGU1dHg1ZXhwc3cwYTUwdmUiPjEw
MTk3PC9rZXk+PC9mb3JlaWduLWtleXM+PHJlZi10eXBlIG5hbWU9IkpvdXJuYWwgQXJ0aWNsZSI+
MTc8L3JlZi10eXBlPjxjb250cmlidXRvcnM+PGF1dGhvcnM+PGF1dGhvcj5LYXdha2FtaSwgSy48
L2F1dGhvcj48YXV0aG9yPklzaGlkYSwgWS48L2F1dGhvcj48YXV0aG9yPkRhbmVuYmVyZywgSy4g
RC48L2F1dGhvcj48YXV0aG9yPk9tdXJhLCBLLjwvYXV0aG9yPjxhdXRob3I+V2F0YW5hYmUsIEcu
PC9hdXRob3I+PGF1dGhvcj5EYW5lbmJlcmcsIFAuIFYuPC9hdXRob3I+PC9hdXRob3JzPjwvY29u
dHJpYnV0b3JzPjx0aXRsZXM+PHRpdGxlPkZ1bmN0aW9uYWwgcG9seW1vcnBoaXNtIG9mIHRoZSB0
aHltaWR5bGF0ZSBzeW50aGFzZSBnZW5lIGluIGNvbG9yZWN0YWwgY2FuY2VyIGFjY29tcGFuaWVk
IGJ5IGZyZXF1ZW50IGxvc3Mgb2YgaGV0ZXJvenlnb3NpdHk8L3RpdGxlPjxzZWNvbmRhcnktdGl0
bGU+SnBuIEogQ2FuY2VyIFJlczwvc2Vjb25kYXJ5LXRpdGxlPjwvdGl0bGVzPjxwZXJpb2RpY2Fs
PjxmdWxsLXRpdGxlPkpwbiBKIENhbmNlciBSZXM8L2Z1bGwtdGl0bGU+PGFiYnItMT5KYXBhbmVz
ZSBqb3VybmFsIG9mIGNhbmNlciByZXNlYXJjaCA6IEdhbm48L2FiYnItMT48L3BlcmlvZGljYWw+
PHBhZ2VzPjEyMjEtOTwvcGFnZXM+PHZvbHVtZT45Mzwvdm9sdW1lPjxudW1iZXI+MTE8L251bWJl
cj48a2V5d29yZHM+PGtleXdvcmQ+QWR1bHQ8L2tleXdvcmQ+PGtleXdvcmQ+QWdlZDwva2V5d29y
ZD48a2V5d29yZD5BZ2VkLCA4MCBhbmQgb3Zlcjwva2V5d29yZD48a2V5d29yZD5Db2xvcmVjdGFs
IE5lb3BsYXNtczwva2V5d29yZD48a2V5d29yZD5GZW1hbGU8L2tleXdvcmQ+PGtleXdvcmQ+Rmx1
b3JvdXJhY2lsPC9rZXl3b3JkPjxrZXl3b3JkPkh1bWFuczwva2V5d29yZD48a2V5d29yZD5Mb3Nz
IG9mIEhldGVyb3p5Z29zaXR5PC9rZXl3b3JkPjxrZXl3b3JkPk1hbGU8L2tleXdvcmQ+PGtleXdv
cmQ+TWlkZGxlIEFnZWQ8L2tleXdvcmQ+PGtleXdvcmQ+UG9seW1lcmFzZSBDaGFpbiBSZWFjdGlv
bjwva2V5d29yZD48a2V5d29yZD5Qb2x5bW9ycGhpc20sIEdlbmV0aWM8L2tleXdvcmQ+PGtleXdv
cmQ+Uk5BLCBNZXNzZW5nZXI8L2tleXdvcmQ+PGtleXdvcmQ+VGFuZGVtIFJlcGVhdCBTZXF1ZW5j
ZXM8L2tleXdvcmQ+PGtleXdvcmQ+VGh5bWlkeWxhdGUgU3ludGhhc2U8L2tleXdvcmQ+PC9rZXl3
b3Jkcz48ZGF0ZXM+PHllYXI+MjAwMjwveWVhcj48cHViLWRhdGVzPjxkYXRlPk5vdjwvZGF0ZT48
L3B1Yi1kYXRlcz48L2RhdGVzPjxpc2JuPjA5MTAtNTA1MDwvaXNibj48YWNjZXNzaW9uLW51bT4x
MjQ2MDQ2MzwvYWNjZXNzaW9uLW51bT48dXJscz48cmVsYXRlZC11cmxzPjx1cmw+aHR0cHM6Ly93
d3cubmNiaS5ubG0ubmloLmdvdi9wdWJtZWQvMTI0NjA0NjM8L3VybD48L3JlbGF0ZWQtdXJscz48
L3VybHM+PGxhbmd1YWdlPmVuZzwvbGFuZ3VhZ2U+PC9yZWNvcmQ+PC9DaXRlPjwvRW5kTm90ZT4A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w:t>
      </w:r>
      <w:r w:rsidR="00157C10" w:rsidRPr="006B505E">
        <w:rPr>
          <w:rFonts w:ascii="Book Antiqua" w:hAnsi="Book Antiqua" w:hint="eastAsia"/>
          <w:noProof/>
          <w:sz w:val="24"/>
          <w:szCs w:val="24"/>
          <w:vertAlign w:val="superscript"/>
          <w:lang w:val="en-US" w:eastAsia="zh-CN"/>
        </w:rPr>
        <w:t>56</w:t>
      </w:r>
      <w:r w:rsidR="002732A1" w:rsidRPr="006B505E">
        <w:rPr>
          <w:rFonts w:ascii="Book Antiqua" w:hAnsi="Book Antiqua"/>
          <w:noProof/>
          <w:sz w:val="24"/>
          <w:szCs w:val="24"/>
          <w:vertAlign w:val="superscript"/>
          <w:lang w:val="en-US"/>
        </w:rPr>
        <w:t>]</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w:t>
      </w:r>
      <w:r w:rsidRPr="006B505E">
        <w:rPr>
          <w:rFonts w:ascii="Book Antiqua" w:hAnsi="Book Antiqua"/>
          <w:sz w:val="24"/>
          <w:szCs w:val="24"/>
          <w:lang w:val="en-US"/>
        </w:rPr>
        <w:lastRenderedPageBreak/>
        <w:t>Also patients with mCRC bearing 2R/3RLOH genotype have been shown to have better survival than those with 2RLOH/3R</w:t>
      </w:r>
      <w:r w:rsidR="00143BD3" w:rsidRPr="006B505E">
        <w:rPr>
          <w:rFonts w:ascii="Book Antiqua" w:hAnsi="Book Antiqua"/>
          <w:sz w:val="24"/>
          <w:szCs w:val="24"/>
          <w:lang w:val="en-US"/>
        </w:rPr>
        <w:fldChar w:fldCharType="begin">
          <w:fldData xml:space="preserve">PEVuZE5vdGU+PENpdGU+PEF1dGhvcj5VY2hpZGE8L0F1dGhvcj48WWVhcj4yMDA0PC9ZZWFyPjxS
ZWNOdW0+OTM2NjwvUmVjTnVtPjxJRFRleHQ+TG9zcyBvZiBoZXRlcm96eWdvc2l0eSBhdCB0aGUg
dGh5bWlkeWxhdGUgc3ludGhhc2UgKFRTKSBsb2N1cyBvbiBjaHJvbW9zb21lIDE4IGFmZmVjdHMg
dHVtb3IgcmVzcG9uc2UgYW5kIHN1cnZpdmFsIGluIGluZGl2aWR1YWxzIGhldGVyb3p5Z291cyBm
b3IgYSAyOC1icCBwb2x5bW9ycGhpc20gaW4gdGhlIFRTIGdlbmU8L0lEVGV4dD48RGlzcGxheVRl
eHQ+PHN0eWxlIGZhY2U9InN1cGVyc2NyaXB0Ij5bMTJdPC9zdHlsZT48L0Rpc3BsYXlUZXh0Pjxy
ZWNvcmQ+PHJlYy1udW1iZXI+OTM2NjwvcmVjLW51bWJlcj48Zm9yZWlnbi1rZXlzPjxrZXkgYXBw
PSJFTiIgZGItaWQ9ImY5MHRheHJkNmEwcnI4ZTlyZThwZTV0eDVleHBzdzBhNTB2ZSI+OTM2Njwv
a2V5PjwvZm9yZWlnbi1rZXlzPjxyZWYtdHlwZSBuYW1lPSJKb3VybmFsIEFydGljbGUiPjE3PC9y
ZWYtdHlwZT48Y29udHJpYnV0b3JzPjxhdXRob3JzPjxhdXRob3I+VWNoaWRhLCBLLjwvYXV0aG9y
PjxhdXRob3I+SGF5YXNoaSwgSy48L2F1dGhvcj48YXV0aG9yPkthd2FrYW1pLCBLLjwvYXV0aG9y
PjxhdXRob3I+U2NobmVpZGVyLCBTLjwvYXV0aG9yPjxhdXRob3I+WW9jaGltLCBKLiBNLjwvYXV0
aG9yPjxhdXRob3I+S3VyYW1vY2hpLCBILjwvYXV0aG9yPjxhdXRob3I+VGFrYXNha2ksIEsuPC9h
dXRob3I+PGF1dGhvcj5EYW5lbmJlcmcsIEsuIEQuPC9hdXRob3I+PGF1dGhvcj5EYW5lbmJlcmcs
IFAuIFYuPC9hdXRob3I+PC9hdXRob3JzPjwvY29udHJpYnV0b3JzPjxhdXRoLWFkZHJlc3M+RGVw
YXJ0bWVudCBvZiBCaW9jaGVtaXN0cnkgYW5kIE1vbGVjdWxhciBCaW9sb2d5LCBVbml2ZXJzaXR5
IG9mIFNvdXRoZXJuIENhbGlmb3JuaWEsIFNjaG9vbCBvZiBNZWRpY2luZSwgTm9ycmlzIENvbXBy
ZWhlbnNpdmUgQ2FuY2VyIENlbnRlciwgTG9zIEFuZ2VsZXMsIENhbGlmb3JuaWEgOTAwMzMsIFVT
QS48L2F1dGgtYWRkcmVzcz48dGl0bGVzPjx0aXRsZT5Mb3NzIG9mIGhldGVyb3p5Z29zaXR5IGF0
IHRoZSB0aHltaWR5bGF0ZSBzeW50aGFzZSAoVFMpIGxvY3VzIG9uIGNocm9tb3NvbWUgMTggYWZm
ZWN0cyB0dW1vciByZXNwb25zZSBhbmQgc3Vydml2YWwgaW4gaW5kaXZpZHVhbHMgaGV0ZXJvenln
b3VzIGZvciBhIDI4LWJwIHBvbHltb3JwaGlzbSBpbiB0aGUgVFMgZ2VuZTwvdGl0bGU+PHNlY29u
ZGFyeS10aXRsZT5DbGluIENhbmNlciBSZXM8L3NlY29uZGFyeS10aXRsZT48L3RpdGxlcz48cGVy
aW9kaWNhbD48ZnVsbC10aXRsZT5DbGluIENhbmNlciBSZXM8L2Z1bGwtdGl0bGU+PC9wZXJpb2Rp
Y2FsPjxwYWdlcz40MzMtOTwvcGFnZXM+PHZvbHVtZT4xMDwvdm9sdW1lPjxudW1iZXI+MjwvbnVt
YmVyPjxlZGl0aW9uPjIwMDQvMDIvMDU8L2VkaXRpb24+PGtleXdvcmRzPjxrZXl3b3JkPkFkdWx0
PC9rZXl3b3JkPjxrZXl3b3JkPkFnZWQ8L2tleXdvcmQ+PGtleXdvcmQ+QW50aW1ldGFib2xpdGVz
LCBBbnRpbmVvcGxhc3RpYy90aGVyYXBldXRpYyB1c2U8L2tleXdvcmQ+PGtleXdvcmQ+KkNocm9t
b3NvbWVzLCBIdW1hbiwgUGFpciAxODwva2V5d29yZD48a2V5d29yZD5Db2xvcmVjdGFsIE5lb3Bs
YXNtcy9kcnVnIHRoZXJhcHkvKmdlbmV0aWNzPC9rZXl3b3JkPjxrZXl3b3JkPkROQS9tZXRhYm9s
aXNtPC9rZXl3b3JkPjxrZXl3b3JkPkROQSwgQ29tcGxlbWVudGFyeS9tZXRhYm9saXNtPC9rZXl3
b3JkPjxrZXl3b3JkPkRydWcgQ29tYmluYXRpb25zPC9rZXl3b3JkPjxrZXl3b3JkPkVsZWN0cm9w
aG9yZXNpczwva2V5d29yZD48a2V5d29yZD5GZW1hbGU8L2tleXdvcmQ+PGtleXdvcmQ+R2Vub3R5
cGU8L2tleXdvcmQ+PGtleXdvcmQ+SGV0ZXJvenlnb3RlPC9rZXl3b3JkPjxrZXl3b3JkPkhvbW96
eWdvdGU8L2tleXdvcmQ+PGtleXdvcmQ+SHVtYW5zPC9rZXl3b3JkPjxrZXl3b3JkPipMb3NzIG9m
IEhldGVyb3p5Z29zaXR5PC9rZXl3b3JkPjxrZXl3b3JkPk1hbGU8L2tleXdvcmQ+PGtleXdvcmQ+
TWlkZGxlIEFnZWQ8L2tleXdvcmQ+PGtleXdvcmQ+T3hvbmljIEFjaWQvdGhlcmFwZXV0aWMgdXNl
PC9rZXl3b3JkPjxrZXl3b3JkPlBvbHltZXJhc2UgQ2hhaW4gUmVhY3Rpb248L2tleXdvcmQ+PGtl
eXdvcmQ+UG9seW1vcnBoaXNtLCBHZW5ldGljPC9rZXl3b3JkPjxrZXl3b3JkPlB5cmlkaW5lcy90
aGVyYXBldXRpYyB1c2U8L2tleXdvcmQ+PGtleXdvcmQ+Uk5BL2NoZW1pc3RyeS9tZXRhYm9saXNt
PC9rZXl3b3JkPjxrZXl3b3JkPlJldmVyc2UgVHJhbnNjcmlwdGFzZSBQb2x5bWVyYXNlIENoYWlu
IFJlYWN0aW9uPC9rZXl3b3JkPjxrZXl3b3JkPlRlZ2FmdXIvdGhlcmFwZXV0aWMgdXNlPC9rZXl3
b3JkPjxrZXl3b3JkPlRoeW1pZHlsYXRlIFN5bnRoYXNlLypnZW5ldGljczwva2V5d29yZD48a2V5
d29yZD5UaW1lIEZhY3RvcnM8L2tleXdvcmQ+PGtleXdvcmQ+VHJlYXRtZW50IE91dGNvbWU8L2tl
eXdvcmQ+PC9rZXl3b3Jkcz48ZGF0ZXM+PHllYXI+MjAwNDwveWVhcj48cHViLWRhdGVzPjxkYXRl
PkphbiAxNTwvZGF0ZT48L3B1Yi1kYXRlcz48L2RhdGVzPjxpc2JuPjEwNzgtMDQzMiAoUHJpbnQp
JiN4RDsxMDc4LTA0MzIgKExpbmtpbmcpPC9pc2JuPjxhY2Nlc3Npb24tbnVtPjE0NzYwMDYyPC9h
Y2Nlc3Npb24tbnVtPjx1cmxzPjxyZWxhdGVkLXVybHM+PHVybD5odHRwOi8vd3d3Lm5jYmkubmxt
Lm5paC5nb3YvcHVibWVkLzE0NzYwMDYyPC91cmw+PC9yZWxhdGVkLXVybHM+PC91cmxzPjxsYW5n
dWFnZT5lbmc8L2xhbmd1YWdlPjwvcmVjb3JkPjwvQ2l0ZT48Q2l0ZT48QXV0aG9yPlVjaGlkYTwv
QXV0aG9yPjxZZWFyPjIwMDQ8L1llYXI+PFJlY051bT45MzY2PC9SZWNOdW0+PHJlY29yZD48cmVj
LW51bWJlcj45MzY2PC9yZWMtbnVtYmVyPjxmb3JlaWduLWtleXM+PGtleSBhcHA9IkVOIiBkYi1p
ZD0iZjkwdGF4cmQ2YTBycjhlOXJlOHBlNXR4NWV4cHN3MGE1MHZlIj45MzY2PC9rZXk+PC9mb3Jl
aWduLWtleXM+PHJlZi10eXBlIG5hbWU9IkpvdXJuYWwgQXJ0aWNsZSI+MTc8L3JlZi10eXBlPjxj
b250cmlidXRvcnM+PGF1dGhvcnM+PGF1dGhvcj5VY2hpZGEsIEsuPC9hdXRob3I+PGF1dGhvcj5I
YXlhc2hpLCBLLjwvYXV0aG9yPjxhdXRob3I+S2F3YWthbWksIEsuPC9hdXRob3I+PGF1dGhvcj5T
Y2huZWlkZXIsIFMuPC9hdXRob3I+PGF1dGhvcj5Zb2NoaW0sIEouIE0uPC9hdXRob3I+PGF1dGhv
cj5LdXJhbW9jaGksIEguPC9hdXRob3I+PGF1dGhvcj5UYWthc2FraSwgSy48L2F1dGhvcj48YXV0
aG9yPkRhbmVuYmVyZywgSy4gRC48L2F1dGhvcj48YXV0aG9yPkRhbmVuYmVyZywgUC4gVi48L2F1
dGhvcj48L2F1dGhvcnM+PC9jb250cmlidXRvcnM+PGF1dGgtYWRkcmVzcz5EZXBhcnRtZW50IG9m
IEJpb2NoZW1pc3RyeSBhbmQgTW9sZWN1bGFyIEJpb2xvZ3ksIFVuaXZlcnNpdHkgb2YgU291dGhl
cm4gQ2FsaWZvcm5pYSwgU2Nob29sIG9mIE1lZGljaW5lLCBOb3JyaXMgQ29tcHJlaGVuc2l2ZSBD
YW5jZXIgQ2VudGVyLCBMb3MgQW5nZWxlcywgQ2FsaWZvcm5pYSA5MDAzMywgVVNBLjwvYXV0aC1h
ZGRyZXNzPjx0aXRsZXM+PHRpdGxlPkxvc3Mgb2YgaGV0ZXJvenlnb3NpdHkgYXQgdGhlIHRoeW1p
ZHlsYXRlIHN5bnRoYXNlIChUUykgbG9jdXMgb24gY2hyb21vc29tZSAxOCBhZmZlY3RzIHR1bW9y
IHJlc3BvbnNlIGFuZCBzdXJ2aXZhbCBpbiBpbmRpdmlkdWFscyBoZXRlcm96eWdvdXMgZm9yIGEg
MjgtYnAgcG9seW1vcnBoaXNtIGluIHRoZSBUUyBnZW5lPC90aXRsZT48c2Vjb25kYXJ5LXRpdGxl
PkNsaW4gQ2FuY2VyIFJlczwvc2Vjb25kYXJ5LXRpdGxlPjwvdGl0bGVzPjxwZXJpb2RpY2FsPjxm
dWxsLXRpdGxlPkNsaW4gQ2FuY2VyIFJlczwvZnVsbC10aXRsZT48L3BlcmlvZGljYWw+PHBhZ2Vz
PjQzMy05PC9wYWdlcz48dm9sdW1lPjEwPC92b2x1bWU+PG51bWJlcj4yPC9udW1iZXI+PGVkaXRp
b24+MjAwNC8wMi8wNTwvZWRpdGlvbj48a2V5d29yZHM+PGtleXdvcmQ+QWR1bHQ8L2tleXdvcmQ+
PGtleXdvcmQ+QWdlZDwva2V5d29yZD48a2V5d29yZD5BbnRpbWV0YWJvbGl0ZXMsIEFudGluZW9w
bGFzdGljL3RoZXJhcGV1dGljIHVzZTwva2V5d29yZD48a2V5d29yZD4qQ2hyb21vc29tZXMsIEh1
bWFuLCBQYWlyIDE4PC9rZXl3b3JkPjxrZXl3b3JkPkNvbG9yZWN0YWwgTmVvcGxhc21zL2RydWcg
dGhlcmFweS8qZ2VuZXRpY3M8L2tleXdvcmQ+PGtleXdvcmQ+RE5BL21ldGFib2xpc208L2tleXdv
cmQ+PGtleXdvcmQ+RE5BLCBDb21wbGVtZW50YXJ5L21ldGFib2xpc208L2tleXdvcmQ+PGtleXdv
cmQ+RHJ1ZyBDb21iaW5hdGlvbnM8L2tleXdvcmQ+PGtleXdvcmQ+RWxlY3Ryb3Bob3Jlc2lzPC9r
ZXl3b3JkPjxrZXl3b3JkPkZlbWFsZTwva2V5d29yZD48a2V5d29yZD5HZW5vdHlwZTwva2V5d29y
ZD48a2V5d29yZD5IZXRlcm96eWdvdGU8L2tleXdvcmQ+PGtleXdvcmQ+SG9tb3p5Z290ZTwva2V5
d29yZD48a2V5d29yZD5IdW1hbnM8L2tleXdvcmQ+PGtleXdvcmQ+Kkxvc3Mgb2YgSGV0ZXJvenln
b3NpdHk8L2tleXdvcmQ+PGtleXdvcmQ+TWFsZTwva2V5d29yZD48a2V5d29yZD5NaWRkbGUgQWdl
ZDwva2V5d29yZD48a2V5d29yZD5PeG9uaWMgQWNpZC90aGVyYXBldXRpYyB1c2U8L2tleXdvcmQ+
PGtleXdvcmQ+UG9seW1lcmFzZSBDaGFpbiBSZWFjdGlvbjwva2V5d29yZD48a2V5d29yZD5Qb2x5
bW9ycGhpc20sIEdlbmV0aWM8L2tleXdvcmQ+PGtleXdvcmQ+UHlyaWRpbmVzL3RoZXJhcGV1dGlj
IHVzZTwva2V5d29yZD48a2V5d29yZD5STkEvY2hlbWlzdHJ5L21ldGFib2xpc208L2tleXdvcmQ+
PGtleXdvcmQ+UmV2ZXJzZSBUcmFuc2NyaXB0YXNlIFBvbHltZXJhc2UgQ2hhaW4gUmVhY3Rpb248
L2tleXdvcmQ+PGtleXdvcmQ+VGVnYWZ1ci90aGVyYXBldXRpYyB1c2U8L2tleXdvcmQ+PGtleXdv
cmQ+VGh5bWlkeWxhdGUgU3ludGhhc2UvKmdlbmV0aWNzPC9rZXl3b3JkPjxrZXl3b3JkPlRpbWUg
RmFjdG9yczwva2V5d29yZD48a2V5d29yZD5UcmVhdG1lbnQgT3V0Y29tZTwva2V5d29yZD48L2tl
eXdvcmRzPjxkYXRlcz48eWVhcj4yMDA0PC95ZWFyPjxwdWItZGF0ZXM+PGRhdGU+SmFuIDE1PC9k
YXRlPjwvcHViLWRhdGVzPjwvZGF0ZXM+PGlzYm4+MTA3OC0wNDMyIChQcmludCkmI3hEOzEwNzgt
MDQzMiAoTGlua2luZyk8L2lzYm4+PGFjY2Vzc2lvbi1udW0+MTQ3NjAwNjI8L2FjY2Vzc2lvbi1u
dW0+PHVybHM+PHJlbGF0ZWQtdXJscz48dXJsPmh0dHA6Ly93d3cubmNiaS5ubG0ubmloLmdvdi9w
dWJtZWQvMTQ3NjAwNjI8L3VybD48L3JlbGF0ZWQtdXJscz48L3VybHM+PGxhbmd1YWdlPmVuZzwv
bGFuZ3VhZ2U+PC9yZWNvcmQ+PC9DaXRlPjwvRW5kTm90ZT4A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VY2hpZGE8L0F1dGhvcj48WWVhcj4yMDA0PC9ZZWFyPjxS
ZWNOdW0+OTM2NjwvUmVjTnVtPjxJRFRleHQ+TG9zcyBvZiBoZXRlcm96eWdvc2l0eSBhdCB0aGUg
dGh5bWlkeWxhdGUgc3ludGhhc2UgKFRTKSBsb2N1cyBvbiBjaHJvbW9zb21lIDE4IGFmZmVjdHMg
dHVtb3IgcmVzcG9uc2UgYW5kIHN1cnZpdmFsIGluIGluZGl2aWR1YWxzIGhldGVyb3p5Z291cyBm
b3IgYSAyOC1icCBwb2x5bW9ycGhpc20gaW4gdGhlIFRTIGdlbmU8L0lEVGV4dD48RGlzcGxheVRl
eHQ+PHN0eWxlIGZhY2U9InN1cGVyc2NyaXB0Ij5bMTJdPC9zdHlsZT48L0Rpc3BsYXlUZXh0Pjxy
ZWNvcmQ+PHJlYy1udW1iZXI+OTM2NjwvcmVjLW51bWJlcj48Zm9yZWlnbi1rZXlzPjxrZXkgYXBw
PSJFTiIgZGItaWQ9ImY5MHRheHJkNmEwcnI4ZTlyZThwZTV0eDVleHBzdzBhNTB2ZSI+OTM2Njwv
a2V5PjwvZm9yZWlnbi1rZXlzPjxyZWYtdHlwZSBuYW1lPSJKb3VybmFsIEFydGljbGUiPjE3PC9y
ZWYtdHlwZT48Y29udHJpYnV0b3JzPjxhdXRob3JzPjxhdXRob3I+VWNoaWRhLCBLLjwvYXV0aG9y
PjxhdXRob3I+SGF5YXNoaSwgSy48L2F1dGhvcj48YXV0aG9yPkthd2FrYW1pLCBLLjwvYXV0aG9y
PjxhdXRob3I+U2NobmVpZGVyLCBTLjwvYXV0aG9yPjxhdXRob3I+WW9jaGltLCBKLiBNLjwvYXV0
aG9yPjxhdXRob3I+S3VyYW1vY2hpLCBILjwvYXV0aG9yPjxhdXRob3I+VGFrYXNha2ksIEsuPC9h
dXRob3I+PGF1dGhvcj5EYW5lbmJlcmcsIEsuIEQuPC9hdXRob3I+PGF1dGhvcj5EYW5lbmJlcmcs
IFAuIFYuPC9hdXRob3I+PC9hdXRob3JzPjwvY29udHJpYnV0b3JzPjxhdXRoLWFkZHJlc3M+RGVw
YXJ0bWVudCBvZiBCaW9jaGVtaXN0cnkgYW5kIE1vbGVjdWxhciBCaW9sb2d5LCBVbml2ZXJzaXR5
IG9mIFNvdXRoZXJuIENhbGlmb3JuaWEsIFNjaG9vbCBvZiBNZWRpY2luZSwgTm9ycmlzIENvbXBy
ZWhlbnNpdmUgQ2FuY2VyIENlbnRlciwgTG9zIEFuZ2VsZXMsIENhbGlmb3JuaWEgOTAwMzMsIFVT
QS48L2F1dGgtYWRkcmVzcz48dGl0bGVzPjx0aXRsZT5Mb3NzIG9mIGhldGVyb3p5Z29zaXR5IGF0
IHRoZSB0aHltaWR5bGF0ZSBzeW50aGFzZSAoVFMpIGxvY3VzIG9uIGNocm9tb3NvbWUgMTggYWZm
ZWN0cyB0dW1vciByZXNwb25zZSBhbmQgc3Vydml2YWwgaW4gaW5kaXZpZHVhbHMgaGV0ZXJvenln
b3VzIGZvciBhIDI4LWJwIHBvbHltb3JwaGlzbSBpbiB0aGUgVFMgZ2VuZTwvdGl0bGU+PHNlY29u
ZGFyeS10aXRsZT5DbGluIENhbmNlciBSZXM8L3NlY29uZGFyeS10aXRsZT48L3RpdGxlcz48cGVy
aW9kaWNhbD48ZnVsbC10aXRsZT5DbGluIENhbmNlciBSZXM8L2Z1bGwtdGl0bGU+PC9wZXJpb2Rp
Y2FsPjxwYWdlcz40MzMtOTwvcGFnZXM+PHZvbHVtZT4xMDwvdm9sdW1lPjxudW1iZXI+MjwvbnVt
YmVyPjxlZGl0aW9uPjIwMDQvMDIvMDU8L2VkaXRpb24+PGtleXdvcmRzPjxrZXl3b3JkPkFkdWx0
PC9rZXl3b3JkPjxrZXl3b3JkPkFnZWQ8L2tleXdvcmQ+PGtleXdvcmQ+QW50aW1ldGFib2xpdGVz
LCBBbnRpbmVvcGxhc3RpYy90aGVyYXBldXRpYyB1c2U8L2tleXdvcmQ+PGtleXdvcmQ+KkNocm9t
b3NvbWVzLCBIdW1hbiwgUGFpciAxODwva2V5d29yZD48a2V5d29yZD5Db2xvcmVjdGFsIE5lb3Bs
YXNtcy9kcnVnIHRoZXJhcHkvKmdlbmV0aWNzPC9rZXl3b3JkPjxrZXl3b3JkPkROQS9tZXRhYm9s
aXNtPC9rZXl3b3JkPjxrZXl3b3JkPkROQSwgQ29tcGxlbWVudGFyeS9tZXRhYm9saXNtPC9rZXl3
b3JkPjxrZXl3b3JkPkRydWcgQ29tYmluYXRpb25zPC9rZXl3b3JkPjxrZXl3b3JkPkVsZWN0cm9w
aG9yZXNpczwva2V5d29yZD48a2V5d29yZD5GZW1hbGU8L2tleXdvcmQ+PGtleXdvcmQ+R2Vub3R5
cGU8L2tleXdvcmQ+PGtleXdvcmQ+SGV0ZXJvenlnb3RlPC9rZXl3b3JkPjxrZXl3b3JkPkhvbW96
eWdvdGU8L2tleXdvcmQ+PGtleXdvcmQ+SHVtYW5zPC9rZXl3b3JkPjxrZXl3b3JkPipMb3NzIG9m
IEhldGVyb3p5Z29zaXR5PC9rZXl3b3JkPjxrZXl3b3JkPk1hbGU8L2tleXdvcmQ+PGtleXdvcmQ+
TWlkZGxlIEFnZWQ8L2tleXdvcmQ+PGtleXdvcmQ+T3hvbmljIEFjaWQvdGhlcmFwZXV0aWMgdXNl
PC9rZXl3b3JkPjxrZXl3b3JkPlBvbHltZXJhc2UgQ2hhaW4gUmVhY3Rpb248L2tleXdvcmQ+PGtl
eXdvcmQ+UG9seW1vcnBoaXNtLCBHZW5ldGljPC9rZXl3b3JkPjxrZXl3b3JkPlB5cmlkaW5lcy90
aGVyYXBldXRpYyB1c2U8L2tleXdvcmQ+PGtleXdvcmQ+Uk5BL2NoZW1pc3RyeS9tZXRhYm9saXNt
PC9rZXl3b3JkPjxrZXl3b3JkPlJldmVyc2UgVHJhbnNjcmlwdGFzZSBQb2x5bWVyYXNlIENoYWlu
IFJlYWN0aW9uPC9rZXl3b3JkPjxrZXl3b3JkPlRlZ2FmdXIvdGhlcmFwZXV0aWMgdXNlPC9rZXl3
b3JkPjxrZXl3b3JkPlRoeW1pZHlsYXRlIFN5bnRoYXNlLypnZW5ldGljczwva2V5d29yZD48a2V5
d29yZD5UaW1lIEZhY3RvcnM8L2tleXdvcmQ+PGtleXdvcmQ+VHJlYXRtZW50IE91dGNvbWU8L2tl
eXdvcmQ+PC9rZXl3b3Jkcz48ZGF0ZXM+PHllYXI+MjAwNDwveWVhcj48cHViLWRhdGVzPjxkYXRl
PkphbiAxNTwvZGF0ZT48L3B1Yi1kYXRlcz48L2RhdGVzPjxpc2JuPjEwNzgtMDQzMiAoUHJpbnQp
JiN4RDsxMDc4LTA0MzIgKExpbmtpbmcpPC9pc2JuPjxhY2Nlc3Npb24tbnVtPjE0NzYwMDYyPC9h
Y2Nlc3Npb24tbnVtPjx1cmxzPjxyZWxhdGVkLXVybHM+PHVybD5odHRwOi8vd3d3Lm5jYmkubmxt
Lm5paC5nb3YvcHVibWVkLzE0NzYwMDYyPC91cmw+PC9yZWxhdGVkLXVybHM+PC91cmxzPjxsYW5n
dWFnZT5lbmc8L2xhbmd1YWdlPjwvcmVjb3JkPjwvQ2l0ZT48Q2l0ZT48QXV0aG9yPlVjaGlkYTwv
QXV0aG9yPjxZZWFyPjIwMDQ8L1llYXI+PFJlY051bT45MzY2PC9SZWNOdW0+PHJlY29yZD48cmVj
LW51bWJlcj45MzY2PC9yZWMtbnVtYmVyPjxmb3JlaWduLWtleXM+PGtleSBhcHA9IkVOIiBkYi1p
ZD0iZjkwdGF4cmQ2YTBycjhlOXJlOHBlNXR4NWV4cHN3MGE1MHZlIj45MzY2PC9rZXk+PC9mb3Jl
aWduLWtleXM+PHJlZi10eXBlIG5hbWU9IkpvdXJuYWwgQXJ0aWNsZSI+MTc8L3JlZi10eXBlPjxj
b250cmlidXRvcnM+PGF1dGhvcnM+PGF1dGhvcj5VY2hpZGEsIEsuPC9hdXRob3I+PGF1dGhvcj5I
YXlhc2hpLCBLLjwvYXV0aG9yPjxhdXRob3I+S2F3YWthbWksIEsuPC9hdXRob3I+PGF1dGhvcj5T
Y2huZWlkZXIsIFMuPC9hdXRob3I+PGF1dGhvcj5Zb2NoaW0sIEouIE0uPC9hdXRob3I+PGF1dGhv
cj5LdXJhbW9jaGksIEguPC9hdXRob3I+PGF1dGhvcj5UYWthc2FraSwgSy48L2F1dGhvcj48YXV0
aG9yPkRhbmVuYmVyZywgSy4gRC48L2F1dGhvcj48YXV0aG9yPkRhbmVuYmVyZywgUC4gVi48L2F1
dGhvcj48L2F1dGhvcnM+PC9jb250cmlidXRvcnM+PGF1dGgtYWRkcmVzcz5EZXBhcnRtZW50IG9m
IEJpb2NoZW1pc3RyeSBhbmQgTW9sZWN1bGFyIEJpb2xvZ3ksIFVuaXZlcnNpdHkgb2YgU291dGhl
cm4gQ2FsaWZvcm5pYSwgU2Nob29sIG9mIE1lZGljaW5lLCBOb3JyaXMgQ29tcHJlaGVuc2l2ZSBD
YW5jZXIgQ2VudGVyLCBMb3MgQW5nZWxlcywgQ2FsaWZvcm5pYSA5MDAzMywgVVNBLjwvYXV0aC1h
ZGRyZXNzPjx0aXRsZXM+PHRpdGxlPkxvc3Mgb2YgaGV0ZXJvenlnb3NpdHkgYXQgdGhlIHRoeW1p
ZHlsYXRlIHN5bnRoYXNlIChUUykgbG9jdXMgb24gY2hyb21vc29tZSAxOCBhZmZlY3RzIHR1bW9y
IHJlc3BvbnNlIGFuZCBzdXJ2aXZhbCBpbiBpbmRpdmlkdWFscyBoZXRlcm96eWdvdXMgZm9yIGEg
MjgtYnAgcG9seW1vcnBoaXNtIGluIHRoZSBUUyBnZW5lPC90aXRsZT48c2Vjb25kYXJ5LXRpdGxl
PkNsaW4gQ2FuY2VyIFJlczwvc2Vjb25kYXJ5LXRpdGxlPjwvdGl0bGVzPjxwZXJpb2RpY2FsPjxm
dWxsLXRpdGxlPkNsaW4gQ2FuY2VyIFJlczwvZnVsbC10aXRsZT48L3BlcmlvZGljYWw+PHBhZ2Vz
PjQzMy05PC9wYWdlcz48dm9sdW1lPjEwPC92b2x1bWU+PG51bWJlcj4yPC9udW1iZXI+PGVkaXRp
b24+MjAwNC8wMi8wNTwvZWRpdGlvbj48a2V5d29yZHM+PGtleXdvcmQ+QWR1bHQ8L2tleXdvcmQ+
PGtleXdvcmQ+QWdlZDwva2V5d29yZD48a2V5d29yZD5BbnRpbWV0YWJvbGl0ZXMsIEFudGluZW9w
bGFzdGljL3RoZXJhcGV1dGljIHVzZTwva2V5d29yZD48a2V5d29yZD4qQ2hyb21vc29tZXMsIEh1
bWFuLCBQYWlyIDE4PC9rZXl3b3JkPjxrZXl3b3JkPkNvbG9yZWN0YWwgTmVvcGxhc21zL2RydWcg
dGhlcmFweS8qZ2VuZXRpY3M8L2tleXdvcmQ+PGtleXdvcmQ+RE5BL21ldGFib2xpc208L2tleXdv
cmQ+PGtleXdvcmQ+RE5BLCBDb21wbGVtZW50YXJ5L21ldGFib2xpc208L2tleXdvcmQ+PGtleXdv
cmQ+RHJ1ZyBDb21iaW5hdGlvbnM8L2tleXdvcmQ+PGtleXdvcmQ+RWxlY3Ryb3Bob3Jlc2lzPC9r
ZXl3b3JkPjxrZXl3b3JkPkZlbWFsZTwva2V5d29yZD48a2V5d29yZD5HZW5vdHlwZTwva2V5d29y
ZD48a2V5d29yZD5IZXRlcm96eWdvdGU8L2tleXdvcmQ+PGtleXdvcmQ+SG9tb3p5Z290ZTwva2V5
d29yZD48a2V5d29yZD5IdW1hbnM8L2tleXdvcmQ+PGtleXdvcmQ+Kkxvc3Mgb2YgSGV0ZXJvenln
b3NpdHk8L2tleXdvcmQ+PGtleXdvcmQ+TWFsZTwva2V5d29yZD48a2V5d29yZD5NaWRkbGUgQWdl
ZDwva2V5d29yZD48a2V5d29yZD5PeG9uaWMgQWNpZC90aGVyYXBldXRpYyB1c2U8L2tleXdvcmQ+
PGtleXdvcmQ+UG9seW1lcmFzZSBDaGFpbiBSZWFjdGlvbjwva2V5d29yZD48a2V5d29yZD5Qb2x5
bW9ycGhpc20sIEdlbmV0aWM8L2tleXdvcmQ+PGtleXdvcmQ+UHlyaWRpbmVzL3RoZXJhcGV1dGlj
IHVzZTwva2V5d29yZD48a2V5d29yZD5STkEvY2hlbWlzdHJ5L21ldGFib2xpc208L2tleXdvcmQ+
PGtleXdvcmQ+UmV2ZXJzZSBUcmFuc2NyaXB0YXNlIFBvbHltZXJhc2UgQ2hhaW4gUmVhY3Rpb248
L2tleXdvcmQ+PGtleXdvcmQ+VGVnYWZ1ci90aGVyYXBldXRpYyB1c2U8L2tleXdvcmQ+PGtleXdv
cmQ+VGh5bWlkeWxhdGUgU3ludGhhc2UvKmdlbmV0aWNzPC9rZXl3b3JkPjxrZXl3b3JkPlRpbWUg
RmFjdG9yczwva2V5d29yZD48a2V5d29yZD5UcmVhdG1lbnQgT3V0Y29tZTwva2V5d29yZD48L2tl
eXdvcmRzPjxkYXRlcz48eWVhcj4yMDA0PC95ZWFyPjxwdWItZGF0ZXM+PGRhdGU+SmFuIDE1PC9k
YXRlPjwvcHViLWRhdGVzPjwvZGF0ZXM+PGlzYm4+MTA3OC0wNDMyIChQcmludCkmI3hEOzEwNzgt
MDQzMiAoTGlua2luZyk8L2lzYm4+PGFjY2Vzc2lvbi1udW0+MTQ3NjAwNjI8L2FjY2Vzc2lvbi1u
dW0+PHVybHM+PHJlbGF0ZWQtdXJscz48dXJsPmh0dHA6Ly93d3cubmNiaS5ubG0ubmloLmdvdi9w
dWJtZWQvMTQ3NjAwNjI8L3VybD48L3JlbGF0ZWQtdXJscz48L3VybHM+PGxhbmd1YWdlPmVuZzwv
bGFuZ3VhZ2U+PC9yZWNvcmQ+PC9DaXRlPjwvRW5kTm90ZT4A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12]</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although in the later study the SNP G&gt;C was not taken into consideration. </w:t>
      </w:r>
      <w:r w:rsidR="00F475BA" w:rsidRPr="006B505E">
        <w:rPr>
          <w:rFonts w:ascii="Book Antiqua" w:hAnsi="Book Antiqua"/>
          <w:sz w:val="24"/>
          <w:szCs w:val="24"/>
          <w:lang w:val="en-US"/>
        </w:rPr>
        <w:t>LOH</w:t>
      </w:r>
      <w:r w:rsidR="00F475BA" w:rsidRPr="006B505E" w:rsidDel="00F475BA">
        <w:rPr>
          <w:rFonts w:ascii="Book Antiqua" w:hAnsi="Book Antiqua"/>
          <w:sz w:val="24"/>
          <w:szCs w:val="24"/>
          <w:lang w:val="en-US"/>
        </w:rPr>
        <w:t xml:space="preserve"> </w:t>
      </w:r>
      <w:r w:rsidRPr="006B505E">
        <w:rPr>
          <w:rFonts w:ascii="Book Antiqua" w:hAnsi="Book Antiqua"/>
          <w:sz w:val="24"/>
          <w:szCs w:val="24"/>
          <w:lang w:val="en-US"/>
        </w:rPr>
        <w:t>is as likely to lead to altered genotypes, either with high or low TYMS protein expression (2RLOH/3RG and 2R/3RGLOH respectively). But the loss of chromosomal material from 18q, the cause of LOH, has been shown to act as a molecular marker of adverse prognosis</w:t>
      </w:r>
      <w:r w:rsidR="00143BD3" w:rsidRPr="006B505E">
        <w:rPr>
          <w:rFonts w:ascii="Book Antiqua" w:hAnsi="Book Antiqua"/>
          <w:sz w:val="24"/>
          <w:szCs w:val="24"/>
          <w:lang w:val="en-US"/>
        </w:rPr>
        <w:fldChar w:fldCharType="begin"/>
      </w:r>
      <w:r w:rsidR="002732A1" w:rsidRPr="006B505E">
        <w:rPr>
          <w:rFonts w:ascii="Book Antiqua" w:hAnsi="Book Antiqua"/>
          <w:sz w:val="24"/>
          <w:szCs w:val="24"/>
          <w:lang w:val="en-US"/>
        </w:rPr>
        <w:instrText xml:space="preserve"> ADDIN EN.CITE &lt;EndNote&gt;&lt;Cite&gt;&lt;Author&gt;Azzoni&lt;/Author&gt;&lt;Year&gt;2014&lt;/Year&gt;&lt;RecNum&gt;10179&lt;/RecNum&gt;&lt;DisplayText&gt;&lt;style face="superscript"&gt;[29]&lt;/style&gt;&lt;/DisplayText&gt;&lt;record&gt;&lt;rec-number&gt;10179&lt;/rec-number&gt;&lt;foreign-keys&gt;&lt;key app="EN" db-id="f90taxrd6a0rr8e9re8pe5tx5expsw0a50ve"&gt;10179&lt;/key&gt;&lt;/foreign-keys&gt;&lt;ref-type name="Journal Article"&gt;17&lt;/ref-type&gt;&lt;contributors&gt;&lt;authors&gt;&lt;author&gt;Azzoni, C.&lt;/author&gt;&lt;author&gt;Bottarelli, L.&lt;/author&gt;&lt;author&gt;Cecchini, S.&lt;/author&gt;&lt;author&gt;Ziccarelli, A.&lt;/author&gt;&lt;author&gt;Campanini, N.&lt;/author&gt;&lt;author&gt;Bordi, C.&lt;/author&gt;&lt;author&gt;Sarli, L.&lt;/author&gt;&lt;author&gt;Silini, E. M.&lt;/author&gt;&lt;/authors&gt;&lt;/contributors&gt;&lt;titles&gt;&lt;title&gt;Role of topoisomerase I and thymidylate synthase expression in sporadic colorectal cancer: associations with clinicopathological and molecular features&lt;/title&gt;&lt;secondary-title&gt;Pathol Res Pract&lt;/secondary-title&gt;&lt;/titles&gt;&lt;periodical&gt;&lt;full-title&gt;Pathol Res Pract&lt;/full-title&gt;&lt;/periodical&gt;&lt;pages&gt;111-7&lt;/pages&gt;&lt;volume&gt;210&lt;/volume&gt;&lt;number&gt;2&lt;/number&gt;&lt;edition&gt;2013/11/22&lt;/edition&gt;&lt;keywords&gt;&lt;keyword&gt;Adenocarcinoma&lt;/keyword&gt;&lt;keyword&gt;Aged&lt;/keyword&gt;&lt;keyword&gt;Aged, 80 and over&lt;/keyword&gt;&lt;keyword&gt;Biomarkers, Tumor&lt;/keyword&gt;&lt;keyword&gt;Chromosomal Instability&lt;/keyword&gt;&lt;keyword&gt;Chromosomes, Human, Pair 18&lt;/keyword&gt;&lt;keyword&gt;Colorectal Neoplasms&lt;/keyword&gt;&lt;keyword&gt;DNA Topoisomerases, Type I&lt;/keyword&gt;&lt;keyword&gt;DNA, Neoplasm&lt;/keyword&gt;&lt;keyword&gt;Female&lt;/keyword&gt;&lt;keyword&gt;Humans&lt;/keyword&gt;&lt;keyword&gt;Immunohistochemistry&lt;/keyword&gt;&lt;keyword&gt;Loss of Heterozygosity&lt;/keyword&gt;&lt;keyword&gt;Male&lt;/keyword&gt;&lt;keyword&gt;Microsatellite Repeats&lt;/keyword&gt;&lt;keyword&gt;Middle Aged&lt;/keyword&gt;&lt;keyword&gt;Phenotype&lt;/keyword&gt;&lt;keyword&gt;Thymidylate Synthase&lt;/keyword&gt;&lt;/keywords&gt;&lt;dates&gt;&lt;year&gt;2014&lt;/year&gt;&lt;pub-dates&gt;&lt;date&gt;Feb&lt;/date&gt;&lt;/pub-dates&gt;&lt;/dates&gt;&lt;isbn&gt;1618-0631&lt;/isbn&gt;&lt;accession-num&gt;24332575&lt;/accession-num&gt;&lt;urls&gt;&lt;related-urls&gt;&lt;url&gt;https://www.ncbi.nlm.nih.gov/pubmed/24332575&lt;/url&gt;&lt;/related-urls&gt;&lt;/urls&gt;&lt;electronic-resource-num&gt;10.1016/j.prp.2013.11.004&lt;/electronic-resource-num&gt;&lt;language&gt;eng&lt;/language&gt;&lt;/record&gt;&lt;/Cite&gt;&lt;/EndNote&gt;</w:instrText>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29]</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even if combined with low-risk 2R allele. This is in agreement with our results as LOH remained in the Cox proportional hazards model as a factor that associates with disease progression with marginal statistical significance (HR </w:t>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1.674</w:t>
      </w:r>
      <w:r w:rsidR="007302FE" w:rsidRPr="006B505E">
        <w:rPr>
          <w:rFonts w:ascii="Book Antiqua" w:hAnsi="Book Antiqua" w:hint="eastAsia"/>
          <w:sz w:val="24"/>
          <w:szCs w:val="24"/>
          <w:lang w:val="en-US" w:eastAsia="zh-CN"/>
        </w:rPr>
        <w:t>,</w:t>
      </w:r>
      <w:r w:rsidRPr="006B505E">
        <w:rPr>
          <w:rFonts w:ascii="Book Antiqua" w:hAnsi="Book Antiqua"/>
          <w:sz w:val="24"/>
          <w:szCs w:val="24"/>
          <w:lang w:val="en-US"/>
        </w:rPr>
        <w:t xml:space="preserve"> 95%CI</w:t>
      </w:r>
      <w:r w:rsidR="00476955" w:rsidRPr="006B505E">
        <w:rPr>
          <w:rFonts w:ascii="Book Antiqua" w:hAnsi="Book Antiqua"/>
          <w:sz w:val="24"/>
          <w:szCs w:val="24"/>
          <w:lang w:val="en-US" w:eastAsia="zh-CN"/>
        </w:rPr>
        <w:t>:</w:t>
      </w:r>
      <w:r w:rsidRPr="006B505E">
        <w:rPr>
          <w:rFonts w:ascii="Book Antiqua" w:hAnsi="Book Antiqua"/>
          <w:sz w:val="24"/>
          <w:szCs w:val="24"/>
          <w:lang w:val="en-US"/>
        </w:rPr>
        <w:t xml:space="preserve"> 0.912-3.071</w:t>
      </w:r>
      <w:r w:rsidR="00476955" w:rsidRPr="006B505E">
        <w:rPr>
          <w:rFonts w:ascii="Book Antiqua" w:hAnsi="Book Antiqua"/>
          <w:sz w:val="24"/>
          <w:szCs w:val="24"/>
          <w:lang w:val="en-US" w:eastAsia="zh-CN"/>
        </w:rPr>
        <w:t>,</w:t>
      </w:r>
      <w:r w:rsidRPr="006B505E">
        <w:rPr>
          <w:rFonts w:ascii="Book Antiqua" w:hAnsi="Book Antiqua"/>
          <w:sz w:val="24"/>
          <w:szCs w:val="24"/>
          <w:lang w:val="en-US"/>
        </w:rPr>
        <w:t xml:space="preserve">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1). This association was not observed for risk of death, probably due to the numerous factors that affect this outcome, such as the additional chemotherapy lines. </w:t>
      </w:r>
    </w:p>
    <w:p w:rsidR="00244A17" w:rsidRPr="006B505E" w:rsidRDefault="00244A17" w:rsidP="006B505E">
      <w:pPr>
        <w:pStyle w:val="NoSpacing"/>
        <w:spacing w:line="360" w:lineRule="auto"/>
        <w:ind w:firstLineChars="100" w:firstLine="240"/>
        <w:jc w:val="both"/>
        <w:rPr>
          <w:rFonts w:ascii="Book Antiqua" w:hAnsi="Book Antiqua"/>
          <w:i/>
          <w:sz w:val="24"/>
          <w:szCs w:val="24"/>
          <w:lang w:val="en-US"/>
        </w:rPr>
      </w:pPr>
      <w:r w:rsidRPr="006B505E">
        <w:rPr>
          <w:rFonts w:ascii="Book Antiqua" w:hAnsi="Book Antiqua"/>
          <w:sz w:val="24"/>
          <w:szCs w:val="24"/>
          <w:lang w:val="en-US"/>
        </w:rPr>
        <w:t xml:space="preserve">It has been previously shown that patients with </w:t>
      </w:r>
      <w:r w:rsidRPr="006B505E">
        <w:rPr>
          <w:rFonts w:ascii="Book Antiqua" w:hAnsi="Book Antiqua"/>
          <w:i/>
          <w:sz w:val="24"/>
          <w:szCs w:val="24"/>
          <w:lang w:val="en-US"/>
        </w:rPr>
        <w:t xml:space="preserve">KRAS </w:t>
      </w:r>
      <w:r w:rsidRPr="006B505E">
        <w:rPr>
          <w:rFonts w:ascii="Book Antiqua" w:hAnsi="Book Antiqua"/>
          <w:sz w:val="24"/>
          <w:szCs w:val="24"/>
          <w:lang w:val="en-US"/>
        </w:rPr>
        <w:t xml:space="preserve">mutant tumors had significantly lower </w:t>
      </w:r>
      <w:r w:rsidR="009C5007" w:rsidRPr="006B505E">
        <w:rPr>
          <w:rFonts w:ascii="Book Antiqua" w:hAnsi="Book Antiqua"/>
          <w:i/>
          <w:sz w:val="24"/>
          <w:szCs w:val="24"/>
          <w:lang w:val="en-US"/>
        </w:rPr>
        <w:t>TYMS</w:t>
      </w:r>
      <w:r w:rsidRPr="006B505E">
        <w:rPr>
          <w:rFonts w:ascii="Book Antiqua" w:hAnsi="Book Antiqua"/>
          <w:sz w:val="24"/>
          <w:szCs w:val="24"/>
          <w:lang w:val="en-US"/>
        </w:rPr>
        <w:t xml:space="preserve"> mRNA levels, especially in proximal colon tumors</w:t>
      </w:r>
      <w:r w:rsidR="00143BD3" w:rsidRPr="006B505E">
        <w:rPr>
          <w:rFonts w:ascii="Book Antiqua" w:hAnsi="Book Antiqua"/>
          <w:sz w:val="24"/>
          <w:szCs w:val="24"/>
          <w:lang w:val="en-US"/>
        </w:rPr>
        <w:fldChar w:fldCharType="begin">
          <w:fldData xml:space="preserve">PEVuZE5vdGU+PENpdGU+PEF1dGhvcj5NYXVzPC9BdXRob3I+PFllYXI+MjAxNTwvWWVhcj48UmVj
TnVtPjEwMTk4PC9SZWNOdW0+PElEVGV4dD5EaXN0aW5jdCBnZW5lIGV4cHJlc3Npb24gcHJvZmls
ZXMgb2YgcHJveGltYWwgYW5kIGRpc3RhbCBjb2xvcmVjdGFsIGNhbmNlcjogaW1wbGljYXRpb25z
IGZvciBjeXRvdG94aWMgYW5kIHRhcmdldGVkIHRoZXJhcHk8L0lEVGV4dD48RGlzcGxheVRleHQ+
PHN0eWxlIGZhY2U9InN1cGVyc2NyaXB0Ij5bNThdPC9zdHlsZT48L0Rpc3BsYXlUZXh0PjxyZWNv
cmQ+PHJlYy1udW1iZXI+MTAxOTg8L3JlYy1udW1iZXI+PGZvcmVpZ24ta2V5cz48a2V5IGFwcD0i
RU4iIGRiLWlkPSJmOTB0YXhyZDZhMHJyOGU5cmU4cGU1dHg1ZXhwc3cwYTUwdmUiPjEwMTk4PC9r
ZXk+PC9mb3JlaWduLWtleXM+PHJlZi10eXBlIG5hbWU9IkpvdXJuYWwgQXJ0aWNsZSI+MTc8L3Jl
Zi10eXBlPjxjb250cmlidXRvcnM+PGF1dGhvcnM+PGF1dGhvcj5NYXVzLCBNLiBLLjwvYXV0aG9y
PjxhdXRob3I+SGFubmEsIEQuIEwuPC9hdXRob3I+PGF1dGhvcj5TdGVwaGVucywgQy4gTC48L2F1
dGhvcj48YXV0aG9yPkFzdHJvdywgUy4gSC48L2F1dGhvcj48YXV0aG9yPllhbmcsIEQuPC9hdXRo
b3I+PGF1dGhvcj5HcmltbWluZ2VyLCBQLiBQLjwvYXV0aG9yPjxhdXRob3I+TG91cGFraXMsIEYu
PC9hdXRob3I+PGF1dGhvcj5Ic2lhbmcsIEouIEguPC9hdXRob3I+PGF1dGhvcj5aZWdlciwgRy48
L2F1dGhvcj48YXV0aG9yPldha2F0c3VraSwgVC48L2F1dGhvcj48YXV0aG9yPkJhcnppLCBBLjwv
YXV0aG9yPjxhdXRob3I+TGVueiwgSC4gSi48L2F1dGhvcj48L2F1dGhvcnM+PC9jb250cmlidXRv
cnM+PHRpdGxlcz48dGl0bGU+RGlzdGluY3QgZ2VuZSBleHByZXNzaW9uIHByb2ZpbGVzIG9mIHBy
b3hpbWFsIGFuZCBkaXN0YWwgY29sb3JlY3RhbCBjYW5jZXI6IGltcGxpY2F0aW9ucyBmb3IgY3l0
b3RveGljIGFuZCB0YXJnZXRlZCB0aGVyYXB5PC90aXRsZT48c2Vjb25kYXJ5LXRpdGxlPlBoYXJt
YWNvZ2Vub21pY3MgSjwvc2Vjb25kYXJ5LXRpdGxlPjwvdGl0bGVzPjxwZXJpb2RpY2FsPjxmdWxs
LXRpdGxlPlBoYXJtYWNvZ2Vub21pY3MgSjwvZnVsbC10aXRsZT48L3BlcmlvZGljYWw+PHBhZ2Vz
PjM1NC02MjwvcGFnZXM+PHZvbHVtZT4xNTwvdm9sdW1lPjxudW1iZXI+NDwvbnVtYmVyPjxlZGl0
aW9uPjIwMTQvMTIvMjM8L2VkaXRpb24+PGtleXdvcmRzPjxrZXl3b3JkPkFkdWx0PC9rZXl3b3Jk
PjxrZXl3b3JkPkFnZWQ8L2tleXdvcmQ+PGtleXdvcmQ+QWdlZCwgODAgYW5kIG92ZXI8L2tleXdv
cmQ+PGtleXdvcmQ+QW50aW5lb3BsYXN0aWMgQWdlbnRzPC9rZXl3b3JkPjxrZXl3b3JkPkJpb21h
cmtlcnMsIFR1bW9yPC9rZXl3b3JkPjxrZXl3b3JkPkNvbG9uaWMgTmVvcGxhc21zPC9rZXl3b3Jk
PjxrZXl3b3JkPkNvbG9yZWN0YWwgTmVvcGxhc21zPC9rZXl3b3JkPjxrZXl3b3JkPkROQS1CaW5k
aW5nIFByb3RlaW5zPC9rZXl3b3JkPjxrZXl3b3JkPkRydWcgRGVsaXZlcnkgU3lzdGVtczwva2V5
d29yZD48a2V5d29yZD5FbmRvbnVjbGVhc2VzPC9rZXl3b3JkPjxrZXl3b3JkPkZlbWFsZTwva2V5
d29yZD48a2V5d29yZD5HZW5lIEV4cHJlc3Npb24gUHJvZmlsaW5nPC9rZXl3b3JkPjxrZXl3b3Jk
Pkh1bWFuczwva2V5d29yZD48a2V5d29yZD5NYWxlPC9rZXl3b3JkPjxrZXl3b3JkPk1pZGRsZSBB
Z2VkPC9rZXl3b3JkPjxrZXl3b3JkPlByb2dub3Npczwva2V5d29yZD48a2V5d29yZD5Qcm9zcGVj
dGl2ZSBTdHVkaWVzPC9rZXl3b3JkPjxrZXl3b3JkPlByb3RvLU9uY29nZW5lIFByb3RlaW5zIEIt
cmFmPC9rZXl3b3JkPjxrZXl3b3JkPlByb3RvLU9uY29nZW5lIFByb3RlaW5zIHAyMShyYXMpPC9r
ZXl3b3JkPjxrZXl3b3JkPlJOQSwgTWVzc2VuZ2VyPC9rZXl3b3JkPjxrZXl3b3JkPlJlY2VwdG9y
LCBFcGlkZXJtYWwgR3Jvd3RoIEZhY3Rvcjwva2V5d29yZD48a2V5d29yZD5SZWN0YWwgTmVvcGxh
c21zPC9rZXl3b3JkPjxrZXl3b3JkPlZhc2N1bGFyIEVuZG90aGVsaWFsIEdyb3d0aCBGYWN0b3Ig
UmVjZXB0b3ItMjwva2V5d29yZD48L2tleXdvcmRzPjxkYXRlcz48eWVhcj4yMDE1PC95ZWFyPjxw
dWItZGF0ZXM+PGRhdGU+QXVnPC9kYXRlPjwvcHViLWRhdGVzPjwvZGF0ZXM+PGlzYm4+MTQ3My0x
MTUwPC9pc2JuPjxhY2Nlc3Npb24tbnVtPjI1NTMyNzU5PC9hY2Nlc3Npb24tbnVtPjx1cmxzPjxy
ZWxhdGVkLXVybHM+PHVybD5odHRwczovL3d3dy5uY2JpLm5sbS5uaWguZ292L3B1Ym1lZC8yNTUz
Mjc1OTwvdXJsPjwvcmVsYXRlZC11cmxzPjwvdXJscz48Y3VzdG9tMj5QTUM0NDc4Mjg3PC9jdXN0
b20yPjxlbGVjdHJvbmljLXJlc291cmNlLW51bT4xMC4xMDM4L3Rwai4yMDE0LjczPC9lbGVjdHJv
bmljLXJlc291cmNlLW51bT48bGFuZ3VhZ2U+ZW5nPC9sYW5ndWFnZT48L3JlY29yZD48L0NpdGU+
PENpdGU+PEF1dGhvcj5NYXVzPC9BdXRob3I+PFllYXI+MjAxNTwvWWVhcj48UmVjTnVtPjEwMTk4
PC9SZWNOdW0+PHJlY29yZD48cmVjLW51bWJlcj4xMDE5ODwvcmVjLW51bWJlcj48Zm9yZWlnbi1r
ZXlzPjxrZXkgYXBwPSJFTiIgZGItaWQ9ImY5MHRheHJkNmEwcnI4ZTlyZThwZTV0eDVleHBzdzBh
NTB2ZSI+MTAxOTg8L2tleT48L2ZvcmVpZ24ta2V5cz48cmVmLXR5cGUgbmFtZT0iSm91cm5hbCBB
cnRpY2xlIj4xNzwvcmVmLXR5cGU+PGNvbnRyaWJ1dG9ycz48YXV0aG9ycz48YXV0aG9yPk1hdXMs
IE0uIEsuPC9hdXRob3I+PGF1dGhvcj5IYW5uYSwgRC4gTC48L2F1dGhvcj48YXV0aG9yPlN0ZXBo
ZW5zLCBDLiBMLjwvYXV0aG9yPjxhdXRob3I+QXN0cm93LCBTLiBILjwvYXV0aG9yPjxhdXRob3I+
WWFuZywgRC48L2F1dGhvcj48YXV0aG9yPkdyaW1taW5nZXIsIFAuIFAuPC9hdXRob3I+PGF1dGhv
cj5Mb3VwYWtpcywgRi48L2F1dGhvcj48YXV0aG9yPkhzaWFuZywgSi4gSC48L2F1dGhvcj48YXV0
aG9yPlplZ2VyLCBHLjwvYXV0aG9yPjxhdXRob3I+V2FrYXRzdWtpLCBULjwvYXV0aG9yPjxhdXRo
b3I+QmFyemksIEEuPC9hdXRob3I+PGF1dGhvcj5MZW56LCBILiBKLjwvYXV0aG9yPjwvYXV0aG9y
cz48L2NvbnRyaWJ1dG9ycz48dGl0bGVzPjx0aXRsZT5EaXN0aW5jdCBnZW5lIGV4cHJlc3Npb24g
cHJvZmlsZXMgb2YgcHJveGltYWwgYW5kIGRpc3RhbCBjb2xvcmVjdGFsIGNhbmNlcjogaW1wbGlj
YXRpb25zIGZvciBjeXRvdG94aWMgYW5kIHRhcmdldGVkIHRoZXJhcHk8L3RpdGxlPjxzZWNvbmRh
cnktdGl0bGU+UGhhcm1hY29nZW5vbWljcyBKPC9zZWNvbmRhcnktdGl0bGU+PC90aXRsZXM+PHBl
cmlvZGljYWw+PGZ1bGwtdGl0bGU+UGhhcm1hY29nZW5vbWljcyBKPC9mdWxsLXRpdGxlPjwvcGVy
aW9kaWNhbD48cGFnZXM+MzU0LTYyPC9wYWdlcz48dm9sdW1lPjE1PC92b2x1bWU+PG51bWJlcj40
PC9udW1iZXI+PGVkaXRpb24+MjAxNC8xMi8yMzwvZWRpdGlvbj48a2V5d29yZHM+PGtleXdvcmQ+
QWR1bHQ8L2tleXdvcmQ+PGtleXdvcmQ+QWdlZDwva2V5d29yZD48a2V5d29yZD5BZ2VkLCA4MCBh
bmQgb3Zlcjwva2V5d29yZD48a2V5d29yZD5BbnRpbmVvcGxhc3RpYyBBZ2VudHM8L2tleXdvcmQ+
PGtleXdvcmQ+QmlvbWFya2VycywgVHVtb3I8L2tleXdvcmQ+PGtleXdvcmQ+Q29sb25pYyBOZW9w
bGFzbXM8L2tleXdvcmQ+PGtleXdvcmQ+Q29sb3JlY3RhbCBOZW9wbGFzbXM8L2tleXdvcmQ+PGtl
eXdvcmQ+RE5BLUJpbmRpbmcgUHJvdGVpbnM8L2tleXdvcmQ+PGtleXdvcmQ+RHJ1ZyBEZWxpdmVy
eSBTeXN0ZW1zPC9rZXl3b3JkPjxrZXl3b3JkPkVuZG9udWNsZWFzZXM8L2tleXdvcmQ+PGtleXdv
cmQ+RmVtYWxlPC9rZXl3b3JkPjxrZXl3b3JkPkdlbmUgRXhwcmVzc2lvbiBQcm9maWxpbmc8L2tl
eXdvcmQ+PGtleXdvcmQ+SHVtYW5zPC9rZXl3b3JkPjxrZXl3b3JkPk1hbGU8L2tleXdvcmQ+PGtl
eXdvcmQ+TWlkZGxlIEFnZWQ8L2tleXdvcmQ+PGtleXdvcmQ+UHJvZ25vc2lzPC9rZXl3b3JkPjxr
ZXl3b3JkPlByb3NwZWN0aXZlIFN0dWRpZXM8L2tleXdvcmQ+PGtleXdvcmQ+UHJvdG8tT25jb2dl
bmUgUHJvdGVpbnMgQi1yYWY8L2tleXdvcmQ+PGtleXdvcmQ+UHJvdG8tT25jb2dlbmUgUHJvdGVp
bnMgcDIxKHJhcyk8L2tleXdvcmQ+PGtleXdvcmQ+Uk5BLCBNZXNzZW5nZXI8L2tleXdvcmQ+PGtl
eXdvcmQ+UmVjZXB0b3IsIEVwaWRlcm1hbCBHcm93dGggRmFjdG9yPC9rZXl3b3JkPjxrZXl3b3Jk
PlJlY3RhbCBOZW9wbGFzbXM8L2tleXdvcmQ+PGtleXdvcmQ+VmFzY3VsYXIgRW5kb3RoZWxpYWwg
R3Jvd3RoIEZhY3RvciBSZWNlcHRvci0yPC9rZXl3b3JkPjwva2V5d29yZHM+PGRhdGVzPjx5ZWFy
PjIwMTU8L3llYXI+PHB1Yi1kYXRlcz48ZGF0ZT5BdWc8L2RhdGU+PC9wdWItZGF0ZXM+PC9kYXRl
cz48aXNibj4xNDczLTExNTA8L2lzYm4+PGFjY2Vzc2lvbi1udW0+MjU1MzI3NTk8L2FjY2Vzc2lv
bi1udW0+PHVybHM+PHJlbGF0ZWQtdXJscz48dXJsPmh0dHBzOi8vd3d3Lm5jYmkubmxtLm5paC5n
b3YvcHVibWVkLzI1NTMyNzU5PC91cmw+PC9yZWxhdGVkLXVybHM+PC91cmxzPjxjdXN0b20yPlBN
QzQ0NzgyODc8L2N1c3RvbTI+PGVsZWN0cm9uaWMtcmVzb3VyY2UtbnVtPjEwLjEwMzgvdHBqLjIw
MTQuNzM8L2VsZWN0cm9uaWMtcmVzb3VyY2UtbnVtPjxsYW5ndWFnZT5lbmc8L2xhbmd1YWdlPjwv
cmVjb3JkPjwvQ2l0ZT48L0VuZE5vdGU+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NYXVzPC9BdXRob3I+PFllYXI+MjAxNTwvWWVhcj48UmVj
TnVtPjEwMTk4PC9SZWNOdW0+PElEVGV4dD5EaXN0aW5jdCBnZW5lIGV4cHJlc3Npb24gcHJvZmls
ZXMgb2YgcHJveGltYWwgYW5kIGRpc3RhbCBjb2xvcmVjdGFsIGNhbmNlcjogaW1wbGljYXRpb25z
IGZvciBjeXRvdG94aWMgYW5kIHRhcmdldGVkIHRoZXJhcHk8L0lEVGV4dD48RGlzcGxheVRleHQ+
PHN0eWxlIGZhY2U9InN1cGVyc2NyaXB0Ij5bNThdPC9zdHlsZT48L0Rpc3BsYXlUZXh0PjxyZWNv
cmQ+PHJlYy1udW1iZXI+MTAxOTg8L3JlYy1udW1iZXI+PGZvcmVpZ24ta2V5cz48a2V5IGFwcD0i
RU4iIGRiLWlkPSJmOTB0YXhyZDZhMHJyOGU5cmU4cGU1dHg1ZXhwc3cwYTUwdmUiPjEwMTk4PC9r
ZXk+PC9mb3JlaWduLWtleXM+PHJlZi10eXBlIG5hbWU9IkpvdXJuYWwgQXJ0aWNsZSI+MTc8L3Jl
Zi10eXBlPjxjb250cmlidXRvcnM+PGF1dGhvcnM+PGF1dGhvcj5NYXVzLCBNLiBLLjwvYXV0aG9y
PjxhdXRob3I+SGFubmEsIEQuIEwuPC9hdXRob3I+PGF1dGhvcj5TdGVwaGVucywgQy4gTC48L2F1
dGhvcj48YXV0aG9yPkFzdHJvdywgUy4gSC48L2F1dGhvcj48YXV0aG9yPllhbmcsIEQuPC9hdXRo
b3I+PGF1dGhvcj5HcmltbWluZ2VyLCBQLiBQLjwvYXV0aG9yPjxhdXRob3I+TG91cGFraXMsIEYu
PC9hdXRob3I+PGF1dGhvcj5Ic2lhbmcsIEouIEguPC9hdXRob3I+PGF1dGhvcj5aZWdlciwgRy48
L2F1dGhvcj48YXV0aG9yPldha2F0c3VraSwgVC48L2F1dGhvcj48YXV0aG9yPkJhcnppLCBBLjwv
YXV0aG9yPjxhdXRob3I+TGVueiwgSC4gSi48L2F1dGhvcj48L2F1dGhvcnM+PC9jb250cmlidXRv
cnM+PHRpdGxlcz48dGl0bGU+RGlzdGluY3QgZ2VuZSBleHByZXNzaW9uIHByb2ZpbGVzIG9mIHBy
b3hpbWFsIGFuZCBkaXN0YWwgY29sb3JlY3RhbCBjYW5jZXI6IGltcGxpY2F0aW9ucyBmb3IgY3l0
b3RveGljIGFuZCB0YXJnZXRlZCB0aGVyYXB5PC90aXRsZT48c2Vjb25kYXJ5LXRpdGxlPlBoYXJt
YWNvZ2Vub21pY3MgSjwvc2Vjb25kYXJ5LXRpdGxlPjwvdGl0bGVzPjxwZXJpb2RpY2FsPjxmdWxs
LXRpdGxlPlBoYXJtYWNvZ2Vub21pY3MgSjwvZnVsbC10aXRsZT48L3BlcmlvZGljYWw+PHBhZ2Vz
PjM1NC02MjwvcGFnZXM+PHZvbHVtZT4xNTwvdm9sdW1lPjxudW1iZXI+NDwvbnVtYmVyPjxlZGl0
aW9uPjIwMTQvMTIvMjM8L2VkaXRpb24+PGtleXdvcmRzPjxrZXl3b3JkPkFkdWx0PC9rZXl3b3Jk
PjxrZXl3b3JkPkFnZWQ8L2tleXdvcmQ+PGtleXdvcmQ+QWdlZCwgODAgYW5kIG92ZXI8L2tleXdv
cmQ+PGtleXdvcmQ+QW50aW5lb3BsYXN0aWMgQWdlbnRzPC9rZXl3b3JkPjxrZXl3b3JkPkJpb21h
cmtlcnMsIFR1bW9yPC9rZXl3b3JkPjxrZXl3b3JkPkNvbG9uaWMgTmVvcGxhc21zPC9rZXl3b3Jk
PjxrZXl3b3JkPkNvbG9yZWN0YWwgTmVvcGxhc21zPC9rZXl3b3JkPjxrZXl3b3JkPkROQS1CaW5k
aW5nIFByb3RlaW5zPC9rZXl3b3JkPjxrZXl3b3JkPkRydWcgRGVsaXZlcnkgU3lzdGVtczwva2V5
d29yZD48a2V5d29yZD5FbmRvbnVjbGVhc2VzPC9rZXl3b3JkPjxrZXl3b3JkPkZlbWFsZTwva2V5
d29yZD48a2V5d29yZD5HZW5lIEV4cHJlc3Npb24gUHJvZmlsaW5nPC9rZXl3b3JkPjxrZXl3b3Jk
Pkh1bWFuczwva2V5d29yZD48a2V5d29yZD5NYWxlPC9rZXl3b3JkPjxrZXl3b3JkPk1pZGRsZSBB
Z2VkPC9rZXl3b3JkPjxrZXl3b3JkPlByb2dub3Npczwva2V5d29yZD48a2V5d29yZD5Qcm9zcGVj
dGl2ZSBTdHVkaWVzPC9rZXl3b3JkPjxrZXl3b3JkPlByb3RvLU9uY29nZW5lIFByb3RlaW5zIEIt
cmFmPC9rZXl3b3JkPjxrZXl3b3JkPlByb3RvLU9uY29nZW5lIFByb3RlaW5zIHAyMShyYXMpPC9r
ZXl3b3JkPjxrZXl3b3JkPlJOQSwgTWVzc2VuZ2VyPC9rZXl3b3JkPjxrZXl3b3JkPlJlY2VwdG9y
LCBFcGlkZXJtYWwgR3Jvd3RoIEZhY3Rvcjwva2V5d29yZD48a2V5d29yZD5SZWN0YWwgTmVvcGxh
c21zPC9rZXl3b3JkPjxrZXl3b3JkPlZhc2N1bGFyIEVuZG90aGVsaWFsIEdyb3d0aCBGYWN0b3Ig
UmVjZXB0b3ItMjwva2V5d29yZD48L2tleXdvcmRzPjxkYXRlcz48eWVhcj4yMDE1PC95ZWFyPjxw
dWItZGF0ZXM+PGRhdGU+QXVnPC9kYXRlPjwvcHViLWRhdGVzPjwvZGF0ZXM+PGlzYm4+MTQ3My0x
MTUwPC9pc2JuPjxhY2Nlc3Npb24tbnVtPjI1NTMyNzU5PC9hY2Nlc3Npb24tbnVtPjx1cmxzPjxy
ZWxhdGVkLXVybHM+PHVybD5odHRwczovL3d3dy5uY2JpLm5sbS5uaWguZ292L3B1Ym1lZC8yNTUz
Mjc1OTwvdXJsPjwvcmVsYXRlZC11cmxzPjwvdXJscz48Y3VzdG9tMj5QTUM0NDc4Mjg3PC9jdXN0
b20yPjxlbGVjdHJvbmljLXJlc291cmNlLW51bT4xMC4xMDM4L3Rwai4yMDE0LjczPC9lbGVjdHJv
bmljLXJlc291cmNlLW51bT48bGFuZ3VhZ2U+ZW5nPC9sYW5ndWFnZT48L3JlY29yZD48L0NpdGU+
PENpdGU+PEF1dGhvcj5NYXVzPC9BdXRob3I+PFllYXI+MjAxNTwvWWVhcj48UmVjTnVtPjEwMTk4
PC9SZWNOdW0+PHJlY29yZD48cmVjLW51bWJlcj4xMDE5ODwvcmVjLW51bWJlcj48Zm9yZWlnbi1r
ZXlzPjxrZXkgYXBwPSJFTiIgZGItaWQ9ImY5MHRheHJkNmEwcnI4ZTlyZThwZTV0eDVleHBzdzBh
NTB2ZSI+MTAxOTg8L2tleT48L2ZvcmVpZ24ta2V5cz48cmVmLXR5cGUgbmFtZT0iSm91cm5hbCBB
cnRpY2xlIj4xNzwvcmVmLXR5cGU+PGNvbnRyaWJ1dG9ycz48YXV0aG9ycz48YXV0aG9yPk1hdXMs
IE0uIEsuPC9hdXRob3I+PGF1dGhvcj5IYW5uYSwgRC4gTC48L2F1dGhvcj48YXV0aG9yPlN0ZXBo
ZW5zLCBDLiBMLjwvYXV0aG9yPjxhdXRob3I+QXN0cm93LCBTLiBILjwvYXV0aG9yPjxhdXRob3I+
WWFuZywgRC48L2F1dGhvcj48YXV0aG9yPkdyaW1taW5nZXIsIFAuIFAuPC9hdXRob3I+PGF1dGhv
cj5Mb3VwYWtpcywgRi48L2F1dGhvcj48YXV0aG9yPkhzaWFuZywgSi4gSC48L2F1dGhvcj48YXV0
aG9yPlplZ2VyLCBHLjwvYXV0aG9yPjxhdXRob3I+V2FrYXRzdWtpLCBULjwvYXV0aG9yPjxhdXRo
b3I+QmFyemksIEEuPC9hdXRob3I+PGF1dGhvcj5MZW56LCBILiBKLjwvYXV0aG9yPjwvYXV0aG9y
cz48L2NvbnRyaWJ1dG9ycz48dGl0bGVzPjx0aXRsZT5EaXN0aW5jdCBnZW5lIGV4cHJlc3Npb24g
cHJvZmlsZXMgb2YgcHJveGltYWwgYW5kIGRpc3RhbCBjb2xvcmVjdGFsIGNhbmNlcjogaW1wbGlj
YXRpb25zIGZvciBjeXRvdG94aWMgYW5kIHRhcmdldGVkIHRoZXJhcHk8L3RpdGxlPjxzZWNvbmRh
cnktdGl0bGU+UGhhcm1hY29nZW5vbWljcyBKPC9zZWNvbmRhcnktdGl0bGU+PC90aXRsZXM+PHBl
cmlvZGljYWw+PGZ1bGwtdGl0bGU+UGhhcm1hY29nZW5vbWljcyBKPC9mdWxsLXRpdGxlPjwvcGVy
aW9kaWNhbD48cGFnZXM+MzU0LTYyPC9wYWdlcz48dm9sdW1lPjE1PC92b2x1bWU+PG51bWJlcj40
PC9udW1iZXI+PGVkaXRpb24+MjAxNC8xMi8yMzwvZWRpdGlvbj48a2V5d29yZHM+PGtleXdvcmQ+
QWR1bHQ8L2tleXdvcmQ+PGtleXdvcmQ+QWdlZDwva2V5d29yZD48a2V5d29yZD5BZ2VkLCA4MCBh
bmQgb3Zlcjwva2V5d29yZD48a2V5d29yZD5BbnRpbmVvcGxhc3RpYyBBZ2VudHM8L2tleXdvcmQ+
PGtleXdvcmQ+QmlvbWFya2VycywgVHVtb3I8L2tleXdvcmQ+PGtleXdvcmQ+Q29sb25pYyBOZW9w
bGFzbXM8L2tleXdvcmQ+PGtleXdvcmQ+Q29sb3JlY3RhbCBOZW9wbGFzbXM8L2tleXdvcmQ+PGtl
eXdvcmQ+RE5BLUJpbmRpbmcgUHJvdGVpbnM8L2tleXdvcmQ+PGtleXdvcmQ+RHJ1ZyBEZWxpdmVy
eSBTeXN0ZW1zPC9rZXl3b3JkPjxrZXl3b3JkPkVuZG9udWNsZWFzZXM8L2tleXdvcmQ+PGtleXdv
cmQ+RmVtYWxlPC9rZXl3b3JkPjxrZXl3b3JkPkdlbmUgRXhwcmVzc2lvbiBQcm9maWxpbmc8L2tl
eXdvcmQ+PGtleXdvcmQ+SHVtYW5zPC9rZXl3b3JkPjxrZXl3b3JkPk1hbGU8L2tleXdvcmQ+PGtl
eXdvcmQ+TWlkZGxlIEFnZWQ8L2tleXdvcmQ+PGtleXdvcmQ+UHJvZ25vc2lzPC9rZXl3b3JkPjxr
ZXl3b3JkPlByb3NwZWN0aXZlIFN0dWRpZXM8L2tleXdvcmQ+PGtleXdvcmQ+UHJvdG8tT25jb2dl
bmUgUHJvdGVpbnMgQi1yYWY8L2tleXdvcmQ+PGtleXdvcmQ+UHJvdG8tT25jb2dlbmUgUHJvdGVp
bnMgcDIxKHJhcyk8L2tleXdvcmQ+PGtleXdvcmQ+Uk5BLCBNZXNzZW5nZXI8L2tleXdvcmQ+PGtl
eXdvcmQ+UmVjZXB0b3IsIEVwaWRlcm1hbCBHcm93dGggRmFjdG9yPC9rZXl3b3JkPjxrZXl3b3Jk
PlJlY3RhbCBOZW9wbGFzbXM8L2tleXdvcmQ+PGtleXdvcmQ+VmFzY3VsYXIgRW5kb3RoZWxpYWwg
R3Jvd3RoIEZhY3RvciBSZWNlcHRvci0yPC9rZXl3b3JkPjwva2V5d29yZHM+PGRhdGVzPjx5ZWFy
PjIwMTU8L3llYXI+PHB1Yi1kYXRlcz48ZGF0ZT5BdWc8L2RhdGU+PC9wdWItZGF0ZXM+PC9kYXRl
cz48aXNibj4xNDczLTExNTA8L2lzYm4+PGFjY2Vzc2lvbi1udW0+MjU1MzI3NTk8L2FjY2Vzc2lv
bi1udW0+PHVybHM+PHJlbGF0ZWQtdXJscz48dXJsPmh0dHBzOi8vd3d3Lm5jYmkubmxtLm5paC5n
b3YvcHVibWVkLzI1NTMyNzU5PC91cmw+PC9yZWxhdGVkLXVybHM+PC91cmxzPjxjdXN0b20yPlBN
QzQ0NzgyODc8L2N1c3RvbTI+PGVsZWN0cm9uaWMtcmVzb3VyY2UtbnVtPjEwLjEwMzgvdHBqLjIw
MTQuNzM8L2VsZWN0cm9uaWMtcmVzb3VyY2UtbnVtPjxsYW5ndWFnZT5lbmc8L2xhbmd1YWdlPjwv
cmVjb3JkPjwvQ2l0ZT48L0VuZE5vdGU+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w:t>
      </w:r>
      <w:r w:rsidR="00157C10" w:rsidRPr="006B505E">
        <w:rPr>
          <w:rFonts w:ascii="Book Antiqua" w:hAnsi="Book Antiqua" w:hint="eastAsia"/>
          <w:noProof/>
          <w:sz w:val="24"/>
          <w:szCs w:val="24"/>
          <w:vertAlign w:val="superscript"/>
          <w:lang w:val="en-US" w:eastAsia="zh-CN"/>
        </w:rPr>
        <w:t>57</w:t>
      </w:r>
      <w:r w:rsidR="002732A1" w:rsidRPr="006B505E">
        <w:rPr>
          <w:rFonts w:ascii="Book Antiqua" w:hAnsi="Book Antiqua"/>
          <w:noProof/>
          <w:sz w:val="24"/>
          <w:szCs w:val="24"/>
          <w:vertAlign w:val="superscript"/>
          <w:lang w:val="en-US"/>
        </w:rPr>
        <w:t>]</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In our study, we were able to identify an association of </w:t>
      </w:r>
      <w:r w:rsidRPr="006B505E">
        <w:rPr>
          <w:rFonts w:ascii="Book Antiqua" w:hAnsi="Book Antiqua"/>
          <w:i/>
          <w:sz w:val="24"/>
          <w:szCs w:val="24"/>
          <w:lang w:val="en-US"/>
        </w:rPr>
        <w:t>KRAS</w:t>
      </w:r>
      <w:r w:rsidRPr="006B505E">
        <w:rPr>
          <w:rFonts w:ascii="Book Antiqua" w:hAnsi="Book Antiqua"/>
          <w:sz w:val="24"/>
          <w:szCs w:val="24"/>
          <w:lang w:val="en-US"/>
        </w:rPr>
        <w:t xml:space="preserve"> wild type only with polymorphism 3RG/3RC (RR </w:t>
      </w:r>
      <w:r w:rsidR="00476955" w:rsidRPr="006B505E">
        <w:rPr>
          <w:rFonts w:ascii="Book Antiqua" w:hAnsi="Book Antiqua"/>
          <w:sz w:val="24"/>
          <w:szCs w:val="24"/>
          <w:lang w:val="en-US" w:eastAsia="zh-CN"/>
        </w:rPr>
        <w:t xml:space="preserve">= </w:t>
      </w:r>
      <w:r w:rsidRPr="006B505E">
        <w:rPr>
          <w:rFonts w:ascii="Book Antiqua" w:hAnsi="Book Antiqua"/>
          <w:sz w:val="24"/>
          <w:szCs w:val="24"/>
          <w:lang w:val="en-US"/>
        </w:rPr>
        <w:t>1.753 95%CI</w:t>
      </w:r>
      <w:r w:rsidR="00476955" w:rsidRPr="006B505E">
        <w:rPr>
          <w:rFonts w:ascii="Book Antiqua" w:hAnsi="Book Antiqua"/>
          <w:sz w:val="24"/>
          <w:szCs w:val="24"/>
          <w:lang w:val="en-US" w:eastAsia="zh-CN"/>
        </w:rPr>
        <w:t>:</w:t>
      </w:r>
      <w:r w:rsidRPr="006B505E">
        <w:rPr>
          <w:rFonts w:ascii="Book Antiqua" w:hAnsi="Book Antiqua"/>
          <w:sz w:val="24"/>
          <w:szCs w:val="24"/>
          <w:lang w:val="en-US"/>
        </w:rPr>
        <w:t xml:space="preserve"> 1.156-2.657</w:t>
      </w:r>
      <w:r w:rsidR="00476955" w:rsidRPr="006B505E">
        <w:rPr>
          <w:rFonts w:ascii="Book Antiqua" w:hAnsi="Book Antiqua"/>
          <w:sz w:val="24"/>
          <w:szCs w:val="24"/>
          <w:lang w:val="en-US" w:eastAsia="zh-CN"/>
        </w:rPr>
        <w:t>,</w:t>
      </w:r>
      <w:r w:rsidRPr="006B505E">
        <w:rPr>
          <w:rFonts w:ascii="Book Antiqua" w:hAnsi="Book Antiqua"/>
          <w:sz w:val="24"/>
          <w:szCs w:val="24"/>
          <w:lang w:val="en-US"/>
        </w:rPr>
        <w:t xml:space="preserve"> </w:t>
      </w:r>
      <w:r w:rsidR="00BF30F0" w:rsidRPr="006B505E">
        <w:rPr>
          <w:rFonts w:ascii="Book Antiqua" w:hAnsi="Book Antiqua"/>
          <w:i/>
          <w:sz w:val="24"/>
          <w:szCs w:val="24"/>
          <w:lang w:val="en-US"/>
        </w:rPr>
        <w:t xml:space="preserve">P &lt; </w:t>
      </w:r>
      <w:r w:rsidRPr="006B505E">
        <w:rPr>
          <w:rFonts w:ascii="Book Antiqua" w:hAnsi="Book Antiqua"/>
          <w:sz w:val="24"/>
          <w:szCs w:val="24"/>
          <w:lang w:val="en-US"/>
        </w:rPr>
        <w:t xml:space="preserve">0.04), a member of high TYMS protein expression group. </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t>The addition of bevacizumab in the fluoropyrimidine-based 1</w:t>
      </w:r>
      <w:r w:rsidRPr="006B505E">
        <w:rPr>
          <w:rFonts w:ascii="Book Antiqua" w:hAnsi="Book Antiqua"/>
          <w:sz w:val="24"/>
          <w:szCs w:val="24"/>
          <w:vertAlign w:val="superscript"/>
          <w:lang w:val="en-US"/>
        </w:rPr>
        <w:t>st</w:t>
      </w:r>
      <w:r w:rsidRPr="006B505E">
        <w:rPr>
          <w:rFonts w:ascii="Book Antiqua" w:hAnsi="Book Antiqua"/>
          <w:sz w:val="24"/>
          <w:szCs w:val="24"/>
          <w:lang w:val="en-US"/>
        </w:rPr>
        <w:t xml:space="preserve"> line chemotherapy for mCRC did not emerge, in the Cox model, as a factor affecting survival outcome in our study. To date, no prospectively validated biomarkers have emerged to include or exclude patients from anti-VEGF therapy</w:t>
      </w:r>
      <w:r w:rsidR="00143BD3" w:rsidRPr="006B505E">
        <w:rPr>
          <w:rFonts w:ascii="Book Antiqua" w:hAnsi="Book Antiqua"/>
          <w:sz w:val="24"/>
          <w:szCs w:val="24"/>
          <w:lang w:val="en-US"/>
        </w:rPr>
        <w:fldChar w:fldCharType="begin">
          <w:fldData xml:space="preserve">PEVuZE5vdGU+PENpdGU+PEF1dGhvcj5TdHJpY2tsZXI8L0F1dGhvcj48WWVhcj4yMDEyPC9ZZWFy
PjxSZWNOdW0+MTAxOTk8L1JlY051bT48SURUZXh0PkJldmFjaXp1bWFiLWJhc2VkIHRoZXJhcGll
cyBpbiB0aGUgZmlyc3QtbGluZSB0cmVhdG1lbnQgb2YgbWV0YXN0YXRpYyBjb2xvcmVjdGFsIGNh
bmNlcjwvSURUZXh0PjxEaXNwbGF5VGV4dD48c3R5bGUgZmFjZT0ic3VwZXJzY3JpcHQiPls1OV08
L3N0eWxlPjwvRGlzcGxheVRleHQ+PHJlY29yZD48cmVjLW51bWJlcj4xMDE5OTwvcmVjLW51bWJl
cj48Zm9yZWlnbi1rZXlzPjxrZXkgYXBwPSJFTiIgZGItaWQ9ImY5MHRheHJkNmEwcnI4ZTlyZThw
ZTV0eDVleHBzdzBhNTB2ZSI+MTAxOTk8L2tleT48L2ZvcmVpZ24ta2V5cz48cmVmLXR5cGUgbmFt
ZT0iSm91cm5hbCBBcnRpY2xlIj4xNzwvcmVmLXR5cGU+PGNvbnRyaWJ1dG9ycz48YXV0aG9ycz48
YXV0aG9yPlN0cmlja2xlciwgSi4gSC48L2F1dGhvcj48YXV0aG9yPkh1cndpdHosIEguIEkuPC9h
dXRob3I+PC9hdXRob3JzPjwvY29udHJpYnV0b3JzPjx0aXRsZXM+PHRpdGxlPkJldmFjaXp1bWFi
LWJhc2VkIHRoZXJhcGllcyBpbiB0aGUgZmlyc3QtbGluZSB0cmVhdG1lbnQgb2YgbWV0YXN0YXRp
YyBjb2xvcmVjdGFsIGNhbmNlcjwvdGl0bGU+PHNlY29uZGFyeS10aXRsZT5PbmNvbG9naXN0PC9z
ZWNvbmRhcnktdGl0bGU+PC90aXRsZXM+PHBlcmlvZGljYWw+PGZ1bGwtdGl0bGU+T25jb2xvZ2lz
dDwvZnVsbC10aXRsZT48L3BlcmlvZGljYWw+PHBhZ2VzPjUxMy0yNDwvcGFnZXM+PHZvbHVtZT4x
Nzwvdm9sdW1lPjxudW1iZXI+NDwvbnVtYmVyPjxlZGl0aW9uPjIwMTIvMDQvMDM8L2VkaXRpb24+
PGtleXdvcmRzPjxrZXl3b3JkPkFudGlib2RpZXMsIE1vbm9jbG9uYWwsIEh1bWFuaXplZDwva2V5
d29yZD48a2V5d29yZD5BbnRpbmVvcGxhc3RpYyBDb21iaW5lZCBDaGVtb3RoZXJhcHkgUHJvdG9j
b2xzPC9rZXl3b3JkPjxrZXl3b3JkPkJldmFjaXp1bWFiPC9rZXl3b3JkPjxrZXl3b3JkPkNsaW5p
Y2FsIFRyaWFscywgUGhhc2UgSUkgYXMgVG9waWM8L2tleXdvcmQ+PGtleXdvcmQ+Q2xpbmljYWwg
VHJpYWxzLCBQaGFzZSBJSUkgYXMgVG9waWM8L2tleXdvcmQ+PGtleXdvcmQ+Q29sb3JlY3RhbCBO
ZW9wbGFzbXM8L2tleXdvcmQ+PGtleXdvcmQ+SHVtYW5zPC9rZXl3b3JkPjxrZXl3b3JkPk5lb3Bs
YXNtIE1ldGFzdGFzaXM8L2tleXdvcmQ+PGtleXdvcmQ+UmFuZG9taXplZCBDb250cm9sbGVkIFRy
aWFscyBhcyBUb3BpYzwva2V5d29yZD48L2tleXdvcmRzPjxkYXRlcz48eWVhcj4yMDEyPC95ZWFy
PjwvZGF0ZXM+PGlzYm4+MTU0OS00OTBYPC9pc2JuPjxhY2Nlc3Npb24tbnVtPjIyNDc3NzI2PC9h
Y2Nlc3Npb24tbnVtPjx1cmxzPjxyZWxhdGVkLXVybHM+PHVybD5odHRwczovL3d3dy5uY2JpLm5s
bS5uaWguZ292L3B1Ym1lZC8yMjQ3NzcyNjwvdXJsPjwvcmVsYXRlZC11cmxzPjwvdXJscz48Y3Vz
dG9tMj5QTUMzMzM2ODMwPC9jdXN0b20yPjxlbGVjdHJvbmljLXJlc291cmNlLW51bT4xMC4xNjM0
L3RoZW9uY29sb2dpc3QuMjAxMi0wMDAzPC9lbGVjdHJvbmljLXJlc291cmNlLW51bT48bGFuZ3Vh
Z2U+ZW5nPC9sYW5ndWFnZT48L3JlY29yZD48L0NpdGU+PENpdGU+PEF1dGhvcj5TdHJpY2tsZXI8
L0F1dGhvcj48WWVhcj4yMDEyPC9ZZWFyPjxSZWNOdW0+MTAxOTk8L1JlY051bT48cmVjb3JkPjxy
ZWMtbnVtYmVyPjEwMTk5PC9yZWMtbnVtYmVyPjxmb3JlaWduLWtleXM+PGtleSBhcHA9IkVOIiBk
Yi1pZD0iZjkwdGF4cmQ2YTBycjhlOXJlOHBlNXR4NWV4cHN3MGE1MHZlIj4xMDE5OTwva2V5Pjwv
Zm9yZWlnbi1rZXlzPjxyZWYtdHlwZSBuYW1lPSJKb3VybmFsIEFydGljbGUiPjE3PC9yZWYtdHlw
ZT48Y29udHJpYnV0b3JzPjxhdXRob3JzPjxhdXRob3I+U3RyaWNrbGVyLCBKLiBILjwvYXV0aG9y
PjxhdXRob3I+SHVyd2l0eiwgSC4gSS48L2F1dGhvcj48L2F1dGhvcnM+PC9jb250cmlidXRvcnM+
PHRpdGxlcz48dGl0bGU+QmV2YWNpenVtYWItYmFzZWQgdGhlcmFwaWVzIGluIHRoZSBmaXJzdC1s
aW5lIHRyZWF0bWVudCBvZiBtZXRhc3RhdGljIGNvbG9yZWN0YWwgY2FuY2VyPC90aXRsZT48c2Vj
b25kYXJ5LXRpdGxlPk9uY29sb2dpc3Q8L3NlY29uZGFyeS10aXRsZT48L3RpdGxlcz48cGVyaW9k
aWNhbD48ZnVsbC10aXRsZT5PbmNvbG9naXN0PC9mdWxsLXRpdGxlPjwvcGVyaW9kaWNhbD48cGFn
ZXM+NTEzLTI0PC9wYWdlcz48dm9sdW1lPjE3PC92b2x1bWU+PG51bWJlcj40PC9udW1iZXI+PGVk
aXRpb24+MjAxMi8wNC8wMzwvZWRpdGlvbj48a2V5d29yZHM+PGtleXdvcmQ+QW50aWJvZGllcywg
TW9ub2Nsb25hbCwgSHVtYW5pemVkPC9rZXl3b3JkPjxrZXl3b3JkPkFudGluZW9wbGFzdGljIENv
bWJpbmVkIENoZW1vdGhlcmFweSBQcm90b2NvbHM8L2tleXdvcmQ+PGtleXdvcmQ+QmV2YWNpenVt
YWI8L2tleXdvcmQ+PGtleXdvcmQ+Q2xpbmljYWwgVHJpYWxzLCBQaGFzZSBJSSBhcyBUb3BpYzwv
a2V5d29yZD48a2V5d29yZD5DbGluaWNhbCBUcmlhbHMsIFBoYXNlIElJSSBhcyBUb3BpYzwva2V5
d29yZD48a2V5d29yZD5Db2xvcmVjdGFsIE5lb3BsYXNtczwva2V5d29yZD48a2V5d29yZD5IdW1h
bnM8L2tleXdvcmQ+PGtleXdvcmQ+TmVvcGxhc20gTWV0YXN0YXNpczwva2V5d29yZD48a2V5d29y
ZD5SYW5kb21pemVkIENvbnRyb2xsZWQgVHJpYWxzIGFzIFRvcGljPC9rZXl3b3JkPjwva2V5d29y
ZHM+PGRhdGVzPjx5ZWFyPjIwMTI8L3llYXI+PC9kYXRlcz48aXNibj4xNTQ5LTQ5MFg8L2lzYm4+
PGFjY2Vzc2lvbi1udW0+MjI0Nzc3MjY8L2FjY2Vzc2lvbi1udW0+PHVybHM+PHJlbGF0ZWQtdXJs
cz48dXJsPmh0dHBzOi8vd3d3Lm5jYmkubmxtLm5paC5nb3YvcHVibWVkLzIyNDc3NzI2PC91cmw+
PC9yZWxhdGVkLXVybHM+PC91cmxzPjxjdXN0b20yPlBNQzMzMzY4MzA8L2N1c3RvbTI+PGVsZWN0
cm9uaWMtcmVzb3VyY2UtbnVtPjEwLjE2MzQvdGhlb25jb2xvZ2lzdC4yMDEyLTAwMDM8L2VsZWN0
cm9uaWMtcmVzb3VyY2UtbnVtPjxsYW5ndWFnZT5lbmc8L2xhbmd1YWdlPjwvcmVjb3JkPjwvQ2l0
ZT48L0VuZE5vdGU+
</w:fldData>
        </w:fldChar>
      </w:r>
      <w:r w:rsidR="002732A1"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TdHJpY2tsZXI8L0F1dGhvcj48WWVhcj4yMDEyPC9ZZWFy
PjxSZWNOdW0+MTAxOTk8L1JlY051bT48SURUZXh0PkJldmFjaXp1bWFiLWJhc2VkIHRoZXJhcGll
cyBpbiB0aGUgZmlyc3QtbGluZSB0cmVhdG1lbnQgb2YgbWV0YXN0YXRpYyBjb2xvcmVjdGFsIGNh
bmNlcjwvSURUZXh0PjxEaXNwbGF5VGV4dD48c3R5bGUgZmFjZT0ic3VwZXJzY3JpcHQiPls1OV08
L3N0eWxlPjwvRGlzcGxheVRleHQ+PHJlY29yZD48cmVjLW51bWJlcj4xMDE5OTwvcmVjLW51bWJl
cj48Zm9yZWlnbi1rZXlzPjxrZXkgYXBwPSJFTiIgZGItaWQ9ImY5MHRheHJkNmEwcnI4ZTlyZThw
ZTV0eDVleHBzdzBhNTB2ZSI+MTAxOTk8L2tleT48L2ZvcmVpZ24ta2V5cz48cmVmLXR5cGUgbmFt
ZT0iSm91cm5hbCBBcnRpY2xlIj4xNzwvcmVmLXR5cGU+PGNvbnRyaWJ1dG9ycz48YXV0aG9ycz48
YXV0aG9yPlN0cmlja2xlciwgSi4gSC48L2F1dGhvcj48YXV0aG9yPkh1cndpdHosIEguIEkuPC9h
dXRob3I+PC9hdXRob3JzPjwvY29udHJpYnV0b3JzPjx0aXRsZXM+PHRpdGxlPkJldmFjaXp1bWFi
LWJhc2VkIHRoZXJhcGllcyBpbiB0aGUgZmlyc3QtbGluZSB0cmVhdG1lbnQgb2YgbWV0YXN0YXRp
YyBjb2xvcmVjdGFsIGNhbmNlcjwvdGl0bGU+PHNlY29uZGFyeS10aXRsZT5PbmNvbG9naXN0PC9z
ZWNvbmRhcnktdGl0bGU+PC90aXRsZXM+PHBlcmlvZGljYWw+PGZ1bGwtdGl0bGU+T25jb2xvZ2lz
dDwvZnVsbC10aXRsZT48L3BlcmlvZGljYWw+PHBhZ2VzPjUxMy0yNDwvcGFnZXM+PHZvbHVtZT4x
Nzwvdm9sdW1lPjxudW1iZXI+NDwvbnVtYmVyPjxlZGl0aW9uPjIwMTIvMDQvMDM8L2VkaXRpb24+
PGtleXdvcmRzPjxrZXl3b3JkPkFudGlib2RpZXMsIE1vbm9jbG9uYWwsIEh1bWFuaXplZDwva2V5
d29yZD48a2V5d29yZD5BbnRpbmVvcGxhc3RpYyBDb21iaW5lZCBDaGVtb3RoZXJhcHkgUHJvdG9j
b2xzPC9rZXl3b3JkPjxrZXl3b3JkPkJldmFjaXp1bWFiPC9rZXl3b3JkPjxrZXl3b3JkPkNsaW5p
Y2FsIFRyaWFscywgUGhhc2UgSUkgYXMgVG9waWM8L2tleXdvcmQ+PGtleXdvcmQ+Q2xpbmljYWwg
VHJpYWxzLCBQaGFzZSBJSUkgYXMgVG9waWM8L2tleXdvcmQ+PGtleXdvcmQ+Q29sb3JlY3RhbCBO
ZW9wbGFzbXM8L2tleXdvcmQ+PGtleXdvcmQ+SHVtYW5zPC9rZXl3b3JkPjxrZXl3b3JkPk5lb3Bs
YXNtIE1ldGFzdGFzaXM8L2tleXdvcmQ+PGtleXdvcmQ+UmFuZG9taXplZCBDb250cm9sbGVkIFRy
aWFscyBhcyBUb3BpYzwva2V5d29yZD48L2tleXdvcmRzPjxkYXRlcz48eWVhcj4yMDEyPC95ZWFy
PjwvZGF0ZXM+PGlzYm4+MTU0OS00OTBYPC9pc2JuPjxhY2Nlc3Npb24tbnVtPjIyNDc3NzI2PC9h
Y2Nlc3Npb24tbnVtPjx1cmxzPjxyZWxhdGVkLXVybHM+PHVybD5odHRwczovL3d3dy5uY2JpLm5s
bS5uaWguZ292L3B1Ym1lZC8yMjQ3NzcyNjwvdXJsPjwvcmVsYXRlZC11cmxzPjwvdXJscz48Y3Vz
dG9tMj5QTUMzMzM2ODMwPC9jdXN0b20yPjxlbGVjdHJvbmljLXJlc291cmNlLW51bT4xMC4xNjM0
L3RoZW9uY29sb2dpc3QuMjAxMi0wMDAzPC9lbGVjdHJvbmljLXJlc291cmNlLW51bT48bGFuZ3Vh
Z2U+ZW5nPC9sYW5ndWFnZT48L3JlY29yZD48L0NpdGU+PENpdGU+PEF1dGhvcj5TdHJpY2tsZXI8
L0F1dGhvcj48WWVhcj4yMDEyPC9ZZWFyPjxSZWNOdW0+MTAxOTk8L1JlY051bT48cmVjb3JkPjxy
ZWMtbnVtYmVyPjEwMTk5PC9yZWMtbnVtYmVyPjxmb3JlaWduLWtleXM+PGtleSBhcHA9IkVOIiBk
Yi1pZD0iZjkwdGF4cmQ2YTBycjhlOXJlOHBlNXR4NWV4cHN3MGE1MHZlIj4xMDE5OTwva2V5Pjwv
Zm9yZWlnbi1rZXlzPjxyZWYtdHlwZSBuYW1lPSJKb3VybmFsIEFydGljbGUiPjE3PC9yZWYtdHlw
ZT48Y29udHJpYnV0b3JzPjxhdXRob3JzPjxhdXRob3I+U3RyaWNrbGVyLCBKLiBILjwvYXV0aG9y
PjxhdXRob3I+SHVyd2l0eiwgSC4gSS48L2F1dGhvcj48L2F1dGhvcnM+PC9jb250cmlidXRvcnM+
PHRpdGxlcz48dGl0bGU+QmV2YWNpenVtYWItYmFzZWQgdGhlcmFwaWVzIGluIHRoZSBmaXJzdC1s
aW5lIHRyZWF0bWVudCBvZiBtZXRhc3RhdGljIGNvbG9yZWN0YWwgY2FuY2VyPC90aXRsZT48c2Vj
b25kYXJ5LXRpdGxlPk9uY29sb2dpc3Q8L3NlY29uZGFyeS10aXRsZT48L3RpdGxlcz48cGVyaW9k
aWNhbD48ZnVsbC10aXRsZT5PbmNvbG9naXN0PC9mdWxsLXRpdGxlPjwvcGVyaW9kaWNhbD48cGFn
ZXM+NTEzLTI0PC9wYWdlcz48dm9sdW1lPjE3PC92b2x1bWU+PG51bWJlcj40PC9udW1iZXI+PGVk
aXRpb24+MjAxMi8wNC8wMzwvZWRpdGlvbj48a2V5d29yZHM+PGtleXdvcmQ+QW50aWJvZGllcywg
TW9ub2Nsb25hbCwgSHVtYW5pemVkPC9rZXl3b3JkPjxrZXl3b3JkPkFudGluZW9wbGFzdGljIENv
bWJpbmVkIENoZW1vdGhlcmFweSBQcm90b2NvbHM8L2tleXdvcmQ+PGtleXdvcmQ+QmV2YWNpenVt
YWI8L2tleXdvcmQ+PGtleXdvcmQ+Q2xpbmljYWwgVHJpYWxzLCBQaGFzZSBJSSBhcyBUb3BpYzwv
a2V5d29yZD48a2V5d29yZD5DbGluaWNhbCBUcmlhbHMsIFBoYXNlIElJSSBhcyBUb3BpYzwva2V5
d29yZD48a2V5d29yZD5Db2xvcmVjdGFsIE5lb3BsYXNtczwva2V5d29yZD48a2V5d29yZD5IdW1h
bnM8L2tleXdvcmQ+PGtleXdvcmQ+TmVvcGxhc20gTWV0YXN0YXNpczwva2V5d29yZD48a2V5d29y
ZD5SYW5kb21pemVkIENvbnRyb2xsZWQgVHJpYWxzIGFzIFRvcGljPC9rZXl3b3JkPjwva2V5d29y
ZHM+PGRhdGVzPjx5ZWFyPjIwMTI8L3llYXI+PC9kYXRlcz48aXNibj4xNTQ5LTQ5MFg8L2lzYm4+
PGFjY2Vzc2lvbi1udW0+MjI0Nzc3MjY8L2FjY2Vzc2lvbi1udW0+PHVybHM+PHJlbGF0ZWQtdXJs
cz48dXJsPmh0dHBzOi8vd3d3Lm5jYmkubmxtLm5paC5nb3YvcHVibWVkLzIyNDc3NzI2PC91cmw+
PC9yZWxhdGVkLXVybHM+PC91cmxzPjxjdXN0b20yPlBNQzMzMzY4MzA8L2N1c3RvbTI+PGVsZWN0
cm9uaWMtcmVzb3VyY2UtbnVtPjEwLjE2MzQvdGhlb25jb2xvZ2lzdC4yMDEyLTAwMDM8L2VsZWN0
cm9uaWMtcmVzb3VyY2UtbnVtPjxsYW5ndWFnZT5lbmc8L2xhbmd1YWdlPjwvcmVjb3JkPjwvQ2l0
ZT48L0VuZE5vdGU+
</w:fldData>
        </w:fldChar>
      </w:r>
      <w:r w:rsidR="002732A1"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2732A1" w:rsidRPr="006B505E">
        <w:rPr>
          <w:rFonts w:ascii="Book Antiqua" w:hAnsi="Book Antiqua"/>
          <w:noProof/>
          <w:sz w:val="24"/>
          <w:szCs w:val="24"/>
          <w:vertAlign w:val="superscript"/>
          <w:lang w:val="en-US"/>
        </w:rPr>
        <w:t>[</w:t>
      </w:r>
      <w:r w:rsidR="00157C10" w:rsidRPr="006B505E">
        <w:rPr>
          <w:rFonts w:ascii="Book Antiqua" w:hAnsi="Book Antiqua" w:hint="eastAsia"/>
          <w:noProof/>
          <w:sz w:val="24"/>
          <w:szCs w:val="24"/>
          <w:vertAlign w:val="superscript"/>
          <w:lang w:val="en-US" w:eastAsia="zh-CN"/>
        </w:rPr>
        <w:t>58</w:t>
      </w:r>
      <w:r w:rsidR="002732A1" w:rsidRPr="006B505E">
        <w:rPr>
          <w:rFonts w:ascii="Book Antiqua" w:hAnsi="Book Antiqua"/>
          <w:noProof/>
          <w:sz w:val="24"/>
          <w:szCs w:val="24"/>
          <w:vertAlign w:val="superscript"/>
          <w:lang w:val="en-US"/>
        </w:rPr>
        <w:t>]</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Pander </w:t>
      </w:r>
      <w:r w:rsidRPr="006B505E">
        <w:rPr>
          <w:rFonts w:ascii="Book Antiqua" w:hAnsi="Book Antiqua"/>
          <w:i/>
          <w:sz w:val="24"/>
          <w:szCs w:val="24"/>
          <w:lang w:val="en-US"/>
        </w:rPr>
        <w:t>et al</w:t>
      </w:r>
      <w:r w:rsidR="00476955" w:rsidRPr="006B505E">
        <w:rPr>
          <w:rFonts w:ascii="Book Antiqua" w:hAnsi="Book Antiqua"/>
          <w:sz w:val="24"/>
          <w:szCs w:val="24"/>
          <w:lang w:val="en-US"/>
        </w:rPr>
        <w:fldChar w:fldCharType="begin">
          <w:fldData xml:space="preserve">PEVuZE5vdGU+PENpdGU+PEF1dGhvcj5QYW5kZXI8L0F1dGhvcj48WWVhcj4yMDExPC9ZZWFyPjxS
ZWNOdW0+MTAyMDA8L1JlY051bT48RGlzcGxheVRleHQ+PHN0eWxlIGZhY2U9InN1cGVyc2NyaXB0
Ij5bNjBdPC9zdHlsZT48L0Rpc3BsYXlUZXh0PjxyZWNvcmQ+PHJlYy1udW1iZXI+MTAyMDA8L3Jl
Yy1udW1iZXI+PGZvcmVpZ24ta2V5cz48a2V5IGFwcD0iRU4iIGRiLWlkPSJmOTB0YXhyZDZhMHJy
OGU5cmU4cGU1dHg1ZXhwc3cwYTUwdmUiPjEwMjAwPC9rZXk+PC9mb3JlaWduLWtleXM+PHJlZi10
eXBlIG5hbWU9IkpvdXJuYWwgQXJ0aWNsZSI+MTc8L3JlZi10eXBlPjxjb250cmlidXRvcnM+PGF1
dGhvcnM+PGF1dGhvcj5QYW5kZXIsIEouPC9hdXRob3I+PGF1dGhvcj5XZXNzZWxzLCBKLiBBLjwv
YXV0aG9yPjxhdXRob3I+R2VsZGVyYmxvbSwgSC48L2F1dGhvcj48YXV0aG9yPnZhbiBkZXIgU3Ry
YWF0ZW4sIFQuPC9hdXRob3I+PGF1dGhvcj5QdW50LCBDLiBKLjwvYXV0aG9yPjxhdXRob3I+R3Vj
aGVsYWFyLCBILiBKLjwvYXV0aG9yPjwvYXV0aG9ycz48L2NvbnRyaWJ1dG9ycz48dGl0bGVzPjx0
aXRsZT5QaGFybWFjb2dlbmV0aWMgaW50ZXJhY3Rpb24gYW5hbHlzaXMgZm9yIHRoZSBlZmZpY2Fj
eSBvZiBzeXN0ZW1pYyB0cmVhdG1lbnQgaW4gbWV0YXN0YXRpYyBjb2xvcmVjdGFsIGNhbmNlcjwv
dGl0bGU+PHNlY29uZGFyeS10aXRsZT5Bbm4gT25jb2w8L3NlY29uZGFyeS10aXRsZT48L3RpdGxl
cz48cGVyaW9kaWNhbD48ZnVsbC10aXRsZT5Bbm4gT25jb2w8L2Z1bGwtdGl0bGU+PC9wZXJpb2Rp
Y2FsPjxwYWdlcz4xMTQ3LTUzPC9wYWdlcz48dm9sdW1lPjIyPC92b2x1bWU+PG51bWJlcj41PC9u
dW1iZXI+PGVkaXRpb24+MjAxMC8xMS8wMzwvZWRpdGlvbj48a2V5d29yZHM+PGtleXdvcmQ+QW50
aWJvZGllcywgTW9ub2Nsb25hbDwva2V5d29yZD48a2V5d29yZD5BbnRpYm9kaWVzLCBNb25vY2xv
bmFsLCBIdW1hbml6ZWQ8L2tleXdvcmQ+PGtleXdvcmQ+QW50aW5lb3BsYXN0aWMgQ29tYmluZWQg
Q2hlbW90aGVyYXB5IFByb3RvY29sczwva2V5d29yZD48a2V5d29yZD5CZXZhY2l6dW1hYjwva2V5
d29yZD48a2V5d29yZD5DYXBlY2l0YWJpbmU8L2tleXdvcmQ+PGtleXdvcmQ+Q29sb3JlY3RhbCBO
ZW9wbGFzbXM8L2tleXdvcmQ+PGtleXdvcmQ+RGVveHljeXRpZGluZTwva2V5d29yZD48a2V5d29y
ZD5EaXNlYXNlLUZyZWUgU3Vydml2YWw8L2tleXdvcmQ+PGtleXdvcmQ+RW5oYW5jZXIgRWxlbWVu
dHMsIEdlbmV0aWM8L2tleXdvcmQ+PGtleXdvcmQ+Rmx1b3JvdXJhY2lsPC9rZXl3b3JkPjxrZXl3
b3JkPkdlbmV0aWMgQXNzb2NpYXRpb24gU3R1ZGllczwva2V5d29yZD48a2V5d29yZD5HZW5vdHlw
ZTwva2V5d29yZD48a2V5d29yZD5IdW1hbnM8L2tleXdvcmQ+PGtleXdvcmQ+S2FwbGFuLU1laWVy
IEVzdGltYXRlPC9rZXl3b3JkPjxrZXl3b3JkPk11bHRpZmFjdG9yIERpbWVuc2lvbmFsaXR5IFJl
ZHVjdGlvbjwva2V5d29yZD48a2V5d29yZD5OZW9wbGFzbSBNZXRhc3Rhc2lzPC9rZXl3b3JkPjxr
ZXl3b3JkPk9yZ2Fub3BsYXRpbnVtIENvbXBvdW5kczwva2V5d29yZD48a2V5d29yZD5Qb2x5bW9y
cGhpc20sIEdlbmV0aWM8L2tleXdvcmQ+PGtleXdvcmQ+UHJvcG9ydGlvbmFsIEhhemFyZHMgTW9k
ZWxzPC9rZXl3b3JkPjxrZXl3b3JkPlRoeW1pZHlsYXRlIFN5bnRoYXNlPC9rZXl3b3JkPjxrZXl3
b3JkPlRyZWF0bWVudCBPdXRjb21lPC9rZXl3b3JkPjxrZXl3b3JkPlZhc2N1bGFyIEVuZG90aGVs
aWFsIEdyb3d0aCBGYWN0b3IgQTwva2V5d29yZD48L2tleXdvcmRzPjxkYXRlcz48eWVhcj4yMDEx
PC95ZWFyPjxwdWItZGF0ZXM+PGRhdGU+TWF5PC9kYXRlPjwvcHViLWRhdGVzPjwvZGF0ZXM+PGlz
Ym4+MTU2OS04MDQxPC9pc2JuPjxhY2Nlc3Npb24tbnVtPjIxMDQ4MDQxPC9hY2Nlc3Npb24tbnVt
Pjx1cmxzPjxyZWxhdGVkLXVybHM+PHVybD5odHRwczovL3d3dy5uY2JpLm5sbS5uaWguZ292L3B1
Ym1lZC8yMTA0ODA0MTwvdXJsPjwvcmVsYXRlZC11cmxzPjwvdXJscz48Y3VzdG9tMj4yMTA0ODA0
MTwvY3VzdG9tMj48ZWxlY3Ryb25pYy1yZXNvdXJjZS1udW0+MTAuMTA5My9hbm5vbmMvbWRxNTcy
PC9lbGVjdHJvbmljLXJlc291cmNlLW51bT48bGFuZ3VhZ2U+ZW5nPC9sYW5ndWFnZT48L3JlY29y
ZD48L0NpdGU+PC9FbmROb3RlPgB=
</w:fldData>
        </w:fldChar>
      </w:r>
      <w:r w:rsidR="00476955" w:rsidRPr="006B505E">
        <w:rPr>
          <w:rFonts w:ascii="Book Antiqua" w:hAnsi="Book Antiqua"/>
          <w:sz w:val="24"/>
          <w:szCs w:val="24"/>
          <w:lang w:val="en-US"/>
        </w:rPr>
        <w:instrText xml:space="preserve"> ADDIN EN.CITE </w:instrText>
      </w:r>
      <w:r w:rsidR="00476955" w:rsidRPr="006B505E">
        <w:rPr>
          <w:rFonts w:ascii="Book Antiqua" w:hAnsi="Book Antiqua"/>
          <w:sz w:val="24"/>
          <w:szCs w:val="24"/>
          <w:lang w:val="en-US"/>
        </w:rPr>
        <w:fldChar w:fldCharType="begin">
          <w:fldData xml:space="preserve">PEVuZE5vdGU+PENpdGU+PEF1dGhvcj5QYW5kZXI8L0F1dGhvcj48WWVhcj4yMDExPC9ZZWFyPjxS
ZWNOdW0+MTAyMDA8L1JlY051bT48RGlzcGxheVRleHQ+PHN0eWxlIGZhY2U9InN1cGVyc2NyaXB0
Ij5bNjBdPC9zdHlsZT48L0Rpc3BsYXlUZXh0PjxyZWNvcmQ+PHJlYy1udW1iZXI+MTAyMDA8L3Jl
Yy1udW1iZXI+PGZvcmVpZ24ta2V5cz48a2V5IGFwcD0iRU4iIGRiLWlkPSJmOTB0YXhyZDZhMHJy
OGU5cmU4cGU1dHg1ZXhwc3cwYTUwdmUiPjEwMjAwPC9rZXk+PC9mb3JlaWduLWtleXM+PHJlZi10
eXBlIG5hbWU9IkpvdXJuYWwgQXJ0aWNsZSI+MTc8L3JlZi10eXBlPjxjb250cmlidXRvcnM+PGF1
dGhvcnM+PGF1dGhvcj5QYW5kZXIsIEouPC9hdXRob3I+PGF1dGhvcj5XZXNzZWxzLCBKLiBBLjwv
YXV0aG9yPjxhdXRob3I+R2VsZGVyYmxvbSwgSC48L2F1dGhvcj48YXV0aG9yPnZhbiBkZXIgU3Ry
YWF0ZW4sIFQuPC9hdXRob3I+PGF1dGhvcj5QdW50LCBDLiBKLjwvYXV0aG9yPjxhdXRob3I+R3Vj
aGVsYWFyLCBILiBKLjwvYXV0aG9yPjwvYXV0aG9ycz48L2NvbnRyaWJ1dG9ycz48dGl0bGVzPjx0
aXRsZT5QaGFybWFjb2dlbmV0aWMgaW50ZXJhY3Rpb24gYW5hbHlzaXMgZm9yIHRoZSBlZmZpY2Fj
eSBvZiBzeXN0ZW1pYyB0cmVhdG1lbnQgaW4gbWV0YXN0YXRpYyBjb2xvcmVjdGFsIGNhbmNlcjwv
dGl0bGU+PHNlY29uZGFyeS10aXRsZT5Bbm4gT25jb2w8L3NlY29uZGFyeS10aXRsZT48L3RpdGxl
cz48cGVyaW9kaWNhbD48ZnVsbC10aXRsZT5Bbm4gT25jb2w8L2Z1bGwtdGl0bGU+PC9wZXJpb2Rp
Y2FsPjxwYWdlcz4xMTQ3LTUzPC9wYWdlcz48dm9sdW1lPjIyPC92b2x1bWU+PG51bWJlcj41PC9u
dW1iZXI+PGVkaXRpb24+MjAxMC8xMS8wMzwvZWRpdGlvbj48a2V5d29yZHM+PGtleXdvcmQ+QW50
aWJvZGllcywgTW9ub2Nsb25hbDwva2V5d29yZD48a2V5d29yZD5BbnRpYm9kaWVzLCBNb25vY2xv
bmFsLCBIdW1hbml6ZWQ8L2tleXdvcmQ+PGtleXdvcmQ+QW50aW5lb3BsYXN0aWMgQ29tYmluZWQg
Q2hlbW90aGVyYXB5IFByb3RvY29sczwva2V5d29yZD48a2V5d29yZD5CZXZhY2l6dW1hYjwva2V5
d29yZD48a2V5d29yZD5DYXBlY2l0YWJpbmU8L2tleXdvcmQ+PGtleXdvcmQ+Q29sb3JlY3RhbCBO
ZW9wbGFzbXM8L2tleXdvcmQ+PGtleXdvcmQ+RGVveHljeXRpZGluZTwva2V5d29yZD48a2V5d29y
ZD5EaXNlYXNlLUZyZWUgU3Vydml2YWw8L2tleXdvcmQ+PGtleXdvcmQ+RW5oYW5jZXIgRWxlbWVu
dHMsIEdlbmV0aWM8L2tleXdvcmQ+PGtleXdvcmQ+Rmx1b3JvdXJhY2lsPC9rZXl3b3JkPjxrZXl3
b3JkPkdlbmV0aWMgQXNzb2NpYXRpb24gU3R1ZGllczwva2V5d29yZD48a2V5d29yZD5HZW5vdHlw
ZTwva2V5d29yZD48a2V5d29yZD5IdW1hbnM8L2tleXdvcmQ+PGtleXdvcmQ+S2FwbGFuLU1laWVy
IEVzdGltYXRlPC9rZXl3b3JkPjxrZXl3b3JkPk11bHRpZmFjdG9yIERpbWVuc2lvbmFsaXR5IFJl
ZHVjdGlvbjwva2V5d29yZD48a2V5d29yZD5OZW9wbGFzbSBNZXRhc3Rhc2lzPC9rZXl3b3JkPjxr
ZXl3b3JkPk9yZ2Fub3BsYXRpbnVtIENvbXBvdW5kczwva2V5d29yZD48a2V5d29yZD5Qb2x5bW9y
cGhpc20sIEdlbmV0aWM8L2tleXdvcmQ+PGtleXdvcmQ+UHJvcG9ydGlvbmFsIEhhemFyZHMgTW9k
ZWxzPC9rZXl3b3JkPjxrZXl3b3JkPlRoeW1pZHlsYXRlIFN5bnRoYXNlPC9rZXl3b3JkPjxrZXl3
b3JkPlRyZWF0bWVudCBPdXRjb21lPC9rZXl3b3JkPjxrZXl3b3JkPlZhc2N1bGFyIEVuZG90aGVs
aWFsIEdyb3d0aCBGYWN0b3IgQTwva2V5d29yZD48L2tleXdvcmRzPjxkYXRlcz48eWVhcj4yMDEx
PC95ZWFyPjxwdWItZGF0ZXM+PGRhdGU+TWF5PC9kYXRlPjwvcHViLWRhdGVzPjwvZGF0ZXM+PGlz
Ym4+MTU2OS04MDQxPC9pc2JuPjxhY2Nlc3Npb24tbnVtPjIxMDQ4MDQxPC9hY2Nlc3Npb24tbnVt
Pjx1cmxzPjxyZWxhdGVkLXVybHM+PHVybD5odHRwczovL3d3dy5uY2JpLm5sbS5uaWguZ292L3B1
Ym1lZC8yMTA0ODA0MTwvdXJsPjwvcmVsYXRlZC11cmxzPjwvdXJscz48Y3VzdG9tMj4yMTA0ODA0
MTwvY3VzdG9tMj48ZWxlY3Ryb25pYy1yZXNvdXJjZS1udW0+MTAuMTA5My9hbm5vbmMvbWRxNTcy
PC9lbGVjdHJvbmljLXJlc291cmNlLW51bT48bGFuZ3VhZ2U+ZW5nPC9sYW5ndWFnZT48L3JlY29y
ZD48L0NpdGU+PC9FbmROb3RlPgB=
</w:fldData>
        </w:fldChar>
      </w:r>
      <w:r w:rsidR="00476955" w:rsidRPr="006B505E">
        <w:rPr>
          <w:rFonts w:ascii="Book Antiqua" w:hAnsi="Book Antiqua"/>
          <w:sz w:val="24"/>
          <w:szCs w:val="24"/>
          <w:lang w:val="en-US"/>
        </w:rPr>
        <w:instrText xml:space="preserve"> ADDIN EN.CITE.DATA </w:instrText>
      </w:r>
      <w:r w:rsidR="00476955" w:rsidRPr="006B505E">
        <w:rPr>
          <w:rFonts w:ascii="Book Antiqua" w:hAnsi="Book Antiqua"/>
          <w:sz w:val="24"/>
          <w:szCs w:val="24"/>
          <w:lang w:val="en-US"/>
        </w:rPr>
      </w:r>
      <w:r w:rsidR="00476955" w:rsidRPr="006B505E">
        <w:rPr>
          <w:rFonts w:ascii="Book Antiqua" w:hAnsi="Book Antiqua"/>
          <w:sz w:val="24"/>
          <w:szCs w:val="24"/>
          <w:lang w:val="en-US"/>
        </w:rPr>
        <w:fldChar w:fldCharType="end"/>
      </w:r>
      <w:r w:rsidR="00476955" w:rsidRPr="006B505E">
        <w:rPr>
          <w:rFonts w:ascii="Book Antiqua" w:hAnsi="Book Antiqua"/>
          <w:sz w:val="24"/>
          <w:szCs w:val="24"/>
          <w:lang w:val="en-US"/>
        </w:rPr>
      </w:r>
      <w:r w:rsidR="00476955" w:rsidRPr="006B505E">
        <w:rPr>
          <w:rFonts w:ascii="Book Antiqua" w:hAnsi="Book Antiqua"/>
          <w:sz w:val="24"/>
          <w:szCs w:val="24"/>
          <w:lang w:val="en-US"/>
        </w:rPr>
        <w:fldChar w:fldCharType="separate"/>
      </w:r>
      <w:r w:rsidR="00476955" w:rsidRPr="006B505E">
        <w:rPr>
          <w:rFonts w:ascii="Book Antiqua" w:hAnsi="Book Antiqua"/>
          <w:noProof/>
          <w:sz w:val="24"/>
          <w:szCs w:val="24"/>
          <w:vertAlign w:val="superscript"/>
          <w:lang w:val="en-US"/>
        </w:rPr>
        <w:t>[</w:t>
      </w:r>
      <w:r w:rsidR="00157C10" w:rsidRPr="006B505E">
        <w:rPr>
          <w:rFonts w:ascii="Book Antiqua" w:hAnsi="Book Antiqua" w:hint="eastAsia"/>
          <w:noProof/>
          <w:sz w:val="24"/>
          <w:szCs w:val="24"/>
          <w:vertAlign w:val="superscript"/>
          <w:lang w:val="en-US" w:eastAsia="zh-CN"/>
        </w:rPr>
        <w:t>59</w:t>
      </w:r>
      <w:r w:rsidR="00476955" w:rsidRPr="006B505E">
        <w:rPr>
          <w:rFonts w:ascii="Book Antiqua" w:hAnsi="Book Antiqua"/>
          <w:noProof/>
          <w:sz w:val="24"/>
          <w:szCs w:val="24"/>
          <w:vertAlign w:val="superscript"/>
          <w:lang w:val="en-US"/>
        </w:rPr>
        <w:t>]</w:t>
      </w:r>
      <w:r w:rsidR="00476955" w:rsidRPr="006B505E">
        <w:rPr>
          <w:rFonts w:ascii="Book Antiqua" w:hAnsi="Book Antiqua"/>
          <w:sz w:val="24"/>
          <w:szCs w:val="24"/>
          <w:lang w:val="en-US"/>
        </w:rPr>
        <w:fldChar w:fldCharType="end"/>
      </w:r>
      <w:r w:rsidRPr="006B505E">
        <w:rPr>
          <w:rFonts w:ascii="Book Antiqua" w:hAnsi="Book Antiqua"/>
          <w:sz w:val="24"/>
          <w:szCs w:val="24"/>
          <w:lang w:val="en-US"/>
        </w:rPr>
        <w:t xml:space="preserve"> have shown that there is a genetic interaction between the polymorphisms in the </w:t>
      </w:r>
      <w:r w:rsidRPr="006B505E">
        <w:rPr>
          <w:rFonts w:ascii="Book Antiqua" w:hAnsi="Book Antiqua"/>
          <w:i/>
          <w:sz w:val="24"/>
          <w:szCs w:val="24"/>
          <w:lang w:val="en-US"/>
        </w:rPr>
        <w:t>TYMS</w:t>
      </w:r>
      <w:r w:rsidRPr="006B505E">
        <w:rPr>
          <w:rFonts w:ascii="Book Antiqua" w:hAnsi="Book Antiqua"/>
          <w:sz w:val="24"/>
          <w:szCs w:val="24"/>
          <w:lang w:val="en-US"/>
        </w:rPr>
        <w:t xml:space="preserve"> enhancer region (5’UTR) and VEGF +405g&gt;c polymorphisms as a predictor of the efficacy of capecitabine / oxaliplatin / bevacizumab in mCRC patients, but only for PFS. Also. Watanabe </w:t>
      </w:r>
      <w:r w:rsidRPr="006B505E">
        <w:rPr>
          <w:rFonts w:ascii="Book Antiqua" w:hAnsi="Book Antiqua"/>
          <w:i/>
          <w:sz w:val="24"/>
          <w:szCs w:val="24"/>
          <w:lang w:val="en-US"/>
        </w:rPr>
        <w:t>et al</w:t>
      </w:r>
      <w:r w:rsidR="00476955" w:rsidRPr="006B505E">
        <w:rPr>
          <w:rFonts w:ascii="Book Antiqua" w:hAnsi="Book Antiqua"/>
          <w:sz w:val="24"/>
          <w:szCs w:val="24"/>
          <w:lang w:val="en-US"/>
        </w:rPr>
        <w:fldChar w:fldCharType="begin">
          <w:fldData xml:space="preserve">PEVuZE5vdGU+PENpdGU+PEF1dGhvcj5XYXRhbmFiZTwvQXV0aG9yPjxZZWFyPjIwMTE8L1llYXI+
PFJlY051bT4xMDI4MjwvUmVjTnVtPjxEaXNwbGF5VGV4dD48c3R5bGUgZmFjZT0ic3VwZXJzY3Jp
cHQiPls2MV08L3N0eWxlPjwvRGlzcGxheVRleHQ+PHJlY29yZD48cmVjLW51bWJlcj4xMDI4Mjwv
cmVjLW51bWJlcj48Zm9yZWlnbi1rZXlzPjxrZXkgYXBwPSJFTiIgZGItaWQ9ImY5MHRheHJkNmEw
cnI4ZTlyZThwZTV0eDVleHBzdzBhNTB2ZSI+MTAyODI8L2tleT48L2ZvcmVpZ24ta2V5cz48cmVm
LXR5cGUgbmFtZT0iSm91cm5hbCBBcnRpY2xlIj4xNzwvcmVmLXR5cGU+PGNvbnRyaWJ1dG9ycz48
YXV0aG9ycz48YXV0aG9yPldhdGFuYWJlLCBULjwvYXV0aG9yPjxhdXRob3I+S29idW5haSwgVC48
L2F1dGhvcj48YXV0aG9yPllhbWFtb3RvLCBZLjwvYXV0aG9yPjxhdXRob3I+TWF0c3VkYSwgSy48
L2F1dGhvcj48YXV0aG9yPklzaGloYXJhLCBTLjwvYXV0aG9yPjxhdXRob3I+Tm96YXdhLCBLLjwv
YXV0aG9yPjxhdXRob3I+SWludW1hLCBILjwvYXV0aG9yPjxhdXRob3I+SWtldWNoaSwgSC48L2F1
dGhvcj48L2F1dGhvcnM+PC9jb250cmlidXRvcnM+PGF1dGgtYWRkcmVzcz5EZXBhcnRtZW50IG9m
IFN1cmdlcnksIFRlaWt5byBVbml2ZXJzaXR5IFNjaG9vbCBvZiBNZWRpY2luZSwgVG9reW8sIEph
cGFuLiB0b3Nod2F0YW5hYmVAeWFob28uY28uanA8L2F1dGgtYWRkcmVzcz48dGl0bGVzPjx0aXRs
ZT5HZW5lIGV4cHJlc3Npb24gb2YgdmFzY3VsYXIgZW5kb3RoZWxpYWwgZ3Jvd3RoIGZhY3RvciBB
LCB0aHltaWR5bGF0ZSBzeW50aGFzZSwgYW5kIHRpc3N1ZSBpbmhpYml0b3Igb2YgbWV0YWxsb3By
b3RlaW5hc2UgMyBpbiBwcmVkaWN0aW9uIG9mIHJlc3BvbnNlIHRvIGJldmFjaXp1bWFiIHRyZWF0
bWVudCBpbiBjb2xvcmVjdGFsIGNhbmNlciBwYXRpZW50czwvdGl0bGU+PHNlY29uZGFyeS10aXRs
ZT5EaXMgQ29sb24gUmVjdHVtPC9zZWNvbmRhcnktdGl0bGU+PC90aXRsZXM+PHBlcmlvZGljYWw+
PGZ1bGwtdGl0bGU+RGlzIENvbG9uIFJlY3R1bTwvZnVsbC10aXRsZT48L3BlcmlvZGljYWw+PHBh
Z2VzPjEwMjYtMzU8L3BhZ2VzPjx2b2x1bWU+NTQ8L3ZvbHVtZT48bnVtYmVyPjg8L251bWJlcj48
a2V5d29yZHM+PGtleXdvcmQ+QWRlbm9jYXJjaW5vbWEvKmRydWcgdGhlcmFweS9nZW5ldGljcy9t
ZXRhYm9saXNtL3BhdGhvbG9neTwva2V5d29yZD48a2V5d29yZD5BZ2VkPC9rZXl3b3JkPjxrZXl3
b3JkPkFudGlib2RpZXMsIE1vbm9jbG9uYWwvKnRoZXJhcGV1dGljIHVzZTwva2V5d29yZD48a2V5
d29yZD5BbnRpYm9kaWVzLCBNb25vY2xvbmFsLCBIdW1hbml6ZWQ8L2tleXdvcmQ+PGtleXdvcmQ+
QW50aW5lb3BsYXN0aWMgQ29tYmluZWQgQ2hlbW90aGVyYXB5IFByb3RvY29scy9hZG1pbmlzdHJh
dGlvbiAmYW1wOzwva2V5d29yZD48a2V5d29yZD5kb3NhZ2UvKnRoZXJhcGV1dGljIHVzZTwva2V5
d29yZD48a2V5d29yZD5CZXZhY2l6dW1hYjwva2V5d29yZD48a2V5d29yZD5CaW9tYXJrZXJzLCBU
dW1vci8qZ2VuZXRpY3MvbWV0YWJvbGlzbTwva2V5d29yZD48a2V5d29yZD5DYW1wdG90aGVjaW4v
YWRtaW5pc3RyYXRpb24gJmFtcDsgZG9zYWdlL2FuYWxvZ3MgJmFtcDsgZGVyaXZhdGl2ZXM8L2tl
eXdvcmQ+PGtleXdvcmQ+Q29sb3JlY3RhbCBOZW9wbGFzbXMvKmRydWcgdGhlcmFweS9nZW5ldGlj
cy9tZXRhYm9saXNtL3BhdGhvbG9neTwva2V5d29yZD48a2V5d29yZD5GZW1hbGU8L2tleXdvcmQ+
PGtleXdvcmQ+Rmx1b3JvdXJhY2lsL2FkbWluaXN0cmF0aW9uICZhbXA7IGRvc2FnZTwva2V5d29y
ZD48a2V5d29yZD5HZW5lIEV4cHJlc3Npb248L2tleXdvcmQ+PGtleXdvcmQ+SHVtYW5zPC9rZXl3
b3JkPjxrZXl3b3JkPkxldWNvdm9yaW4vYWRtaW5pc3RyYXRpb24gJmFtcDsgZG9zYWdlPC9rZXl3
b3JkPjxrZXl3b3JkPk1hbGU8L2tleXdvcmQ+PGtleXdvcmQ+TWljcm9hcnJheSBBbmFseXNpczwv
a2V5d29yZD48a2V5d29yZD5NaWRkbGUgQWdlZDwva2V5d29yZD48a2V5d29yZD5OZW9wbGFzbSBN
ZXRhc3Rhc2lzPC9rZXl3b3JkPjxrZXl3b3JkPk9yZ2Fub3BsYXRpbnVtIENvbXBvdW5kcy9hZG1p
bmlzdHJhdGlvbiAmYW1wOyBkb3NhZ2U8L2tleXdvcmQ+PGtleXdvcmQ+UHJlZGljdGl2ZSBWYWx1
ZSBvZiBUZXN0czwva2V5d29yZD48a2V5d29yZD5STkEsIE1lc3Nlbmdlci8qbWV0YWJvbGlzbTwv
a2V5d29yZD48a2V5d29yZD5SZXRyb3NwZWN0aXZlIFN0dWRpZXM8L2tleXdvcmQ+PGtleXdvcmQ+
UmV2ZXJzZSBUcmFuc2NyaXB0YXNlIFBvbHltZXJhc2UgQ2hhaW4gUmVhY3Rpb248L2tleXdvcmQ+
PGtleXdvcmQ+U2Vuc2l0aXZpdHkgYW5kIFNwZWNpZmljaXR5PC9rZXl3b3JkPjxrZXl3b3JkPlRo
eW1pZHlsYXRlIFN5bnRoYXNlLypnZW5ldGljcy9tZXRhYm9saXNtPC9rZXl3b3JkPjxrZXl3b3Jk
PlRpc3N1ZSBJbmhpYml0b3Igb2YgTWV0YWxsb3Byb3RlaW5hc2UtMy8qZ2VuZXRpY3MvbWV0YWJv
bGlzbTwva2V5d29yZD48a2V5d29yZD5UcmVhdG1lbnQgT3V0Y29tZTwva2V5d29yZD48a2V5d29y
ZD5WYXNjdWxhciBFbmRvdGhlbGlhbCBHcm93dGggRmFjdG9yIEEvKmdlbmV0aWNzL21ldGFib2xp
c208L2tleXdvcmQ+PC9rZXl3b3Jkcz48ZGF0ZXM+PHllYXI+MjAxMTwveWVhcj48cHViLWRhdGVz
PjxkYXRlPkF1ZzwvZGF0ZT48L3B1Yi1kYXRlcz48L2RhdGVzPjxpc2JuPjE1MzAtMDM1OCAoRWxl
Y3Ryb25pYykmI3hEOzAwMTItMzcwNiAoTGlua2luZyk8L2lzYm4+PGFjY2Vzc2lvbi1udW0+MjE3
MzA3OTQ8L2FjY2Vzc2lvbi1udW0+PHVybHM+PHJlbGF0ZWQtdXJscz48dXJsPmh0dHBzOi8vd3d3
Lm5jYmkubmxtLm5paC5nb3YvcHVibWVkLzIxNzMwNzk0PC91cmw+PC9yZWxhdGVkLXVybHM+PC91
cmxzPjxlbGVjdHJvbmljLXJlc291cmNlLW51bT4xMC4xMDk3L0RDUi4wYjAxM2UzMTgyMWM0NGFm
PC9lbGVjdHJvbmljLXJlc291cmNlLW51bT48L3JlY29yZD48L0NpdGU+PC9FbmROb3RlPn==
</w:fldData>
        </w:fldChar>
      </w:r>
      <w:r w:rsidR="00476955" w:rsidRPr="006B505E">
        <w:rPr>
          <w:rFonts w:ascii="Book Antiqua" w:hAnsi="Book Antiqua"/>
          <w:sz w:val="24"/>
          <w:szCs w:val="24"/>
          <w:lang w:val="en-US"/>
        </w:rPr>
        <w:instrText xml:space="preserve"> ADDIN EN.CITE </w:instrText>
      </w:r>
      <w:r w:rsidR="00476955" w:rsidRPr="006B505E">
        <w:rPr>
          <w:rFonts w:ascii="Book Antiqua" w:hAnsi="Book Antiqua"/>
          <w:sz w:val="24"/>
          <w:szCs w:val="24"/>
          <w:lang w:val="en-US"/>
        </w:rPr>
        <w:fldChar w:fldCharType="begin">
          <w:fldData xml:space="preserve">PEVuZE5vdGU+PENpdGU+PEF1dGhvcj5XYXRhbmFiZTwvQXV0aG9yPjxZZWFyPjIwMTE8L1llYXI+
PFJlY051bT4xMDI4MjwvUmVjTnVtPjxEaXNwbGF5VGV4dD48c3R5bGUgZmFjZT0ic3VwZXJzY3Jp
cHQiPls2MV08L3N0eWxlPjwvRGlzcGxheVRleHQ+PHJlY29yZD48cmVjLW51bWJlcj4xMDI4Mjwv
cmVjLW51bWJlcj48Zm9yZWlnbi1rZXlzPjxrZXkgYXBwPSJFTiIgZGItaWQ9ImY5MHRheHJkNmEw
cnI4ZTlyZThwZTV0eDVleHBzdzBhNTB2ZSI+MTAyODI8L2tleT48L2ZvcmVpZ24ta2V5cz48cmVm
LXR5cGUgbmFtZT0iSm91cm5hbCBBcnRpY2xlIj4xNzwvcmVmLXR5cGU+PGNvbnRyaWJ1dG9ycz48
YXV0aG9ycz48YXV0aG9yPldhdGFuYWJlLCBULjwvYXV0aG9yPjxhdXRob3I+S29idW5haSwgVC48
L2F1dGhvcj48YXV0aG9yPllhbWFtb3RvLCBZLjwvYXV0aG9yPjxhdXRob3I+TWF0c3VkYSwgSy48
L2F1dGhvcj48YXV0aG9yPklzaGloYXJhLCBTLjwvYXV0aG9yPjxhdXRob3I+Tm96YXdhLCBLLjwv
YXV0aG9yPjxhdXRob3I+SWludW1hLCBILjwvYXV0aG9yPjxhdXRob3I+SWtldWNoaSwgSC48L2F1
dGhvcj48L2F1dGhvcnM+PC9jb250cmlidXRvcnM+PGF1dGgtYWRkcmVzcz5EZXBhcnRtZW50IG9m
IFN1cmdlcnksIFRlaWt5byBVbml2ZXJzaXR5IFNjaG9vbCBvZiBNZWRpY2luZSwgVG9reW8sIEph
cGFuLiB0b3Nod2F0YW5hYmVAeWFob28uY28uanA8L2F1dGgtYWRkcmVzcz48dGl0bGVzPjx0aXRs
ZT5HZW5lIGV4cHJlc3Npb24gb2YgdmFzY3VsYXIgZW5kb3RoZWxpYWwgZ3Jvd3RoIGZhY3RvciBB
LCB0aHltaWR5bGF0ZSBzeW50aGFzZSwgYW5kIHRpc3N1ZSBpbmhpYml0b3Igb2YgbWV0YWxsb3By
b3RlaW5hc2UgMyBpbiBwcmVkaWN0aW9uIG9mIHJlc3BvbnNlIHRvIGJldmFjaXp1bWFiIHRyZWF0
bWVudCBpbiBjb2xvcmVjdGFsIGNhbmNlciBwYXRpZW50czwvdGl0bGU+PHNlY29uZGFyeS10aXRs
ZT5EaXMgQ29sb24gUmVjdHVtPC9zZWNvbmRhcnktdGl0bGU+PC90aXRsZXM+PHBlcmlvZGljYWw+
PGZ1bGwtdGl0bGU+RGlzIENvbG9uIFJlY3R1bTwvZnVsbC10aXRsZT48L3BlcmlvZGljYWw+PHBh
Z2VzPjEwMjYtMzU8L3BhZ2VzPjx2b2x1bWU+NTQ8L3ZvbHVtZT48bnVtYmVyPjg8L251bWJlcj48
a2V5d29yZHM+PGtleXdvcmQ+QWRlbm9jYXJjaW5vbWEvKmRydWcgdGhlcmFweS9nZW5ldGljcy9t
ZXRhYm9saXNtL3BhdGhvbG9neTwva2V5d29yZD48a2V5d29yZD5BZ2VkPC9rZXl3b3JkPjxrZXl3
b3JkPkFudGlib2RpZXMsIE1vbm9jbG9uYWwvKnRoZXJhcGV1dGljIHVzZTwva2V5d29yZD48a2V5
d29yZD5BbnRpYm9kaWVzLCBNb25vY2xvbmFsLCBIdW1hbml6ZWQ8L2tleXdvcmQ+PGtleXdvcmQ+
QW50aW5lb3BsYXN0aWMgQ29tYmluZWQgQ2hlbW90aGVyYXB5IFByb3RvY29scy9hZG1pbmlzdHJh
dGlvbiAmYW1wOzwva2V5d29yZD48a2V5d29yZD5kb3NhZ2UvKnRoZXJhcGV1dGljIHVzZTwva2V5
d29yZD48a2V5d29yZD5CZXZhY2l6dW1hYjwva2V5d29yZD48a2V5d29yZD5CaW9tYXJrZXJzLCBU
dW1vci8qZ2VuZXRpY3MvbWV0YWJvbGlzbTwva2V5d29yZD48a2V5d29yZD5DYW1wdG90aGVjaW4v
YWRtaW5pc3RyYXRpb24gJmFtcDsgZG9zYWdlL2FuYWxvZ3MgJmFtcDsgZGVyaXZhdGl2ZXM8L2tl
eXdvcmQ+PGtleXdvcmQ+Q29sb3JlY3RhbCBOZW9wbGFzbXMvKmRydWcgdGhlcmFweS9nZW5ldGlj
cy9tZXRhYm9saXNtL3BhdGhvbG9neTwva2V5d29yZD48a2V5d29yZD5GZW1hbGU8L2tleXdvcmQ+
PGtleXdvcmQ+Rmx1b3JvdXJhY2lsL2FkbWluaXN0cmF0aW9uICZhbXA7IGRvc2FnZTwva2V5d29y
ZD48a2V5d29yZD5HZW5lIEV4cHJlc3Npb248L2tleXdvcmQ+PGtleXdvcmQ+SHVtYW5zPC9rZXl3
b3JkPjxrZXl3b3JkPkxldWNvdm9yaW4vYWRtaW5pc3RyYXRpb24gJmFtcDsgZG9zYWdlPC9rZXl3
b3JkPjxrZXl3b3JkPk1hbGU8L2tleXdvcmQ+PGtleXdvcmQ+TWljcm9hcnJheSBBbmFseXNpczwv
a2V5d29yZD48a2V5d29yZD5NaWRkbGUgQWdlZDwva2V5d29yZD48a2V5d29yZD5OZW9wbGFzbSBN
ZXRhc3Rhc2lzPC9rZXl3b3JkPjxrZXl3b3JkPk9yZ2Fub3BsYXRpbnVtIENvbXBvdW5kcy9hZG1p
bmlzdHJhdGlvbiAmYW1wOyBkb3NhZ2U8L2tleXdvcmQ+PGtleXdvcmQ+UHJlZGljdGl2ZSBWYWx1
ZSBvZiBUZXN0czwva2V5d29yZD48a2V5d29yZD5STkEsIE1lc3Nlbmdlci8qbWV0YWJvbGlzbTwv
a2V5d29yZD48a2V5d29yZD5SZXRyb3NwZWN0aXZlIFN0dWRpZXM8L2tleXdvcmQ+PGtleXdvcmQ+
UmV2ZXJzZSBUcmFuc2NyaXB0YXNlIFBvbHltZXJhc2UgQ2hhaW4gUmVhY3Rpb248L2tleXdvcmQ+
PGtleXdvcmQ+U2Vuc2l0aXZpdHkgYW5kIFNwZWNpZmljaXR5PC9rZXl3b3JkPjxrZXl3b3JkPlRo
eW1pZHlsYXRlIFN5bnRoYXNlLypnZW5ldGljcy9tZXRhYm9saXNtPC9rZXl3b3JkPjxrZXl3b3Jk
PlRpc3N1ZSBJbmhpYml0b3Igb2YgTWV0YWxsb3Byb3RlaW5hc2UtMy8qZ2VuZXRpY3MvbWV0YWJv
bGlzbTwva2V5d29yZD48a2V5d29yZD5UcmVhdG1lbnQgT3V0Y29tZTwva2V5d29yZD48a2V5d29y
ZD5WYXNjdWxhciBFbmRvdGhlbGlhbCBHcm93dGggRmFjdG9yIEEvKmdlbmV0aWNzL21ldGFib2xp
c208L2tleXdvcmQ+PC9rZXl3b3Jkcz48ZGF0ZXM+PHllYXI+MjAxMTwveWVhcj48cHViLWRhdGVz
PjxkYXRlPkF1ZzwvZGF0ZT48L3B1Yi1kYXRlcz48L2RhdGVzPjxpc2JuPjE1MzAtMDM1OCAoRWxl
Y3Ryb25pYykmI3hEOzAwMTItMzcwNiAoTGlua2luZyk8L2lzYm4+PGFjY2Vzc2lvbi1udW0+MjE3
MzA3OTQ8L2FjY2Vzc2lvbi1udW0+PHVybHM+PHJlbGF0ZWQtdXJscz48dXJsPmh0dHBzOi8vd3d3
Lm5jYmkubmxtLm5paC5nb3YvcHVibWVkLzIxNzMwNzk0PC91cmw+PC9yZWxhdGVkLXVybHM+PC91
cmxzPjxlbGVjdHJvbmljLXJlc291cmNlLW51bT4xMC4xMDk3L0RDUi4wYjAxM2UzMTgyMWM0NGFm
PC9lbGVjdHJvbmljLXJlc291cmNlLW51bT48L3JlY29yZD48L0NpdGU+PC9FbmROb3RlPn==
</w:fldData>
        </w:fldChar>
      </w:r>
      <w:r w:rsidR="00476955" w:rsidRPr="006B505E">
        <w:rPr>
          <w:rFonts w:ascii="Book Antiqua" w:hAnsi="Book Antiqua"/>
          <w:sz w:val="24"/>
          <w:szCs w:val="24"/>
          <w:lang w:val="en-US"/>
        </w:rPr>
        <w:instrText xml:space="preserve"> ADDIN EN.CITE.DATA </w:instrText>
      </w:r>
      <w:r w:rsidR="00476955" w:rsidRPr="006B505E">
        <w:rPr>
          <w:rFonts w:ascii="Book Antiqua" w:hAnsi="Book Antiqua"/>
          <w:sz w:val="24"/>
          <w:szCs w:val="24"/>
          <w:lang w:val="en-US"/>
        </w:rPr>
      </w:r>
      <w:r w:rsidR="00476955" w:rsidRPr="006B505E">
        <w:rPr>
          <w:rFonts w:ascii="Book Antiqua" w:hAnsi="Book Antiqua"/>
          <w:sz w:val="24"/>
          <w:szCs w:val="24"/>
          <w:lang w:val="en-US"/>
        </w:rPr>
        <w:fldChar w:fldCharType="end"/>
      </w:r>
      <w:r w:rsidR="00476955" w:rsidRPr="006B505E">
        <w:rPr>
          <w:rFonts w:ascii="Book Antiqua" w:hAnsi="Book Antiqua"/>
          <w:sz w:val="24"/>
          <w:szCs w:val="24"/>
          <w:lang w:val="en-US"/>
        </w:rPr>
      </w:r>
      <w:r w:rsidR="00476955" w:rsidRPr="006B505E">
        <w:rPr>
          <w:rFonts w:ascii="Book Antiqua" w:hAnsi="Book Antiqua"/>
          <w:sz w:val="24"/>
          <w:szCs w:val="24"/>
          <w:lang w:val="en-US"/>
        </w:rPr>
        <w:fldChar w:fldCharType="separate"/>
      </w:r>
      <w:r w:rsidR="00476955" w:rsidRPr="006B505E">
        <w:rPr>
          <w:rFonts w:ascii="Book Antiqua" w:hAnsi="Book Antiqua"/>
          <w:noProof/>
          <w:sz w:val="24"/>
          <w:szCs w:val="24"/>
          <w:vertAlign w:val="superscript"/>
          <w:lang w:val="en-US"/>
        </w:rPr>
        <w:t>[</w:t>
      </w:r>
      <w:r w:rsidR="00157C10" w:rsidRPr="006B505E">
        <w:rPr>
          <w:rFonts w:ascii="Book Antiqua" w:hAnsi="Book Antiqua" w:hint="eastAsia"/>
          <w:noProof/>
          <w:sz w:val="24"/>
          <w:szCs w:val="24"/>
          <w:vertAlign w:val="superscript"/>
          <w:lang w:val="en-US" w:eastAsia="zh-CN"/>
        </w:rPr>
        <w:t>60</w:t>
      </w:r>
      <w:r w:rsidR="00476955" w:rsidRPr="006B505E">
        <w:rPr>
          <w:rFonts w:ascii="Book Antiqua" w:hAnsi="Book Antiqua"/>
          <w:noProof/>
          <w:sz w:val="24"/>
          <w:szCs w:val="24"/>
          <w:vertAlign w:val="superscript"/>
          <w:lang w:val="en-US"/>
        </w:rPr>
        <w:t>]</w:t>
      </w:r>
      <w:r w:rsidR="00476955" w:rsidRPr="006B505E">
        <w:rPr>
          <w:rFonts w:ascii="Book Antiqua" w:hAnsi="Book Antiqua"/>
          <w:sz w:val="24"/>
          <w:szCs w:val="24"/>
          <w:lang w:val="en-US"/>
        </w:rPr>
        <w:fldChar w:fldCharType="end"/>
      </w:r>
      <w:r w:rsidRPr="006B505E">
        <w:rPr>
          <w:rFonts w:ascii="Book Antiqua" w:hAnsi="Book Antiqua"/>
          <w:sz w:val="24"/>
          <w:szCs w:val="24"/>
          <w:lang w:val="en-US"/>
        </w:rPr>
        <w:t xml:space="preserve"> have found that higher TYMS levels are associated with an adverse response to bevacizumab therapy. In this context, it could be proposed that in studies applying anti-VEGF and targeted therapy, </w:t>
      </w:r>
      <w:r w:rsidRPr="006B505E">
        <w:rPr>
          <w:rFonts w:ascii="Book Antiqua" w:hAnsi="Book Antiqua"/>
          <w:i/>
          <w:sz w:val="24"/>
          <w:szCs w:val="24"/>
          <w:lang w:val="en-US"/>
        </w:rPr>
        <w:t>TYMS</w:t>
      </w:r>
      <w:r w:rsidRPr="006B505E">
        <w:rPr>
          <w:rFonts w:ascii="Book Antiqua" w:hAnsi="Book Antiqua"/>
          <w:sz w:val="24"/>
          <w:szCs w:val="24"/>
          <w:lang w:val="en-US"/>
        </w:rPr>
        <w:t xml:space="preserve"> polymorphisms should be considered. Overall, there is great need for a prognostication model that would include all these polymorphisms with </w:t>
      </w:r>
      <w:r w:rsidRPr="006B505E">
        <w:rPr>
          <w:rFonts w:ascii="Book Antiqua" w:hAnsi="Book Antiqua"/>
          <w:i/>
          <w:sz w:val="24"/>
          <w:szCs w:val="24"/>
          <w:lang w:val="en-US"/>
        </w:rPr>
        <w:t>RAS</w:t>
      </w:r>
      <w:r w:rsidRPr="006B505E">
        <w:rPr>
          <w:rFonts w:ascii="Book Antiqua" w:hAnsi="Book Antiqua"/>
          <w:sz w:val="24"/>
          <w:szCs w:val="24"/>
          <w:lang w:val="en-US"/>
        </w:rPr>
        <w:t xml:space="preserve"> mutations for treatment tailoring.</w:t>
      </w:r>
    </w:p>
    <w:p w:rsidR="00244A17" w:rsidRPr="006B505E" w:rsidRDefault="00244A17" w:rsidP="006B505E">
      <w:pPr>
        <w:pStyle w:val="NoSpacing"/>
        <w:spacing w:line="360" w:lineRule="auto"/>
        <w:ind w:firstLineChars="100" w:firstLine="240"/>
        <w:jc w:val="both"/>
        <w:rPr>
          <w:rFonts w:ascii="Book Antiqua" w:hAnsi="Book Antiqua"/>
          <w:sz w:val="24"/>
          <w:szCs w:val="24"/>
          <w:lang w:val="en-US"/>
        </w:rPr>
      </w:pPr>
      <w:r w:rsidRPr="006B505E">
        <w:rPr>
          <w:rFonts w:ascii="Book Antiqua" w:hAnsi="Book Antiqua"/>
          <w:sz w:val="24"/>
          <w:szCs w:val="24"/>
          <w:lang w:val="en-US"/>
        </w:rPr>
        <w:lastRenderedPageBreak/>
        <w:t>In our study, we did not examine TYMS protein expression, as this could be affected by a plentiful of factors</w:t>
      </w:r>
      <w:r w:rsidR="00143BD3" w:rsidRPr="006B505E">
        <w:rPr>
          <w:rFonts w:ascii="Book Antiqua" w:hAnsi="Book Antiqua"/>
          <w:sz w:val="24"/>
          <w:szCs w:val="24"/>
          <w:lang w:val="en-US"/>
        </w:rPr>
        <w:fldChar w:fldCharType="begin">
          <w:fldData xml:space="preserve">PEVuZE5vdGU+PENpdGU+PEF1dGhvcj5OaWVmPC9BdXRob3I+PFllYXI+MjAwNzwvWWVhcj48UmVj
TnVtPjEwMTg4PC9SZWNOdW0+PERpc3BsYXlUZXh0PjxzdHlsZSBmYWNlPSJzdXBlcnNjcmlwdCI+
WzQ3LDQ4LDUwXTwvc3R5bGU+PC9EaXNwbGF5VGV4dD48cmVjb3JkPjxyZWMtbnVtYmVyPjEwMTg4
PC9yZWMtbnVtYmVyPjxmb3JlaWduLWtleXM+PGtleSBhcHA9IkVOIiBkYi1pZD0iZjkwdGF4cmQ2
YTBycjhlOXJlOHBlNXR4NWV4cHN3MGE1MHZlIj4xMDE4ODwva2V5PjwvZm9yZWlnbi1rZXlzPjxy
ZWYtdHlwZSBuYW1lPSJKb3VybmFsIEFydGljbGUiPjE3PC9yZWYtdHlwZT48Y29udHJpYnV0b3Jz
PjxhdXRob3JzPjxhdXRob3I+TmllZiwgTi48L2F1dGhvcj48YXV0aG9yPkxlIE1vcnZhbiwgVi48
L2F1dGhvcj48YXV0aG9yPlJvYmVydCwgSi48L2F1dGhvcj48L2F1dGhvcnM+PC9jb250cmlidXRv
cnM+PHRpdGxlcz48dGl0bGU+SW52b2x2ZW1lbnQgb2YgZ2VuZSBwb2x5bW9ycGhpc21zIG9mIHRo
eW1pZHlsYXRlIHN5bnRoYXNlIGluIGdlbmUgZXhwcmVzc2lvbiwgcHJvdGVpbiBhY3Rpdml0eSBh
bmQgYW50aWNhbmNlciBkcnVnIGN5dG90b3hpY2l0eSB1c2luZyB0aGUgTkNJLTYwIHBhbmVsPC90
aXRsZT48c2Vjb25kYXJ5LXRpdGxlPkV1ciBKIENhbmNlcjwvc2Vjb25kYXJ5LXRpdGxlPjwvdGl0
bGVzPjxwZXJpb2RpY2FsPjxmdWxsLXRpdGxlPkV1ciBKIENhbmNlcjwvZnVsbC10aXRsZT48L3Bl
cmlvZGljYWw+PHBhZ2VzPjk1NS02MjwvcGFnZXM+PHZvbHVtZT40Mzwvdm9sdW1lPjxudW1iZXI+
NTwvbnVtYmVyPjxlZGl0aW9uPjIwMDcvMDIvMjA8L2VkaXRpb24+PGtleXdvcmRzPjxrZXl3b3Jk
PkFudGltZXRhYm9saXRlcywgQW50aW5lb3BsYXN0aWM8L2tleXdvcmQ+PGtleXdvcmQ+Q2VsbCBM
aW5lLCBUdW1vcjwva2V5d29yZD48a2V5d29yZD5EcnVnIFJlc2lzdGFuY2UsIE5lb3BsYXNtPC9r
ZXl3b3JkPjxrZXl3b3JkPkZsdW9yb3VyYWNpbDwva2V5d29yZD48a2V5d29yZD5HZW5lIEV4cHJl
c3Npb248L2tleXdvcmQ+PGtleXdvcmQ+R2VuZSBGcmVxdWVuY3k8L2tleXdvcmQ+PGtleXdvcmQ+
SHVtYW5zPC9rZXl3b3JkPjxrZXl3b3JkPk5lb3BsYXNtIFByb3RlaW5zPC9rZXl3b3JkPjxrZXl3
b3JkPk5lb3BsYXNtczwva2V5d29yZD48a2V5d29yZD5Qb2x5bW9ycGhpc20sIEdlbmV0aWM8L2tl
eXdvcmQ+PGtleXdvcmQ+VGh5bWlkeWxhdGUgU3ludGhhc2U8L2tleXdvcmQ+PC9rZXl3b3Jkcz48
ZGF0ZXM+PHllYXI+MjAwNzwveWVhcj48cHViLWRhdGVzPjxkYXRlPk1hcjwvZGF0ZT48L3B1Yi1k
YXRlcz48L2RhdGVzPjxpc2JuPjA5NTktODA0OTwvaXNibj48YWNjZXNzaW9uLW51bT4xNzMxNzE1
NDwvYWNjZXNzaW9uLW51bT48dXJscz48cmVsYXRlZC11cmxzPjx1cmw+aHR0cHM6Ly93d3cubmNi
aS5ubG0ubmloLmdvdi9wdWJtZWQvMTczMTcxNTQ8L3VybD48L3JlbGF0ZWQtdXJscz48L3VybHM+
PGVsZWN0cm9uaWMtcmVzb3VyY2UtbnVtPjEwLjEwMTYvai5lamNhLjIwMDYuMTIuMDEyPC9lbGVj
dHJvbmljLXJlc291cmNlLW51bT48bGFuZ3VhZ2U+ZW5nPC9sYW5ndWFnZT48L3JlY29yZD48L0Np
dGU+PENpdGU+PEF1dGhvcj5WaWdub2xpPC9BdXRob3I+PFllYXI+MjAxMTwvWWVhcj48UmVjTnVt
PjEwMTkwPC9SZWNOdW0+PHJlY29yZD48cmVjLW51bWJlcj4xMDE5MDwvcmVjLW51bWJlcj48Zm9y
ZWlnbi1rZXlzPjxrZXkgYXBwPSJFTiIgZGItaWQ9ImY5MHRheHJkNmEwcnI4ZTlyZThwZTV0eDVl
eHBzdzBhNTB2ZSI+MTAxOTA8L2tleT48L2ZvcmVpZ24ta2V5cz48cmVmLXR5cGUgbmFtZT0iSm91
cm5hbCBBcnRpY2xlIj4xNzwvcmVmLXR5cGU+PGNvbnRyaWJ1dG9ycz48YXV0aG9ycz48YXV0aG9y
PlZpZ25vbGksIE0uPC9hdXRob3I+PGF1dGhvcj5Ob2JpbGksIFMuPC9hdXRob3I+PGF1dGhvcj5O
YXBvbGksIEMuPC9hdXRob3I+PGF1dGhvcj5QdXRpZ25hbm8sIEEuIEwuPC9hdXRob3I+PGF1dGhv
cj5Nb3JnYW50aSwgTS48L2F1dGhvcj48YXV0aG9yPlBhcGksIEwuPC9hdXRob3I+PGF1dGhvcj5W
YWxhbnphbm8sIFIuPC9hdXRob3I+PGF1dGhvcj5DaWFuY2hpLCBGLjwvYXV0aG9yPjxhdXRob3I+
VG9uZWxsaSwgRi48L2F1dGhvcj48YXV0aG9yPk1henplaSwgVC48L2F1dGhvcj48YXV0aG9yPk1p
bmksIEUuPC9hdXRob3I+PGF1dGhvcj5HZW51YXJkaSwgTS48L2F1dGhvcj48L2F1dGhvcnM+PC9j
b250cmlidXRvcnM+PHRpdGxlcz48dGl0bGU+VGh5bWlkeWxhdGUgc3ludGhhc2UgZXhwcmVzc2lv
biBhbmQgZ2Vub3R5cGUgaGF2ZSBubyBtYWpvciBpbXBhY3Qgb24gdGhlIGNsaW5pY2FsIG91dGNv
bWUgb2YgY29sb3JlY3RhbCBjYW5jZXIgcGF0aWVudHMgdHJlYXRlZCB3aXRoIDUtZmx1b3JvdXJh
Y2lsPC90aXRsZT48c2Vjb25kYXJ5LXRpdGxlPlBoYXJtYWNvbCBSZXM8L3NlY29uZGFyeS10aXRs
ZT48L3RpdGxlcz48cGVyaW9kaWNhbD48ZnVsbC10aXRsZT5QaGFybWFjb2wgUmVzPC9mdWxsLXRp
dGxlPjwvcGVyaW9kaWNhbD48cGFnZXM+MjQyLTg8L3BhZ2VzPjx2b2x1bWU+NjQ8L3ZvbHVtZT48
bnVtYmVyPjM8L251bWJlcj48ZWRpdGlvbj4yMDExLzA0LzIzPC9lZGl0aW9uPjxrZXl3b3Jkcz48
a2V5d29yZD5BZHVsdDwva2V5d29yZD48a2V5d29yZD5BZ2VkPC9rZXl3b3JkPjxrZXl3b3JkPkFu
dGltZXRhYm9saXRlcywgQW50aW5lb3BsYXN0aWM8L2tleXdvcmQ+PGtleXdvcmQ+Q29sb3JlY3Rh
bCBOZW9wbGFzbXM8L2tleXdvcmQ+PGtleXdvcmQ+RGlzZWFzZS1GcmVlIFN1cnZpdmFsPC9rZXl3
b3JkPjxrZXl3b3JkPkZlbWFsZTwva2V5d29yZD48a2V5d29yZD5GbHVvcm91cmFjaWw8L2tleXdv
cmQ+PGtleXdvcmQ+R2VuZSBFeHByZXNzaW9uIFJlZ3VsYXRpb24sIE5lb3BsYXN0aWM8L2tleXdv
cmQ+PGtleXdvcmQ+R2Vub3R5cGU8L2tleXdvcmQ+PGtleXdvcmQ+SHVtYW5zPC9rZXl3b3JkPjxr
ZXl3b3JkPk1hbGU8L2tleXdvcmQ+PGtleXdvcmQ+TWlkZGxlIEFnZWQ8L2tleXdvcmQ+PGtleXdv
cmQ+VGh5bWlkeWxhdGUgU3ludGhhc2U8L2tleXdvcmQ+PGtleXdvcmQ+WW91bmcgQWR1bHQ8L2tl
eXdvcmQ+PC9rZXl3b3Jkcz48ZGF0ZXM+PHllYXI+MjAxMTwveWVhcj48cHViLWRhdGVzPjxkYXRl
PlNlcDwvZGF0ZT48L3B1Yi1kYXRlcz48L2RhdGVzPjxpc2JuPjEwOTYtMTE4NjwvaXNibj48YWNj
ZXNzaW9uLW51bT4yMTUzNjEzMDwvYWNjZXNzaW9uLW51bT48dXJscz48cmVsYXRlZC11cmxzPjx1
cmw+aHR0cHM6Ly93d3cubmNiaS5ubG0ubmloLmdvdi9wdWJtZWQvMjE1MzYxMzA8L3VybD48L3Jl
bGF0ZWQtdXJscz48L3VybHM+PGVsZWN0cm9uaWMtcmVzb3VyY2UtbnVtPjEwLjEwMTYvai5waHJz
LjIwMTEuMDQuMDA2PC9lbGVjdHJvbmljLXJlc291cmNlLW51bT48bGFuZ3VhZ2U+ZW5nPC9sYW5n
dWFnZT48L3JlY29yZD48L0NpdGU+PENpdGU+PEF1dGhvcj5Zb288L0F1dGhvcj48WWVhcj4yMDA5
PC9ZZWFyPjxSZWNOdW0+MTAxODk8L1JlY051bT48cmVjb3JkPjxyZWMtbnVtYmVyPjEwMTg5PC9y
ZWMtbnVtYmVyPjxmb3JlaWduLWtleXM+PGtleSBhcHA9IkVOIiBkYi1pZD0iZjkwdGF4cmQ2YTBy
cjhlOXJlOHBlNXR4NWV4cHN3MGE1MHZlIj4xMDE4OTwva2V5PjwvZm9yZWlnbi1rZXlzPjxyZWYt
dHlwZSBuYW1lPSJKb3VybmFsIEFydGljbGUiPjE3PC9yZWYtdHlwZT48Y29udHJpYnV0b3JzPjxh
dXRob3JzPjxhdXRob3I+WW9vLCBCLiBLLjwvYXV0aG9yPjxhdXRob3I+R3JlZGxlciwgUi48L2F1
dGhvcj48YXV0aG9yPlZvemhpbGxhLCBOLjwvYXV0aG9yPjxhdXRob3I+U3UsIFouIFouPC9hdXRo
b3I+PGF1dGhvcj5DaGVuLCBELjwvYXV0aG9yPjxhdXRob3I+Rm9yY2llciwgVC48L2F1dGhvcj48
YXV0aG9yPlNoYWgsIEsuPC9hdXRob3I+PGF1dGhvcj5TYXhlbmEsIFUuPC9hdXRob3I+PGF1dGhv
cj5IYW5zZW4sIFUuPC9hdXRob3I+PGF1dGhvcj5GaXNoZXIsIFAuIEIuPC9hdXRob3I+PGF1dGhv
cj5TYXJrYXIsIEQuPC9hdXRob3I+PC9hdXRob3JzPjwvY29udHJpYnV0b3JzPjx0aXRsZXM+PHRp
dGxlPklkZW50aWZpY2F0aW9uIG9mIGdlbmVzIGNvbmZlcnJpbmcgcmVzaXN0YW5jZSB0byA1LWZs
dW9yb3VyYWNpbDwvdGl0bGU+PHNlY29uZGFyeS10aXRsZT5Qcm9jIE5hdGwgQWNhZCBTY2kgVSBT
IEE8L3NlY29uZGFyeS10aXRsZT48L3RpdGxlcz48cGVyaW9kaWNhbD48ZnVsbC10aXRsZT5Qcm9j
IE5hdGwgQWNhZCBTY2kgVSBTIEE8L2Z1bGwtdGl0bGU+PC9wZXJpb2RpY2FsPjxwYWdlcz4xMjkz
OC00MzwvcGFnZXM+PHZvbHVtZT4xMDY8L3ZvbHVtZT48bnVtYmVyPjMxPC9udW1iZXI+PGVkaXRp
b24+MjAwOS8wNy8yMTwvZWRpdGlvbj48a2V5d29yZHM+PGtleXdvcmQ+QW5pbWFsczwva2V5d29y
ZD48a2V5d29yZD5BbnRpbWV0YWJvbGl0ZXMsIEFudGluZW9wbGFzdGljPC9rZXl3b3JkPjxrZXl3
b3JkPkNhcmNpbm9tYSwgSGVwYXRvY2VsbHVsYXI8L2tleXdvcmQ+PGtleXdvcmQ+Q2VsbCBBZGhl
c2lvbiBNb2xlY3VsZXM8L2tleXdvcmQ+PGtleXdvcmQ+Q2VsbCBMaW5lLCBUdW1vcjwva2V5d29y
ZD48a2V5d29yZD5ETkE8L2tleXdvcmQ+PGtleXdvcmQ+RE5BLUJpbmRpbmcgUHJvdGVpbnM8L2tl
eXdvcmQ+PGtleXdvcmQ+RGloeWRyb3VyYWNpbCBEZWh5ZHJvZ2VuYXNlIChOQURQKTwva2V5d29y
ZD48a2V5d29yZD5EcnVnIFJlc2lzdGFuY2UsIE5lb3BsYXNtPC9rZXl3b3JkPjxrZXl3b3JkPkZs
dW9yb3VyYWNpbDwva2V5d29yZD48a2V5d29yZD5IdW1hbnM8L2tleXdvcmQ+PGtleXdvcmQ+S2kt
NjcgQW50aWdlbjwva2V5d29yZD48a2V5d29yZD5MaXZlciBOZW9wbGFzbXM8L2tleXdvcmQ+PGtl
eXdvcmQ+TWljZTwva2V5d29yZD48a2V5d29yZD5UaHltaWR5bGF0ZSBTeW50aGFzZTwva2V5d29y
ZD48a2V5d29yZD5UcmFuc2NyaXB0aW9uIEZhY3RvcnM8L2tleXdvcmQ+PC9rZXl3b3Jkcz48ZGF0
ZXM+PHllYXI+MjAwOTwveWVhcj48cHViLWRhdGVzPjxkYXRlPkF1ZzwvZGF0ZT48L3B1Yi1kYXRl
cz48L2RhdGVzPjxpc2JuPjEwOTEtNjQ5MDwvaXNibj48YWNjZXNzaW9uLW51bT4xOTYyMjcyNjwv
YWNjZXNzaW9uLW51bT48dXJscz48cmVsYXRlZC11cmxzPjx1cmw+aHR0cHM6Ly93d3cubmNiaS5u
bG0ubmloLmdvdi9wdWJtZWQvMTk2MjI3MjY8L3VybD48L3JlbGF0ZWQtdXJscz48L3VybHM+PGN1
c3RvbTI+UE1DMjcyMjMxNzwvY3VzdG9tMj48ZWxlY3Ryb25pYy1yZXNvdXJjZS1udW0+MTAuMTA3
My9wbmFzLjA5MDE0NTExMDY8L2VsZWN0cm9uaWMtcmVzb3VyY2UtbnVtPjxsYW5ndWFnZT5lbmc8
L2xhbmd1YWdlPjwvcmVjb3JkPjwvQ2l0ZT48L0VuZE5vdGU+AG==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OaWVmPC9BdXRob3I+PFllYXI+MjAwNzwvWWVhcj48UmVj
TnVtPjEwMTg4PC9SZWNOdW0+PERpc3BsYXlUZXh0PjxzdHlsZSBmYWNlPSJzdXBlcnNjcmlwdCI+
WzQ3LDQ4LDUwXTwvc3R5bGU+PC9EaXNwbGF5VGV4dD48cmVjb3JkPjxyZWMtbnVtYmVyPjEwMTg4
PC9yZWMtbnVtYmVyPjxmb3JlaWduLWtleXM+PGtleSBhcHA9IkVOIiBkYi1pZD0iZjkwdGF4cmQ2
YTBycjhlOXJlOHBlNXR4NWV4cHN3MGE1MHZlIj4xMDE4ODwva2V5PjwvZm9yZWlnbi1rZXlzPjxy
ZWYtdHlwZSBuYW1lPSJKb3VybmFsIEFydGljbGUiPjE3PC9yZWYtdHlwZT48Y29udHJpYnV0b3Jz
PjxhdXRob3JzPjxhdXRob3I+TmllZiwgTi48L2F1dGhvcj48YXV0aG9yPkxlIE1vcnZhbiwgVi48
L2F1dGhvcj48YXV0aG9yPlJvYmVydCwgSi48L2F1dGhvcj48L2F1dGhvcnM+PC9jb250cmlidXRv
cnM+PHRpdGxlcz48dGl0bGU+SW52b2x2ZW1lbnQgb2YgZ2VuZSBwb2x5bW9ycGhpc21zIG9mIHRo
eW1pZHlsYXRlIHN5bnRoYXNlIGluIGdlbmUgZXhwcmVzc2lvbiwgcHJvdGVpbiBhY3Rpdml0eSBh
bmQgYW50aWNhbmNlciBkcnVnIGN5dG90b3hpY2l0eSB1c2luZyB0aGUgTkNJLTYwIHBhbmVsPC90
aXRsZT48c2Vjb25kYXJ5LXRpdGxlPkV1ciBKIENhbmNlcjwvc2Vjb25kYXJ5LXRpdGxlPjwvdGl0
bGVzPjxwZXJpb2RpY2FsPjxmdWxsLXRpdGxlPkV1ciBKIENhbmNlcjwvZnVsbC10aXRsZT48L3Bl
cmlvZGljYWw+PHBhZ2VzPjk1NS02MjwvcGFnZXM+PHZvbHVtZT40Mzwvdm9sdW1lPjxudW1iZXI+
NTwvbnVtYmVyPjxlZGl0aW9uPjIwMDcvMDIvMjA8L2VkaXRpb24+PGtleXdvcmRzPjxrZXl3b3Jk
PkFudGltZXRhYm9saXRlcywgQW50aW5lb3BsYXN0aWM8L2tleXdvcmQ+PGtleXdvcmQ+Q2VsbCBM
aW5lLCBUdW1vcjwva2V5d29yZD48a2V5d29yZD5EcnVnIFJlc2lzdGFuY2UsIE5lb3BsYXNtPC9r
ZXl3b3JkPjxrZXl3b3JkPkZsdW9yb3VyYWNpbDwva2V5d29yZD48a2V5d29yZD5HZW5lIEV4cHJl
c3Npb248L2tleXdvcmQ+PGtleXdvcmQ+R2VuZSBGcmVxdWVuY3k8L2tleXdvcmQ+PGtleXdvcmQ+
SHVtYW5zPC9rZXl3b3JkPjxrZXl3b3JkPk5lb3BsYXNtIFByb3RlaW5zPC9rZXl3b3JkPjxrZXl3
b3JkPk5lb3BsYXNtczwva2V5d29yZD48a2V5d29yZD5Qb2x5bW9ycGhpc20sIEdlbmV0aWM8L2tl
eXdvcmQ+PGtleXdvcmQ+VGh5bWlkeWxhdGUgU3ludGhhc2U8L2tleXdvcmQ+PC9rZXl3b3Jkcz48
ZGF0ZXM+PHllYXI+MjAwNzwveWVhcj48cHViLWRhdGVzPjxkYXRlPk1hcjwvZGF0ZT48L3B1Yi1k
YXRlcz48L2RhdGVzPjxpc2JuPjA5NTktODA0OTwvaXNibj48YWNjZXNzaW9uLW51bT4xNzMxNzE1
NDwvYWNjZXNzaW9uLW51bT48dXJscz48cmVsYXRlZC11cmxzPjx1cmw+aHR0cHM6Ly93d3cubmNi
aS5ubG0ubmloLmdvdi9wdWJtZWQvMTczMTcxNTQ8L3VybD48L3JlbGF0ZWQtdXJscz48L3VybHM+
PGVsZWN0cm9uaWMtcmVzb3VyY2UtbnVtPjEwLjEwMTYvai5lamNhLjIwMDYuMTIuMDEyPC9lbGVj
dHJvbmljLXJlc291cmNlLW51bT48bGFuZ3VhZ2U+ZW5nPC9sYW5ndWFnZT48L3JlY29yZD48L0Np
dGU+PENpdGU+PEF1dGhvcj5WaWdub2xpPC9BdXRob3I+PFllYXI+MjAxMTwvWWVhcj48UmVjTnVt
PjEwMTkwPC9SZWNOdW0+PHJlY29yZD48cmVjLW51bWJlcj4xMDE5MDwvcmVjLW51bWJlcj48Zm9y
ZWlnbi1rZXlzPjxrZXkgYXBwPSJFTiIgZGItaWQ9ImY5MHRheHJkNmEwcnI4ZTlyZThwZTV0eDVl
eHBzdzBhNTB2ZSI+MTAxOTA8L2tleT48L2ZvcmVpZ24ta2V5cz48cmVmLXR5cGUgbmFtZT0iSm91
cm5hbCBBcnRpY2xlIj4xNzwvcmVmLXR5cGU+PGNvbnRyaWJ1dG9ycz48YXV0aG9ycz48YXV0aG9y
PlZpZ25vbGksIE0uPC9hdXRob3I+PGF1dGhvcj5Ob2JpbGksIFMuPC9hdXRob3I+PGF1dGhvcj5O
YXBvbGksIEMuPC9hdXRob3I+PGF1dGhvcj5QdXRpZ25hbm8sIEEuIEwuPC9hdXRob3I+PGF1dGhv
cj5Nb3JnYW50aSwgTS48L2F1dGhvcj48YXV0aG9yPlBhcGksIEwuPC9hdXRob3I+PGF1dGhvcj5W
YWxhbnphbm8sIFIuPC9hdXRob3I+PGF1dGhvcj5DaWFuY2hpLCBGLjwvYXV0aG9yPjxhdXRob3I+
VG9uZWxsaSwgRi48L2F1dGhvcj48YXV0aG9yPk1henplaSwgVC48L2F1dGhvcj48YXV0aG9yPk1p
bmksIEUuPC9hdXRob3I+PGF1dGhvcj5HZW51YXJkaSwgTS48L2F1dGhvcj48L2F1dGhvcnM+PC9j
b250cmlidXRvcnM+PHRpdGxlcz48dGl0bGU+VGh5bWlkeWxhdGUgc3ludGhhc2UgZXhwcmVzc2lv
biBhbmQgZ2Vub3R5cGUgaGF2ZSBubyBtYWpvciBpbXBhY3Qgb24gdGhlIGNsaW5pY2FsIG91dGNv
bWUgb2YgY29sb3JlY3RhbCBjYW5jZXIgcGF0aWVudHMgdHJlYXRlZCB3aXRoIDUtZmx1b3JvdXJh
Y2lsPC90aXRsZT48c2Vjb25kYXJ5LXRpdGxlPlBoYXJtYWNvbCBSZXM8L3NlY29uZGFyeS10aXRs
ZT48L3RpdGxlcz48cGVyaW9kaWNhbD48ZnVsbC10aXRsZT5QaGFybWFjb2wgUmVzPC9mdWxsLXRp
dGxlPjwvcGVyaW9kaWNhbD48cGFnZXM+MjQyLTg8L3BhZ2VzPjx2b2x1bWU+NjQ8L3ZvbHVtZT48
bnVtYmVyPjM8L251bWJlcj48ZWRpdGlvbj4yMDExLzA0LzIzPC9lZGl0aW9uPjxrZXl3b3Jkcz48
a2V5d29yZD5BZHVsdDwva2V5d29yZD48a2V5d29yZD5BZ2VkPC9rZXl3b3JkPjxrZXl3b3JkPkFu
dGltZXRhYm9saXRlcywgQW50aW5lb3BsYXN0aWM8L2tleXdvcmQ+PGtleXdvcmQ+Q29sb3JlY3Rh
bCBOZW9wbGFzbXM8L2tleXdvcmQ+PGtleXdvcmQ+RGlzZWFzZS1GcmVlIFN1cnZpdmFsPC9rZXl3
b3JkPjxrZXl3b3JkPkZlbWFsZTwva2V5d29yZD48a2V5d29yZD5GbHVvcm91cmFjaWw8L2tleXdv
cmQ+PGtleXdvcmQ+R2VuZSBFeHByZXNzaW9uIFJlZ3VsYXRpb24sIE5lb3BsYXN0aWM8L2tleXdv
cmQ+PGtleXdvcmQ+R2Vub3R5cGU8L2tleXdvcmQ+PGtleXdvcmQ+SHVtYW5zPC9rZXl3b3JkPjxr
ZXl3b3JkPk1hbGU8L2tleXdvcmQ+PGtleXdvcmQ+TWlkZGxlIEFnZWQ8L2tleXdvcmQ+PGtleXdv
cmQ+VGh5bWlkeWxhdGUgU3ludGhhc2U8L2tleXdvcmQ+PGtleXdvcmQ+WW91bmcgQWR1bHQ8L2tl
eXdvcmQ+PC9rZXl3b3Jkcz48ZGF0ZXM+PHllYXI+MjAxMTwveWVhcj48cHViLWRhdGVzPjxkYXRl
PlNlcDwvZGF0ZT48L3B1Yi1kYXRlcz48L2RhdGVzPjxpc2JuPjEwOTYtMTE4NjwvaXNibj48YWNj
ZXNzaW9uLW51bT4yMTUzNjEzMDwvYWNjZXNzaW9uLW51bT48dXJscz48cmVsYXRlZC11cmxzPjx1
cmw+aHR0cHM6Ly93d3cubmNiaS5ubG0ubmloLmdvdi9wdWJtZWQvMjE1MzYxMzA8L3VybD48L3Jl
bGF0ZWQtdXJscz48L3VybHM+PGVsZWN0cm9uaWMtcmVzb3VyY2UtbnVtPjEwLjEwMTYvai5waHJz
LjIwMTEuMDQuMDA2PC9lbGVjdHJvbmljLXJlc291cmNlLW51bT48bGFuZ3VhZ2U+ZW5nPC9sYW5n
dWFnZT48L3JlY29yZD48L0NpdGU+PENpdGU+PEF1dGhvcj5Zb288L0F1dGhvcj48WWVhcj4yMDA5
PC9ZZWFyPjxSZWNOdW0+MTAxODk8L1JlY051bT48cmVjb3JkPjxyZWMtbnVtYmVyPjEwMTg5PC9y
ZWMtbnVtYmVyPjxmb3JlaWduLWtleXM+PGtleSBhcHA9IkVOIiBkYi1pZD0iZjkwdGF4cmQ2YTBy
cjhlOXJlOHBlNXR4NWV4cHN3MGE1MHZlIj4xMDE4OTwva2V5PjwvZm9yZWlnbi1rZXlzPjxyZWYt
dHlwZSBuYW1lPSJKb3VybmFsIEFydGljbGUiPjE3PC9yZWYtdHlwZT48Y29udHJpYnV0b3JzPjxh
dXRob3JzPjxhdXRob3I+WW9vLCBCLiBLLjwvYXV0aG9yPjxhdXRob3I+R3JlZGxlciwgUi48L2F1
dGhvcj48YXV0aG9yPlZvemhpbGxhLCBOLjwvYXV0aG9yPjxhdXRob3I+U3UsIFouIFouPC9hdXRo
b3I+PGF1dGhvcj5DaGVuLCBELjwvYXV0aG9yPjxhdXRob3I+Rm9yY2llciwgVC48L2F1dGhvcj48
YXV0aG9yPlNoYWgsIEsuPC9hdXRob3I+PGF1dGhvcj5TYXhlbmEsIFUuPC9hdXRob3I+PGF1dGhv
cj5IYW5zZW4sIFUuPC9hdXRob3I+PGF1dGhvcj5GaXNoZXIsIFAuIEIuPC9hdXRob3I+PGF1dGhv
cj5TYXJrYXIsIEQuPC9hdXRob3I+PC9hdXRob3JzPjwvY29udHJpYnV0b3JzPjx0aXRsZXM+PHRp
dGxlPklkZW50aWZpY2F0aW9uIG9mIGdlbmVzIGNvbmZlcnJpbmcgcmVzaXN0YW5jZSB0byA1LWZs
dW9yb3VyYWNpbDwvdGl0bGU+PHNlY29uZGFyeS10aXRsZT5Qcm9jIE5hdGwgQWNhZCBTY2kgVSBT
IEE8L3NlY29uZGFyeS10aXRsZT48L3RpdGxlcz48cGVyaW9kaWNhbD48ZnVsbC10aXRsZT5Qcm9j
IE5hdGwgQWNhZCBTY2kgVSBTIEE8L2Z1bGwtdGl0bGU+PC9wZXJpb2RpY2FsPjxwYWdlcz4xMjkz
OC00MzwvcGFnZXM+PHZvbHVtZT4xMDY8L3ZvbHVtZT48bnVtYmVyPjMxPC9udW1iZXI+PGVkaXRp
b24+MjAwOS8wNy8yMTwvZWRpdGlvbj48a2V5d29yZHM+PGtleXdvcmQ+QW5pbWFsczwva2V5d29y
ZD48a2V5d29yZD5BbnRpbWV0YWJvbGl0ZXMsIEFudGluZW9wbGFzdGljPC9rZXl3b3JkPjxrZXl3
b3JkPkNhcmNpbm9tYSwgSGVwYXRvY2VsbHVsYXI8L2tleXdvcmQ+PGtleXdvcmQ+Q2VsbCBBZGhl
c2lvbiBNb2xlY3VsZXM8L2tleXdvcmQ+PGtleXdvcmQ+Q2VsbCBMaW5lLCBUdW1vcjwva2V5d29y
ZD48a2V5d29yZD5ETkE8L2tleXdvcmQ+PGtleXdvcmQ+RE5BLUJpbmRpbmcgUHJvdGVpbnM8L2tl
eXdvcmQ+PGtleXdvcmQ+RGloeWRyb3VyYWNpbCBEZWh5ZHJvZ2VuYXNlIChOQURQKTwva2V5d29y
ZD48a2V5d29yZD5EcnVnIFJlc2lzdGFuY2UsIE5lb3BsYXNtPC9rZXl3b3JkPjxrZXl3b3JkPkZs
dW9yb3VyYWNpbDwva2V5d29yZD48a2V5d29yZD5IdW1hbnM8L2tleXdvcmQ+PGtleXdvcmQ+S2kt
NjcgQW50aWdlbjwva2V5d29yZD48a2V5d29yZD5MaXZlciBOZW9wbGFzbXM8L2tleXdvcmQ+PGtl
eXdvcmQ+TWljZTwva2V5d29yZD48a2V5d29yZD5UaHltaWR5bGF0ZSBTeW50aGFzZTwva2V5d29y
ZD48a2V5d29yZD5UcmFuc2NyaXB0aW9uIEZhY3RvcnM8L2tleXdvcmQ+PC9rZXl3b3Jkcz48ZGF0
ZXM+PHllYXI+MjAwOTwveWVhcj48cHViLWRhdGVzPjxkYXRlPkF1ZzwvZGF0ZT48L3B1Yi1kYXRl
cz48L2RhdGVzPjxpc2JuPjEwOTEtNjQ5MDwvaXNibj48YWNjZXNzaW9uLW51bT4xOTYyMjcyNjwv
YWNjZXNzaW9uLW51bT48dXJscz48cmVsYXRlZC11cmxzPjx1cmw+aHR0cHM6Ly93d3cubmNiaS5u
bG0ubmloLmdvdi9wdWJtZWQvMTk2MjI3MjY8L3VybD48L3JlbGF0ZWQtdXJscz48L3VybHM+PGN1
c3RvbTI+UE1DMjcyMjMxNzwvY3VzdG9tMj48ZWxlY3Ryb25pYy1yZXNvdXJjZS1udW0+MTAuMTA3
My9wbmFzLjA5MDE0NTExMDY8L2VsZWN0cm9uaWMtcmVzb3VyY2UtbnVtPjxsYW5ndWFnZT5lbmc8
L2xhbmd1YWdlPjwvcmVjb3JkPjwvQ2l0ZT48L0VuZE5vdGU+AG==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47,48,50]</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and altered in the course of the disease. For example, it has been found discordance in </w:t>
      </w:r>
      <w:r w:rsidRPr="006B505E">
        <w:rPr>
          <w:rFonts w:ascii="Book Antiqua" w:hAnsi="Book Antiqua"/>
          <w:i/>
          <w:sz w:val="24"/>
          <w:szCs w:val="24"/>
          <w:lang w:val="en-US"/>
        </w:rPr>
        <w:t>TYMS</w:t>
      </w:r>
      <w:r w:rsidRPr="006B505E">
        <w:rPr>
          <w:rFonts w:ascii="Book Antiqua" w:hAnsi="Book Antiqua"/>
          <w:sz w:val="24"/>
          <w:szCs w:val="24"/>
          <w:lang w:val="en-US"/>
        </w:rPr>
        <w:t xml:space="preserve"> mRNA expression and TYMS protein levels between primary and secondary tumors</w:t>
      </w:r>
      <w:r w:rsidR="00143BD3" w:rsidRPr="006B505E">
        <w:rPr>
          <w:rFonts w:ascii="Book Antiqua" w:hAnsi="Book Antiqua"/>
          <w:sz w:val="24"/>
          <w:szCs w:val="24"/>
          <w:lang w:val="en-US"/>
        </w:rPr>
        <w:fldChar w:fldCharType="begin">
          <w:fldData xml:space="preserve">PEVuZE5vdGU+PENpdGU+PEF1dGhvcj5Bc2NoZWxlPC9BdXRob3I+PFllYXI+MjAwMDwvWWVhcj48
UmVjTnVtPjEwMjAyPC9SZWNOdW0+PERpc3BsYXlUZXh0PjxzdHlsZSBmYWNlPSJzdXBlcnNjcmlw
dCI+WzMzLDYyLDYzXTwvc3R5bGU+PC9EaXNwbGF5VGV4dD48cmVjb3JkPjxyZWMtbnVtYmVyPjEw
MjAyPC9yZWMtbnVtYmVyPjxmb3JlaWduLWtleXM+PGtleSBhcHA9IkVOIiBkYi1pZD0iZjkwdGF4
cmQ2YTBycjhlOXJlOHBlNXR4NWV4cHN3MGE1MHZlIj4xMDIwMjwva2V5PjwvZm9yZWlnbi1rZXlz
PjxyZWYtdHlwZSBuYW1lPSJKb3VybmFsIEFydGljbGUiPjE3PC9yZWYtdHlwZT48Y29udHJpYnV0
b3JzPjxhdXRob3JzPjxhdXRob3I+QXNjaGVsZSwgQy48L2F1dGhvcj48YXV0aG9yPkRlYmVybmFy
ZGlzLCBELjwvYXV0aG9yPjxhdXRob3I+VHVuZXNpLCBHLjwvYXV0aG9yPjxhdXRob3I+TWFsZXks
IEYuPC9hdXRob3I+PGF1dGhvcj5Tb2JyZXJvLCBBLjwvYXV0aG9yPjwvYXV0aG9ycz48L2NvbnRy
aWJ1dG9ycz48dGl0bGVzPjx0aXRsZT5UaHltaWR5bGF0ZSBzeW50aGFzZSBwcm90ZWluIGV4cHJl
c3Npb24gaW4gcHJpbWFyeSBjb2xvcmVjdGFsIGNhbmNlciBjb21wYXJlZCB3aXRoIHRoZSBjb3Jy
ZXNwb25kaW5nIGRpc3RhbnQgbWV0YXN0YXNlcyBhbmQgcmVsYXRpb25zaGlwIHdpdGggdGhlIGNs
aW5pY2FsIHJlc3BvbnNlIHRvIDUtZmx1b3JvdXJhY2lsPC90aXRsZT48c2Vjb25kYXJ5LXRpdGxl
PkNsaW4gQ2FuY2VyIFJlczwvc2Vjb25kYXJ5LXRpdGxlPjwvdGl0bGVzPjxwZXJpb2RpY2FsPjxm
dWxsLXRpdGxlPkNsaW4gQ2FuY2VyIFJlczwvZnVsbC10aXRsZT48L3BlcmlvZGljYWw+PHBhZ2Vz
PjQ3OTctODAyPC9wYWdlcz48dm9sdW1lPjY8L3ZvbHVtZT48bnVtYmVyPjEyPC9udW1iZXI+PGtl
eXdvcmRzPjxrZXl3b3JkPkFkZW5vY2FyY2lub21hPC9rZXl3b3JkPjxrZXl3b3JkPkFkdWx0PC9r
ZXl3b3JkPjxrZXl3b3JkPkFnZWQ8L2tleXdvcmQ+PGtleXdvcmQ+QW50aW1ldGFib2xpdGVzLCBB
bnRpbmVvcGxhc3RpYzwva2V5d29yZD48a2V5d29yZD5Db2xvbmljIE5lb3BsYXNtczwva2V5d29y
ZD48a2V5d29yZD5Db2xvcmVjdGFsIE5lb3BsYXNtczwva2V5d29yZD48a2V5d29yZD5GZW1hbGU8
L2tleXdvcmQ+PGtleXdvcmQ+Rmx1b3JvdXJhY2lsPC9rZXl3b3JkPjxrZXl3b3JkPkh1bWFuczwv
a2V5d29yZD48a2V5d29yZD5JbW11bm9oaXN0b2NoZW1pc3RyeTwva2V5d29yZD48a2V5d29yZD5N
YWxlPC9rZXl3b3JkPjxrZXl3b3JkPk1pZGRsZSBBZ2VkPC9rZXl3b3JkPjxrZXl3b3JkPk5lb3Bs
YXNtIE1ldGFzdGFzaXM8L2tleXdvcmQ+PGtleXdvcmQ+UmVjb21iaW5hbnQgUHJvdGVpbnM8L2tl
eXdvcmQ+PGtleXdvcmQ+UmVjdGFsIE5lb3BsYXNtczwva2V5d29yZD48a2V5d29yZD5UaHltaWR5
bGF0ZSBTeW50aGFzZTwva2V5d29yZD48a2V5d29yZD5UcmVhdG1lbnQgT3V0Y29tZTwva2V5d29y
ZD48a2V5d29yZD5UdW1vciBTdXBwcmVzc29yIFByb3RlaW4gcDUzPC9rZXl3b3JkPjwva2V5d29y
ZHM+PGRhdGVzPjx5ZWFyPjIwMDA8L3llYXI+PHB1Yi1kYXRlcz48ZGF0ZT5EZWM8L2RhdGU+PC9w
dWItZGF0ZXM+PC9kYXRlcz48aXNibj4xMDc4LTA0MzI8L2lzYm4+PGFjY2Vzc2lvbi1udW0+MTEx
NTYyMzc8L2FjY2Vzc2lvbi1udW0+PHVybHM+PHJlbGF0ZWQtdXJscz48dXJsPmh0dHBzOi8vd3d3
Lm5jYmkubmxtLm5paC5nb3YvcHVibWVkLzExMTU2MjM3PC91cmw+PC9yZWxhdGVkLXVybHM+PC91
cmxzPjxsYW5ndWFnZT5lbmc8L2xhbmd1YWdlPjwvcmVjb3JkPjwvQ2l0ZT48Q2l0ZT48QXV0aG9y
Pk1hcnNoPC9BdXRob3I+PFllYXI+MjAwMjwvWWVhcj48UmVjTnVtPjEwMjAxPC9SZWNOdW0+PHJl
Y29yZD48cmVjLW51bWJlcj4xMDIwMTwvcmVjLW51bWJlcj48Zm9yZWlnbi1rZXlzPjxrZXkgYXBw
PSJFTiIgZGItaWQ9ImY5MHRheHJkNmEwcnI4ZTlyZThwZTV0eDVleHBzdzBhNTB2ZSI+MTAyMDE8
L2tleT48L2ZvcmVpZ24ta2V5cz48cmVmLXR5cGUgbmFtZT0iSm91cm5hbCBBcnRpY2xlIj4xNzwv
cmVmLXR5cGU+PGNvbnRyaWJ1dG9ycz48YXV0aG9ycz48YXV0aG9yPk1hcnNoLCBTLjwvYXV0aG9y
PjxhdXRob3I+TWNLYXksIEouIEEuPC9hdXRob3I+PGF1dGhvcj5DdXJyYW4sIFMuPC9hdXRob3I+
PGF1dGhvcj5NdXJyYXksIEcuIEkuPC9hdXRob3I+PGF1dGhvcj5DYXNzaWR5LCBKLjwvYXV0aG9y
PjxhdXRob3I+TWNMZW9kLCBILiBMLjwvYXV0aG9yPjwvYXV0aG9ycz48L2NvbnRyaWJ1dG9ycz48
dGl0bGVzPjx0aXRsZT5QcmltYXJ5IGNvbG9yZWN0YWwgdHVtb3VyIGlzIG5vdCBhbiBhY2N1cmF0
ZSBwcmVkaWN0b3Igb2YgdGh5bWlkeWxhdGUgc3ludGhhc2UgaW4gbHltcGggbm9kZSBtZXRhc3Rh
c2lzPC90aXRsZT48c2Vjb25kYXJ5LXRpdGxlPk9uY29sIFJlcDwvc2Vjb25kYXJ5LXRpdGxlPjwv
dGl0bGVzPjxwZXJpb2RpY2FsPjxmdWxsLXRpdGxlPk9uY29sIFJlcDwvZnVsbC10aXRsZT48L3Bl
cmlvZGljYWw+PHBhZ2VzPjIzMS00PC9wYWdlcz48dm9sdW1lPjk8L3ZvbHVtZT48bnVtYmVyPjI8
L251bWJlcj48a2V5d29yZHM+PGtleXdvcmQ+QWR1bHQ8L2tleXdvcmQ+PGtleXdvcmQ+QWdlZDwv
a2V5d29yZD48a2V5d29yZD5BZ2VkLCA4MCBhbmQgb3Zlcjwva2V5d29yZD48a2V5d29yZD5Db2xv
cmVjdGFsIE5lb3BsYXNtczwva2V5d29yZD48a2V5d29yZD5DeWNsaW4gRDE8L2tleXdvcmQ+PGtl
eXdvcmQ+Q3ljbGluLURlcGVuZGVudCBLaW5hc2UgSW5oaWJpdG9yIHAyMTwva2V5d29yZD48a2V5
d29yZD5DeWNsaW5zPC9rZXl3b3JkPjxrZXl3b3JkPkZlbWFsZTwva2V5d29yZD48a2V5d29yZD5I
dW1hbnM8L2tleXdvcmQ+PGtleXdvcmQ+SW1tdW5vZW56eW1lIFRlY2huaXF1ZXM8L2tleXdvcmQ+
PGtleXdvcmQ+THltcGggTm9kZXM8L2tleXdvcmQ+PGtleXdvcmQ+THltcGhhdGljIE1ldGFzdGFz
aXM8L2tleXdvcmQ+PGtleXdvcmQ+TWFsZTwva2V5d29yZD48a2V5d29yZD5NaWNyb2ZpbGFtZW50
IFByb3RlaW5zPC9rZXl3b3JkPjxrZXl3b3JkPk1pZGRsZSBBZ2VkPC9rZXl3b3JkPjxrZXl3b3Jk
Pk11c2NsZSBQcm90ZWluczwva2V5d29yZD48a2V5d29yZD5QcmVkaWN0aXZlIFZhbHVlIG9mIFRl
c3RzPC9rZXl3b3JkPjxrZXl3b3JkPlByb2dub3Npczwva2V5d29yZD48a2V5d29yZD5Qcm9saWZl
cmF0aW5nIENlbGwgTnVjbGVhciBBbnRpZ2VuPC9rZXl3b3JkPjxrZXl3b3JkPlJldGlub2JsYXN0
b21hIFByb3RlaW48L2tleXdvcmQ+PGtleXdvcmQ+VGh5bWlkeWxhdGUgU3ludGhhc2U8L2tleXdv
cmQ+PGtleXdvcmQ+VHVtb3IgU3VwcHJlc3NvciBQcm90ZWluIHA1Mzwva2V5d29yZD48L2tleXdv
cmRzPjxkYXRlcz48eWVhcj4yMDAyPC95ZWFyPjxwdWItZGF0ZXM+PGRhdGU+MjAwMiBNYXItQXBy
PC9kYXRlPjwvcHViLWRhdGVzPjwvZGF0ZXM+PGlzYm4+MTAyMS0zMzVYPC9pc2JuPjxhY2Nlc3Np
b24tbnVtPjExODM2NTg1PC9hY2Nlc3Npb24tbnVtPjx1cmxzPjxyZWxhdGVkLXVybHM+PHVybD5o
dHRwczovL3d3dy5uY2JpLm5sbS5uaWguZ292L3B1Ym1lZC8xMTgzNjU4NTwvdXJsPjwvcmVsYXRl
ZC11cmxzPjwvdXJscz48ZWxlY3Ryb25pYy1yZXNvdXJjZS1udW0+MTAuMzg5Mi9vci45LjIuMjMx
PC9lbGVjdHJvbmljLXJlc291cmNlLW51bT48bGFuZ3VhZ2U+ZW5nPC9sYW5ndWFnZT48L3JlY29y
ZD48L0NpdGU+PENpdGU+PEF1dGhvcj5LdW1hbW90bzwvQXV0aG9yPjxZZWFyPjIwMTI8L1llYXI+
PFJlY051bT4xMDI3MTwvUmVjTnVtPjxyZWNvcmQ+PHJlYy1udW1iZXI+MTAyNzE8L3JlYy1udW1i
ZXI+PGZvcmVpZ24ta2V5cz48a2V5IGFwcD0iRU4iIGRiLWlkPSJmOTB0YXhyZDZhMHJyOGU5cmU4
cGU1dHg1ZXhwc3cwYTUwdmUiPjEwMjcxPC9rZXk+PC9mb3JlaWduLWtleXM+PHJlZi10eXBlIG5h
bWU9IkpvdXJuYWwgQXJ0aWNsZSI+MTc8L3JlZi10eXBlPjxjb250cmlidXRvcnM+PGF1dGhvcnM+
PGF1dGhvcj5LdW1hbW90bywgSy48L2F1dGhvcj48YXV0aG9yPkt1d2FiYXJhLCBLLjwvYXV0aG9y
PjxhdXRob3I+VGFqaW1hLCBZLjwvYXV0aG9yPjxhdXRob3I+QW1hbm8sIEsuPC9hdXRob3I+PGF1
dGhvcj5IYXRhbm8sIFMuPC9hdXRob3I+PGF1dGhvcj5PaHNhd2EsIFQuPC9hdXRob3I+PGF1dGhv
cj5Pa2FkYSwgTi48L2F1dGhvcj48YXV0aG9yPklzaGliYXNoaSwgSy48L2F1dGhvcj48YXV0aG9y
PkhhZ2EsIE4uPC9hdXRob3I+PGF1dGhvcj5Jc2hpZGEsIEguPC9hdXRob3I+PC9hdXRob3JzPjwv
Y29udHJpYnV0b3JzPjxhdXRoLWFkZHJlc3M+RGVwYXJ0bWVudCBvZiBEaWdlc3RpdmUgVHJhY3Qg
YW5kIEdlbmVyYWwgU3VyZ2VyeSwgU2FpdGFtYSBNZWRpY2FsIENlbnRlciwgU2FpdGFtYSBNZWRp
Y2FsIFVuaXZlcnNpdHksIFNhaXRhbWEgMzUwLTg1NTAsIEphcGFuLjwvYXV0aC1hZGRyZXNzPjx0
aXRsZXM+PHRpdGxlPlRoeW1pZHlsYXRlIHN5bnRoYXNlIGFuZCB0aHltaWRpbmUgcGhvc3Bob3J5
bGFzZSBtUk5BIGV4cHJlc3Npb24gaW4gcHJpbWFyeSBsZXNpb25zIHVzaW5nIGxhc2VyIGNhcHR1
cmUgbWljcm9kaXNzZWN0aW9uIGlzIHVzZWZ1bCBmb3IgcHJlZGljdGlvbiBvZiB0aGUgZWZmaWNh
Y3kgb2YgRk9MRk9YIHRyZWF0bWVudCBpbiBjb2xvcmVjdGFsIGNhbmNlciBwYXRpZW50cyB3aXRo
IGxpdmVyIG1ldGFzdGFzaXM8L3RpdGxlPjxzZWNvbmRhcnktdGl0bGU+T25jb2wgTGV0dDwvc2Vj
b25kYXJ5LXRpdGxlPjwvdGl0bGVzPjxwZXJpb2RpY2FsPjxmdWxsLXRpdGxlPk9uY29sIExldHQ8
L2Z1bGwtdGl0bGU+PC9wZXJpb2RpY2FsPjxwYWdlcz45ODMtOTg5PC9wYWdlcz48dm9sdW1lPjM8
L3ZvbHVtZT48bnVtYmVyPjU8L251bWJlcj48ZGF0ZXM+PHllYXI+MjAxMjwveWVhcj48cHViLWRh
dGVzPjxkYXRlPk1heTwvZGF0ZT48L3B1Yi1kYXRlcz48L2RhdGVzPjxpc2JuPjE3OTItMTA3NCAo
UHJpbnQpJiN4RDsxNzkyLTEwNzQgKExpbmtpbmcpPC9pc2JuPjxhY2Nlc3Npb24tbnVtPjIyNzgz
Mzc3PC9hY2Nlc3Npb24tbnVtPjx1cmxzPjxyZWxhdGVkLXVybHM+PHVybD5odHRwczovL3d3dy5u
Y2JpLm5sbS5uaWguZ292L3B1Ym1lZC8yMjc4MzM3NzwvdXJsPjwvcmVsYXRlZC11cmxzPjwvdXJs
cz48Y3VzdG9tMj5QTUMzMzg5NjY5PC9jdXN0b20yPjxlbGVjdHJvbmljLXJlc291cmNlLW51bT4x
MC4zODkyL29sLjIwMTIuNTk4PC9lbGVjdHJvbmljLXJlc291cmNlLW51bT48L3JlY29yZD48L0Np
dGU+PC9FbmROb3RlPgB=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Bc2NoZWxlPC9BdXRob3I+PFllYXI+MjAwMDwvWWVhcj48
UmVjTnVtPjEwMjAyPC9SZWNOdW0+PERpc3BsYXlUZXh0PjxzdHlsZSBmYWNlPSJzdXBlcnNjcmlw
dCI+WzMzLDYyLDYzXTwvc3R5bGU+PC9EaXNwbGF5VGV4dD48cmVjb3JkPjxyZWMtbnVtYmVyPjEw
MjAyPC9yZWMtbnVtYmVyPjxmb3JlaWduLWtleXM+PGtleSBhcHA9IkVOIiBkYi1pZD0iZjkwdGF4
cmQ2YTBycjhlOXJlOHBlNXR4NWV4cHN3MGE1MHZlIj4xMDIwMjwva2V5PjwvZm9yZWlnbi1rZXlz
PjxyZWYtdHlwZSBuYW1lPSJKb3VybmFsIEFydGljbGUiPjE3PC9yZWYtdHlwZT48Y29udHJpYnV0
b3JzPjxhdXRob3JzPjxhdXRob3I+QXNjaGVsZSwgQy48L2F1dGhvcj48YXV0aG9yPkRlYmVybmFy
ZGlzLCBELjwvYXV0aG9yPjxhdXRob3I+VHVuZXNpLCBHLjwvYXV0aG9yPjxhdXRob3I+TWFsZXks
IEYuPC9hdXRob3I+PGF1dGhvcj5Tb2JyZXJvLCBBLjwvYXV0aG9yPjwvYXV0aG9ycz48L2NvbnRy
aWJ1dG9ycz48dGl0bGVzPjx0aXRsZT5UaHltaWR5bGF0ZSBzeW50aGFzZSBwcm90ZWluIGV4cHJl
c3Npb24gaW4gcHJpbWFyeSBjb2xvcmVjdGFsIGNhbmNlciBjb21wYXJlZCB3aXRoIHRoZSBjb3Jy
ZXNwb25kaW5nIGRpc3RhbnQgbWV0YXN0YXNlcyBhbmQgcmVsYXRpb25zaGlwIHdpdGggdGhlIGNs
aW5pY2FsIHJlc3BvbnNlIHRvIDUtZmx1b3JvdXJhY2lsPC90aXRsZT48c2Vjb25kYXJ5LXRpdGxl
PkNsaW4gQ2FuY2VyIFJlczwvc2Vjb25kYXJ5LXRpdGxlPjwvdGl0bGVzPjxwZXJpb2RpY2FsPjxm
dWxsLXRpdGxlPkNsaW4gQ2FuY2VyIFJlczwvZnVsbC10aXRsZT48L3BlcmlvZGljYWw+PHBhZ2Vz
PjQ3OTctODAyPC9wYWdlcz48dm9sdW1lPjY8L3ZvbHVtZT48bnVtYmVyPjEyPC9udW1iZXI+PGtl
eXdvcmRzPjxrZXl3b3JkPkFkZW5vY2FyY2lub21hPC9rZXl3b3JkPjxrZXl3b3JkPkFkdWx0PC9r
ZXl3b3JkPjxrZXl3b3JkPkFnZWQ8L2tleXdvcmQ+PGtleXdvcmQ+QW50aW1ldGFib2xpdGVzLCBB
bnRpbmVvcGxhc3RpYzwva2V5d29yZD48a2V5d29yZD5Db2xvbmljIE5lb3BsYXNtczwva2V5d29y
ZD48a2V5d29yZD5Db2xvcmVjdGFsIE5lb3BsYXNtczwva2V5d29yZD48a2V5d29yZD5GZW1hbGU8
L2tleXdvcmQ+PGtleXdvcmQ+Rmx1b3JvdXJhY2lsPC9rZXl3b3JkPjxrZXl3b3JkPkh1bWFuczwv
a2V5d29yZD48a2V5d29yZD5JbW11bm9oaXN0b2NoZW1pc3RyeTwva2V5d29yZD48a2V5d29yZD5N
YWxlPC9rZXl3b3JkPjxrZXl3b3JkPk1pZGRsZSBBZ2VkPC9rZXl3b3JkPjxrZXl3b3JkPk5lb3Bs
YXNtIE1ldGFzdGFzaXM8L2tleXdvcmQ+PGtleXdvcmQ+UmVjb21iaW5hbnQgUHJvdGVpbnM8L2tl
eXdvcmQ+PGtleXdvcmQ+UmVjdGFsIE5lb3BsYXNtczwva2V5d29yZD48a2V5d29yZD5UaHltaWR5
bGF0ZSBTeW50aGFzZTwva2V5d29yZD48a2V5d29yZD5UcmVhdG1lbnQgT3V0Y29tZTwva2V5d29y
ZD48a2V5d29yZD5UdW1vciBTdXBwcmVzc29yIFByb3RlaW4gcDUzPC9rZXl3b3JkPjwva2V5d29y
ZHM+PGRhdGVzPjx5ZWFyPjIwMDA8L3llYXI+PHB1Yi1kYXRlcz48ZGF0ZT5EZWM8L2RhdGU+PC9w
dWItZGF0ZXM+PC9kYXRlcz48aXNibj4xMDc4LTA0MzI8L2lzYm4+PGFjY2Vzc2lvbi1udW0+MTEx
NTYyMzc8L2FjY2Vzc2lvbi1udW0+PHVybHM+PHJlbGF0ZWQtdXJscz48dXJsPmh0dHBzOi8vd3d3
Lm5jYmkubmxtLm5paC5nb3YvcHVibWVkLzExMTU2MjM3PC91cmw+PC9yZWxhdGVkLXVybHM+PC91
cmxzPjxsYW5ndWFnZT5lbmc8L2xhbmd1YWdlPjwvcmVjb3JkPjwvQ2l0ZT48Q2l0ZT48QXV0aG9y
Pk1hcnNoPC9BdXRob3I+PFllYXI+MjAwMjwvWWVhcj48UmVjTnVtPjEwMjAxPC9SZWNOdW0+PHJl
Y29yZD48cmVjLW51bWJlcj4xMDIwMTwvcmVjLW51bWJlcj48Zm9yZWlnbi1rZXlzPjxrZXkgYXBw
PSJFTiIgZGItaWQ9ImY5MHRheHJkNmEwcnI4ZTlyZThwZTV0eDVleHBzdzBhNTB2ZSI+MTAyMDE8
L2tleT48L2ZvcmVpZ24ta2V5cz48cmVmLXR5cGUgbmFtZT0iSm91cm5hbCBBcnRpY2xlIj4xNzwv
cmVmLXR5cGU+PGNvbnRyaWJ1dG9ycz48YXV0aG9ycz48YXV0aG9yPk1hcnNoLCBTLjwvYXV0aG9y
PjxhdXRob3I+TWNLYXksIEouIEEuPC9hdXRob3I+PGF1dGhvcj5DdXJyYW4sIFMuPC9hdXRob3I+
PGF1dGhvcj5NdXJyYXksIEcuIEkuPC9hdXRob3I+PGF1dGhvcj5DYXNzaWR5LCBKLjwvYXV0aG9y
PjxhdXRob3I+TWNMZW9kLCBILiBMLjwvYXV0aG9yPjwvYXV0aG9ycz48L2NvbnRyaWJ1dG9ycz48
dGl0bGVzPjx0aXRsZT5QcmltYXJ5IGNvbG9yZWN0YWwgdHVtb3VyIGlzIG5vdCBhbiBhY2N1cmF0
ZSBwcmVkaWN0b3Igb2YgdGh5bWlkeWxhdGUgc3ludGhhc2UgaW4gbHltcGggbm9kZSBtZXRhc3Rh
c2lzPC90aXRsZT48c2Vjb25kYXJ5LXRpdGxlPk9uY29sIFJlcDwvc2Vjb25kYXJ5LXRpdGxlPjwv
dGl0bGVzPjxwZXJpb2RpY2FsPjxmdWxsLXRpdGxlPk9uY29sIFJlcDwvZnVsbC10aXRsZT48L3Bl
cmlvZGljYWw+PHBhZ2VzPjIzMS00PC9wYWdlcz48dm9sdW1lPjk8L3ZvbHVtZT48bnVtYmVyPjI8
L251bWJlcj48a2V5d29yZHM+PGtleXdvcmQ+QWR1bHQ8L2tleXdvcmQ+PGtleXdvcmQ+QWdlZDwv
a2V5d29yZD48a2V5d29yZD5BZ2VkLCA4MCBhbmQgb3Zlcjwva2V5d29yZD48a2V5d29yZD5Db2xv
cmVjdGFsIE5lb3BsYXNtczwva2V5d29yZD48a2V5d29yZD5DeWNsaW4gRDE8L2tleXdvcmQ+PGtl
eXdvcmQ+Q3ljbGluLURlcGVuZGVudCBLaW5hc2UgSW5oaWJpdG9yIHAyMTwva2V5d29yZD48a2V5
d29yZD5DeWNsaW5zPC9rZXl3b3JkPjxrZXl3b3JkPkZlbWFsZTwva2V5d29yZD48a2V5d29yZD5I
dW1hbnM8L2tleXdvcmQ+PGtleXdvcmQ+SW1tdW5vZW56eW1lIFRlY2huaXF1ZXM8L2tleXdvcmQ+
PGtleXdvcmQ+THltcGggTm9kZXM8L2tleXdvcmQ+PGtleXdvcmQ+THltcGhhdGljIE1ldGFzdGFz
aXM8L2tleXdvcmQ+PGtleXdvcmQ+TWFsZTwva2V5d29yZD48a2V5d29yZD5NaWNyb2ZpbGFtZW50
IFByb3RlaW5zPC9rZXl3b3JkPjxrZXl3b3JkPk1pZGRsZSBBZ2VkPC9rZXl3b3JkPjxrZXl3b3Jk
Pk11c2NsZSBQcm90ZWluczwva2V5d29yZD48a2V5d29yZD5QcmVkaWN0aXZlIFZhbHVlIG9mIFRl
c3RzPC9rZXl3b3JkPjxrZXl3b3JkPlByb2dub3Npczwva2V5d29yZD48a2V5d29yZD5Qcm9saWZl
cmF0aW5nIENlbGwgTnVjbGVhciBBbnRpZ2VuPC9rZXl3b3JkPjxrZXl3b3JkPlJldGlub2JsYXN0
b21hIFByb3RlaW48L2tleXdvcmQ+PGtleXdvcmQ+VGh5bWlkeWxhdGUgU3ludGhhc2U8L2tleXdv
cmQ+PGtleXdvcmQ+VHVtb3IgU3VwcHJlc3NvciBQcm90ZWluIHA1Mzwva2V5d29yZD48L2tleXdv
cmRzPjxkYXRlcz48eWVhcj4yMDAyPC95ZWFyPjxwdWItZGF0ZXM+PGRhdGU+MjAwMiBNYXItQXBy
PC9kYXRlPjwvcHViLWRhdGVzPjwvZGF0ZXM+PGlzYm4+MTAyMS0zMzVYPC9pc2JuPjxhY2Nlc3Np
b24tbnVtPjExODM2NTg1PC9hY2Nlc3Npb24tbnVtPjx1cmxzPjxyZWxhdGVkLXVybHM+PHVybD5o
dHRwczovL3d3dy5uY2JpLm5sbS5uaWguZ292L3B1Ym1lZC8xMTgzNjU4NTwvdXJsPjwvcmVsYXRl
ZC11cmxzPjwvdXJscz48ZWxlY3Ryb25pYy1yZXNvdXJjZS1udW0+MTAuMzg5Mi9vci45LjIuMjMx
PC9lbGVjdHJvbmljLXJlc291cmNlLW51bT48bGFuZ3VhZ2U+ZW5nPC9sYW5ndWFnZT48L3JlY29y
ZD48L0NpdGU+PENpdGU+PEF1dGhvcj5LdW1hbW90bzwvQXV0aG9yPjxZZWFyPjIwMTI8L1llYXI+
PFJlY051bT4xMDI3MTwvUmVjTnVtPjxyZWNvcmQ+PHJlYy1udW1iZXI+MTAyNzE8L3JlYy1udW1i
ZXI+PGZvcmVpZ24ta2V5cz48a2V5IGFwcD0iRU4iIGRiLWlkPSJmOTB0YXhyZDZhMHJyOGU5cmU4
cGU1dHg1ZXhwc3cwYTUwdmUiPjEwMjcxPC9rZXk+PC9mb3JlaWduLWtleXM+PHJlZi10eXBlIG5h
bWU9IkpvdXJuYWwgQXJ0aWNsZSI+MTc8L3JlZi10eXBlPjxjb250cmlidXRvcnM+PGF1dGhvcnM+
PGF1dGhvcj5LdW1hbW90bywgSy48L2F1dGhvcj48YXV0aG9yPkt1d2FiYXJhLCBLLjwvYXV0aG9y
PjxhdXRob3I+VGFqaW1hLCBZLjwvYXV0aG9yPjxhdXRob3I+QW1hbm8sIEsuPC9hdXRob3I+PGF1
dGhvcj5IYXRhbm8sIFMuPC9hdXRob3I+PGF1dGhvcj5PaHNhd2EsIFQuPC9hdXRob3I+PGF1dGhv
cj5Pa2FkYSwgTi48L2F1dGhvcj48YXV0aG9yPklzaGliYXNoaSwgSy48L2F1dGhvcj48YXV0aG9y
PkhhZ2EsIE4uPC9hdXRob3I+PGF1dGhvcj5Jc2hpZGEsIEguPC9hdXRob3I+PC9hdXRob3JzPjwv
Y29udHJpYnV0b3JzPjxhdXRoLWFkZHJlc3M+RGVwYXJ0bWVudCBvZiBEaWdlc3RpdmUgVHJhY3Qg
YW5kIEdlbmVyYWwgU3VyZ2VyeSwgU2FpdGFtYSBNZWRpY2FsIENlbnRlciwgU2FpdGFtYSBNZWRp
Y2FsIFVuaXZlcnNpdHksIFNhaXRhbWEgMzUwLTg1NTAsIEphcGFuLjwvYXV0aC1hZGRyZXNzPjx0
aXRsZXM+PHRpdGxlPlRoeW1pZHlsYXRlIHN5bnRoYXNlIGFuZCB0aHltaWRpbmUgcGhvc3Bob3J5
bGFzZSBtUk5BIGV4cHJlc3Npb24gaW4gcHJpbWFyeSBsZXNpb25zIHVzaW5nIGxhc2VyIGNhcHR1
cmUgbWljcm9kaXNzZWN0aW9uIGlzIHVzZWZ1bCBmb3IgcHJlZGljdGlvbiBvZiB0aGUgZWZmaWNh
Y3kgb2YgRk9MRk9YIHRyZWF0bWVudCBpbiBjb2xvcmVjdGFsIGNhbmNlciBwYXRpZW50cyB3aXRo
IGxpdmVyIG1ldGFzdGFzaXM8L3RpdGxlPjxzZWNvbmRhcnktdGl0bGU+T25jb2wgTGV0dDwvc2Vj
b25kYXJ5LXRpdGxlPjwvdGl0bGVzPjxwZXJpb2RpY2FsPjxmdWxsLXRpdGxlPk9uY29sIExldHQ8
L2Z1bGwtdGl0bGU+PC9wZXJpb2RpY2FsPjxwYWdlcz45ODMtOTg5PC9wYWdlcz48dm9sdW1lPjM8
L3ZvbHVtZT48bnVtYmVyPjU8L251bWJlcj48ZGF0ZXM+PHllYXI+MjAxMjwveWVhcj48cHViLWRh
dGVzPjxkYXRlPk1heTwvZGF0ZT48L3B1Yi1kYXRlcz48L2RhdGVzPjxpc2JuPjE3OTItMTA3NCAo
UHJpbnQpJiN4RDsxNzkyLTEwNzQgKExpbmtpbmcpPC9pc2JuPjxhY2Nlc3Npb24tbnVtPjIyNzgz
Mzc3PC9hY2Nlc3Npb24tbnVtPjx1cmxzPjxyZWxhdGVkLXVybHM+PHVybD5odHRwczovL3d3dy5u
Y2JpLm5sbS5uaWguZ292L3B1Ym1lZC8yMjc4MzM3NzwvdXJsPjwvcmVsYXRlZC11cmxzPjwvdXJs
cz48Y3VzdG9tMj5QTUMzMzg5NjY5PC9jdXN0b20yPjxlbGVjdHJvbmljLXJlc291cmNlLW51bT4x
MC4zODkyL29sLjIwMTIuNTk4PC9lbGVjdHJvbmljLXJlc291cmNlLW51bT48L3JlY29yZD48L0Np
dGU+PC9FbmROb3RlPgB=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33,</w:t>
      </w:r>
      <w:r w:rsidR="00157C10" w:rsidRPr="006B505E">
        <w:rPr>
          <w:rFonts w:ascii="Book Antiqua" w:hAnsi="Book Antiqua" w:hint="eastAsia"/>
          <w:noProof/>
          <w:sz w:val="24"/>
          <w:szCs w:val="24"/>
          <w:vertAlign w:val="superscript"/>
          <w:lang w:val="en-US" w:eastAsia="zh-CN"/>
        </w:rPr>
        <w:t>61</w:t>
      </w:r>
      <w:r w:rsidR="00C64435" w:rsidRPr="006B505E">
        <w:rPr>
          <w:rFonts w:ascii="Book Antiqua" w:hAnsi="Book Antiqua"/>
          <w:noProof/>
          <w:sz w:val="24"/>
          <w:szCs w:val="24"/>
          <w:vertAlign w:val="superscript"/>
          <w:lang w:val="en-US"/>
        </w:rPr>
        <w:t>,</w:t>
      </w:r>
      <w:r w:rsidR="00157C10" w:rsidRPr="006B505E">
        <w:rPr>
          <w:rFonts w:ascii="Book Antiqua" w:hAnsi="Book Antiqua" w:hint="eastAsia"/>
          <w:noProof/>
          <w:sz w:val="24"/>
          <w:szCs w:val="24"/>
          <w:vertAlign w:val="superscript"/>
          <w:lang w:val="en-US" w:eastAsia="zh-CN"/>
        </w:rPr>
        <w:t>62</w:t>
      </w:r>
      <w:r w:rsidR="00C64435" w:rsidRPr="006B505E">
        <w:rPr>
          <w:rFonts w:ascii="Book Antiqua" w:hAnsi="Book Antiqua"/>
          <w:noProof/>
          <w:sz w:val="24"/>
          <w:szCs w:val="24"/>
          <w:vertAlign w:val="superscript"/>
          <w:lang w:val="en-US"/>
        </w:rPr>
        <w:t>]</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Also, in an autoregulatory manner, the binding of TYMS protein to its own mRNA, as well as the binding of TYMS to p53 mRNA, causes translational repression</w:t>
      </w:r>
      <w:r w:rsidR="00143BD3" w:rsidRPr="006B505E">
        <w:rPr>
          <w:rFonts w:ascii="Book Antiqua" w:hAnsi="Book Antiqua"/>
          <w:sz w:val="24"/>
          <w:szCs w:val="24"/>
          <w:lang w:val="en-US"/>
        </w:rPr>
        <w:fldChar w:fldCharType="begin">
          <w:fldData xml:space="preserve">PEVuZE5vdGU+PENpdGU+PEF1dGhvcj5DaHU8L0F1dGhvcj48WWVhcj4xOTkxPC9ZZWFyPjxSZWNO
dW0+OTQxMzwvUmVjTnVtPjxEaXNwbGF5VGV4dD48c3R5bGUgZmFjZT0ic3VwZXJzY3JpcHQiPlsx
Myw2NCw2NV08L3N0eWxlPjwvRGlzcGxheVRleHQ+PHJlY29yZD48cmVjLW51bWJlcj45NDEzPC9y
ZWMtbnVtYmVyPjxmb3JlaWduLWtleXM+PGtleSBhcHA9IkVOIiBkYi1pZD0iZjkwdGF4cmQ2YTBy
cjhlOXJlOHBlNXR4NWV4cHN3MGE1MHZlIj45NDEzPC9rZXk+PC9mb3JlaWduLWtleXM+PHJlZi10
eXBlIG5hbWU9IkpvdXJuYWwgQXJ0aWNsZSI+MTc8L3JlZi10eXBlPjxjb250cmlidXRvcnM+PGF1
dGhvcnM+PGF1dGhvcj5DaHUsIEUuPC9hdXRob3I+PGF1dGhvcj5Lb2VsbGVyLCBELiBNLjwvYXV0
aG9yPjxhdXRob3I+Q2FzZXksIEouIEwuPC9hdXRob3I+PGF1dGhvcj5EcmFrZSwgSi4gQy48L2F1
dGhvcj48YXV0aG9yPkNoYWJuZXIsIEIuIEEuPC9hdXRob3I+PGF1dGhvcj5FbHdvb2QsIFAuIEMu
PC9hdXRob3I+PGF1dGhvcj5aaW5uLCBTLjwvYXV0aG9yPjxhdXRob3I+QWxsZWdyYSwgQy4gSi48
L2F1dGhvcj48L2F1dGhvcnM+PC9jb250cmlidXRvcnM+PGF1dGgtYWRkcmVzcz5NZWRpY2luZSBC
cmFuY2gsIE5hdGlvbmFsIENhbmNlciBJbnN0aXR1dGUsIE5hdGlvbmFsIEluc3RpdHV0ZXMgb2Yg
SGVhbHRoLCBCZXRoZXNkYSwgTUQgMjA4OTIuPC9hdXRoLWFkZHJlc3M+PHRpdGxlcz48dGl0bGU+
QXV0b3JlZ3VsYXRpb24gb2YgaHVtYW4gdGh5bWlkeWxhdGUgc3ludGhhc2UgbWVzc2VuZ2VyIFJO
QSB0cmFuc2xhdGlvbiBieSB0aHltaWR5bGF0ZSBzeW50aGFzZTwvdGl0bGU+PHNlY29uZGFyeS10
aXRsZT5Qcm9jIE5hdGwgQWNhZCBTY2kgVSBTIEE8L3NlY29uZGFyeS10aXRsZT48L3RpdGxlcz48
cGVyaW9kaWNhbD48ZnVsbC10aXRsZT5Qcm9jIE5hdGwgQWNhZCBTY2kgVSBTIEE8L2Z1bGwtdGl0
bGU+PC9wZXJpb2RpY2FsPjxwYWdlcz44OTc3LTgxPC9wYWdlcz48dm9sdW1lPjg4PC92b2x1bWU+
PG51bWJlcj4yMDwvbnVtYmVyPjxlZGl0aW9uPjE5OTEvMTAvMTU8L2VkaXRpb24+PGtleXdvcmRz
PjxrZXl3b3JkPkFuaW1hbHM8L2tleXdvcmQ+PGtleXdvcmQ+QmxvdHRpbmcsIFdlc3Rlcm48L2tl
eXdvcmQ+PGtleXdvcmQ+KkdlbmUgRXhwcmVzc2lvbiBSZWd1bGF0aW9uLCBFbnp5bW9sb2dpYzwv
a2V5d29yZD48a2V5d29yZD5HZW5lIExpYnJhcnk8L2tleXdvcmQ+PGtleXdvcmQ+SG9tZW9zdGFz
aXM8L2tleXdvcmQ+PGtleXdvcmQ+SHVtYW5zPC9rZXl3b3JkPjxrZXl3b3JkPlByb3RlaW4gQmlu
ZGluZzwva2V5d29yZD48a2V5d29yZD4qUHJvdGVpbiBCaW9zeW50aGVzaXM8L2tleXdvcmQ+PGtl
eXdvcmQ+Uk5BLCBNZXNzZW5nZXIvKmdlbmV0aWNzL21ldGFib2xpc208L2tleXdvcmQ+PGtleXdv
cmQ+UmFiYml0czwva2V5d29yZD48a2V5d29yZD5SZWNvbWJpbmFudCBQcm90ZWlucy9pc29sYXRp
b24gJmFtcDsgcHVyaWZpY2F0aW9uL21ldGFib2xpc208L2tleXdvcmQ+PGtleXdvcmQ+UmV0aWN1
bG9jeXRlcy9tZXRhYm9saXNtPC9rZXl3b3JkPjxrZXl3b3JkPlRoeW1pZHlsYXRlIFN5bnRoYXNl
LypnZW5ldGljcy9pc29sYXRpb24gJmFtcDsgcHVyaWZpY2F0aW9uL21ldGFib2xpc208L2tleXdv
cmQ+PGtleXdvcmQ+VHJhbnNjcmlwdGlvbiwgR2VuZXRpYzwva2V5d29yZD48L2tleXdvcmRzPjxk
YXRlcz48eWVhcj4xOTkxPC95ZWFyPjxwdWItZGF0ZXM+PGRhdGU+T2N0IDE1PC9kYXRlPjwvcHVi
LWRhdGVzPjwvZGF0ZXM+PGlzYm4+MDAyNy04NDI0IChQcmludCkmI3hEOzAwMjctODQyNCAoTGlu
a2luZyk8L2lzYm4+PGFjY2Vzc2lvbi1udW0+MTkyNDM1OTwvYWNjZXNzaW9uLW51bT48dXJscz48
cmVsYXRlZC11cmxzPjx1cmw+aHR0cDovL3d3dy5uY2JpLm5sbS5uaWguZ292L3B1Ym1lZC8xOTI0
MzU5PC91cmw+PC9yZWxhdGVkLXVybHM+PC91cmxzPjxjdXN0b20yPjUyNjM0PC9jdXN0b20yPjxs
YW5ndWFnZT5lbmc8L2xhbmd1YWdlPjwvcmVjb3JkPjwvQ2l0ZT48Q2l0ZT48QXV0aG9yPkxpdTwv
QXV0aG9yPjxZZWFyPjIwMTU8L1llYXI+PFJlY051bT4xMDE4MjwvUmVjTnVtPjxyZWNvcmQ+PHJl
Yy1udW1iZXI+MTAxODI8L3JlYy1udW1iZXI+PGZvcmVpZ24ta2V5cz48a2V5IGFwcD0iRU4iIGRi
LWlkPSJmOTB0YXhyZDZhMHJyOGU5cmU4cGU1dHg1ZXhwc3cwYTUwdmUiPjEwMTgyPC9rZXk+PC9m
b3JlaWduLWtleXM+PHJlZi10eXBlIG5hbWU9IkpvdXJuYWwgQXJ0aWNsZSI+MTc8L3JlZi10eXBl
Pjxjb250cmlidXRvcnM+PGF1dGhvcnM+PGF1dGhvcj5MaXUsIFEuPC9hdXRob3I+PGF1dGhvcj5Z
dSwgWi48L2F1dGhvcj48YXV0aG9yPlhpYW5nLCBZLjwvYXV0aG9yPjxhdXRob3I+V3UsIE4uPC9h
dXRob3I+PGF1dGhvcj5XdSwgTC48L2F1dGhvcj48YXV0aG9yPlh1LCBCLjwvYXV0aG9yPjxhdXRo
b3I+V2FuZywgTC48L2F1dGhvcj48YXV0aG9yPllhbmcsIFAuPC9hdXRob3I+PGF1dGhvcj5MaSwg
WS48L2F1dGhvcj48YXV0aG9yPkJhaSwgTC48L2F1dGhvcj48L2F1dGhvcnM+PC9jb250cmlidXRv
cnM+PHRpdGxlcz48dGl0bGU+UHJvZ25vc3RpYyBhbmQgcHJlZGljdGl2ZSBzaWduaWZpY2FuY2Ug
b2YgdGh5bWlkeWxhdGUgc3ludGhhc2UgcHJvdGVpbiBleHByZXNzaW9uIGluIG5vbi1zbWFsbCBj
ZWxsIGx1bmcgY2FuY2VyOiBhIHN5c3RlbWF0aWMgcmV2aWV3IGFuZCBtZXRhLWFuYWx5c2lzPC90
aXRsZT48c2Vjb25kYXJ5LXRpdGxlPkNhbmNlciBCaW9tYXJrPC9zZWNvbmRhcnktdGl0bGU+PC90
aXRsZXM+PHBlcmlvZGljYWw+PGZ1bGwtdGl0bGU+Q2FuY2VyIEJpb21hcms8L2Z1bGwtdGl0bGU+
PC9wZXJpb2RpY2FsPjxwYWdlcz42NS03ODwvcGFnZXM+PHZvbHVtZT4xNTwvdm9sdW1lPjxudW1i
ZXI+MTwvbnVtYmVyPjxrZXl3b3Jkcz48a2V5d29yZD5DYXJjaW5vbWEsIE5vbi1TbWFsbC1DZWxs
IEx1bmc8L2tleXdvcmQ+PGtleXdvcmQ+RGlzZWFzZS1GcmVlIFN1cnZpdmFsPC9rZXl3b3JkPjxr
ZXl3b3JkPkh1bWFuczwva2V5d29yZD48a2V5d29yZD5MdW5nIE5lb3BsYXNtczwva2V5d29yZD48
a2V5d29yZD5Qcm9nbm9zaXM8L2tleXdvcmQ+PGtleXdvcmQ+U3Vydml2YWwgQW5hbHlzaXM8L2tl
eXdvcmQ+PGtleXdvcmQ+VGh5bWlkeWxhdGUgU3ludGhhc2U8L2tleXdvcmQ+PC9rZXl3b3Jkcz48
ZGF0ZXM+PHllYXI+MjAxNTwveWVhcj48L2RhdGVzPjxpc2JuPjE4NzUtODU5MjwvaXNibj48YWNj
ZXNzaW9uLW51bT4yNTUyNDk0NDwvYWNjZXNzaW9uLW51bT48dXJscz48cmVsYXRlZC11cmxzPjx1
cmw+aHR0cHM6Ly93d3cubmNiaS5ubG0ubmloLmdvdi9wdWJtZWQvMjU1MjQ5NDQ8L3VybD48L3Jl
bGF0ZWQtdXJscz48L3VybHM+PGVsZWN0cm9uaWMtcmVzb3VyY2UtbnVtPjEwLjMyMzMvQ0JNLTE0
MDQzMjwvZWxlY3Ryb25pYy1yZXNvdXJjZS1udW0+PGxhbmd1YWdlPmVuZzwvbGFuZ3VhZ2U+PC9y
ZWNvcmQ+PC9DaXRlPjxDaXRlPjxBdXRob3I+Q2h1PC9BdXRob3I+PFllYXI+MTk5NDwvWWVhcj48
UmVjTnVtPjg8L1JlY051bT48cmVjb3JkPjxyZWMtbnVtYmVyPjg8L3JlYy1udW1iZXI+PGZvcmVp
Z24ta2V5cz48a2V5IGFwcD0iRU4iIGRiLWlkPSJweHNyZWVlNXgwMDBmNGVyZjIzdmU5ZG10ZWRl
cHN4dmUwd2EiIHRpbWVzdGFtcD0iMTQ5MTU1MTQ4MiI+ODwva2V5PjwvZm9yZWlnbi1rZXlzPjxy
ZWYtdHlwZSBuYW1lPSJKb3VybmFsIEFydGljbGUiPjE3PC9yZWYtdHlwZT48Y29udHJpYnV0b3Jz
PjxhdXRob3JzPjxhdXRob3I+Q2h1LCBFLjwvYXV0aG9yPjxhdXRob3I+Vm9lbGxlciwgRC4gTS48
L2F1dGhvcj48YXV0aG9yPkpvbmVzLCBLLiBMLjwvYXV0aG9yPjxhdXRob3I+VGFrZWNoaSwgVC48
L2F1dGhvcj48YXV0aG9yPk1hbGV5LCBHLiBGLjwvYXV0aG9yPjxhdXRob3I+TWFsZXksIEYuPC9h
dXRob3I+PGF1dGhvcj5TZWdhbCwgUy48L2F1dGhvcj48YXV0aG9yPkFsbGVncmEsIEMuIEouPC9h
dXRob3I+PC9hdXRob3JzPjwvY29udHJpYnV0b3JzPjxhdXRoLWFkZHJlc3M+TkNJLU5hdnkgTWVk
aWNhbCBPbmNvbG9neSBCcmFuY2gsIE5hdGlvbmFsIENhbmNlciBJbnN0aXR1dGUsIEJldGhlc2Rh
LCBNYXJ5bGFuZCAyMDg5Mi48L2F1dGgtYWRkcmVzcz48dGl0bGVzPjx0aXRsZT5JZGVudGlmaWNh
dGlvbiBvZiBhIHRoeW1pZHlsYXRlIHN5bnRoYXNlIHJpYm9udWNsZW9wcm90ZWluIGNvbXBsZXgg
aW4gaHVtYW4gY29sb24gY2FuY2VyIGNlbGxzPC90aXRsZT48c2Vjb25kYXJ5LXRpdGxlPk1vbCBD
ZWxsIEJpb2w8L3NlY29uZGFyeS10aXRsZT48L3RpdGxlcz48cGVyaW9kaWNhbD48ZnVsbC10aXRs
ZT5Nb2wgQ2VsbCBCaW9sPC9mdWxsLXRpdGxlPjwvcGVyaW9kaWNhbD48cGFnZXM+MjA3LTEzPC9w
YWdlcz48dm9sdW1lPjE0PC92b2x1bWU+PG51bWJlcj4xPC9udW1iZXI+PGVkaXRpb24+MTk5NC8w
MS8wMTwvZWRpdGlvbj48a2V5d29yZHM+PGtleXdvcmQ+QmFzZSBTZXF1ZW5jZTwva2V5d29yZD48
a2V5d29yZD5Db2xvbmljIE5lb3BsYXNtcy9nZW5ldGljcy9tZXRhYm9saXNtPC9rZXl3b3JkPjxr
ZXl3b3JkPkROQSBQcmltZXJzL2dlbmV0aWNzPC9rZXl3b3JkPjxrZXl3b3JkPkdlbmUgRXhwcmVz
c2lvbjwva2V5d29yZD48a2V5d29yZD5HZW5lcywgbXljPC9rZXl3b3JkPjxrZXl3b3JkPkh1bWFu
czwva2V5d29yZD48a2V5d29yZD5Nb2xlY3VsYXIgU2VxdWVuY2UgRGF0YTwva2V5d29yZD48a2V5
d29yZD5OZW9wbGFzbSBQcm90ZWlucy9tZXRhYm9saXNtPC9rZXl3b3JkPjxrZXl3b3JkPlBvbHlt
ZXJhc2UgQ2hhaW4gUmVhY3Rpb248L2tleXdvcmQ+PGtleXdvcmQ+Uk5BLCBNZXNzZW5nZXIvZ2Vu
ZXRpY3MvbWV0YWJvbGlzbTwva2V5d29yZD48a2V5d29yZD5STkEsIE5lb3BsYXNtL2dlbmV0aWNz
L21ldGFib2xpc208L2tleXdvcmQ+PGtleXdvcmQ+Umlib251Y2xlb3Byb3RlaW5zLyptZXRhYm9s
aXNtPC9rZXl3b3JkPjxrZXl3b3JkPlRoeW1pZHlsYXRlIFN5bnRoYXNlL2dlbmV0aWNzLyptZXRh
Ym9saXNtPC9rZXl3b3JkPjxrZXl3b3JkPlR1bW9yIENlbGxzLCBDdWx0dXJlZC9tZXRhYm9saXNt
PC9rZXl3b3JkPjwva2V5d29yZHM+PGRhdGVzPjx5ZWFyPjE5OTQ8L3llYXI+PHB1Yi1kYXRlcz48
ZGF0ZT5KYW48L2RhdGU+PC9wdWItZGF0ZXM+PC9kYXRlcz48aXNibj4wMjcwLTczMDYgKFByaW50
KSYjeEQ7MDI3MC03MzA2IChMaW5raW5nKTwvaXNibj48YWNjZXNzaW9uLW51bT44MjY0NTg4PC9h
Y2Nlc3Npb24tbnVtPjx1cmxzPjxyZWxhdGVkLXVybHM+PHVybD5odHRwOi8vd3d3Lm5jYmkubmxt
Lm5paC5nb3YvcHVibWVkLzgyNjQ1ODg8L3VybD48L3JlbGF0ZWQtdXJscz48L3VybHM+PGN1c3Rv
bTI+MzU4MzcxPC9jdXN0b20yPjxsYW5ndWFnZT5lbmc8L2xhbmd1YWdlPjwvcmVjb3JkPjwvQ2l0
ZT48L0VuZE5vdGU+AG==
</w:fldData>
        </w:fldChar>
      </w:r>
      <w:r w:rsidR="00C64435" w:rsidRPr="006B505E">
        <w:rPr>
          <w:rFonts w:ascii="Book Antiqua" w:hAnsi="Book Antiqua"/>
          <w:sz w:val="24"/>
          <w:szCs w:val="24"/>
          <w:lang w:val="en-US"/>
        </w:rPr>
        <w:instrText xml:space="preserve"> ADDIN EN.CITE </w:instrText>
      </w:r>
      <w:r w:rsidR="00143BD3" w:rsidRPr="006B505E">
        <w:rPr>
          <w:rFonts w:ascii="Book Antiqua" w:hAnsi="Book Antiqua"/>
          <w:sz w:val="24"/>
          <w:szCs w:val="24"/>
          <w:lang w:val="en-US"/>
        </w:rPr>
        <w:fldChar w:fldCharType="begin">
          <w:fldData xml:space="preserve">PEVuZE5vdGU+PENpdGU+PEF1dGhvcj5DaHU8L0F1dGhvcj48WWVhcj4xOTkxPC9ZZWFyPjxSZWNO
dW0+OTQxMzwvUmVjTnVtPjxEaXNwbGF5VGV4dD48c3R5bGUgZmFjZT0ic3VwZXJzY3JpcHQiPlsx
Myw2NCw2NV08L3N0eWxlPjwvRGlzcGxheVRleHQ+PHJlY29yZD48cmVjLW51bWJlcj45NDEzPC9y
ZWMtbnVtYmVyPjxmb3JlaWduLWtleXM+PGtleSBhcHA9IkVOIiBkYi1pZD0iZjkwdGF4cmQ2YTBy
cjhlOXJlOHBlNXR4NWV4cHN3MGE1MHZlIj45NDEzPC9rZXk+PC9mb3JlaWduLWtleXM+PHJlZi10
eXBlIG5hbWU9IkpvdXJuYWwgQXJ0aWNsZSI+MTc8L3JlZi10eXBlPjxjb250cmlidXRvcnM+PGF1
dGhvcnM+PGF1dGhvcj5DaHUsIEUuPC9hdXRob3I+PGF1dGhvcj5Lb2VsbGVyLCBELiBNLjwvYXV0
aG9yPjxhdXRob3I+Q2FzZXksIEouIEwuPC9hdXRob3I+PGF1dGhvcj5EcmFrZSwgSi4gQy48L2F1
dGhvcj48YXV0aG9yPkNoYWJuZXIsIEIuIEEuPC9hdXRob3I+PGF1dGhvcj5FbHdvb2QsIFAuIEMu
PC9hdXRob3I+PGF1dGhvcj5aaW5uLCBTLjwvYXV0aG9yPjxhdXRob3I+QWxsZWdyYSwgQy4gSi48
L2F1dGhvcj48L2F1dGhvcnM+PC9jb250cmlidXRvcnM+PGF1dGgtYWRkcmVzcz5NZWRpY2luZSBC
cmFuY2gsIE5hdGlvbmFsIENhbmNlciBJbnN0aXR1dGUsIE5hdGlvbmFsIEluc3RpdHV0ZXMgb2Yg
SGVhbHRoLCBCZXRoZXNkYSwgTUQgMjA4OTIuPC9hdXRoLWFkZHJlc3M+PHRpdGxlcz48dGl0bGU+
QXV0b3JlZ3VsYXRpb24gb2YgaHVtYW4gdGh5bWlkeWxhdGUgc3ludGhhc2UgbWVzc2VuZ2VyIFJO
QSB0cmFuc2xhdGlvbiBieSB0aHltaWR5bGF0ZSBzeW50aGFzZTwvdGl0bGU+PHNlY29uZGFyeS10
aXRsZT5Qcm9jIE5hdGwgQWNhZCBTY2kgVSBTIEE8L3NlY29uZGFyeS10aXRsZT48L3RpdGxlcz48
cGVyaW9kaWNhbD48ZnVsbC10aXRsZT5Qcm9jIE5hdGwgQWNhZCBTY2kgVSBTIEE8L2Z1bGwtdGl0
bGU+PC9wZXJpb2RpY2FsPjxwYWdlcz44OTc3LTgxPC9wYWdlcz48dm9sdW1lPjg4PC92b2x1bWU+
PG51bWJlcj4yMDwvbnVtYmVyPjxlZGl0aW9uPjE5OTEvMTAvMTU8L2VkaXRpb24+PGtleXdvcmRz
PjxrZXl3b3JkPkFuaW1hbHM8L2tleXdvcmQ+PGtleXdvcmQ+QmxvdHRpbmcsIFdlc3Rlcm48L2tl
eXdvcmQ+PGtleXdvcmQ+KkdlbmUgRXhwcmVzc2lvbiBSZWd1bGF0aW9uLCBFbnp5bW9sb2dpYzwv
a2V5d29yZD48a2V5d29yZD5HZW5lIExpYnJhcnk8L2tleXdvcmQ+PGtleXdvcmQ+SG9tZW9zdGFz
aXM8L2tleXdvcmQ+PGtleXdvcmQ+SHVtYW5zPC9rZXl3b3JkPjxrZXl3b3JkPlByb3RlaW4gQmlu
ZGluZzwva2V5d29yZD48a2V5d29yZD4qUHJvdGVpbiBCaW9zeW50aGVzaXM8L2tleXdvcmQ+PGtl
eXdvcmQ+Uk5BLCBNZXNzZW5nZXIvKmdlbmV0aWNzL21ldGFib2xpc208L2tleXdvcmQ+PGtleXdv
cmQ+UmFiYml0czwva2V5d29yZD48a2V5d29yZD5SZWNvbWJpbmFudCBQcm90ZWlucy9pc29sYXRp
b24gJmFtcDsgcHVyaWZpY2F0aW9uL21ldGFib2xpc208L2tleXdvcmQ+PGtleXdvcmQ+UmV0aWN1
bG9jeXRlcy9tZXRhYm9saXNtPC9rZXl3b3JkPjxrZXl3b3JkPlRoeW1pZHlsYXRlIFN5bnRoYXNl
LypnZW5ldGljcy9pc29sYXRpb24gJmFtcDsgcHVyaWZpY2F0aW9uL21ldGFib2xpc208L2tleXdv
cmQ+PGtleXdvcmQ+VHJhbnNjcmlwdGlvbiwgR2VuZXRpYzwva2V5d29yZD48L2tleXdvcmRzPjxk
YXRlcz48eWVhcj4xOTkxPC95ZWFyPjxwdWItZGF0ZXM+PGRhdGU+T2N0IDE1PC9kYXRlPjwvcHVi
LWRhdGVzPjwvZGF0ZXM+PGlzYm4+MDAyNy04NDI0IChQcmludCkmI3hEOzAwMjctODQyNCAoTGlu
a2luZyk8L2lzYm4+PGFjY2Vzc2lvbi1udW0+MTkyNDM1OTwvYWNjZXNzaW9uLW51bT48dXJscz48
cmVsYXRlZC11cmxzPjx1cmw+aHR0cDovL3d3dy5uY2JpLm5sbS5uaWguZ292L3B1Ym1lZC8xOTI0
MzU5PC91cmw+PC9yZWxhdGVkLXVybHM+PC91cmxzPjxjdXN0b20yPjUyNjM0PC9jdXN0b20yPjxs
YW5ndWFnZT5lbmc8L2xhbmd1YWdlPjwvcmVjb3JkPjwvQ2l0ZT48Q2l0ZT48QXV0aG9yPkxpdTwv
QXV0aG9yPjxZZWFyPjIwMTU8L1llYXI+PFJlY051bT4xMDE4MjwvUmVjTnVtPjxyZWNvcmQ+PHJl
Yy1udW1iZXI+MTAxODI8L3JlYy1udW1iZXI+PGZvcmVpZ24ta2V5cz48a2V5IGFwcD0iRU4iIGRi
LWlkPSJmOTB0YXhyZDZhMHJyOGU5cmU4cGU1dHg1ZXhwc3cwYTUwdmUiPjEwMTgyPC9rZXk+PC9m
b3JlaWduLWtleXM+PHJlZi10eXBlIG5hbWU9IkpvdXJuYWwgQXJ0aWNsZSI+MTc8L3JlZi10eXBl
Pjxjb250cmlidXRvcnM+PGF1dGhvcnM+PGF1dGhvcj5MaXUsIFEuPC9hdXRob3I+PGF1dGhvcj5Z
dSwgWi48L2F1dGhvcj48YXV0aG9yPlhpYW5nLCBZLjwvYXV0aG9yPjxhdXRob3I+V3UsIE4uPC9h
dXRob3I+PGF1dGhvcj5XdSwgTC48L2F1dGhvcj48YXV0aG9yPlh1LCBCLjwvYXV0aG9yPjxhdXRo
b3I+V2FuZywgTC48L2F1dGhvcj48YXV0aG9yPllhbmcsIFAuPC9hdXRob3I+PGF1dGhvcj5MaSwg
WS48L2F1dGhvcj48YXV0aG9yPkJhaSwgTC48L2F1dGhvcj48L2F1dGhvcnM+PC9jb250cmlidXRv
cnM+PHRpdGxlcz48dGl0bGU+UHJvZ25vc3RpYyBhbmQgcHJlZGljdGl2ZSBzaWduaWZpY2FuY2Ug
b2YgdGh5bWlkeWxhdGUgc3ludGhhc2UgcHJvdGVpbiBleHByZXNzaW9uIGluIG5vbi1zbWFsbCBj
ZWxsIGx1bmcgY2FuY2VyOiBhIHN5c3RlbWF0aWMgcmV2aWV3IGFuZCBtZXRhLWFuYWx5c2lzPC90
aXRsZT48c2Vjb25kYXJ5LXRpdGxlPkNhbmNlciBCaW9tYXJrPC9zZWNvbmRhcnktdGl0bGU+PC90
aXRsZXM+PHBlcmlvZGljYWw+PGZ1bGwtdGl0bGU+Q2FuY2VyIEJpb21hcms8L2Z1bGwtdGl0bGU+
PC9wZXJpb2RpY2FsPjxwYWdlcz42NS03ODwvcGFnZXM+PHZvbHVtZT4xNTwvdm9sdW1lPjxudW1i
ZXI+MTwvbnVtYmVyPjxrZXl3b3Jkcz48a2V5d29yZD5DYXJjaW5vbWEsIE5vbi1TbWFsbC1DZWxs
IEx1bmc8L2tleXdvcmQ+PGtleXdvcmQ+RGlzZWFzZS1GcmVlIFN1cnZpdmFsPC9rZXl3b3JkPjxr
ZXl3b3JkPkh1bWFuczwva2V5d29yZD48a2V5d29yZD5MdW5nIE5lb3BsYXNtczwva2V5d29yZD48
a2V5d29yZD5Qcm9nbm9zaXM8L2tleXdvcmQ+PGtleXdvcmQ+U3Vydml2YWwgQW5hbHlzaXM8L2tl
eXdvcmQ+PGtleXdvcmQ+VGh5bWlkeWxhdGUgU3ludGhhc2U8L2tleXdvcmQ+PC9rZXl3b3Jkcz48
ZGF0ZXM+PHllYXI+MjAxNTwveWVhcj48L2RhdGVzPjxpc2JuPjE4NzUtODU5MjwvaXNibj48YWNj
ZXNzaW9uLW51bT4yNTUyNDk0NDwvYWNjZXNzaW9uLW51bT48dXJscz48cmVsYXRlZC11cmxzPjx1
cmw+aHR0cHM6Ly93d3cubmNiaS5ubG0ubmloLmdvdi9wdWJtZWQvMjU1MjQ5NDQ8L3VybD48L3Jl
bGF0ZWQtdXJscz48L3VybHM+PGVsZWN0cm9uaWMtcmVzb3VyY2UtbnVtPjEwLjMyMzMvQ0JNLTE0
MDQzMjwvZWxlY3Ryb25pYy1yZXNvdXJjZS1udW0+PGxhbmd1YWdlPmVuZzwvbGFuZ3VhZ2U+PC9y
ZWNvcmQ+PC9DaXRlPjxDaXRlPjxBdXRob3I+Q2h1PC9BdXRob3I+PFllYXI+MTk5NDwvWWVhcj48
UmVjTnVtPjg8L1JlY051bT48cmVjb3JkPjxyZWMtbnVtYmVyPjg8L3JlYy1udW1iZXI+PGZvcmVp
Z24ta2V5cz48a2V5IGFwcD0iRU4iIGRiLWlkPSJweHNyZWVlNXgwMDBmNGVyZjIzdmU5ZG10ZWRl
cHN4dmUwd2EiIHRpbWVzdGFtcD0iMTQ5MTU1MTQ4MiI+ODwva2V5PjwvZm9yZWlnbi1rZXlzPjxy
ZWYtdHlwZSBuYW1lPSJKb3VybmFsIEFydGljbGUiPjE3PC9yZWYtdHlwZT48Y29udHJpYnV0b3Jz
PjxhdXRob3JzPjxhdXRob3I+Q2h1LCBFLjwvYXV0aG9yPjxhdXRob3I+Vm9lbGxlciwgRC4gTS48
L2F1dGhvcj48YXV0aG9yPkpvbmVzLCBLLiBMLjwvYXV0aG9yPjxhdXRob3I+VGFrZWNoaSwgVC48
L2F1dGhvcj48YXV0aG9yPk1hbGV5LCBHLiBGLjwvYXV0aG9yPjxhdXRob3I+TWFsZXksIEYuPC9h
dXRob3I+PGF1dGhvcj5TZWdhbCwgUy48L2F1dGhvcj48YXV0aG9yPkFsbGVncmEsIEMuIEouPC9h
dXRob3I+PC9hdXRob3JzPjwvY29udHJpYnV0b3JzPjxhdXRoLWFkZHJlc3M+TkNJLU5hdnkgTWVk
aWNhbCBPbmNvbG9neSBCcmFuY2gsIE5hdGlvbmFsIENhbmNlciBJbnN0aXR1dGUsIEJldGhlc2Rh
LCBNYXJ5bGFuZCAyMDg5Mi48L2F1dGgtYWRkcmVzcz48dGl0bGVzPjx0aXRsZT5JZGVudGlmaWNh
dGlvbiBvZiBhIHRoeW1pZHlsYXRlIHN5bnRoYXNlIHJpYm9udWNsZW9wcm90ZWluIGNvbXBsZXgg
aW4gaHVtYW4gY29sb24gY2FuY2VyIGNlbGxzPC90aXRsZT48c2Vjb25kYXJ5LXRpdGxlPk1vbCBD
ZWxsIEJpb2w8L3NlY29uZGFyeS10aXRsZT48L3RpdGxlcz48cGVyaW9kaWNhbD48ZnVsbC10aXRs
ZT5Nb2wgQ2VsbCBCaW9sPC9mdWxsLXRpdGxlPjwvcGVyaW9kaWNhbD48cGFnZXM+MjA3LTEzPC9w
YWdlcz48dm9sdW1lPjE0PC92b2x1bWU+PG51bWJlcj4xPC9udW1iZXI+PGVkaXRpb24+MTk5NC8w
MS8wMTwvZWRpdGlvbj48a2V5d29yZHM+PGtleXdvcmQ+QmFzZSBTZXF1ZW5jZTwva2V5d29yZD48
a2V5d29yZD5Db2xvbmljIE5lb3BsYXNtcy9nZW5ldGljcy9tZXRhYm9saXNtPC9rZXl3b3JkPjxr
ZXl3b3JkPkROQSBQcmltZXJzL2dlbmV0aWNzPC9rZXl3b3JkPjxrZXl3b3JkPkdlbmUgRXhwcmVz
c2lvbjwva2V5d29yZD48a2V5d29yZD5HZW5lcywgbXljPC9rZXl3b3JkPjxrZXl3b3JkPkh1bWFu
czwva2V5d29yZD48a2V5d29yZD5Nb2xlY3VsYXIgU2VxdWVuY2UgRGF0YTwva2V5d29yZD48a2V5
d29yZD5OZW9wbGFzbSBQcm90ZWlucy9tZXRhYm9saXNtPC9rZXl3b3JkPjxrZXl3b3JkPlBvbHlt
ZXJhc2UgQ2hhaW4gUmVhY3Rpb248L2tleXdvcmQ+PGtleXdvcmQ+Uk5BLCBNZXNzZW5nZXIvZ2Vu
ZXRpY3MvbWV0YWJvbGlzbTwva2V5d29yZD48a2V5d29yZD5STkEsIE5lb3BsYXNtL2dlbmV0aWNz
L21ldGFib2xpc208L2tleXdvcmQ+PGtleXdvcmQ+Umlib251Y2xlb3Byb3RlaW5zLyptZXRhYm9s
aXNtPC9rZXl3b3JkPjxrZXl3b3JkPlRoeW1pZHlsYXRlIFN5bnRoYXNlL2dlbmV0aWNzLyptZXRh
Ym9saXNtPC9rZXl3b3JkPjxrZXl3b3JkPlR1bW9yIENlbGxzLCBDdWx0dXJlZC9tZXRhYm9saXNt
PC9rZXl3b3JkPjwva2V5d29yZHM+PGRhdGVzPjx5ZWFyPjE5OTQ8L3llYXI+PHB1Yi1kYXRlcz48
ZGF0ZT5KYW48L2RhdGU+PC9wdWItZGF0ZXM+PC9kYXRlcz48aXNibj4wMjcwLTczMDYgKFByaW50
KSYjeEQ7MDI3MC03MzA2IChMaW5raW5nKTwvaXNibj48YWNjZXNzaW9uLW51bT44MjY0NTg4PC9h
Y2Nlc3Npb24tbnVtPjx1cmxzPjxyZWxhdGVkLXVybHM+PHVybD5odHRwOi8vd3d3Lm5jYmkubmxt
Lm5paC5nb3YvcHVibWVkLzgyNjQ1ODg8L3VybD48L3JlbGF0ZWQtdXJscz48L3VybHM+PGN1c3Rv
bTI+MzU4MzcxPC9jdXN0b20yPjxsYW5ndWFnZT5lbmc8L2xhbmd1YWdlPjwvcmVjb3JkPjwvQ2l0
ZT48L0VuZE5vdGU+AG==
</w:fldData>
        </w:fldChar>
      </w:r>
      <w:r w:rsidR="00C64435" w:rsidRPr="006B505E">
        <w:rPr>
          <w:rFonts w:ascii="Book Antiqua" w:hAnsi="Book Antiqua"/>
          <w:sz w:val="24"/>
          <w:szCs w:val="24"/>
          <w:lang w:val="en-US"/>
        </w:rPr>
        <w:instrText xml:space="preserve"> ADDIN EN.CITE.DATA </w:instrText>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end"/>
      </w:r>
      <w:r w:rsidR="00143BD3" w:rsidRPr="006B505E">
        <w:rPr>
          <w:rFonts w:ascii="Book Antiqua" w:hAnsi="Book Antiqua"/>
          <w:sz w:val="24"/>
          <w:szCs w:val="24"/>
          <w:lang w:val="en-US"/>
        </w:rPr>
      </w:r>
      <w:r w:rsidR="00143BD3" w:rsidRPr="006B505E">
        <w:rPr>
          <w:rFonts w:ascii="Book Antiqua" w:hAnsi="Book Antiqua"/>
          <w:sz w:val="24"/>
          <w:szCs w:val="24"/>
          <w:lang w:val="en-US"/>
        </w:rPr>
        <w:fldChar w:fldCharType="separate"/>
      </w:r>
      <w:r w:rsidR="00C64435" w:rsidRPr="006B505E">
        <w:rPr>
          <w:rFonts w:ascii="Book Antiqua" w:hAnsi="Book Antiqua"/>
          <w:noProof/>
          <w:sz w:val="24"/>
          <w:szCs w:val="24"/>
          <w:vertAlign w:val="superscript"/>
          <w:lang w:val="en-US"/>
        </w:rPr>
        <w:t>[13,</w:t>
      </w:r>
      <w:r w:rsidR="00157C10" w:rsidRPr="006B505E">
        <w:rPr>
          <w:rFonts w:ascii="Book Antiqua" w:hAnsi="Book Antiqua" w:hint="eastAsia"/>
          <w:noProof/>
          <w:sz w:val="24"/>
          <w:szCs w:val="24"/>
          <w:vertAlign w:val="superscript"/>
          <w:lang w:val="en-US" w:eastAsia="zh-CN"/>
        </w:rPr>
        <w:t>63</w:t>
      </w:r>
      <w:r w:rsidR="00C64435" w:rsidRPr="006B505E">
        <w:rPr>
          <w:rFonts w:ascii="Book Antiqua" w:hAnsi="Book Antiqua"/>
          <w:noProof/>
          <w:sz w:val="24"/>
          <w:szCs w:val="24"/>
          <w:vertAlign w:val="superscript"/>
          <w:lang w:val="en-US"/>
        </w:rPr>
        <w:t>,</w:t>
      </w:r>
      <w:r w:rsidR="00157C10" w:rsidRPr="006B505E">
        <w:rPr>
          <w:rFonts w:ascii="Book Antiqua" w:hAnsi="Book Antiqua" w:hint="eastAsia"/>
          <w:noProof/>
          <w:sz w:val="24"/>
          <w:szCs w:val="24"/>
          <w:vertAlign w:val="superscript"/>
          <w:lang w:val="en-US" w:eastAsia="zh-CN"/>
        </w:rPr>
        <w:t>64</w:t>
      </w:r>
      <w:r w:rsidR="00C64435" w:rsidRPr="006B505E">
        <w:rPr>
          <w:rFonts w:ascii="Book Antiqua" w:hAnsi="Book Antiqua"/>
          <w:noProof/>
          <w:sz w:val="24"/>
          <w:szCs w:val="24"/>
          <w:vertAlign w:val="superscript"/>
          <w:lang w:val="en-US"/>
        </w:rPr>
        <w:t>]</w:t>
      </w:r>
      <w:r w:rsidR="00143BD3" w:rsidRPr="006B505E">
        <w:rPr>
          <w:rFonts w:ascii="Book Antiqua" w:hAnsi="Book Antiqua"/>
          <w:sz w:val="24"/>
          <w:szCs w:val="24"/>
          <w:lang w:val="en-US"/>
        </w:rPr>
        <w:fldChar w:fldCharType="end"/>
      </w:r>
      <w:r w:rsidRPr="006B505E">
        <w:rPr>
          <w:rFonts w:ascii="Book Antiqua" w:hAnsi="Book Antiqua"/>
          <w:sz w:val="24"/>
          <w:szCs w:val="24"/>
          <w:lang w:val="en-US"/>
        </w:rPr>
        <w:t xml:space="preserve">. </w:t>
      </w:r>
    </w:p>
    <w:p w:rsidR="00244A17" w:rsidRPr="006B505E" w:rsidRDefault="00244A17" w:rsidP="006B505E">
      <w:pPr>
        <w:pStyle w:val="NoSpacing"/>
        <w:spacing w:line="360" w:lineRule="auto"/>
        <w:ind w:firstLineChars="98" w:firstLine="235"/>
        <w:jc w:val="both"/>
        <w:rPr>
          <w:rFonts w:ascii="Book Antiqua" w:hAnsi="Book Antiqua"/>
          <w:sz w:val="24"/>
          <w:szCs w:val="24"/>
          <w:lang w:val="en-US"/>
        </w:rPr>
      </w:pPr>
      <w:r w:rsidRPr="006B505E">
        <w:rPr>
          <w:rFonts w:ascii="Book Antiqua" w:hAnsi="Book Antiqua"/>
          <w:sz w:val="24"/>
          <w:szCs w:val="24"/>
          <w:lang w:val="en-US"/>
        </w:rPr>
        <w:t xml:space="preserve">Some limitations of this study should be addressed. The plethora of genotypes resulting from the polymorphisms occurring in the UTRs of </w:t>
      </w:r>
      <w:r w:rsidRPr="006B505E">
        <w:rPr>
          <w:rFonts w:ascii="Book Antiqua" w:hAnsi="Book Antiqua"/>
          <w:i/>
          <w:sz w:val="24"/>
          <w:szCs w:val="24"/>
          <w:lang w:val="en-US"/>
        </w:rPr>
        <w:t>TYMS</w:t>
      </w:r>
      <w:r w:rsidRPr="006B505E">
        <w:rPr>
          <w:rFonts w:ascii="Book Antiqua" w:hAnsi="Book Antiqua"/>
          <w:sz w:val="24"/>
          <w:szCs w:val="24"/>
          <w:lang w:val="en-US"/>
        </w:rPr>
        <w:t xml:space="preserve"> is difficult to be analyzed with a small patient group. Moreover, previous exposure to adjuvant therapy with fluoropyrimidines, that could associate with resistance to fluoropyrimidines, was not taken into consideration. The allocation of </w:t>
      </w:r>
      <w:r w:rsidRPr="006B505E">
        <w:rPr>
          <w:rFonts w:ascii="Book Antiqua" w:hAnsi="Book Antiqua"/>
          <w:i/>
          <w:sz w:val="24"/>
          <w:szCs w:val="24"/>
          <w:lang w:val="en-US"/>
        </w:rPr>
        <w:t xml:space="preserve">TYMS </w:t>
      </w:r>
      <w:r w:rsidRPr="006B505E">
        <w:rPr>
          <w:rFonts w:ascii="Book Antiqua" w:hAnsi="Book Antiqua"/>
          <w:sz w:val="24"/>
          <w:szCs w:val="24"/>
          <w:lang w:val="en-US"/>
        </w:rPr>
        <w:t>polymorphisms into groups was based on published research but the conflicting results observed in these studies and ours highlight the need for further analysis on larger scale datasets. Also, we did not examine the TYMS protein expression and activity. Finally, due to the retrospective nature of this analysis we could not correlate these findings to the treatment toxicity.</w:t>
      </w:r>
    </w:p>
    <w:p w:rsidR="00244A17" w:rsidRPr="006B505E" w:rsidRDefault="006B505E" w:rsidP="006B505E">
      <w:pPr>
        <w:pStyle w:val="NoSpacing"/>
        <w:spacing w:line="360" w:lineRule="auto"/>
        <w:jc w:val="both"/>
        <w:rPr>
          <w:rFonts w:ascii="Book Antiqua" w:hAnsi="Book Antiqua"/>
          <w:sz w:val="24"/>
          <w:szCs w:val="24"/>
          <w:lang w:val="en-US" w:eastAsia="zh-CN"/>
        </w:rPr>
      </w:pPr>
      <w:r w:rsidRPr="006B505E">
        <w:rPr>
          <w:rFonts w:ascii="Book Antiqua" w:hAnsi="Book Antiqua" w:hint="eastAsia"/>
          <w:sz w:val="24"/>
          <w:szCs w:val="24"/>
          <w:lang w:val="en-US" w:eastAsia="zh-CN"/>
        </w:rPr>
        <w:t xml:space="preserve">  </w:t>
      </w:r>
      <w:r w:rsidR="00244A17" w:rsidRPr="006B505E">
        <w:rPr>
          <w:rFonts w:ascii="Book Antiqua" w:hAnsi="Book Antiqua"/>
          <w:sz w:val="24"/>
          <w:szCs w:val="24"/>
          <w:lang w:val="en-US"/>
        </w:rPr>
        <w:t xml:space="preserve">After taking into account the SNP G&gt;C and LOH, only the polymorphisms in the </w:t>
      </w:r>
      <w:r w:rsidR="00244A17" w:rsidRPr="006B505E">
        <w:rPr>
          <w:rFonts w:ascii="Book Antiqua" w:hAnsi="Book Antiqua"/>
          <w:i/>
          <w:sz w:val="24"/>
          <w:szCs w:val="24"/>
          <w:lang w:val="en-US"/>
        </w:rPr>
        <w:t xml:space="preserve">TYMS </w:t>
      </w:r>
      <w:r w:rsidR="00244A17" w:rsidRPr="006B505E">
        <w:rPr>
          <w:rFonts w:ascii="Book Antiqua" w:hAnsi="Book Antiqua"/>
          <w:sz w:val="24"/>
          <w:szCs w:val="24"/>
          <w:lang w:val="en-US"/>
        </w:rPr>
        <w:t xml:space="preserve">3’UTR, affecting the stability of mRNA, independently influenced survival outcome for patients with mCRC treated with fluoropyrimidines-based chemotherapy. Genotypes that include </w:t>
      </w:r>
      <w:r w:rsidR="00C02E60" w:rsidRPr="006B505E">
        <w:rPr>
          <w:rFonts w:ascii="Book Antiqua" w:hAnsi="Book Antiqua"/>
          <w:sz w:val="24"/>
          <w:szCs w:val="24"/>
          <w:lang w:val="en-US"/>
        </w:rPr>
        <w:t xml:space="preserve">del </w:t>
      </w:r>
      <w:r w:rsidR="00244A17" w:rsidRPr="006B505E">
        <w:rPr>
          <w:rFonts w:ascii="Book Antiqua" w:hAnsi="Book Antiqua"/>
          <w:sz w:val="24"/>
          <w:szCs w:val="24"/>
          <w:lang w:val="en-US"/>
        </w:rPr>
        <w:t xml:space="preserve">alleles, linked to </w:t>
      </w:r>
      <w:r w:rsidR="00244A17" w:rsidRPr="006B505E">
        <w:rPr>
          <w:rFonts w:ascii="Book Antiqua" w:hAnsi="Book Antiqua"/>
          <w:i/>
          <w:sz w:val="24"/>
          <w:szCs w:val="24"/>
          <w:lang w:val="en-US"/>
        </w:rPr>
        <w:t>TYMS</w:t>
      </w:r>
      <w:r w:rsidR="00244A17" w:rsidRPr="006B505E">
        <w:rPr>
          <w:rFonts w:ascii="Book Antiqua" w:hAnsi="Book Antiqua"/>
          <w:sz w:val="24"/>
          <w:szCs w:val="24"/>
          <w:lang w:val="en-US"/>
        </w:rPr>
        <w:t xml:space="preserve"> mRNA instability, had better survival outcome. </w:t>
      </w:r>
      <w:r w:rsidR="00244A17" w:rsidRPr="006B505E">
        <w:rPr>
          <w:rFonts w:ascii="Book Antiqua" w:hAnsi="Book Antiqua"/>
          <w:i/>
          <w:sz w:val="24"/>
          <w:szCs w:val="24"/>
          <w:lang w:val="en-US"/>
        </w:rPr>
        <w:t>KRAS</w:t>
      </w:r>
      <w:r w:rsidR="00244A17" w:rsidRPr="006B505E">
        <w:rPr>
          <w:rFonts w:ascii="Book Antiqua" w:hAnsi="Book Antiqua"/>
          <w:sz w:val="24"/>
          <w:szCs w:val="24"/>
          <w:lang w:val="en-US"/>
        </w:rPr>
        <w:t xml:space="preserve"> mutation </w:t>
      </w:r>
      <w:r w:rsidR="00C64435" w:rsidRPr="006B505E">
        <w:rPr>
          <w:rFonts w:ascii="Book Antiqua" w:hAnsi="Book Antiqua"/>
          <w:sz w:val="24"/>
          <w:szCs w:val="24"/>
          <w:lang w:val="en-US"/>
        </w:rPr>
        <w:t>was</w:t>
      </w:r>
      <w:r w:rsidR="00244A17" w:rsidRPr="006B505E">
        <w:rPr>
          <w:rFonts w:ascii="Book Antiqua" w:hAnsi="Book Antiqua"/>
          <w:sz w:val="24"/>
          <w:szCs w:val="24"/>
          <w:lang w:val="en-US"/>
        </w:rPr>
        <w:t xml:space="preserve"> associated with high risk of disease progression. Combinations that included irinotecan </w:t>
      </w:r>
      <w:r w:rsidR="00C02E60" w:rsidRPr="006B505E">
        <w:rPr>
          <w:rFonts w:ascii="Book Antiqua" w:hAnsi="Book Antiqua"/>
          <w:sz w:val="24"/>
          <w:szCs w:val="24"/>
          <w:lang w:val="en-US"/>
        </w:rPr>
        <w:t>were associated with lower risk of disease progression and death</w:t>
      </w:r>
      <w:r w:rsidR="00244A17" w:rsidRPr="006B505E">
        <w:rPr>
          <w:rFonts w:ascii="Book Antiqua" w:hAnsi="Book Antiqua"/>
          <w:sz w:val="24"/>
          <w:szCs w:val="24"/>
          <w:lang w:val="en-US"/>
        </w:rPr>
        <w:t xml:space="preserve">. Future studies should focus on gathering large samples and carefully select batteries of biomarkers to be examined in multivariate analysis. For the more complete assessment of </w:t>
      </w:r>
      <w:r w:rsidR="00244A17" w:rsidRPr="006B505E">
        <w:rPr>
          <w:rFonts w:ascii="Book Antiqua" w:hAnsi="Book Antiqua"/>
          <w:i/>
          <w:sz w:val="24"/>
          <w:szCs w:val="24"/>
          <w:lang w:val="en-US"/>
        </w:rPr>
        <w:t>TYMS</w:t>
      </w:r>
      <w:r w:rsidR="00244A17" w:rsidRPr="006B505E">
        <w:rPr>
          <w:rFonts w:ascii="Book Antiqua" w:hAnsi="Book Antiqua"/>
          <w:sz w:val="24"/>
          <w:szCs w:val="24"/>
          <w:lang w:val="en-US"/>
        </w:rPr>
        <w:t xml:space="preserve">-gene polymorphisms’ effect, LOH should be considered. Further prospective studies are needed to elucidate the role of </w:t>
      </w:r>
      <w:r w:rsidR="00244A17" w:rsidRPr="006B505E">
        <w:rPr>
          <w:rFonts w:ascii="Book Antiqua" w:hAnsi="Book Antiqua"/>
          <w:i/>
          <w:sz w:val="24"/>
          <w:szCs w:val="24"/>
          <w:lang w:val="en-US"/>
        </w:rPr>
        <w:t>TYMS</w:t>
      </w:r>
      <w:r w:rsidR="00244A17" w:rsidRPr="006B505E">
        <w:rPr>
          <w:rFonts w:ascii="Book Antiqua" w:hAnsi="Book Antiqua"/>
          <w:sz w:val="24"/>
          <w:szCs w:val="24"/>
          <w:lang w:val="en-US"/>
        </w:rPr>
        <w:t xml:space="preserve"> polymorphisms in tailoring treatment of patients with mCRC.</w:t>
      </w:r>
    </w:p>
    <w:p w:rsidR="00A71C8A" w:rsidRPr="006B505E" w:rsidRDefault="00A71C8A" w:rsidP="006B505E">
      <w:pPr>
        <w:pStyle w:val="NoSpacing"/>
        <w:spacing w:line="360" w:lineRule="auto"/>
        <w:jc w:val="both"/>
        <w:rPr>
          <w:rFonts w:ascii="Book Antiqua" w:hAnsi="Book Antiqua"/>
          <w:sz w:val="24"/>
          <w:szCs w:val="24"/>
          <w:lang w:val="en-US" w:eastAsia="zh-CN"/>
        </w:rPr>
      </w:pPr>
    </w:p>
    <w:p w:rsidR="00A71C8A" w:rsidRPr="006B505E" w:rsidRDefault="00A71C8A" w:rsidP="006B505E">
      <w:pPr>
        <w:spacing w:after="0" w:line="360" w:lineRule="auto"/>
        <w:rPr>
          <w:rFonts w:ascii="Book Antiqua" w:hAnsi="Book Antiqua"/>
          <w:b/>
          <w:sz w:val="24"/>
          <w:szCs w:val="24"/>
          <w:lang w:val="en-US"/>
        </w:rPr>
      </w:pPr>
      <w:bookmarkStart w:id="31" w:name="OLE_LINK595"/>
      <w:bookmarkStart w:id="32" w:name="OLE_LINK596"/>
      <w:r w:rsidRPr="006B505E">
        <w:rPr>
          <w:rFonts w:ascii="Book Antiqua" w:hAnsi="Book Antiqua"/>
          <w:b/>
          <w:sz w:val="24"/>
          <w:szCs w:val="24"/>
          <w:lang w:val="en-US"/>
        </w:rPr>
        <w:t>COMMENTS</w:t>
      </w:r>
    </w:p>
    <w:p w:rsidR="00A71C8A" w:rsidRPr="006B505E" w:rsidRDefault="00A71C8A" w:rsidP="006B505E">
      <w:pPr>
        <w:spacing w:after="0" w:line="360" w:lineRule="auto"/>
        <w:rPr>
          <w:rFonts w:ascii="Book Antiqua" w:hAnsi="Book Antiqua"/>
          <w:b/>
          <w:bCs/>
          <w:sz w:val="24"/>
          <w:szCs w:val="24"/>
          <w:lang w:val="en-US"/>
        </w:rPr>
      </w:pPr>
      <w:r w:rsidRPr="006B505E">
        <w:rPr>
          <w:rFonts w:ascii="Book Antiqua" w:hAnsi="Book Antiqua"/>
          <w:b/>
          <w:bCs/>
          <w:i/>
          <w:sz w:val="24"/>
          <w:szCs w:val="24"/>
          <w:lang w:val="en-US"/>
        </w:rPr>
        <w:t>Background</w:t>
      </w:r>
    </w:p>
    <w:p w:rsidR="00FC3B57" w:rsidRPr="006B505E" w:rsidRDefault="00353010" w:rsidP="006B505E">
      <w:pPr>
        <w:spacing w:after="0" w:line="360" w:lineRule="auto"/>
        <w:rPr>
          <w:rFonts w:ascii="Book Antiqua" w:hAnsi="Book Antiqua"/>
          <w:sz w:val="24"/>
          <w:szCs w:val="24"/>
          <w:lang w:val="en-US"/>
        </w:rPr>
      </w:pPr>
      <w:r w:rsidRPr="006B505E">
        <w:rPr>
          <w:rFonts w:ascii="Book Antiqua" w:hAnsi="Book Antiqua"/>
          <w:sz w:val="24"/>
          <w:szCs w:val="24"/>
          <w:lang w:val="en-US"/>
        </w:rPr>
        <w:t xml:space="preserve">Metastatic colorectal cancer (mCRC) </w:t>
      </w:r>
      <w:r w:rsidR="00FC3B57" w:rsidRPr="006B505E">
        <w:rPr>
          <w:rFonts w:ascii="Book Antiqua" w:hAnsi="Book Antiqua"/>
          <w:sz w:val="24"/>
          <w:szCs w:val="24"/>
          <w:lang w:val="en-US"/>
        </w:rPr>
        <w:t>remains a significant cause of cancer-related death worldwide, althouht important improvements have been achieved in the last decades. It has been found that large variation exists in individual patient prognosis and response to chemotherapy, caused by molecular heterogeneity. Around 32</w:t>
      </w:r>
      <w:r w:rsidR="00E3508A" w:rsidRPr="006B505E">
        <w:rPr>
          <w:rFonts w:ascii="Book Antiqua" w:hAnsi="Book Antiqua"/>
          <w:sz w:val="24"/>
          <w:szCs w:val="24"/>
          <w:lang w:val="en-US" w:eastAsia="zh-CN"/>
        </w:rPr>
        <w:t>%</w:t>
      </w:r>
      <w:r w:rsidR="00FC3B57" w:rsidRPr="006B505E">
        <w:rPr>
          <w:rFonts w:ascii="Book Antiqua" w:hAnsi="Book Antiqua"/>
          <w:sz w:val="24"/>
          <w:szCs w:val="24"/>
          <w:lang w:val="en-US"/>
        </w:rPr>
        <w:t xml:space="preserve">-40% of CRC harbor a </w:t>
      </w:r>
      <w:r w:rsidR="00FC3B57" w:rsidRPr="006B505E">
        <w:rPr>
          <w:rFonts w:ascii="Book Antiqua" w:hAnsi="Book Antiqua"/>
          <w:i/>
          <w:sz w:val="24"/>
          <w:szCs w:val="24"/>
          <w:lang w:val="en-US"/>
        </w:rPr>
        <w:t>KRAS</w:t>
      </w:r>
      <w:r w:rsidR="00FC3B57" w:rsidRPr="006B505E">
        <w:rPr>
          <w:rFonts w:ascii="Book Antiqua" w:hAnsi="Book Antiqua"/>
          <w:sz w:val="24"/>
          <w:szCs w:val="24"/>
          <w:lang w:val="en-US"/>
        </w:rPr>
        <w:t xml:space="preserve"> mutation which is a predictor of response to anti-EGFR treatment, while </w:t>
      </w:r>
      <w:r w:rsidR="00FC3B57" w:rsidRPr="006B505E">
        <w:rPr>
          <w:rFonts w:ascii="Book Antiqua" w:hAnsi="Book Antiqua"/>
          <w:i/>
          <w:sz w:val="24"/>
          <w:szCs w:val="24"/>
          <w:lang w:val="en-US"/>
        </w:rPr>
        <w:t>BRAF</w:t>
      </w:r>
      <w:r w:rsidR="00FC3B57" w:rsidRPr="006B505E">
        <w:rPr>
          <w:rFonts w:ascii="Book Antiqua" w:hAnsi="Book Antiqua"/>
          <w:sz w:val="24"/>
          <w:szCs w:val="24"/>
          <w:lang w:val="en-US"/>
        </w:rPr>
        <w:t xml:space="preserve"> is a </w:t>
      </w:r>
      <w:r w:rsidR="00FC3B57" w:rsidRPr="006B505E">
        <w:rPr>
          <w:rFonts w:ascii="Book Antiqua" w:hAnsi="Book Antiqua"/>
          <w:i/>
          <w:sz w:val="24"/>
          <w:szCs w:val="24"/>
          <w:lang w:val="en-US"/>
        </w:rPr>
        <w:t>KRAS</w:t>
      </w:r>
      <w:r w:rsidR="00FC3B57" w:rsidRPr="006B505E">
        <w:rPr>
          <w:rFonts w:ascii="Book Antiqua" w:hAnsi="Book Antiqua"/>
          <w:sz w:val="24"/>
          <w:szCs w:val="24"/>
          <w:lang w:val="en-US"/>
        </w:rPr>
        <w:t xml:space="preserve"> downstream abnormally activated kinase that has been shown to have similar adverse effects on treatment response. Several polymorphisms of the </w:t>
      </w:r>
      <w:r w:rsidR="005C2B3A" w:rsidRPr="006B505E">
        <w:rPr>
          <w:rFonts w:ascii="Book Antiqua" w:hAnsi="Book Antiqua"/>
          <w:sz w:val="24"/>
          <w:szCs w:val="24"/>
          <w:lang w:val="en-US"/>
        </w:rPr>
        <w:t>thymidylate synthase</w:t>
      </w:r>
      <w:r w:rsidR="005C2B3A" w:rsidRPr="006B505E">
        <w:rPr>
          <w:rFonts w:ascii="Book Antiqua" w:hAnsi="Book Antiqua"/>
          <w:i/>
          <w:sz w:val="24"/>
          <w:szCs w:val="24"/>
          <w:lang w:val="en-US"/>
        </w:rPr>
        <w:t xml:space="preserve"> </w:t>
      </w:r>
      <w:r w:rsidR="005C2B3A" w:rsidRPr="006B505E">
        <w:rPr>
          <w:rFonts w:ascii="Book Antiqua" w:hAnsi="Book Antiqua"/>
          <w:sz w:val="24"/>
          <w:szCs w:val="24"/>
          <w:lang w:val="en-US" w:eastAsia="zh-CN"/>
        </w:rPr>
        <w:t>(</w:t>
      </w:r>
      <w:r w:rsidR="00FC3B57" w:rsidRPr="006B505E">
        <w:rPr>
          <w:rFonts w:ascii="Book Antiqua" w:hAnsi="Book Antiqua"/>
          <w:i/>
          <w:sz w:val="24"/>
          <w:szCs w:val="24"/>
          <w:lang w:val="en-US"/>
        </w:rPr>
        <w:t>TYMS</w:t>
      </w:r>
      <w:r w:rsidR="005C2B3A" w:rsidRPr="006B505E">
        <w:rPr>
          <w:rFonts w:ascii="Book Antiqua" w:hAnsi="Book Antiqua"/>
          <w:sz w:val="24"/>
          <w:szCs w:val="24"/>
          <w:lang w:val="en-US" w:eastAsia="zh-CN"/>
        </w:rPr>
        <w:t>)</w:t>
      </w:r>
      <w:r w:rsidR="00FC3B57" w:rsidRPr="006B505E">
        <w:rPr>
          <w:rFonts w:ascii="Book Antiqua" w:hAnsi="Book Antiqua"/>
          <w:sz w:val="24"/>
          <w:szCs w:val="24"/>
          <w:lang w:val="en-US"/>
        </w:rPr>
        <w:t xml:space="preserve"> gene have been connected to variable TYMS protein leves and therapeutic outcome in relation to 5-FU</w:t>
      </w:r>
      <w:r w:rsidR="00C14A8F" w:rsidRPr="006B505E">
        <w:rPr>
          <w:rFonts w:ascii="Book Antiqua" w:hAnsi="Book Antiqua"/>
          <w:sz w:val="24"/>
          <w:szCs w:val="24"/>
          <w:lang w:val="en-US"/>
        </w:rPr>
        <w:t xml:space="preserve">, while loss of heterozygosity (LOH) is included in potential resistance mechanisms to fluoropyrimidines. This study aims to investigate the associations of </w:t>
      </w:r>
      <w:r w:rsidR="00C14A8F" w:rsidRPr="006B505E">
        <w:rPr>
          <w:rFonts w:ascii="Book Antiqua" w:hAnsi="Book Antiqua"/>
          <w:i/>
          <w:sz w:val="24"/>
          <w:szCs w:val="24"/>
          <w:lang w:val="en-US"/>
        </w:rPr>
        <w:t xml:space="preserve">TYMS </w:t>
      </w:r>
      <w:r w:rsidR="00C14A8F" w:rsidRPr="006B505E">
        <w:rPr>
          <w:rFonts w:ascii="Book Antiqua" w:hAnsi="Book Antiqua"/>
          <w:sz w:val="24"/>
          <w:szCs w:val="24"/>
          <w:lang w:val="en-US"/>
        </w:rPr>
        <w:t xml:space="preserve">polymorphisms, LOH, </w:t>
      </w:r>
      <w:r w:rsidR="00C14A8F" w:rsidRPr="006B505E">
        <w:rPr>
          <w:rFonts w:ascii="Book Antiqua" w:hAnsi="Book Antiqua"/>
          <w:i/>
          <w:sz w:val="24"/>
          <w:szCs w:val="24"/>
          <w:lang w:val="en-US"/>
        </w:rPr>
        <w:t xml:space="preserve">KRAS / BRAF </w:t>
      </w:r>
      <w:r w:rsidR="00C14A8F" w:rsidRPr="006B505E">
        <w:rPr>
          <w:rFonts w:ascii="Book Antiqua" w:hAnsi="Book Antiqua"/>
          <w:sz w:val="24"/>
          <w:szCs w:val="24"/>
          <w:lang w:val="en-US"/>
        </w:rPr>
        <w:t>mutations and clinicopathologic characteristics with the survival outcome of patients with mCRC treated with 1</w:t>
      </w:r>
      <w:r w:rsidR="00C14A8F" w:rsidRPr="006B505E">
        <w:rPr>
          <w:rFonts w:ascii="Book Antiqua" w:hAnsi="Book Antiqua"/>
          <w:sz w:val="24"/>
          <w:szCs w:val="24"/>
          <w:vertAlign w:val="superscript"/>
          <w:lang w:val="en-US"/>
        </w:rPr>
        <w:t>st</w:t>
      </w:r>
      <w:r w:rsidR="00C14A8F" w:rsidRPr="006B505E">
        <w:rPr>
          <w:rFonts w:ascii="Book Antiqua" w:hAnsi="Book Antiqua"/>
          <w:sz w:val="24"/>
          <w:szCs w:val="24"/>
          <w:lang w:val="en-US"/>
        </w:rPr>
        <w:t xml:space="preserve"> line fluoropyrimidine-based chemotherapy. </w:t>
      </w:r>
    </w:p>
    <w:p w:rsidR="00E471F3" w:rsidRPr="006B505E" w:rsidRDefault="00E471F3" w:rsidP="006B505E">
      <w:pPr>
        <w:spacing w:after="0" w:line="360" w:lineRule="auto"/>
        <w:rPr>
          <w:rFonts w:ascii="Book Antiqua" w:hAnsi="Book Antiqua"/>
          <w:b/>
          <w:bCs/>
          <w:sz w:val="24"/>
          <w:szCs w:val="24"/>
          <w:lang w:val="en-US" w:eastAsia="zh-CN"/>
        </w:rPr>
      </w:pPr>
    </w:p>
    <w:p w:rsidR="00A71C8A" w:rsidRPr="006B505E" w:rsidRDefault="00A71C8A" w:rsidP="006B505E">
      <w:pPr>
        <w:spacing w:after="0" w:line="360" w:lineRule="auto"/>
        <w:rPr>
          <w:rFonts w:ascii="Book Antiqua" w:hAnsi="Book Antiqua"/>
          <w:b/>
          <w:bCs/>
          <w:sz w:val="24"/>
          <w:szCs w:val="24"/>
          <w:lang w:val="en-US"/>
        </w:rPr>
      </w:pPr>
      <w:r w:rsidRPr="006B505E">
        <w:rPr>
          <w:rFonts w:ascii="Book Antiqua" w:hAnsi="Book Antiqua"/>
          <w:b/>
          <w:bCs/>
          <w:i/>
          <w:sz w:val="24"/>
          <w:szCs w:val="24"/>
          <w:lang w:val="en-US"/>
        </w:rPr>
        <w:t>Research frontiers</w:t>
      </w:r>
    </w:p>
    <w:p w:rsidR="00C14A8F" w:rsidRPr="006B505E" w:rsidRDefault="00417A23" w:rsidP="006B505E">
      <w:pPr>
        <w:spacing w:after="0" w:line="360" w:lineRule="auto"/>
        <w:rPr>
          <w:rFonts w:ascii="Book Antiqua" w:hAnsi="Book Antiqua"/>
          <w:sz w:val="24"/>
          <w:szCs w:val="24"/>
          <w:lang w:val="en-US"/>
        </w:rPr>
      </w:pPr>
      <w:r w:rsidRPr="006B505E">
        <w:rPr>
          <w:rFonts w:ascii="Book Antiqua" w:hAnsi="Book Antiqua"/>
          <w:sz w:val="24"/>
          <w:szCs w:val="24"/>
          <w:lang w:val="en-US"/>
        </w:rPr>
        <w:t xml:space="preserve">To the best of our knowledge, this is the first study that analyzes </w:t>
      </w:r>
      <w:r w:rsidR="00181AB3" w:rsidRPr="006B505E">
        <w:rPr>
          <w:rFonts w:ascii="Book Antiqua" w:hAnsi="Book Antiqua"/>
          <w:sz w:val="24"/>
          <w:szCs w:val="24"/>
          <w:lang w:val="en-US"/>
        </w:rPr>
        <w:t xml:space="preserve">the extensive number of </w:t>
      </w:r>
      <w:r w:rsidRPr="006B505E">
        <w:rPr>
          <w:rFonts w:ascii="Book Antiqua" w:hAnsi="Book Antiqua"/>
          <w:i/>
          <w:sz w:val="24"/>
          <w:szCs w:val="24"/>
          <w:lang w:val="en-US"/>
        </w:rPr>
        <w:t>TYMS</w:t>
      </w:r>
      <w:r w:rsidR="00181AB3" w:rsidRPr="006B505E">
        <w:rPr>
          <w:rFonts w:ascii="Book Antiqua" w:hAnsi="Book Antiqua"/>
          <w:i/>
          <w:sz w:val="24"/>
          <w:szCs w:val="24"/>
          <w:lang w:val="en-US"/>
        </w:rPr>
        <w:t xml:space="preserve"> </w:t>
      </w:r>
      <w:r w:rsidR="00181AB3" w:rsidRPr="006B505E">
        <w:rPr>
          <w:rFonts w:ascii="Book Antiqua" w:hAnsi="Book Antiqua"/>
          <w:sz w:val="24"/>
          <w:szCs w:val="24"/>
          <w:lang w:val="en-US"/>
        </w:rPr>
        <w:t>polymorphisms</w:t>
      </w:r>
      <w:r w:rsidRPr="006B505E">
        <w:rPr>
          <w:rFonts w:ascii="Book Antiqua" w:hAnsi="Book Antiqua"/>
          <w:sz w:val="24"/>
          <w:szCs w:val="24"/>
          <w:lang w:val="en-US"/>
        </w:rPr>
        <w:t>,</w:t>
      </w:r>
      <w:r w:rsidR="00181AB3" w:rsidRPr="006B505E">
        <w:rPr>
          <w:rFonts w:ascii="Book Antiqua" w:hAnsi="Book Antiqua"/>
          <w:sz w:val="24"/>
          <w:szCs w:val="24"/>
          <w:lang w:val="en-US"/>
        </w:rPr>
        <w:t xml:space="preserve"> their combination with</w:t>
      </w:r>
      <w:r w:rsidRPr="006B505E">
        <w:rPr>
          <w:rFonts w:ascii="Book Antiqua" w:hAnsi="Book Antiqua"/>
          <w:sz w:val="24"/>
          <w:szCs w:val="24"/>
          <w:lang w:val="en-US"/>
        </w:rPr>
        <w:t xml:space="preserve"> LOH and </w:t>
      </w:r>
      <w:r w:rsidRPr="006B505E">
        <w:rPr>
          <w:rFonts w:ascii="Book Antiqua" w:hAnsi="Book Antiqua"/>
          <w:i/>
          <w:sz w:val="24"/>
          <w:szCs w:val="24"/>
          <w:lang w:val="en-US"/>
        </w:rPr>
        <w:t xml:space="preserve">KRAS </w:t>
      </w:r>
      <w:r w:rsidRPr="006B505E">
        <w:rPr>
          <w:rFonts w:ascii="Book Antiqua" w:hAnsi="Book Antiqua"/>
          <w:sz w:val="24"/>
          <w:szCs w:val="24"/>
          <w:lang w:val="en-US"/>
        </w:rPr>
        <w:t xml:space="preserve">and </w:t>
      </w:r>
      <w:r w:rsidRPr="006B505E">
        <w:rPr>
          <w:rFonts w:ascii="Book Antiqua" w:hAnsi="Book Antiqua"/>
          <w:i/>
          <w:sz w:val="24"/>
          <w:szCs w:val="24"/>
          <w:lang w:val="en-US"/>
        </w:rPr>
        <w:t xml:space="preserve">BRAF </w:t>
      </w:r>
      <w:r w:rsidR="00181AB3" w:rsidRPr="006B505E">
        <w:rPr>
          <w:rFonts w:ascii="Book Antiqua" w:hAnsi="Book Antiqua"/>
          <w:sz w:val="24"/>
          <w:szCs w:val="24"/>
          <w:lang w:val="en-US"/>
        </w:rPr>
        <w:t>mutations</w:t>
      </w:r>
      <w:r w:rsidR="00181AB3" w:rsidRPr="006B505E">
        <w:rPr>
          <w:rFonts w:ascii="Book Antiqua" w:hAnsi="Book Antiqua"/>
          <w:i/>
          <w:sz w:val="24"/>
          <w:szCs w:val="24"/>
          <w:lang w:val="en-US"/>
        </w:rPr>
        <w:t xml:space="preserve"> </w:t>
      </w:r>
      <w:r w:rsidRPr="006B505E">
        <w:rPr>
          <w:rFonts w:ascii="Book Antiqua" w:hAnsi="Book Antiqua"/>
          <w:sz w:val="24"/>
          <w:szCs w:val="24"/>
          <w:lang w:val="en-US"/>
        </w:rPr>
        <w:t xml:space="preserve">in relation to the chemotherapy treatment and the survival outcome of patients with mCRC. </w:t>
      </w:r>
      <w:r w:rsidR="00181AB3" w:rsidRPr="006B505E">
        <w:rPr>
          <w:rFonts w:ascii="Book Antiqua" w:hAnsi="Book Antiqua"/>
          <w:sz w:val="24"/>
          <w:szCs w:val="24"/>
          <w:lang w:val="en-US"/>
        </w:rPr>
        <w:t xml:space="preserve">Additionally, for the first time, we classified the polymorphisms of each </w:t>
      </w:r>
      <w:r w:rsidR="00AD29C9" w:rsidRPr="006B505E">
        <w:rPr>
          <w:rFonts w:ascii="Book Antiqua" w:hAnsi="Book Antiqua"/>
          <w:sz w:val="24"/>
          <w:szCs w:val="24"/>
          <w:lang w:val="en-US"/>
        </w:rPr>
        <w:t xml:space="preserve">untranslated region </w:t>
      </w:r>
      <w:r w:rsidR="00AD29C9" w:rsidRPr="006B505E">
        <w:rPr>
          <w:rFonts w:ascii="Book Antiqua" w:hAnsi="Book Antiqua"/>
          <w:sz w:val="24"/>
          <w:szCs w:val="24"/>
          <w:lang w:val="en-US" w:eastAsia="zh-CN"/>
        </w:rPr>
        <w:t>(</w:t>
      </w:r>
      <w:r w:rsidR="00181AB3" w:rsidRPr="006B505E">
        <w:rPr>
          <w:rFonts w:ascii="Book Antiqua" w:hAnsi="Book Antiqua"/>
          <w:sz w:val="24"/>
          <w:szCs w:val="24"/>
          <w:lang w:val="en-US"/>
        </w:rPr>
        <w:t>UTR</w:t>
      </w:r>
      <w:r w:rsidR="00AD29C9" w:rsidRPr="006B505E">
        <w:rPr>
          <w:rFonts w:ascii="Book Antiqua" w:hAnsi="Book Antiqua"/>
          <w:sz w:val="24"/>
          <w:szCs w:val="24"/>
          <w:lang w:val="en-US" w:eastAsia="zh-CN"/>
        </w:rPr>
        <w:t>)</w:t>
      </w:r>
      <w:r w:rsidR="00181AB3" w:rsidRPr="006B505E">
        <w:rPr>
          <w:rFonts w:ascii="Book Antiqua" w:hAnsi="Book Antiqua"/>
          <w:sz w:val="24"/>
          <w:szCs w:val="24"/>
          <w:lang w:val="en-US"/>
        </w:rPr>
        <w:t xml:space="preserve"> region into three groups according to the level of </w:t>
      </w:r>
      <w:r w:rsidR="00181AB3" w:rsidRPr="006B505E">
        <w:rPr>
          <w:rFonts w:ascii="Book Antiqua" w:hAnsi="Book Antiqua"/>
          <w:i/>
          <w:sz w:val="24"/>
          <w:szCs w:val="24"/>
          <w:lang w:val="en-US"/>
        </w:rPr>
        <w:t xml:space="preserve">TYMS </w:t>
      </w:r>
      <w:r w:rsidR="00181AB3" w:rsidRPr="006B505E">
        <w:rPr>
          <w:rFonts w:ascii="Book Antiqua" w:hAnsi="Book Antiqua"/>
          <w:sz w:val="24"/>
          <w:szCs w:val="24"/>
          <w:lang w:val="en-US"/>
        </w:rPr>
        <w:t xml:space="preserve">expression. </w:t>
      </w:r>
      <w:r w:rsidRPr="006B505E">
        <w:rPr>
          <w:rFonts w:ascii="Book Antiqua" w:hAnsi="Book Antiqua"/>
          <w:sz w:val="24"/>
          <w:szCs w:val="24"/>
          <w:lang w:val="en-US"/>
        </w:rPr>
        <w:t xml:space="preserve">The results of this study contribute to clarifying the significance of </w:t>
      </w:r>
      <w:r w:rsidRPr="006B505E">
        <w:rPr>
          <w:rFonts w:ascii="Book Antiqua" w:hAnsi="Book Antiqua"/>
          <w:i/>
          <w:sz w:val="24"/>
          <w:szCs w:val="24"/>
          <w:lang w:val="en-US"/>
        </w:rPr>
        <w:t xml:space="preserve">TYMS </w:t>
      </w:r>
      <w:r w:rsidRPr="006B505E">
        <w:rPr>
          <w:rFonts w:ascii="Book Antiqua" w:hAnsi="Book Antiqua"/>
          <w:sz w:val="24"/>
          <w:szCs w:val="24"/>
          <w:lang w:val="en-US"/>
        </w:rPr>
        <w:t>polymorphisms for patients with mCRC.</w:t>
      </w:r>
    </w:p>
    <w:p w:rsidR="00A71C8A" w:rsidRPr="006B505E" w:rsidRDefault="00A71C8A" w:rsidP="006B505E">
      <w:pPr>
        <w:spacing w:after="0" w:line="360" w:lineRule="auto"/>
        <w:rPr>
          <w:rFonts w:ascii="Book Antiqua" w:hAnsi="Book Antiqua"/>
          <w:b/>
          <w:sz w:val="24"/>
          <w:szCs w:val="24"/>
          <w:lang w:val="en-US"/>
        </w:rPr>
      </w:pPr>
    </w:p>
    <w:p w:rsidR="00A71C8A" w:rsidRPr="006B505E" w:rsidRDefault="00A71C8A" w:rsidP="006B505E">
      <w:pPr>
        <w:spacing w:after="0" w:line="360" w:lineRule="auto"/>
        <w:rPr>
          <w:rFonts w:ascii="Book Antiqua" w:hAnsi="Book Antiqua"/>
          <w:b/>
          <w:bCs/>
          <w:sz w:val="24"/>
          <w:szCs w:val="24"/>
          <w:lang w:val="en-US"/>
        </w:rPr>
      </w:pPr>
      <w:r w:rsidRPr="006B505E">
        <w:rPr>
          <w:rFonts w:ascii="Book Antiqua" w:hAnsi="Book Antiqua"/>
          <w:b/>
          <w:bCs/>
          <w:i/>
          <w:sz w:val="24"/>
          <w:szCs w:val="24"/>
          <w:lang w:val="en-US"/>
        </w:rPr>
        <w:t>Innovations and breakthroughs</w:t>
      </w:r>
    </w:p>
    <w:p w:rsidR="00181AB3" w:rsidRPr="006B505E" w:rsidRDefault="00854180" w:rsidP="006B505E">
      <w:pPr>
        <w:spacing w:after="0" w:line="360" w:lineRule="auto"/>
        <w:rPr>
          <w:rFonts w:ascii="Book Antiqua" w:hAnsi="Book Antiqua"/>
          <w:sz w:val="24"/>
          <w:szCs w:val="24"/>
          <w:lang w:val="en-US"/>
        </w:rPr>
      </w:pPr>
      <w:r w:rsidRPr="006B505E">
        <w:rPr>
          <w:rFonts w:ascii="Book Antiqua" w:hAnsi="Book Antiqua"/>
          <w:sz w:val="24"/>
          <w:szCs w:val="24"/>
          <w:lang w:val="en-US"/>
        </w:rPr>
        <w:lastRenderedPageBreak/>
        <w:t>In this study,</w:t>
      </w:r>
      <w:r w:rsidR="00181AB3" w:rsidRPr="006B505E">
        <w:rPr>
          <w:rFonts w:ascii="Book Antiqua" w:hAnsi="Book Antiqua"/>
          <w:sz w:val="24"/>
          <w:szCs w:val="24"/>
          <w:lang w:val="en-US"/>
        </w:rPr>
        <w:t xml:space="preserve"> the groups of</w:t>
      </w:r>
      <w:r w:rsidRPr="006B505E">
        <w:rPr>
          <w:rFonts w:ascii="Book Antiqua" w:hAnsi="Book Antiqua"/>
          <w:sz w:val="24"/>
          <w:szCs w:val="24"/>
          <w:lang w:val="en-US"/>
        </w:rPr>
        <w:t xml:space="preserve"> </w:t>
      </w:r>
      <w:r w:rsidRPr="006B505E">
        <w:rPr>
          <w:rFonts w:ascii="Book Antiqua" w:hAnsi="Book Antiqua"/>
          <w:i/>
          <w:sz w:val="24"/>
          <w:szCs w:val="24"/>
          <w:lang w:val="en-US"/>
        </w:rPr>
        <w:t xml:space="preserve">TYMS </w:t>
      </w:r>
      <w:r w:rsidR="00181AB3" w:rsidRPr="006B505E">
        <w:rPr>
          <w:rFonts w:ascii="Book Antiqua" w:hAnsi="Book Antiqua"/>
          <w:sz w:val="24"/>
          <w:szCs w:val="24"/>
          <w:lang w:val="en-US"/>
        </w:rPr>
        <w:t>5’UTR</w:t>
      </w:r>
      <w:r w:rsidR="00181AB3" w:rsidRPr="006B505E">
        <w:rPr>
          <w:rFonts w:ascii="Book Antiqua" w:hAnsi="Book Antiqua"/>
          <w:i/>
          <w:sz w:val="24"/>
          <w:szCs w:val="24"/>
          <w:lang w:val="en-US"/>
        </w:rPr>
        <w:t xml:space="preserve"> </w:t>
      </w:r>
      <w:r w:rsidRPr="006B505E">
        <w:rPr>
          <w:rFonts w:ascii="Book Antiqua" w:hAnsi="Book Antiqua"/>
          <w:sz w:val="24"/>
          <w:szCs w:val="24"/>
          <w:lang w:val="en-US"/>
        </w:rPr>
        <w:t>polymorphisms</w:t>
      </w:r>
      <w:r w:rsidR="00181AB3" w:rsidRPr="006B505E">
        <w:rPr>
          <w:rFonts w:ascii="Book Antiqua" w:hAnsi="Book Antiqua"/>
          <w:sz w:val="24"/>
          <w:szCs w:val="24"/>
          <w:lang w:val="en-US"/>
        </w:rPr>
        <w:t xml:space="preserve"> did not emerge as factors of survival outcome. However, the 3’UTR polymorphisms’ groups, were identified as an independent factor of disease progression and death. Genotypes that include</w:t>
      </w:r>
      <w:r w:rsidR="004D21DE" w:rsidRPr="006B505E">
        <w:rPr>
          <w:rFonts w:ascii="Book Antiqua" w:hAnsi="Book Antiqua"/>
          <w:sz w:val="24"/>
          <w:szCs w:val="24"/>
          <w:lang w:val="en-US"/>
        </w:rPr>
        <w:t>d</w:t>
      </w:r>
      <w:r w:rsidR="00181AB3" w:rsidRPr="006B505E">
        <w:rPr>
          <w:rFonts w:ascii="Book Antiqua" w:hAnsi="Book Antiqua"/>
          <w:sz w:val="24"/>
          <w:szCs w:val="24"/>
          <w:lang w:val="en-US"/>
        </w:rPr>
        <w:t xml:space="preserve"> del alleles, linked to </w:t>
      </w:r>
      <w:r w:rsidR="00181AB3" w:rsidRPr="006B505E">
        <w:rPr>
          <w:rFonts w:ascii="Book Antiqua" w:hAnsi="Book Antiqua"/>
          <w:i/>
          <w:sz w:val="24"/>
          <w:szCs w:val="24"/>
          <w:lang w:val="en-US"/>
        </w:rPr>
        <w:t>TYMS</w:t>
      </w:r>
      <w:r w:rsidR="00181AB3" w:rsidRPr="006B505E">
        <w:rPr>
          <w:rFonts w:ascii="Book Antiqua" w:hAnsi="Book Antiqua"/>
          <w:sz w:val="24"/>
          <w:szCs w:val="24"/>
          <w:lang w:val="en-US"/>
        </w:rPr>
        <w:t xml:space="preserve"> mRNA instability, had better survival outcome.</w:t>
      </w:r>
      <w:r w:rsidR="004D21DE" w:rsidRPr="006B505E">
        <w:rPr>
          <w:rFonts w:ascii="Book Antiqua" w:hAnsi="Book Antiqua"/>
          <w:sz w:val="24"/>
          <w:szCs w:val="24"/>
          <w:lang w:val="en-US"/>
        </w:rPr>
        <w:t xml:space="preserve"> </w:t>
      </w:r>
    </w:p>
    <w:p w:rsidR="00A71C8A" w:rsidRPr="006B505E" w:rsidRDefault="00A71C8A" w:rsidP="006B505E">
      <w:pPr>
        <w:spacing w:after="0" w:line="360" w:lineRule="auto"/>
        <w:rPr>
          <w:rFonts w:ascii="Book Antiqua" w:hAnsi="Book Antiqua"/>
          <w:b/>
          <w:sz w:val="24"/>
          <w:szCs w:val="24"/>
          <w:lang w:val="en-US"/>
        </w:rPr>
      </w:pPr>
    </w:p>
    <w:p w:rsidR="00A71C8A" w:rsidRPr="006B505E" w:rsidRDefault="00A71C8A" w:rsidP="006B505E">
      <w:pPr>
        <w:spacing w:after="0" w:line="360" w:lineRule="auto"/>
        <w:rPr>
          <w:rFonts w:ascii="Book Antiqua" w:hAnsi="Book Antiqua"/>
          <w:b/>
          <w:bCs/>
          <w:sz w:val="24"/>
          <w:szCs w:val="24"/>
          <w:lang w:val="en-US"/>
        </w:rPr>
      </w:pPr>
      <w:r w:rsidRPr="006B505E">
        <w:rPr>
          <w:rFonts w:ascii="Book Antiqua" w:hAnsi="Book Antiqua"/>
          <w:b/>
          <w:bCs/>
          <w:i/>
          <w:sz w:val="24"/>
          <w:szCs w:val="24"/>
          <w:lang w:val="en-US"/>
        </w:rPr>
        <w:t>Applications</w:t>
      </w:r>
    </w:p>
    <w:p w:rsidR="004D21DE" w:rsidRPr="006B505E" w:rsidRDefault="004D21DE" w:rsidP="006B505E">
      <w:pPr>
        <w:spacing w:after="0" w:line="360" w:lineRule="auto"/>
        <w:rPr>
          <w:rFonts w:ascii="Book Antiqua" w:hAnsi="Book Antiqua"/>
          <w:sz w:val="24"/>
          <w:szCs w:val="24"/>
          <w:lang w:val="en-US"/>
        </w:rPr>
      </w:pPr>
      <w:r w:rsidRPr="006B505E">
        <w:rPr>
          <w:rFonts w:ascii="Book Antiqua" w:hAnsi="Book Antiqua"/>
          <w:sz w:val="24"/>
          <w:szCs w:val="24"/>
          <w:lang w:val="en-US"/>
        </w:rPr>
        <w:t xml:space="preserve">This study suggests that </w:t>
      </w:r>
      <w:r w:rsidRPr="006B505E">
        <w:rPr>
          <w:rFonts w:ascii="Book Antiqua" w:hAnsi="Book Antiqua"/>
          <w:i/>
          <w:sz w:val="24"/>
          <w:szCs w:val="24"/>
          <w:lang w:val="en-US"/>
        </w:rPr>
        <w:t xml:space="preserve">TYMS </w:t>
      </w:r>
      <w:r w:rsidRPr="006B505E">
        <w:rPr>
          <w:rFonts w:ascii="Book Antiqua" w:hAnsi="Book Antiqua"/>
          <w:sz w:val="24"/>
          <w:szCs w:val="24"/>
          <w:lang w:val="en-US"/>
        </w:rPr>
        <w:t>3’UTR polymorphisms independently influence survival outcome for patients with mCRC treated with fluoropyrimidines-based chemotherapy. Genotypes that include del alleles may benefit from flyoropyrimidines-based chemotherapy. Future studies should gather large samples and carefully select the biomarkers to be examined in multivariate analysi</w:t>
      </w:r>
      <w:r w:rsidR="00A71280" w:rsidRPr="006B505E">
        <w:rPr>
          <w:rFonts w:ascii="Book Antiqua" w:hAnsi="Book Antiqua"/>
          <w:sz w:val="24"/>
          <w:szCs w:val="24"/>
          <w:lang w:val="en-US"/>
        </w:rPr>
        <w:t>s, taking into consideration LOH.</w:t>
      </w:r>
    </w:p>
    <w:p w:rsidR="00DA6AD7" w:rsidRPr="006B505E" w:rsidRDefault="00DA6AD7" w:rsidP="006B505E">
      <w:pPr>
        <w:spacing w:after="0" w:line="360" w:lineRule="auto"/>
        <w:rPr>
          <w:rFonts w:ascii="Book Antiqua" w:hAnsi="Book Antiqua" w:cs="Arial"/>
          <w:b/>
          <w:bCs/>
          <w:sz w:val="24"/>
          <w:szCs w:val="24"/>
          <w:lang w:val="en-US" w:eastAsia="zh-CN"/>
        </w:rPr>
      </w:pPr>
    </w:p>
    <w:p w:rsidR="00A71C8A" w:rsidRPr="006B505E" w:rsidRDefault="00A71C8A" w:rsidP="006B505E">
      <w:pPr>
        <w:spacing w:after="0" w:line="360" w:lineRule="auto"/>
        <w:rPr>
          <w:rFonts w:ascii="Book Antiqua" w:hAnsi="Book Antiqua" w:cs="Arial"/>
          <w:b/>
          <w:bCs/>
          <w:sz w:val="24"/>
          <w:szCs w:val="24"/>
          <w:lang w:val="en-US"/>
        </w:rPr>
      </w:pPr>
      <w:r w:rsidRPr="006B505E">
        <w:rPr>
          <w:rFonts w:ascii="Book Antiqua" w:hAnsi="Book Antiqua" w:cs="Arial"/>
          <w:b/>
          <w:bCs/>
          <w:i/>
          <w:sz w:val="24"/>
          <w:szCs w:val="24"/>
          <w:lang w:val="en-US"/>
        </w:rPr>
        <w:t>Terminology</w:t>
      </w:r>
    </w:p>
    <w:p w:rsidR="00A71280" w:rsidRPr="006B505E" w:rsidRDefault="00A71280" w:rsidP="006B505E">
      <w:pPr>
        <w:spacing w:after="0" w:line="360" w:lineRule="auto"/>
        <w:rPr>
          <w:rFonts w:ascii="Book Antiqua" w:hAnsi="Book Antiqua" w:cs="Arial"/>
          <w:sz w:val="24"/>
          <w:szCs w:val="24"/>
          <w:lang w:val="en-US"/>
        </w:rPr>
      </w:pPr>
      <w:r w:rsidRPr="006B505E">
        <w:rPr>
          <w:rFonts w:ascii="Book Antiqua" w:hAnsi="Book Antiqua" w:cs="Arial"/>
          <w:sz w:val="24"/>
          <w:szCs w:val="24"/>
          <w:lang w:val="en-US"/>
        </w:rPr>
        <w:t>UTR</w:t>
      </w:r>
      <w:r w:rsidR="00090B8D" w:rsidRPr="006B505E">
        <w:rPr>
          <w:rFonts w:ascii="Book Antiqua" w:hAnsi="Book Antiqua" w:cs="Arial"/>
          <w:sz w:val="24"/>
          <w:szCs w:val="24"/>
          <w:lang w:val="en-US"/>
        </w:rPr>
        <w:t xml:space="preserve">: regions of the mRNA </w:t>
      </w:r>
      <w:r w:rsidR="00B7648B" w:rsidRPr="006B505E">
        <w:rPr>
          <w:rFonts w:ascii="Book Antiqua" w:hAnsi="Book Antiqua" w:cs="Arial"/>
          <w:sz w:val="24"/>
          <w:szCs w:val="24"/>
          <w:lang w:val="en-US"/>
        </w:rPr>
        <w:t>that are</w:t>
      </w:r>
      <w:r w:rsidR="00090B8D" w:rsidRPr="006B505E">
        <w:rPr>
          <w:rFonts w:ascii="Book Antiqua" w:hAnsi="Book Antiqua" w:cs="Arial"/>
          <w:sz w:val="24"/>
          <w:szCs w:val="24"/>
          <w:lang w:val="en-US"/>
        </w:rPr>
        <w:t xml:space="preserve"> not translated into protein</w:t>
      </w:r>
      <w:r w:rsidR="00B7648B" w:rsidRPr="006B505E">
        <w:rPr>
          <w:rFonts w:ascii="Book Antiqua" w:hAnsi="Book Antiqua" w:cs="Arial"/>
          <w:sz w:val="24"/>
          <w:szCs w:val="24"/>
          <w:lang w:val="en-US"/>
        </w:rPr>
        <w:t xml:space="preserve"> but, among others, affect the post-transcriptional regulation of gene expression</w:t>
      </w:r>
      <w:r w:rsidR="00B9015B" w:rsidRPr="006B505E">
        <w:rPr>
          <w:rFonts w:ascii="Book Antiqua" w:hAnsi="Book Antiqua" w:cs="Arial"/>
          <w:sz w:val="24"/>
          <w:szCs w:val="24"/>
          <w:lang w:val="en-US"/>
        </w:rPr>
        <w:t>.</w:t>
      </w:r>
      <w:r w:rsidR="00B9015B" w:rsidRPr="006B505E">
        <w:rPr>
          <w:rFonts w:ascii="Book Antiqua" w:hAnsi="Book Antiqua" w:cs="Arial"/>
          <w:sz w:val="24"/>
          <w:szCs w:val="24"/>
          <w:lang w:val="en-US" w:eastAsia="zh-CN"/>
        </w:rPr>
        <w:t xml:space="preserve"> </w:t>
      </w:r>
      <w:r w:rsidR="00B9015B" w:rsidRPr="006B505E">
        <w:rPr>
          <w:rFonts w:ascii="Book Antiqua" w:hAnsi="Book Antiqua" w:cs="Arial"/>
          <w:sz w:val="24"/>
          <w:szCs w:val="24"/>
          <w:lang w:val="en-US"/>
        </w:rPr>
        <w:t xml:space="preserve">Upstream stimulatory factor </w:t>
      </w:r>
      <w:r w:rsidR="009A79CC" w:rsidRPr="006B505E">
        <w:rPr>
          <w:rFonts w:ascii="Book Antiqua" w:hAnsi="Book Antiqua" w:cs="Arial"/>
          <w:sz w:val="24"/>
          <w:szCs w:val="24"/>
          <w:lang w:val="en-US"/>
        </w:rPr>
        <w:t>(</w:t>
      </w:r>
      <w:r w:rsidR="00B9015B" w:rsidRPr="006B505E">
        <w:rPr>
          <w:rFonts w:ascii="Book Antiqua" w:hAnsi="Book Antiqua" w:cs="Arial"/>
          <w:sz w:val="24"/>
          <w:szCs w:val="24"/>
          <w:lang w:val="en-US"/>
        </w:rPr>
        <w:t>USF</w:t>
      </w:r>
      <w:r w:rsidR="009A79CC" w:rsidRPr="006B505E">
        <w:rPr>
          <w:rFonts w:ascii="Book Antiqua" w:hAnsi="Book Antiqua" w:cs="Arial"/>
          <w:sz w:val="24"/>
          <w:szCs w:val="24"/>
          <w:lang w:val="en-US"/>
        </w:rPr>
        <w:t>): Factors  that enhance the gene promoter and leads to increased gene expression.</w:t>
      </w:r>
    </w:p>
    <w:p w:rsidR="00A71C8A" w:rsidRPr="006B505E" w:rsidRDefault="00A71C8A" w:rsidP="006B505E">
      <w:pPr>
        <w:spacing w:after="0" w:line="360" w:lineRule="auto"/>
        <w:rPr>
          <w:rFonts w:ascii="Book Antiqua" w:hAnsi="Book Antiqua"/>
          <w:b/>
          <w:i/>
          <w:sz w:val="24"/>
          <w:szCs w:val="24"/>
          <w:lang w:val="en-US"/>
        </w:rPr>
      </w:pPr>
      <w:bookmarkStart w:id="33" w:name="OLE_LINK13"/>
      <w:bookmarkStart w:id="34" w:name="OLE_LINK323"/>
      <w:bookmarkStart w:id="35" w:name="OLE_LINK349"/>
      <w:bookmarkStart w:id="36" w:name="OLE_LINK377"/>
      <w:bookmarkStart w:id="37" w:name="OLE_LINK386"/>
      <w:bookmarkStart w:id="38" w:name="OLE_LINK400"/>
      <w:bookmarkStart w:id="39" w:name="OLE_LINK416"/>
      <w:bookmarkStart w:id="40" w:name="OLE_LINK512"/>
    </w:p>
    <w:p w:rsidR="00A71C8A" w:rsidRPr="006B505E" w:rsidRDefault="00A71C8A" w:rsidP="006B505E">
      <w:pPr>
        <w:spacing w:after="0" w:line="360" w:lineRule="auto"/>
        <w:rPr>
          <w:rFonts w:ascii="Book Antiqua" w:hAnsi="Book Antiqua"/>
          <w:b/>
          <w:i/>
          <w:sz w:val="24"/>
          <w:szCs w:val="24"/>
          <w:lang w:val="en-US"/>
        </w:rPr>
      </w:pPr>
      <w:bookmarkStart w:id="41" w:name="OLE_LINK598"/>
      <w:bookmarkStart w:id="42" w:name="OLE_LINK599"/>
      <w:r w:rsidRPr="006B505E">
        <w:rPr>
          <w:rFonts w:ascii="Book Antiqua" w:hAnsi="Book Antiqua"/>
          <w:b/>
          <w:i/>
          <w:sz w:val="24"/>
          <w:szCs w:val="24"/>
          <w:lang w:val="en-US"/>
        </w:rPr>
        <w:t>Peer-review</w:t>
      </w:r>
    </w:p>
    <w:bookmarkEnd w:id="31"/>
    <w:bookmarkEnd w:id="32"/>
    <w:bookmarkEnd w:id="33"/>
    <w:bookmarkEnd w:id="34"/>
    <w:bookmarkEnd w:id="35"/>
    <w:bookmarkEnd w:id="36"/>
    <w:bookmarkEnd w:id="37"/>
    <w:bookmarkEnd w:id="38"/>
    <w:bookmarkEnd w:id="39"/>
    <w:bookmarkEnd w:id="40"/>
    <w:bookmarkEnd w:id="41"/>
    <w:bookmarkEnd w:id="42"/>
    <w:p w:rsidR="00A71C8A" w:rsidRPr="006B505E" w:rsidRDefault="00DA6AD7" w:rsidP="006B505E">
      <w:pPr>
        <w:pStyle w:val="NoSpacing"/>
        <w:spacing w:line="360" w:lineRule="auto"/>
        <w:jc w:val="both"/>
        <w:rPr>
          <w:rFonts w:ascii="Book Antiqua" w:hAnsi="Book Antiqua"/>
          <w:sz w:val="24"/>
          <w:szCs w:val="24"/>
          <w:lang w:val="en-US" w:eastAsia="zh-CN"/>
        </w:rPr>
      </w:pPr>
      <w:r w:rsidRPr="006B505E">
        <w:rPr>
          <w:rFonts w:ascii="Book Antiqua" w:hAnsi="Book Antiqua"/>
          <w:bCs/>
          <w:sz w:val="24"/>
          <w:szCs w:val="24"/>
          <w:lang w:val="en-US"/>
        </w:rPr>
        <w:t>Good overview of the role of TYMS in the treatment protocol</w:t>
      </w:r>
      <w:r w:rsidR="00B9015B" w:rsidRPr="006B505E">
        <w:rPr>
          <w:rFonts w:ascii="Book Antiqua" w:hAnsi="Book Antiqua"/>
          <w:bCs/>
          <w:sz w:val="24"/>
          <w:szCs w:val="24"/>
          <w:lang w:val="en-US"/>
        </w:rPr>
        <w:t>.</w:t>
      </w:r>
      <w:r w:rsidR="00B9015B" w:rsidRPr="006B505E">
        <w:rPr>
          <w:rFonts w:ascii="Book Antiqua" w:hAnsi="Book Antiqua"/>
          <w:bCs/>
          <w:sz w:val="24"/>
          <w:szCs w:val="24"/>
          <w:lang w:val="en-US" w:eastAsia="zh-CN"/>
        </w:rPr>
        <w:t xml:space="preserve"> </w:t>
      </w:r>
      <w:r w:rsidRPr="006B505E">
        <w:rPr>
          <w:rFonts w:ascii="Book Antiqua" w:hAnsi="Book Antiqua"/>
          <w:bCs/>
          <w:sz w:val="24"/>
          <w:szCs w:val="24"/>
          <w:lang w:val="en-US"/>
        </w:rPr>
        <w:t>Will be of interest to the readership.</w:t>
      </w:r>
    </w:p>
    <w:p w:rsidR="00244A17" w:rsidRPr="006B505E" w:rsidRDefault="00244A17" w:rsidP="006B505E">
      <w:pPr>
        <w:pStyle w:val="NoSpacing"/>
        <w:spacing w:line="360" w:lineRule="auto"/>
        <w:jc w:val="both"/>
        <w:rPr>
          <w:rFonts w:ascii="Book Antiqua" w:hAnsi="Book Antiqua" w:cs="Times New Roman"/>
          <w:sz w:val="24"/>
          <w:szCs w:val="24"/>
          <w:lang w:val="en-US"/>
        </w:rPr>
      </w:pPr>
      <w:r w:rsidRPr="006B505E">
        <w:rPr>
          <w:rFonts w:ascii="Book Antiqua" w:hAnsi="Book Antiqua"/>
          <w:sz w:val="24"/>
          <w:szCs w:val="24"/>
          <w:lang w:val="en-US"/>
        </w:rPr>
        <w:br w:type="page"/>
      </w:r>
    </w:p>
    <w:p w:rsidR="002246C7" w:rsidRPr="006B505E" w:rsidRDefault="00244A17" w:rsidP="006B505E">
      <w:pPr>
        <w:pStyle w:val="NoSpacing"/>
        <w:spacing w:line="360" w:lineRule="auto"/>
        <w:jc w:val="both"/>
        <w:rPr>
          <w:szCs w:val="24"/>
          <w:lang w:eastAsia="zh-CN"/>
        </w:rPr>
      </w:pPr>
      <w:r w:rsidRPr="006B505E">
        <w:rPr>
          <w:rFonts w:ascii="Book Antiqua" w:hAnsi="Book Antiqua"/>
          <w:b/>
          <w:sz w:val="24"/>
          <w:szCs w:val="24"/>
          <w:lang w:val="en-US"/>
        </w:rPr>
        <w:lastRenderedPageBreak/>
        <w:t>REFERENCES</w:t>
      </w:r>
      <w:r w:rsidR="00143BD3" w:rsidRPr="006B505E">
        <w:rPr>
          <w:rFonts w:ascii="Book Antiqua" w:hAnsi="Book Antiqua" w:cs="Calibri"/>
          <w:noProof/>
          <w:sz w:val="24"/>
          <w:szCs w:val="24"/>
        </w:rPr>
        <w:fldChar w:fldCharType="begin"/>
      </w:r>
      <w:r w:rsidRPr="006B505E">
        <w:rPr>
          <w:rFonts w:ascii="Book Antiqua" w:hAnsi="Book Antiqua" w:cs="Calibri"/>
          <w:noProof/>
          <w:sz w:val="24"/>
          <w:szCs w:val="24"/>
          <w:lang w:val="en-US"/>
        </w:rPr>
        <w:instrText xml:space="preserve"> ADDIN EN.REFLIST </w:instrText>
      </w:r>
      <w:r w:rsidR="00143BD3" w:rsidRPr="006B505E">
        <w:rPr>
          <w:rFonts w:ascii="Book Antiqua" w:hAnsi="Book Antiqua" w:cs="Calibri"/>
          <w:noProof/>
          <w:sz w:val="24"/>
          <w:szCs w:val="24"/>
        </w:rPr>
        <w:fldChar w:fldCharType="separate"/>
      </w:r>
    </w:p>
    <w:p w:rsidR="00A1665A" w:rsidRPr="006B505E" w:rsidRDefault="00143BD3" w:rsidP="006B505E">
      <w:pPr>
        <w:pStyle w:val="NoSpacing"/>
        <w:spacing w:line="360" w:lineRule="auto"/>
        <w:jc w:val="both"/>
        <w:rPr>
          <w:rFonts w:ascii="Book Antiqua" w:hAnsi="Book Antiqua"/>
        </w:rPr>
      </w:pPr>
      <w:r w:rsidRPr="006B505E">
        <w:rPr>
          <w:rFonts w:ascii="Book Antiqua" w:hAnsi="Book Antiqua"/>
          <w:sz w:val="24"/>
          <w:szCs w:val="24"/>
          <w:lang w:val="en-US"/>
        </w:rPr>
        <w:fldChar w:fldCharType="end"/>
      </w:r>
      <w:r w:rsidR="00A1665A" w:rsidRPr="006B505E">
        <w:rPr>
          <w:rFonts w:ascii="Book Antiqua" w:hAnsi="Book Antiqua"/>
          <w:sz w:val="24"/>
          <w:szCs w:val="24"/>
        </w:rPr>
        <w:t>1</w:t>
      </w:r>
      <w:r w:rsidR="00A1665A" w:rsidRPr="006B505E">
        <w:rPr>
          <w:rStyle w:val="apple-converted-space"/>
          <w:rFonts w:ascii="Book Antiqua" w:hAnsi="Book Antiqua"/>
          <w:sz w:val="24"/>
          <w:szCs w:val="24"/>
        </w:rPr>
        <w:t> </w:t>
      </w:r>
      <w:r w:rsidR="00A1665A" w:rsidRPr="006B505E">
        <w:rPr>
          <w:rFonts w:ascii="Book Antiqua" w:hAnsi="Book Antiqua"/>
          <w:b/>
          <w:bCs/>
          <w:sz w:val="24"/>
          <w:szCs w:val="24"/>
        </w:rPr>
        <w:t>Ferlay J</w:t>
      </w:r>
      <w:r w:rsidR="00A1665A" w:rsidRPr="006B505E">
        <w:rPr>
          <w:rFonts w:ascii="Book Antiqua" w:hAnsi="Book Antiqua"/>
          <w:sz w:val="24"/>
          <w:szCs w:val="24"/>
        </w:rPr>
        <w:t>, Steliarova-Foucher E, Lortet-Tieulent J, Rosso S, Coebergh JW, Comber H, Forman D, Bray F. Cancer incidence and mortality patterns in Europe: estimates for 40 countries in 2012.</w:t>
      </w:r>
      <w:r w:rsidR="00A1665A" w:rsidRPr="006B505E">
        <w:rPr>
          <w:rStyle w:val="apple-converted-space"/>
          <w:rFonts w:ascii="Book Antiqua" w:hAnsi="Book Antiqua"/>
          <w:sz w:val="24"/>
          <w:szCs w:val="24"/>
        </w:rPr>
        <w:t> </w:t>
      </w:r>
      <w:r w:rsidR="00A1665A" w:rsidRPr="006B505E">
        <w:rPr>
          <w:rFonts w:ascii="Book Antiqua" w:hAnsi="Book Antiqua"/>
          <w:i/>
          <w:iCs/>
          <w:sz w:val="24"/>
          <w:szCs w:val="24"/>
        </w:rPr>
        <w:t>Eur J Cancer</w:t>
      </w:r>
      <w:r w:rsidR="00A1665A" w:rsidRPr="006B505E">
        <w:rPr>
          <w:rStyle w:val="apple-converted-space"/>
          <w:rFonts w:ascii="Book Antiqua" w:hAnsi="Book Antiqua"/>
          <w:sz w:val="24"/>
          <w:szCs w:val="24"/>
        </w:rPr>
        <w:t> </w:t>
      </w:r>
      <w:r w:rsidR="00A1665A" w:rsidRPr="006B505E">
        <w:rPr>
          <w:rFonts w:ascii="Book Antiqua" w:hAnsi="Book Antiqua"/>
          <w:sz w:val="24"/>
          <w:szCs w:val="24"/>
        </w:rPr>
        <w:t>2013;</w:t>
      </w:r>
      <w:r w:rsidR="00A1665A" w:rsidRPr="006B505E">
        <w:rPr>
          <w:rStyle w:val="apple-converted-space"/>
          <w:rFonts w:ascii="Book Antiqua" w:hAnsi="Book Antiqua"/>
          <w:sz w:val="24"/>
          <w:szCs w:val="24"/>
        </w:rPr>
        <w:t> </w:t>
      </w:r>
      <w:r w:rsidR="00A1665A" w:rsidRPr="006B505E">
        <w:rPr>
          <w:rFonts w:ascii="Book Antiqua" w:hAnsi="Book Antiqua"/>
          <w:b/>
          <w:bCs/>
          <w:sz w:val="24"/>
          <w:szCs w:val="24"/>
        </w:rPr>
        <w:t>49</w:t>
      </w:r>
      <w:r w:rsidR="00A1665A" w:rsidRPr="006B505E">
        <w:rPr>
          <w:rFonts w:ascii="Book Antiqua" w:hAnsi="Book Antiqua"/>
          <w:sz w:val="24"/>
          <w:szCs w:val="24"/>
        </w:rPr>
        <w:t>: 1374-1403 [PMID: 23485231 DOI: 10.1016/j.ejca.2012.12.02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w:t>
      </w:r>
      <w:r w:rsidRPr="006B505E">
        <w:rPr>
          <w:rStyle w:val="apple-converted-space"/>
          <w:rFonts w:ascii="Book Antiqua" w:hAnsi="Book Antiqua"/>
        </w:rPr>
        <w:t> </w:t>
      </w:r>
      <w:r w:rsidRPr="006B505E">
        <w:rPr>
          <w:rFonts w:ascii="Book Antiqua" w:hAnsi="Book Antiqua"/>
          <w:b/>
          <w:bCs/>
        </w:rPr>
        <w:t>Siegel RL</w:t>
      </w:r>
      <w:r w:rsidRPr="006B505E">
        <w:rPr>
          <w:rFonts w:ascii="Book Antiqua" w:hAnsi="Book Antiqua"/>
        </w:rPr>
        <w:t>, Miller KD, Jemal A. Cancer statistics, 2016.</w:t>
      </w:r>
      <w:r w:rsidRPr="006B505E">
        <w:rPr>
          <w:rStyle w:val="apple-converted-space"/>
          <w:rFonts w:ascii="Book Antiqua" w:hAnsi="Book Antiqua"/>
        </w:rPr>
        <w:t> </w:t>
      </w:r>
      <w:r w:rsidRPr="006B505E">
        <w:rPr>
          <w:rFonts w:ascii="Book Antiqua" w:hAnsi="Book Antiqua"/>
          <w:i/>
          <w:iCs/>
        </w:rPr>
        <w:t>CA Cancer J Clin</w:t>
      </w:r>
      <w:r w:rsidRPr="006B505E">
        <w:rPr>
          <w:rStyle w:val="apple-converted-space"/>
          <w:rFonts w:ascii="Book Antiqua" w:hAnsi="Book Antiqua"/>
        </w:rPr>
        <w:t> </w:t>
      </w:r>
      <w:r w:rsidRPr="006B505E">
        <w:rPr>
          <w:rFonts w:ascii="Book Antiqua" w:hAnsi="Book Antiqua"/>
        </w:rPr>
        <w:t>2016;</w:t>
      </w:r>
      <w:r w:rsidRPr="006B505E">
        <w:rPr>
          <w:rStyle w:val="apple-converted-space"/>
          <w:rFonts w:ascii="Book Antiqua" w:hAnsi="Book Antiqua"/>
        </w:rPr>
        <w:t> </w:t>
      </w:r>
      <w:r w:rsidRPr="006B505E">
        <w:rPr>
          <w:rFonts w:ascii="Book Antiqua" w:hAnsi="Book Antiqua"/>
          <w:b/>
          <w:bCs/>
        </w:rPr>
        <w:t>66</w:t>
      </w:r>
      <w:r w:rsidRPr="006B505E">
        <w:rPr>
          <w:rFonts w:ascii="Book Antiqua" w:hAnsi="Book Antiqua"/>
        </w:rPr>
        <w:t>: 7-30 [PMID: 26742998 DOI: 10.3322/caac.21332]</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w:t>
      </w:r>
      <w:r w:rsidRPr="006B505E">
        <w:rPr>
          <w:rStyle w:val="apple-converted-space"/>
          <w:rFonts w:ascii="Book Antiqua" w:hAnsi="Book Antiqua"/>
        </w:rPr>
        <w:t> </w:t>
      </w:r>
      <w:r w:rsidRPr="006B505E">
        <w:rPr>
          <w:rFonts w:ascii="Book Antiqua" w:hAnsi="Book Antiqua"/>
          <w:b/>
          <w:bCs/>
        </w:rPr>
        <w:t>Rossi A</w:t>
      </w:r>
      <w:r w:rsidRPr="006B505E">
        <w:rPr>
          <w:rFonts w:ascii="Book Antiqua" w:hAnsi="Book Antiqua"/>
        </w:rPr>
        <w:t>, Torri V, Garassino MC, Porcu L, Galetta D. The impact of personalized medicine on survival: comparisons of results in metastatic breast, colorectal and non-small-cell lung cancers.</w:t>
      </w:r>
      <w:r w:rsidRPr="006B505E">
        <w:rPr>
          <w:rStyle w:val="apple-converted-space"/>
          <w:rFonts w:ascii="Book Antiqua" w:hAnsi="Book Antiqua"/>
        </w:rPr>
        <w:t> </w:t>
      </w:r>
      <w:r w:rsidRPr="006B505E">
        <w:rPr>
          <w:rFonts w:ascii="Book Antiqua" w:hAnsi="Book Antiqua"/>
          <w:i/>
          <w:iCs/>
        </w:rPr>
        <w:t>Cancer Treat Rev</w:t>
      </w:r>
      <w:r w:rsidRPr="006B505E">
        <w:rPr>
          <w:rStyle w:val="apple-converted-space"/>
          <w:rFonts w:ascii="Book Antiqua" w:hAnsi="Book Antiqua"/>
        </w:rPr>
        <w:t> </w:t>
      </w:r>
      <w:r w:rsidRPr="006B505E">
        <w:rPr>
          <w:rFonts w:ascii="Book Antiqua" w:hAnsi="Book Antiqua"/>
        </w:rPr>
        <w:t>2014;</w:t>
      </w:r>
      <w:r w:rsidRPr="006B505E">
        <w:rPr>
          <w:rStyle w:val="apple-converted-space"/>
          <w:rFonts w:ascii="Book Antiqua" w:hAnsi="Book Antiqua"/>
        </w:rPr>
        <w:t> </w:t>
      </w:r>
      <w:r w:rsidRPr="006B505E">
        <w:rPr>
          <w:rFonts w:ascii="Book Antiqua" w:hAnsi="Book Antiqua"/>
          <w:b/>
          <w:bCs/>
        </w:rPr>
        <w:t>40</w:t>
      </w:r>
      <w:r w:rsidRPr="006B505E">
        <w:rPr>
          <w:rFonts w:ascii="Book Antiqua" w:hAnsi="Book Antiqua"/>
        </w:rPr>
        <w:t>: 485-494 [PMID: 24112813 DOI: 10.1016/j.ctrv.2013.09.012]</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w:t>
      </w:r>
      <w:r w:rsidRPr="006B505E">
        <w:rPr>
          <w:rStyle w:val="apple-converted-space"/>
          <w:rFonts w:ascii="Book Antiqua" w:hAnsi="Book Antiqua"/>
        </w:rPr>
        <w:t> </w:t>
      </w:r>
      <w:r w:rsidRPr="006B505E">
        <w:rPr>
          <w:rFonts w:ascii="Book Antiqua" w:hAnsi="Book Antiqua"/>
          <w:b/>
          <w:bCs/>
        </w:rPr>
        <w:t>Peeters M</w:t>
      </w:r>
      <w:r w:rsidRPr="006B505E">
        <w:rPr>
          <w:rFonts w:ascii="Book Antiqua" w:hAnsi="Book Antiqua"/>
        </w:rPr>
        <w:t>, Price T. Biologic therapies in the metastatic colorectal cancer treatment continuum--applying current evidence to clinical practice.</w:t>
      </w:r>
      <w:r w:rsidRPr="006B505E">
        <w:rPr>
          <w:rStyle w:val="apple-converted-space"/>
          <w:rFonts w:ascii="Book Antiqua" w:hAnsi="Book Antiqua"/>
        </w:rPr>
        <w:t> </w:t>
      </w:r>
      <w:r w:rsidRPr="006B505E">
        <w:rPr>
          <w:rFonts w:ascii="Book Antiqua" w:hAnsi="Book Antiqua"/>
          <w:i/>
          <w:iCs/>
        </w:rPr>
        <w:t>Cancer Treat Rev</w:t>
      </w:r>
      <w:r w:rsidRPr="006B505E">
        <w:rPr>
          <w:rStyle w:val="apple-converted-space"/>
          <w:rFonts w:ascii="Book Antiqua" w:hAnsi="Book Antiqua"/>
        </w:rPr>
        <w:t> </w:t>
      </w:r>
      <w:r w:rsidRPr="006B505E">
        <w:rPr>
          <w:rFonts w:ascii="Book Antiqua" w:hAnsi="Book Antiqua"/>
        </w:rPr>
        <w:t>2012;</w:t>
      </w:r>
      <w:r w:rsidRPr="006B505E">
        <w:rPr>
          <w:rStyle w:val="apple-converted-space"/>
          <w:rFonts w:ascii="Book Antiqua" w:hAnsi="Book Antiqua"/>
        </w:rPr>
        <w:t> </w:t>
      </w:r>
      <w:r w:rsidRPr="006B505E">
        <w:rPr>
          <w:rFonts w:ascii="Book Antiqua" w:hAnsi="Book Antiqua"/>
          <w:b/>
          <w:bCs/>
        </w:rPr>
        <w:t>38</w:t>
      </w:r>
      <w:r w:rsidRPr="006B505E">
        <w:rPr>
          <w:rFonts w:ascii="Book Antiqua" w:hAnsi="Book Antiqua"/>
        </w:rPr>
        <w:t>: 397-406 [PMID: 21899955 DOI: 10.1016/j.ctrv.2011.08.002]</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5</w:t>
      </w:r>
      <w:r w:rsidRPr="006B505E">
        <w:rPr>
          <w:rStyle w:val="apple-converted-space"/>
          <w:rFonts w:ascii="Book Antiqua" w:hAnsi="Book Antiqua"/>
        </w:rPr>
        <w:t> </w:t>
      </w:r>
      <w:r w:rsidRPr="006B505E">
        <w:rPr>
          <w:rFonts w:ascii="Book Antiqua" w:hAnsi="Book Antiqua"/>
          <w:b/>
          <w:bCs/>
        </w:rPr>
        <w:t>Sinicrope FA</w:t>
      </w:r>
      <w:r w:rsidRPr="006B505E">
        <w:rPr>
          <w:rFonts w:ascii="Book Antiqua" w:hAnsi="Book Antiqua"/>
        </w:rPr>
        <w:t>, Okamoto K, Kasi PM, Kawakami H. Molecular Biomarkers in the Personalized Treatment of Colorectal Cancer.</w:t>
      </w:r>
      <w:r w:rsidRPr="006B505E">
        <w:rPr>
          <w:rStyle w:val="apple-converted-space"/>
          <w:rFonts w:ascii="Book Antiqua" w:hAnsi="Book Antiqua"/>
        </w:rPr>
        <w:t> </w:t>
      </w:r>
      <w:r w:rsidRPr="006B505E">
        <w:rPr>
          <w:rFonts w:ascii="Book Antiqua" w:hAnsi="Book Antiqua"/>
          <w:i/>
          <w:iCs/>
        </w:rPr>
        <w:t>Clin Gastroenterol Hepatol</w:t>
      </w:r>
      <w:r w:rsidRPr="006B505E">
        <w:rPr>
          <w:rStyle w:val="apple-converted-space"/>
          <w:rFonts w:ascii="Book Antiqua" w:hAnsi="Book Antiqua"/>
        </w:rPr>
        <w:t> </w:t>
      </w:r>
      <w:r w:rsidRPr="006B505E">
        <w:rPr>
          <w:rFonts w:ascii="Book Antiqua" w:hAnsi="Book Antiqua"/>
        </w:rPr>
        <w:t>2016;</w:t>
      </w:r>
      <w:r w:rsidRPr="006B505E">
        <w:rPr>
          <w:rStyle w:val="apple-converted-space"/>
          <w:rFonts w:ascii="Book Antiqua" w:hAnsi="Book Antiqua"/>
        </w:rPr>
        <w:t> </w:t>
      </w:r>
      <w:r w:rsidRPr="006B505E">
        <w:rPr>
          <w:rFonts w:ascii="Book Antiqua" w:hAnsi="Book Antiqua"/>
          <w:b/>
          <w:bCs/>
        </w:rPr>
        <w:t>14</w:t>
      </w:r>
      <w:r w:rsidRPr="006B505E">
        <w:rPr>
          <w:rFonts w:ascii="Book Antiqua" w:hAnsi="Book Antiqua"/>
        </w:rPr>
        <w:t>: 651-658 [PMID: 26872400 DOI: 10.1016/j.cgh.2016.02.008]</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6</w:t>
      </w:r>
      <w:r w:rsidRPr="006B505E">
        <w:rPr>
          <w:rStyle w:val="apple-converted-space"/>
          <w:rFonts w:ascii="Book Antiqua" w:hAnsi="Book Antiqua"/>
        </w:rPr>
        <w:t> </w:t>
      </w:r>
      <w:r w:rsidRPr="006B505E">
        <w:rPr>
          <w:rFonts w:ascii="Book Antiqua" w:hAnsi="Book Antiqua"/>
          <w:b/>
          <w:bCs/>
        </w:rPr>
        <w:t>Cubillo A</w:t>
      </w:r>
      <w:r w:rsidRPr="006B505E">
        <w:rPr>
          <w:rFonts w:ascii="Book Antiqua" w:hAnsi="Book Antiqua"/>
        </w:rPr>
        <w:t>, Rodriguez-Pascual J, López-Ríos F, Plaza C, García E, Álvarez R, de Vicente E, Quijano Y, Hernando O, Rubio C, Perea S, Sanchez G, Hidalgo M. Phase II Trial of Target-guided Personalized Chemotherapy in First-line Metastatic Colorectal Cancer.</w:t>
      </w:r>
      <w:r w:rsidRPr="006B505E">
        <w:rPr>
          <w:rStyle w:val="apple-converted-space"/>
          <w:rFonts w:ascii="Book Antiqua" w:hAnsi="Book Antiqua"/>
        </w:rPr>
        <w:t> </w:t>
      </w:r>
      <w:r w:rsidRPr="006B505E">
        <w:rPr>
          <w:rFonts w:ascii="Book Antiqua" w:hAnsi="Book Antiqua"/>
          <w:i/>
          <w:iCs/>
        </w:rPr>
        <w:t>Am J Clin Oncol</w:t>
      </w:r>
      <w:r w:rsidRPr="006B505E">
        <w:rPr>
          <w:rStyle w:val="apple-converted-space"/>
          <w:rFonts w:ascii="Book Antiqua" w:hAnsi="Book Antiqua"/>
        </w:rPr>
        <w:t> </w:t>
      </w:r>
      <w:r w:rsidRPr="006B505E">
        <w:rPr>
          <w:rFonts w:ascii="Book Antiqua" w:hAnsi="Book Antiqua"/>
        </w:rPr>
        <w:t>2016;</w:t>
      </w:r>
      <w:r w:rsidRPr="006B505E">
        <w:rPr>
          <w:rStyle w:val="apple-converted-space"/>
          <w:rFonts w:ascii="Book Antiqua" w:hAnsi="Book Antiqua"/>
        </w:rPr>
        <w:t> </w:t>
      </w:r>
      <w:r w:rsidRPr="006B505E">
        <w:rPr>
          <w:rFonts w:ascii="Book Antiqua" w:hAnsi="Book Antiqua"/>
          <w:b/>
          <w:bCs/>
        </w:rPr>
        <w:t>39</w:t>
      </w:r>
      <w:r w:rsidRPr="006B505E">
        <w:rPr>
          <w:rFonts w:ascii="Book Antiqua" w:hAnsi="Book Antiqua"/>
        </w:rPr>
        <w:t>: 236-242 [PMID: 24517959 DOI: 10.1097/COC.0000000000000045]</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7</w:t>
      </w:r>
      <w:r w:rsidRPr="006B505E">
        <w:rPr>
          <w:rStyle w:val="apple-converted-space"/>
          <w:rFonts w:ascii="Book Antiqua" w:hAnsi="Book Antiqua"/>
        </w:rPr>
        <w:t> </w:t>
      </w:r>
      <w:r w:rsidRPr="006B505E">
        <w:rPr>
          <w:rFonts w:ascii="Book Antiqua" w:hAnsi="Book Antiqua"/>
          <w:b/>
          <w:bCs/>
        </w:rPr>
        <w:t>Adjei AA</w:t>
      </w:r>
      <w:r w:rsidRPr="006B505E">
        <w:rPr>
          <w:rFonts w:ascii="Book Antiqua" w:hAnsi="Book Antiqua"/>
        </w:rPr>
        <w:t>. Blocking oncogenic Ras signaling for cancer therapy.</w:t>
      </w:r>
      <w:r w:rsidRPr="006B505E">
        <w:rPr>
          <w:rStyle w:val="apple-converted-space"/>
          <w:rFonts w:ascii="Book Antiqua" w:hAnsi="Book Antiqua"/>
        </w:rPr>
        <w:t> </w:t>
      </w:r>
      <w:r w:rsidRPr="006B505E">
        <w:rPr>
          <w:rFonts w:ascii="Book Antiqua" w:hAnsi="Book Antiqua"/>
          <w:i/>
          <w:iCs/>
        </w:rPr>
        <w:t>J Natl Cancer Inst</w:t>
      </w:r>
      <w:r w:rsidRPr="006B505E">
        <w:rPr>
          <w:rStyle w:val="apple-converted-space"/>
          <w:rFonts w:ascii="Book Antiqua" w:hAnsi="Book Antiqua"/>
        </w:rPr>
        <w:t> </w:t>
      </w:r>
      <w:r w:rsidRPr="006B505E">
        <w:rPr>
          <w:rFonts w:ascii="Book Antiqua" w:hAnsi="Book Antiqua"/>
        </w:rPr>
        <w:t>2001;</w:t>
      </w:r>
      <w:r w:rsidRPr="006B505E">
        <w:rPr>
          <w:rStyle w:val="apple-converted-space"/>
          <w:rFonts w:ascii="Book Antiqua" w:hAnsi="Book Antiqua"/>
        </w:rPr>
        <w:t> </w:t>
      </w:r>
      <w:r w:rsidRPr="006B505E">
        <w:rPr>
          <w:rFonts w:ascii="Book Antiqua" w:hAnsi="Book Antiqua"/>
          <w:b/>
          <w:bCs/>
        </w:rPr>
        <w:t>93</w:t>
      </w:r>
      <w:r w:rsidRPr="006B505E">
        <w:rPr>
          <w:rFonts w:ascii="Book Antiqua" w:hAnsi="Book Antiqua"/>
        </w:rPr>
        <w:t>: 1062-1074 [PMID: 11459867 DOI: 10.1093/jnci/93.14.1062]</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8</w:t>
      </w:r>
      <w:r w:rsidRPr="006B505E">
        <w:rPr>
          <w:rStyle w:val="apple-converted-space"/>
          <w:rFonts w:ascii="Book Antiqua" w:hAnsi="Book Antiqua"/>
        </w:rPr>
        <w:t> </w:t>
      </w:r>
      <w:r w:rsidRPr="006B505E">
        <w:rPr>
          <w:rFonts w:ascii="Book Antiqua" w:hAnsi="Book Antiqua"/>
          <w:b/>
          <w:bCs/>
        </w:rPr>
        <w:t>De Roock W</w:t>
      </w:r>
      <w:r w:rsidRPr="006B505E">
        <w:rPr>
          <w:rFonts w:ascii="Book Antiqua" w:hAnsi="Book Antiqua"/>
        </w:rPr>
        <w:t>, De Vriendt V, Normanno N, Ciardiello F, Tejpar S. KRAS, BRAF, PIK3CA, and PTEN mutations: implications for targeted therapies in metastatic colorectal cancer.</w:t>
      </w:r>
      <w:r w:rsidRPr="006B505E">
        <w:rPr>
          <w:rFonts w:ascii="Book Antiqua" w:hAnsi="Book Antiqua"/>
          <w:i/>
          <w:iCs/>
        </w:rPr>
        <w:t>Lancet Oncol</w:t>
      </w:r>
      <w:r w:rsidRPr="006B505E">
        <w:rPr>
          <w:rStyle w:val="apple-converted-space"/>
          <w:rFonts w:ascii="Book Antiqua" w:hAnsi="Book Antiqua"/>
        </w:rPr>
        <w:t> </w:t>
      </w:r>
      <w:r w:rsidRPr="006B505E">
        <w:rPr>
          <w:rFonts w:ascii="Book Antiqua" w:hAnsi="Book Antiqua"/>
        </w:rPr>
        <w:t>2011;</w:t>
      </w:r>
      <w:r w:rsidRPr="006B505E">
        <w:rPr>
          <w:rStyle w:val="apple-converted-space"/>
          <w:rFonts w:ascii="Book Antiqua" w:hAnsi="Book Antiqua"/>
        </w:rPr>
        <w:t> </w:t>
      </w:r>
      <w:r w:rsidRPr="006B505E">
        <w:rPr>
          <w:rFonts w:ascii="Book Antiqua" w:hAnsi="Book Antiqua"/>
          <w:b/>
          <w:bCs/>
        </w:rPr>
        <w:t>12</w:t>
      </w:r>
      <w:r w:rsidRPr="006B505E">
        <w:rPr>
          <w:rFonts w:ascii="Book Antiqua" w:hAnsi="Book Antiqua"/>
        </w:rPr>
        <w:t>: 594-603 [PMID: 21163703 DOI: 10.1016/S1470-2045(10)70209-6]</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9</w:t>
      </w:r>
      <w:r w:rsidRPr="006B505E">
        <w:rPr>
          <w:rStyle w:val="apple-converted-space"/>
          <w:rFonts w:ascii="Book Antiqua" w:hAnsi="Book Antiqua"/>
        </w:rPr>
        <w:t> </w:t>
      </w:r>
      <w:r w:rsidRPr="006B505E">
        <w:rPr>
          <w:rFonts w:ascii="Book Antiqua" w:hAnsi="Book Antiqua"/>
          <w:b/>
          <w:bCs/>
        </w:rPr>
        <w:t>Allegra CJ</w:t>
      </w:r>
      <w:r w:rsidRPr="006B505E">
        <w:rPr>
          <w:rFonts w:ascii="Book Antiqua" w:hAnsi="Book Antiqua"/>
        </w:rPr>
        <w:t xml:space="preserve">, Jessup JM, Somerfield MR, Hamilton SR, Hammond EH, Hayes DF, McAllister PK, Morton RF, Schilsky RL. American Society of Clinical Oncology provisional clinical opinion: testing for KRAS gene mutations in </w:t>
      </w:r>
      <w:r w:rsidRPr="006B505E">
        <w:rPr>
          <w:rFonts w:ascii="Book Antiqua" w:hAnsi="Book Antiqua"/>
        </w:rPr>
        <w:lastRenderedPageBreak/>
        <w:t>patients with metastatic colorectal carcinoma to predict response to anti-epidermal growth factor receptor monoclonal antibody therapy.</w:t>
      </w:r>
      <w:r w:rsidRPr="006B505E">
        <w:rPr>
          <w:rStyle w:val="apple-converted-space"/>
          <w:rFonts w:ascii="Book Antiqua" w:hAnsi="Book Antiqua"/>
        </w:rPr>
        <w:t> </w:t>
      </w:r>
      <w:r w:rsidRPr="006B505E">
        <w:rPr>
          <w:rFonts w:ascii="Book Antiqua" w:hAnsi="Book Antiqua"/>
          <w:i/>
          <w:iCs/>
        </w:rPr>
        <w:t>J Clin Oncol</w:t>
      </w:r>
      <w:r w:rsidRPr="006B505E">
        <w:rPr>
          <w:rStyle w:val="apple-converted-space"/>
          <w:rFonts w:ascii="Book Antiqua" w:hAnsi="Book Antiqua"/>
        </w:rPr>
        <w:t> </w:t>
      </w:r>
      <w:r w:rsidRPr="006B505E">
        <w:rPr>
          <w:rFonts w:ascii="Book Antiqua" w:hAnsi="Book Antiqua"/>
        </w:rPr>
        <w:t>2009;</w:t>
      </w:r>
      <w:r w:rsidRPr="006B505E">
        <w:rPr>
          <w:rStyle w:val="apple-converted-space"/>
          <w:rFonts w:ascii="Book Antiqua" w:hAnsi="Book Antiqua"/>
        </w:rPr>
        <w:t> </w:t>
      </w:r>
      <w:r w:rsidRPr="006B505E">
        <w:rPr>
          <w:rFonts w:ascii="Book Antiqua" w:hAnsi="Book Antiqua"/>
          <w:b/>
          <w:bCs/>
        </w:rPr>
        <w:t>27</w:t>
      </w:r>
      <w:r w:rsidRPr="006B505E">
        <w:rPr>
          <w:rFonts w:ascii="Book Antiqua" w:hAnsi="Book Antiqua"/>
        </w:rPr>
        <w:t>: 2091-2096 [PMID: 19188670 DOI: 10.1200/JCO.2009.21.9170]</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0</w:t>
      </w:r>
      <w:r w:rsidRPr="006B505E">
        <w:rPr>
          <w:rStyle w:val="apple-converted-space"/>
          <w:rFonts w:ascii="Book Antiqua" w:hAnsi="Book Antiqua"/>
        </w:rPr>
        <w:t> </w:t>
      </w:r>
      <w:r w:rsidRPr="006B505E">
        <w:rPr>
          <w:rFonts w:ascii="Book Antiqua" w:hAnsi="Book Antiqua"/>
          <w:b/>
          <w:bCs/>
        </w:rPr>
        <w:t>Van Cutsem E</w:t>
      </w:r>
      <w:r w:rsidRPr="006B505E">
        <w:rPr>
          <w:rFonts w:ascii="Book Antiqua" w:hAnsi="Book Antiqua"/>
        </w:rPr>
        <w:t>,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w:t>
      </w:r>
      <w:r w:rsidRPr="006B505E">
        <w:rPr>
          <w:rStyle w:val="apple-converted-space"/>
          <w:rFonts w:ascii="Book Antiqua" w:hAnsi="Book Antiqua"/>
        </w:rPr>
        <w:t> </w:t>
      </w:r>
      <w:r w:rsidRPr="006B505E">
        <w:rPr>
          <w:rFonts w:ascii="Book Antiqua" w:hAnsi="Book Antiqua"/>
          <w:i/>
          <w:iCs/>
        </w:rPr>
        <w:t>J Clin Oncol</w:t>
      </w:r>
      <w:r w:rsidRPr="006B505E">
        <w:rPr>
          <w:rStyle w:val="apple-converted-space"/>
          <w:rFonts w:ascii="Book Antiqua" w:hAnsi="Book Antiqua"/>
        </w:rPr>
        <w:t> </w:t>
      </w:r>
      <w:r w:rsidRPr="006B505E">
        <w:rPr>
          <w:rFonts w:ascii="Book Antiqua" w:hAnsi="Book Antiqua"/>
        </w:rPr>
        <w:t>2011;</w:t>
      </w:r>
      <w:r w:rsidRPr="006B505E">
        <w:rPr>
          <w:rStyle w:val="apple-converted-space"/>
          <w:rFonts w:ascii="Book Antiqua" w:hAnsi="Book Antiqua"/>
        </w:rPr>
        <w:t> </w:t>
      </w:r>
      <w:r w:rsidRPr="006B505E">
        <w:rPr>
          <w:rFonts w:ascii="Book Antiqua" w:hAnsi="Book Antiqua"/>
          <w:b/>
          <w:bCs/>
        </w:rPr>
        <w:t>29</w:t>
      </w:r>
      <w:r w:rsidRPr="006B505E">
        <w:rPr>
          <w:rFonts w:ascii="Book Antiqua" w:hAnsi="Book Antiqua"/>
        </w:rPr>
        <w:t>: 2011-2019 [PMID: 21502544 DOI: 10.1200/JCO.2010.33.5091]</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1</w:t>
      </w:r>
      <w:r w:rsidRPr="006B505E">
        <w:rPr>
          <w:rStyle w:val="apple-converted-space"/>
          <w:rFonts w:ascii="Book Antiqua" w:hAnsi="Book Antiqua"/>
        </w:rPr>
        <w:t> </w:t>
      </w:r>
      <w:r w:rsidRPr="006B505E">
        <w:rPr>
          <w:rFonts w:ascii="Book Antiqua" w:hAnsi="Book Antiqua"/>
          <w:b/>
          <w:bCs/>
        </w:rPr>
        <w:t>Wang TL</w:t>
      </w:r>
      <w:r w:rsidRPr="006B505E">
        <w:rPr>
          <w:rFonts w:ascii="Book Antiqua" w:hAnsi="Book Antiqua"/>
        </w:rPr>
        <w:t>, Diaz LA Jr, Romans K, Bardelli A, Saha S, Galizia G, Choti M, Donehower R, Parmigiani G, Shih IeM, Iacobuzio-Donahue C, Kinzler KW, Vogelstein B, Lengauer C, Velculescu VE. Digital karyotyping identifies thymidylate synthase amplification as a mechanism of resistance to 5-fluorouracil in metastatic colorectal cancer patients.</w:t>
      </w:r>
      <w:r w:rsidRPr="006B505E">
        <w:rPr>
          <w:rStyle w:val="apple-converted-space"/>
          <w:rFonts w:ascii="Book Antiqua" w:hAnsi="Book Antiqua"/>
        </w:rPr>
        <w:t> </w:t>
      </w:r>
      <w:r w:rsidRPr="006B505E">
        <w:rPr>
          <w:rFonts w:ascii="Book Antiqua" w:hAnsi="Book Antiqua"/>
          <w:i/>
          <w:iCs/>
        </w:rPr>
        <w:t>Proc Natl Acad Sci U S A</w:t>
      </w:r>
      <w:r w:rsidRPr="006B505E">
        <w:rPr>
          <w:rStyle w:val="apple-converted-space"/>
          <w:rFonts w:ascii="Book Antiqua" w:hAnsi="Book Antiqua"/>
        </w:rPr>
        <w:t> </w:t>
      </w:r>
      <w:r w:rsidRPr="006B505E">
        <w:rPr>
          <w:rFonts w:ascii="Book Antiqua" w:hAnsi="Book Antiqua"/>
        </w:rPr>
        <w:t>2004;</w:t>
      </w:r>
      <w:r w:rsidRPr="006B505E">
        <w:rPr>
          <w:rStyle w:val="apple-converted-space"/>
          <w:rFonts w:ascii="Book Antiqua" w:hAnsi="Book Antiqua"/>
        </w:rPr>
        <w:t> </w:t>
      </w:r>
      <w:r w:rsidRPr="006B505E">
        <w:rPr>
          <w:rFonts w:ascii="Book Antiqua" w:hAnsi="Book Antiqua"/>
          <w:b/>
          <w:bCs/>
        </w:rPr>
        <w:t>101</w:t>
      </w:r>
      <w:r w:rsidRPr="006B505E">
        <w:rPr>
          <w:rFonts w:ascii="Book Antiqua" w:hAnsi="Book Antiqua"/>
        </w:rPr>
        <w:t>: 3089-3094 [PMID: 14970324 DOI: 10.1073/pnas.0308716101]</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2</w:t>
      </w:r>
      <w:r w:rsidRPr="006B505E">
        <w:rPr>
          <w:rStyle w:val="apple-converted-space"/>
          <w:rFonts w:ascii="Book Antiqua" w:hAnsi="Book Antiqua"/>
        </w:rPr>
        <w:t> </w:t>
      </w:r>
      <w:r w:rsidRPr="006B505E">
        <w:rPr>
          <w:rFonts w:ascii="Book Antiqua" w:hAnsi="Book Antiqua"/>
          <w:b/>
          <w:bCs/>
        </w:rPr>
        <w:t>Uchida K</w:t>
      </w:r>
      <w:r w:rsidRPr="006B505E">
        <w:rPr>
          <w:rFonts w:ascii="Book Antiqua" w:hAnsi="Book Antiqua"/>
        </w:rPr>
        <w:t>, Hayashi K, Kawakami K, Schneider S, Yochim JM, Kuramochi H, Takasaki K, Danenberg KD, Danenberg PV. Loss of heterozygosity at the thymidylate synthase (TS) locus on chromosome 18 affects tumor response and survival in individuals heterozygous for a 28-bp polymorphism in the TS gene.</w:t>
      </w:r>
      <w:r w:rsidRPr="006B505E">
        <w:rPr>
          <w:rStyle w:val="apple-converted-space"/>
          <w:rFonts w:ascii="Book Antiqua" w:hAnsi="Book Antiqua"/>
        </w:rPr>
        <w:t> </w:t>
      </w:r>
      <w:r w:rsidRPr="006B505E">
        <w:rPr>
          <w:rFonts w:ascii="Book Antiqua" w:hAnsi="Book Antiqua"/>
          <w:i/>
          <w:iCs/>
        </w:rPr>
        <w:t>Clin Cancer Res</w:t>
      </w:r>
      <w:r w:rsidRPr="006B505E">
        <w:rPr>
          <w:rStyle w:val="apple-converted-space"/>
          <w:rFonts w:ascii="Book Antiqua" w:hAnsi="Book Antiqua"/>
        </w:rPr>
        <w:t> </w:t>
      </w:r>
      <w:r w:rsidRPr="006B505E">
        <w:rPr>
          <w:rFonts w:ascii="Book Antiqua" w:hAnsi="Book Antiqua"/>
        </w:rPr>
        <w:t>2004;</w:t>
      </w:r>
      <w:r w:rsidRPr="006B505E">
        <w:rPr>
          <w:rStyle w:val="apple-converted-space"/>
          <w:rFonts w:ascii="Book Antiqua" w:hAnsi="Book Antiqua"/>
        </w:rPr>
        <w:t> </w:t>
      </w:r>
      <w:r w:rsidRPr="006B505E">
        <w:rPr>
          <w:rFonts w:ascii="Book Antiqua" w:hAnsi="Book Antiqua"/>
          <w:b/>
          <w:bCs/>
        </w:rPr>
        <w:t>10</w:t>
      </w:r>
      <w:r w:rsidRPr="006B505E">
        <w:rPr>
          <w:rFonts w:ascii="Book Antiqua" w:hAnsi="Book Antiqua"/>
        </w:rPr>
        <w:t>: 433-439 [PMID: 14760062 DOI: 10.1158/1078-0432.CCR-0200-03]</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3</w:t>
      </w:r>
      <w:r w:rsidRPr="006B505E">
        <w:rPr>
          <w:rStyle w:val="apple-converted-space"/>
          <w:rFonts w:ascii="Book Antiqua" w:hAnsi="Book Antiqua"/>
        </w:rPr>
        <w:t> </w:t>
      </w:r>
      <w:r w:rsidRPr="006B505E">
        <w:rPr>
          <w:rFonts w:ascii="Book Antiqua" w:hAnsi="Book Antiqua"/>
          <w:b/>
          <w:bCs/>
        </w:rPr>
        <w:t>Chu E</w:t>
      </w:r>
      <w:r w:rsidRPr="006B505E">
        <w:rPr>
          <w:rFonts w:ascii="Book Antiqua" w:hAnsi="Book Antiqua"/>
        </w:rPr>
        <w:t>, Koeller DM, Casey JL, Drake JC, Chabner BA, Elwood PC, Zinn S, Allegra CJ. Autoregulation of human thymidylate synthase messenger RNA translation by thymidylate synthase.</w:t>
      </w:r>
      <w:r w:rsidRPr="006B505E">
        <w:rPr>
          <w:rStyle w:val="apple-converted-space"/>
          <w:rFonts w:ascii="Book Antiqua" w:hAnsi="Book Antiqua"/>
        </w:rPr>
        <w:t> </w:t>
      </w:r>
      <w:r w:rsidRPr="006B505E">
        <w:rPr>
          <w:rFonts w:ascii="Book Antiqua" w:hAnsi="Book Antiqua"/>
          <w:i/>
          <w:iCs/>
        </w:rPr>
        <w:t>Proc Natl Acad Sci U S A</w:t>
      </w:r>
      <w:r w:rsidRPr="006B505E">
        <w:rPr>
          <w:rStyle w:val="apple-converted-space"/>
          <w:rFonts w:ascii="Book Antiqua" w:hAnsi="Book Antiqua"/>
        </w:rPr>
        <w:t> </w:t>
      </w:r>
      <w:r w:rsidRPr="006B505E">
        <w:rPr>
          <w:rFonts w:ascii="Book Antiqua" w:hAnsi="Book Antiqua"/>
        </w:rPr>
        <w:t>1991;</w:t>
      </w:r>
      <w:r w:rsidRPr="006B505E">
        <w:rPr>
          <w:rStyle w:val="apple-converted-space"/>
          <w:rFonts w:ascii="Book Antiqua" w:hAnsi="Book Antiqua"/>
        </w:rPr>
        <w:t> </w:t>
      </w:r>
      <w:r w:rsidRPr="006B505E">
        <w:rPr>
          <w:rFonts w:ascii="Book Antiqua" w:hAnsi="Book Antiqua"/>
          <w:b/>
          <w:bCs/>
        </w:rPr>
        <w:t>88</w:t>
      </w:r>
      <w:r w:rsidRPr="006B505E">
        <w:rPr>
          <w:rFonts w:ascii="Book Antiqua" w:hAnsi="Book Antiqua"/>
        </w:rPr>
        <w:t>: 8977-8981 [PMID: 1924359 DOI: 10.1073/pnas.88.20.897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4 National Center for Biotechnology Information USNLoM. 2017. Available from: URL: https://www.ncbi.nlm.nih.gov/pubmed</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5</w:t>
      </w:r>
      <w:r w:rsidRPr="006B505E">
        <w:rPr>
          <w:rStyle w:val="apple-converted-space"/>
          <w:rFonts w:ascii="Book Antiqua" w:hAnsi="Book Antiqua"/>
        </w:rPr>
        <w:t> </w:t>
      </w:r>
      <w:r w:rsidRPr="006B505E">
        <w:rPr>
          <w:rFonts w:ascii="Book Antiqua" w:hAnsi="Book Antiqua"/>
          <w:b/>
          <w:bCs/>
        </w:rPr>
        <w:t>Kawakami K</w:t>
      </w:r>
      <w:r w:rsidRPr="006B505E">
        <w:rPr>
          <w:rFonts w:ascii="Book Antiqua" w:hAnsi="Book Antiqua"/>
        </w:rPr>
        <w:t xml:space="preserve">, Salonga D, Park JM, Danenberg KD, Uetake H, Brabender J, Omura K, Watanabe G, Danenberg PV. Different lengths of a polymorphic repeat sequence in the thymidylate synthase gene affect translational </w:t>
      </w:r>
      <w:r w:rsidRPr="006B505E">
        <w:rPr>
          <w:rFonts w:ascii="Book Antiqua" w:hAnsi="Book Antiqua"/>
        </w:rPr>
        <w:lastRenderedPageBreak/>
        <w:t>efficiency but not its gene expression.</w:t>
      </w:r>
      <w:r w:rsidRPr="006B505E">
        <w:rPr>
          <w:rStyle w:val="apple-converted-space"/>
          <w:rFonts w:ascii="Book Antiqua" w:hAnsi="Book Antiqua"/>
        </w:rPr>
        <w:t> </w:t>
      </w:r>
      <w:r w:rsidRPr="006B505E">
        <w:rPr>
          <w:rFonts w:ascii="Book Antiqua" w:hAnsi="Book Antiqua"/>
          <w:i/>
          <w:iCs/>
        </w:rPr>
        <w:t>Clin Cancer Res</w:t>
      </w:r>
      <w:r w:rsidRPr="006B505E">
        <w:rPr>
          <w:rStyle w:val="apple-converted-space"/>
          <w:rFonts w:ascii="Book Antiqua" w:hAnsi="Book Antiqua"/>
        </w:rPr>
        <w:t> </w:t>
      </w:r>
      <w:r w:rsidRPr="006B505E">
        <w:rPr>
          <w:rFonts w:ascii="Book Antiqua" w:hAnsi="Book Antiqua"/>
        </w:rPr>
        <w:t>2001;</w:t>
      </w:r>
      <w:r w:rsidRPr="006B505E">
        <w:rPr>
          <w:rStyle w:val="apple-converted-space"/>
          <w:rFonts w:ascii="Book Antiqua" w:hAnsi="Book Antiqua"/>
        </w:rPr>
        <w:t> </w:t>
      </w:r>
      <w:r w:rsidRPr="006B505E">
        <w:rPr>
          <w:rFonts w:ascii="Book Antiqua" w:hAnsi="Book Antiqua"/>
          <w:b/>
          <w:bCs/>
        </w:rPr>
        <w:t>7</w:t>
      </w:r>
      <w:r w:rsidRPr="006B505E">
        <w:rPr>
          <w:rFonts w:ascii="Book Antiqua" w:hAnsi="Book Antiqua"/>
        </w:rPr>
        <w:t>: 4096-4101 [PMID: 1175150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6</w:t>
      </w:r>
      <w:r w:rsidRPr="006B505E">
        <w:rPr>
          <w:rStyle w:val="apple-converted-space"/>
          <w:rFonts w:ascii="Book Antiqua" w:hAnsi="Book Antiqua"/>
        </w:rPr>
        <w:t> </w:t>
      </w:r>
      <w:r w:rsidRPr="006B505E">
        <w:rPr>
          <w:rFonts w:ascii="Book Antiqua" w:hAnsi="Book Antiqua"/>
          <w:b/>
          <w:bCs/>
        </w:rPr>
        <w:t>Marsh S</w:t>
      </w:r>
      <w:r w:rsidRPr="006B505E">
        <w:rPr>
          <w:rFonts w:ascii="Book Antiqua" w:hAnsi="Book Antiqua"/>
        </w:rPr>
        <w:t>. Thymidylate synthase pharmacogenetics.</w:t>
      </w:r>
      <w:r w:rsidRPr="006B505E">
        <w:rPr>
          <w:rStyle w:val="apple-converted-space"/>
          <w:rFonts w:ascii="Book Antiqua" w:hAnsi="Book Antiqua"/>
        </w:rPr>
        <w:t> </w:t>
      </w:r>
      <w:r w:rsidRPr="006B505E">
        <w:rPr>
          <w:rFonts w:ascii="Book Antiqua" w:hAnsi="Book Antiqua"/>
          <w:i/>
          <w:iCs/>
        </w:rPr>
        <w:t>Invest New Drugs</w:t>
      </w:r>
      <w:r w:rsidRPr="006B505E">
        <w:rPr>
          <w:rStyle w:val="apple-converted-space"/>
          <w:rFonts w:ascii="Book Antiqua" w:hAnsi="Book Antiqua"/>
        </w:rPr>
        <w:t> </w:t>
      </w:r>
      <w:r w:rsidRPr="006B505E">
        <w:rPr>
          <w:rFonts w:ascii="Book Antiqua" w:hAnsi="Book Antiqua"/>
        </w:rPr>
        <w:t>2005;</w:t>
      </w:r>
      <w:r w:rsidRPr="006B505E">
        <w:rPr>
          <w:rStyle w:val="apple-converted-space"/>
          <w:rFonts w:ascii="Book Antiqua" w:hAnsi="Book Antiqua"/>
        </w:rPr>
        <w:t> </w:t>
      </w:r>
      <w:r w:rsidRPr="006B505E">
        <w:rPr>
          <w:rFonts w:ascii="Book Antiqua" w:hAnsi="Book Antiqua"/>
          <w:b/>
          <w:bCs/>
        </w:rPr>
        <w:t>23</w:t>
      </w:r>
      <w:r w:rsidRPr="006B505E">
        <w:rPr>
          <w:rFonts w:ascii="Book Antiqua" w:hAnsi="Book Antiqua"/>
        </w:rPr>
        <w:t>: 533-537 [PMID: 16267625 DOI: 10.1007/s10637-005-4021-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7</w:t>
      </w:r>
      <w:r w:rsidRPr="006B505E">
        <w:rPr>
          <w:rStyle w:val="apple-converted-space"/>
          <w:rFonts w:ascii="Book Antiqua" w:hAnsi="Book Antiqua"/>
        </w:rPr>
        <w:t> </w:t>
      </w:r>
      <w:r w:rsidRPr="006B505E">
        <w:rPr>
          <w:rFonts w:ascii="Book Antiqua" w:hAnsi="Book Antiqua"/>
          <w:b/>
          <w:bCs/>
        </w:rPr>
        <w:t>Mandola MV</w:t>
      </w:r>
      <w:r w:rsidRPr="006B505E">
        <w:rPr>
          <w:rFonts w:ascii="Book Antiqua" w:hAnsi="Book Antiqua"/>
        </w:rPr>
        <w:t>, Stoehlmacher J, Muller-Weeks S, Cesarone G, Yu MC, Lenz HJ, Ladner RD. A novel single nucleotide polymorphism within the 5' tandem repeat polymorphism of the thymidylate synthase gene abolishes USF-1 binding and alters transcriptional activity.</w:t>
      </w:r>
      <w:r w:rsidRPr="006B505E">
        <w:rPr>
          <w:rStyle w:val="apple-converted-space"/>
          <w:rFonts w:ascii="Book Antiqua" w:hAnsi="Book Antiqua"/>
        </w:rPr>
        <w:t> </w:t>
      </w:r>
      <w:r w:rsidRPr="006B505E">
        <w:rPr>
          <w:rFonts w:ascii="Book Antiqua" w:hAnsi="Book Antiqua"/>
          <w:i/>
          <w:iCs/>
        </w:rPr>
        <w:t>Cancer Res</w:t>
      </w:r>
      <w:r w:rsidRPr="006B505E">
        <w:rPr>
          <w:rStyle w:val="apple-converted-space"/>
          <w:rFonts w:ascii="Book Antiqua" w:hAnsi="Book Antiqua"/>
        </w:rPr>
        <w:t> </w:t>
      </w:r>
      <w:r w:rsidRPr="006B505E">
        <w:rPr>
          <w:rFonts w:ascii="Book Antiqua" w:hAnsi="Book Antiqua"/>
        </w:rPr>
        <w:t>2003;</w:t>
      </w:r>
      <w:r w:rsidRPr="006B505E">
        <w:rPr>
          <w:rStyle w:val="apple-converted-space"/>
          <w:rFonts w:ascii="Book Antiqua" w:hAnsi="Book Antiqua"/>
        </w:rPr>
        <w:t> </w:t>
      </w:r>
      <w:r w:rsidRPr="006B505E">
        <w:rPr>
          <w:rFonts w:ascii="Book Antiqua" w:hAnsi="Book Antiqua"/>
          <w:b/>
          <w:bCs/>
        </w:rPr>
        <w:t>63</w:t>
      </w:r>
      <w:r w:rsidRPr="006B505E">
        <w:rPr>
          <w:rFonts w:ascii="Book Antiqua" w:hAnsi="Book Antiqua"/>
        </w:rPr>
        <w:t>: 2898-2904 [PMID: 12782596]</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8</w:t>
      </w:r>
      <w:r w:rsidRPr="006B505E">
        <w:rPr>
          <w:rStyle w:val="apple-converted-space"/>
          <w:rFonts w:ascii="Book Antiqua" w:hAnsi="Book Antiqua"/>
        </w:rPr>
        <w:t> </w:t>
      </w:r>
      <w:r w:rsidRPr="006B505E">
        <w:rPr>
          <w:rFonts w:ascii="Book Antiqua" w:hAnsi="Book Antiqua"/>
          <w:b/>
          <w:bCs/>
        </w:rPr>
        <w:t>Mandola MV</w:t>
      </w:r>
      <w:r w:rsidRPr="006B505E">
        <w:rPr>
          <w:rFonts w:ascii="Book Antiqua" w:hAnsi="Book Antiqua"/>
        </w:rPr>
        <w:t>, Stoehlmacher J, Zhang W, Groshen S, Yu MC, Iqbal S, Lenz HJ, Ladner RD. A 6 bp polymorphism in the thymidylate synthase gene causes message instability and is associated with decreased intratumoral TS mRNA levels.</w:t>
      </w:r>
      <w:r w:rsidRPr="006B505E">
        <w:rPr>
          <w:rStyle w:val="apple-converted-space"/>
          <w:rFonts w:ascii="Book Antiqua" w:hAnsi="Book Antiqua"/>
        </w:rPr>
        <w:t> </w:t>
      </w:r>
      <w:r w:rsidRPr="006B505E">
        <w:rPr>
          <w:rFonts w:ascii="Book Antiqua" w:hAnsi="Book Antiqua"/>
          <w:i/>
          <w:iCs/>
        </w:rPr>
        <w:t>Pharmacogenetics</w:t>
      </w:r>
      <w:r w:rsidRPr="006B505E">
        <w:rPr>
          <w:rStyle w:val="apple-converted-space"/>
          <w:rFonts w:ascii="Book Antiqua" w:hAnsi="Book Antiqua"/>
        </w:rPr>
        <w:t> </w:t>
      </w:r>
      <w:r w:rsidRPr="006B505E">
        <w:rPr>
          <w:rFonts w:ascii="Book Antiqua" w:hAnsi="Book Antiqua"/>
        </w:rPr>
        <w:t>2004;</w:t>
      </w:r>
      <w:r w:rsidRPr="006B505E">
        <w:rPr>
          <w:rStyle w:val="apple-converted-space"/>
          <w:rFonts w:ascii="Book Antiqua" w:hAnsi="Book Antiqua"/>
        </w:rPr>
        <w:t> </w:t>
      </w:r>
      <w:r w:rsidRPr="006B505E">
        <w:rPr>
          <w:rFonts w:ascii="Book Antiqua" w:hAnsi="Book Antiqua"/>
          <w:b/>
          <w:bCs/>
        </w:rPr>
        <w:t>14</w:t>
      </w:r>
      <w:r w:rsidRPr="006B505E">
        <w:rPr>
          <w:rFonts w:ascii="Book Antiqua" w:hAnsi="Book Antiqua"/>
        </w:rPr>
        <w:t>: 319-327 [PMID: 15115918 DOI: 10.1097/00008571-200405000-0000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19</w:t>
      </w:r>
      <w:r w:rsidRPr="006B505E">
        <w:rPr>
          <w:rStyle w:val="apple-converted-space"/>
          <w:rFonts w:ascii="Book Antiqua" w:hAnsi="Book Antiqua"/>
        </w:rPr>
        <w:t> </w:t>
      </w:r>
      <w:r w:rsidRPr="006B505E">
        <w:rPr>
          <w:rFonts w:ascii="Book Antiqua" w:hAnsi="Book Antiqua"/>
          <w:b/>
          <w:bCs/>
        </w:rPr>
        <w:t>Ulrich CM</w:t>
      </w:r>
      <w:r w:rsidRPr="006B505E">
        <w:rPr>
          <w:rFonts w:ascii="Book Antiqua" w:hAnsi="Book Antiqua"/>
        </w:rPr>
        <w:t>, Bigler J, Velicer CM, Greene EA, Farin FM, Potter JD. Searching expressed sequence tag databases: discovery and confirmation of a common polymorphism in the thymidylate synthase gene.</w:t>
      </w:r>
      <w:r w:rsidRPr="006B505E">
        <w:rPr>
          <w:rStyle w:val="apple-converted-space"/>
          <w:rFonts w:ascii="Book Antiqua" w:hAnsi="Book Antiqua"/>
        </w:rPr>
        <w:t> </w:t>
      </w:r>
      <w:r w:rsidRPr="006B505E">
        <w:rPr>
          <w:rFonts w:ascii="Book Antiqua" w:hAnsi="Book Antiqua"/>
          <w:i/>
          <w:iCs/>
        </w:rPr>
        <w:t>Cancer Epidemiol Biomarkers Prev</w:t>
      </w:r>
      <w:r w:rsidRPr="006B505E">
        <w:rPr>
          <w:rStyle w:val="apple-converted-space"/>
          <w:rFonts w:ascii="Book Antiqua" w:hAnsi="Book Antiqua"/>
        </w:rPr>
        <w:t> </w:t>
      </w:r>
      <w:r w:rsidRPr="006B505E">
        <w:rPr>
          <w:rFonts w:ascii="Book Antiqua" w:hAnsi="Book Antiqua"/>
        </w:rPr>
        <w:t>2000;</w:t>
      </w:r>
      <w:r w:rsidRPr="006B505E">
        <w:rPr>
          <w:rStyle w:val="apple-converted-space"/>
          <w:rFonts w:ascii="Book Antiqua" w:hAnsi="Book Antiqua"/>
        </w:rPr>
        <w:t> </w:t>
      </w:r>
      <w:r w:rsidRPr="006B505E">
        <w:rPr>
          <w:rFonts w:ascii="Book Antiqua" w:hAnsi="Book Antiqua"/>
          <w:b/>
          <w:bCs/>
        </w:rPr>
        <w:t>9</w:t>
      </w:r>
      <w:r w:rsidRPr="006B505E">
        <w:rPr>
          <w:rFonts w:ascii="Book Antiqua" w:hAnsi="Book Antiqua"/>
        </w:rPr>
        <w:t>: 1381-1385 [PMID: 11142426]</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0</w:t>
      </w:r>
      <w:r w:rsidRPr="006B505E">
        <w:rPr>
          <w:rStyle w:val="apple-converted-space"/>
          <w:rFonts w:ascii="Book Antiqua" w:hAnsi="Book Antiqua"/>
        </w:rPr>
        <w:t> </w:t>
      </w:r>
      <w:r w:rsidRPr="006B505E">
        <w:rPr>
          <w:rFonts w:ascii="Book Antiqua" w:hAnsi="Book Antiqua"/>
          <w:b/>
          <w:bCs/>
        </w:rPr>
        <w:t>Lecomte T</w:t>
      </w:r>
      <w:r w:rsidRPr="006B505E">
        <w:rPr>
          <w:rFonts w:ascii="Book Antiqua" w:hAnsi="Book Antiqua"/>
        </w:rPr>
        <w:t>, Ferraz JM, Zinzindohoué F, Loriot MA, Tregouet DA, Landi B, Berger A, Cugnenc PH, Jian R, Beaune P, Laurent-Puig P. Thymidylate synthase gene polymorphism predicts toxicity in colorectal cancer patients receiving 5-fluorouracil-based chemotherapy.</w:t>
      </w:r>
      <w:r w:rsidRPr="006B505E">
        <w:rPr>
          <w:rStyle w:val="apple-converted-space"/>
          <w:rFonts w:ascii="Book Antiqua" w:hAnsi="Book Antiqua"/>
        </w:rPr>
        <w:t> </w:t>
      </w:r>
      <w:r w:rsidRPr="006B505E">
        <w:rPr>
          <w:rFonts w:ascii="Book Antiqua" w:hAnsi="Book Antiqua"/>
          <w:i/>
          <w:iCs/>
        </w:rPr>
        <w:t>Clin Cancer Res</w:t>
      </w:r>
      <w:r w:rsidRPr="006B505E">
        <w:rPr>
          <w:rStyle w:val="apple-converted-space"/>
          <w:rFonts w:ascii="Book Antiqua" w:hAnsi="Book Antiqua"/>
        </w:rPr>
        <w:t> </w:t>
      </w:r>
      <w:r w:rsidRPr="006B505E">
        <w:rPr>
          <w:rFonts w:ascii="Book Antiqua" w:hAnsi="Book Antiqua"/>
        </w:rPr>
        <w:t>2004;</w:t>
      </w:r>
      <w:r w:rsidRPr="006B505E">
        <w:rPr>
          <w:rStyle w:val="apple-converted-space"/>
          <w:rFonts w:ascii="Book Antiqua" w:hAnsi="Book Antiqua"/>
        </w:rPr>
        <w:t> </w:t>
      </w:r>
      <w:r w:rsidRPr="006B505E">
        <w:rPr>
          <w:rFonts w:ascii="Book Antiqua" w:hAnsi="Book Antiqua"/>
          <w:b/>
          <w:bCs/>
        </w:rPr>
        <w:t>10</w:t>
      </w:r>
      <w:r w:rsidRPr="006B505E">
        <w:rPr>
          <w:rFonts w:ascii="Book Antiqua" w:hAnsi="Book Antiqua"/>
        </w:rPr>
        <w:t>: 5880-5888 [PMID: 15355920 DOI: 10.1158/1078-0432.ccr-04-0169]</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1</w:t>
      </w:r>
      <w:r w:rsidRPr="006B505E">
        <w:rPr>
          <w:rStyle w:val="apple-converted-space"/>
          <w:rFonts w:ascii="Book Antiqua" w:hAnsi="Book Antiqua"/>
        </w:rPr>
        <w:t> </w:t>
      </w:r>
      <w:r w:rsidRPr="006B505E">
        <w:rPr>
          <w:rFonts w:ascii="Book Antiqua" w:hAnsi="Book Antiqua"/>
          <w:b/>
          <w:bCs/>
        </w:rPr>
        <w:t>Spathis A</w:t>
      </w:r>
      <w:r w:rsidRPr="006B505E">
        <w:rPr>
          <w:rFonts w:ascii="Book Antiqua" w:hAnsi="Book Antiqua"/>
        </w:rPr>
        <w:t>, Georgoulakis J, Foukas P, Kefala M, Leventakos K, Machairas A, Panayiotides I, Karakitsos P. KRAS and BRAF mutation analysis from liquid-based cytology brushings of colorectal carcinoma in comparison with formalin-fixed, paraffin-embedded tissue.</w:t>
      </w:r>
      <w:r w:rsidRPr="006B505E">
        <w:rPr>
          <w:rStyle w:val="apple-converted-space"/>
          <w:rFonts w:ascii="Book Antiqua" w:hAnsi="Book Antiqua"/>
        </w:rPr>
        <w:t> </w:t>
      </w:r>
      <w:r w:rsidRPr="006B505E">
        <w:rPr>
          <w:rFonts w:ascii="Book Antiqua" w:hAnsi="Book Antiqua"/>
          <w:i/>
          <w:iCs/>
        </w:rPr>
        <w:t>Anticancer Res</w:t>
      </w:r>
      <w:r w:rsidRPr="006B505E">
        <w:rPr>
          <w:rStyle w:val="apple-converted-space"/>
          <w:rFonts w:ascii="Book Antiqua" w:hAnsi="Book Antiqua"/>
        </w:rPr>
        <w:t> </w:t>
      </w:r>
      <w:r w:rsidRPr="006B505E">
        <w:rPr>
          <w:rFonts w:ascii="Book Antiqua" w:hAnsi="Book Antiqua"/>
        </w:rPr>
        <w:t>2010;</w:t>
      </w:r>
      <w:r w:rsidRPr="006B505E">
        <w:rPr>
          <w:rStyle w:val="apple-converted-space"/>
          <w:rFonts w:ascii="Book Antiqua" w:hAnsi="Book Antiqua"/>
        </w:rPr>
        <w:t> </w:t>
      </w:r>
      <w:r w:rsidRPr="006B505E">
        <w:rPr>
          <w:rFonts w:ascii="Book Antiqua" w:hAnsi="Book Antiqua"/>
          <w:b/>
          <w:bCs/>
        </w:rPr>
        <w:t>30</w:t>
      </w:r>
      <w:r w:rsidRPr="006B505E">
        <w:rPr>
          <w:rFonts w:ascii="Book Antiqua" w:hAnsi="Book Antiqua"/>
        </w:rPr>
        <w:t>: 1969-1975 [PMID: 20651341 DOI: 30/6/1969]</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2</w:t>
      </w:r>
      <w:r w:rsidRPr="006B505E">
        <w:rPr>
          <w:rStyle w:val="apple-converted-space"/>
          <w:rFonts w:ascii="Book Antiqua" w:hAnsi="Book Antiqua"/>
        </w:rPr>
        <w:t> </w:t>
      </w:r>
      <w:r w:rsidRPr="006B505E">
        <w:rPr>
          <w:rFonts w:ascii="Book Antiqua" w:hAnsi="Book Antiqua"/>
          <w:b/>
          <w:bCs/>
        </w:rPr>
        <w:t>Popat S</w:t>
      </w:r>
      <w:r w:rsidRPr="006B505E">
        <w:rPr>
          <w:rFonts w:ascii="Book Antiqua" w:hAnsi="Book Antiqua"/>
        </w:rPr>
        <w:t>, Matakidou A, Houlston RS. Thymidylate synthase expression and prognosis in colorectal cancer: a systematic review and meta-analysis.</w:t>
      </w:r>
      <w:r w:rsidRPr="006B505E">
        <w:rPr>
          <w:rStyle w:val="apple-converted-space"/>
          <w:rFonts w:ascii="Book Antiqua" w:hAnsi="Book Antiqua"/>
        </w:rPr>
        <w:t> </w:t>
      </w:r>
      <w:r w:rsidRPr="006B505E">
        <w:rPr>
          <w:rFonts w:ascii="Book Antiqua" w:hAnsi="Book Antiqua"/>
          <w:i/>
          <w:iCs/>
        </w:rPr>
        <w:t>J Clin Oncol</w:t>
      </w:r>
      <w:r w:rsidRPr="006B505E">
        <w:rPr>
          <w:rStyle w:val="apple-converted-space"/>
          <w:rFonts w:ascii="Book Antiqua" w:hAnsi="Book Antiqua"/>
        </w:rPr>
        <w:t> </w:t>
      </w:r>
      <w:r w:rsidRPr="006B505E">
        <w:rPr>
          <w:rFonts w:ascii="Book Antiqua" w:hAnsi="Book Antiqua"/>
        </w:rPr>
        <w:t>2004;</w:t>
      </w:r>
      <w:r w:rsidRPr="006B505E">
        <w:rPr>
          <w:rStyle w:val="apple-converted-space"/>
          <w:rFonts w:ascii="Book Antiqua" w:hAnsi="Book Antiqua"/>
        </w:rPr>
        <w:t> </w:t>
      </w:r>
      <w:r w:rsidRPr="006B505E">
        <w:rPr>
          <w:rFonts w:ascii="Book Antiqua" w:hAnsi="Book Antiqua"/>
          <w:b/>
          <w:bCs/>
        </w:rPr>
        <w:t>22</w:t>
      </w:r>
      <w:r w:rsidRPr="006B505E">
        <w:rPr>
          <w:rFonts w:ascii="Book Antiqua" w:hAnsi="Book Antiqua"/>
        </w:rPr>
        <w:t>: 529-536 [PMID: 14752076 DOI: 10.1200/JCO.2004.05.064]</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lastRenderedPageBreak/>
        <w:t>23</w:t>
      </w:r>
      <w:r w:rsidRPr="006B505E">
        <w:rPr>
          <w:rStyle w:val="apple-converted-space"/>
          <w:rFonts w:ascii="Book Antiqua" w:hAnsi="Book Antiqua"/>
        </w:rPr>
        <w:t> </w:t>
      </w:r>
      <w:r w:rsidRPr="006B505E">
        <w:rPr>
          <w:rFonts w:ascii="Book Antiqua" w:hAnsi="Book Antiqua"/>
          <w:b/>
          <w:bCs/>
        </w:rPr>
        <w:t>Wang Y</w:t>
      </w:r>
      <w:r w:rsidRPr="006B505E">
        <w:rPr>
          <w:rFonts w:ascii="Book Antiqua" w:hAnsi="Book Antiqua"/>
        </w:rPr>
        <w:t>, Shen L, Xu N, Wang JW, Jiao SC, Liu ZY, Xu JM. UGT1A1 predicts outcome in colorectal cancer treated with irinotecan and fluorouracil.</w:t>
      </w:r>
      <w:r w:rsidRPr="006B505E">
        <w:rPr>
          <w:rStyle w:val="apple-converted-space"/>
          <w:rFonts w:ascii="Book Antiqua" w:hAnsi="Book Antiqua"/>
        </w:rPr>
        <w:t> </w:t>
      </w:r>
      <w:r w:rsidRPr="006B505E">
        <w:rPr>
          <w:rFonts w:ascii="Book Antiqua" w:hAnsi="Book Antiqua"/>
          <w:i/>
          <w:iCs/>
        </w:rPr>
        <w:t>World J Gastroenterol</w:t>
      </w:r>
      <w:r w:rsidRPr="006B505E">
        <w:rPr>
          <w:rStyle w:val="apple-converted-space"/>
          <w:rFonts w:ascii="Book Antiqua" w:hAnsi="Book Antiqua"/>
        </w:rPr>
        <w:t> </w:t>
      </w:r>
      <w:r w:rsidRPr="006B505E">
        <w:rPr>
          <w:rFonts w:ascii="Book Antiqua" w:hAnsi="Book Antiqua"/>
        </w:rPr>
        <w:t>2012;</w:t>
      </w:r>
      <w:r w:rsidRPr="006B505E">
        <w:rPr>
          <w:rStyle w:val="apple-converted-space"/>
          <w:rFonts w:ascii="Book Antiqua" w:hAnsi="Book Antiqua"/>
        </w:rPr>
        <w:t> </w:t>
      </w:r>
      <w:r w:rsidRPr="006B505E">
        <w:rPr>
          <w:rFonts w:ascii="Book Antiqua" w:hAnsi="Book Antiqua"/>
          <w:b/>
          <w:bCs/>
        </w:rPr>
        <w:t>18</w:t>
      </w:r>
      <w:r w:rsidRPr="006B505E">
        <w:rPr>
          <w:rFonts w:ascii="Book Antiqua" w:hAnsi="Book Antiqua"/>
        </w:rPr>
        <w:t>: 6635-6644 [PMID: 23236239 DOI: 10.3748/wjg.v18.i45.6635]</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4</w:t>
      </w:r>
      <w:r w:rsidRPr="006B505E">
        <w:rPr>
          <w:rStyle w:val="apple-converted-space"/>
          <w:rFonts w:ascii="Book Antiqua" w:hAnsi="Book Antiqua"/>
        </w:rPr>
        <w:t> </w:t>
      </w:r>
      <w:r w:rsidRPr="006B505E">
        <w:rPr>
          <w:rFonts w:ascii="Book Antiqua" w:hAnsi="Book Antiqua"/>
          <w:b/>
          <w:bCs/>
        </w:rPr>
        <w:t>Hur H</w:t>
      </w:r>
      <w:r w:rsidRPr="006B505E">
        <w:rPr>
          <w:rFonts w:ascii="Book Antiqua" w:hAnsi="Book Antiqua"/>
        </w:rPr>
        <w:t>, Kang J, Kim NK, Min BS, Lee KY, Shin SJ, Keum KC, Choi J, Kim H, Choi SH, Lee MY. Thymidylate synthase gene polymorphism affects the response to preoperative 5-fluorouracil chemoradiation therapy in patients with rectal cancer.</w:t>
      </w:r>
      <w:r w:rsidRPr="006B505E">
        <w:rPr>
          <w:rStyle w:val="apple-converted-space"/>
          <w:rFonts w:ascii="Book Antiqua" w:hAnsi="Book Antiqua"/>
        </w:rPr>
        <w:t> </w:t>
      </w:r>
      <w:r w:rsidRPr="006B505E">
        <w:rPr>
          <w:rFonts w:ascii="Book Antiqua" w:hAnsi="Book Antiqua"/>
          <w:i/>
          <w:iCs/>
        </w:rPr>
        <w:t>Int J Radiat Oncol Biol Phys</w:t>
      </w:r>
      <w:r w:rsidRPr="006B505E">
        <w:rPr>
          <w:rStyle w:val="apple-converted-space"/>
          <w:rFonts w:ascii="Book Antiqua" w:hAnsi="Book Antiqua"/>
        </w:rPr>
        <w:t> </w:t>
      </w:r>
      <w:r w:rsidRPr="006B505E">
        <w:rPr>
          <w:rFonts w:ascii="Book Antiqua" w:hAnsi="Book Antiqua"/>
        </w:rPr>
        <w:t>2011;</w:t>
      </w:r>
      <w:r w:rsidRPr="006B505E">
        <w:rPr>
          <w:rStyle w:val="apple-converted-space"/>
          <w:rFonts w:ascii="Book Antiqua" w:hAnsi="Book Antiqua"/>
        </w:rPr>
        <w:t> </w:t>
      </w:r>
      <w:r w:rsidRPr="006B505E">
        <w:rPr>
          <w:rFonts w:ascii="Book Antiqua" w:hAnsi="Book Antiqua"/>
          <w:b/>
          <w:bCs/>
        </w:rPr>
        <w:t>81</w:t>
      </w:r>
      <w:r w:rsidRPr="006B505E">
        <w:rPr>
          <w:rFonts w:ascii="Book Antiqua" w:hAnsi="Book Antiqua"/>
        </w:rPr>
        <w:t>: 669-676 [PMID: 20932673 DOI: 10.1016/j.ijrobp.2010.06.049]</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5</w:t>
      </w:r>
      <w:r w:rsidRPr="006B505E">
        <w:rPr>
          <w:rStyle w:val="apple-converted-space"/>
          <w:rFonts w:ascii="Book Antiqua" w:hAnsi="Book Antiqua"/>
        </w:rPr>
        <w:t> </w:t>
      </w:r>
      <w:r w:rsidRPr="006B505E">
        <w:rPr>
          <w:rFonts w:ascii="Book Antiqua" w:hAnsi="Book Antiqua"/>
          <w:b/>
          <w:bCs/>
        </w:rPr>
        <w:t>Kawakami K</w:t>
      </w:r>
      <w:r w:rsidRPr="006B505E">
        <w:rPr>
          <w:rFonts w:ascii="Book Antiqua" w:hAnsi="Book Antiqua"/>
        </w:rPr>
        <w:t>, Watanabe G. Identification and functional analysis of single nucleotide polymorphism in the tandem repeat sequence of thymidylate synthase gene.</w:t>
      </w:r>
      <w:r w:rsidRPr="006B505E">
        <w:rPr>
          <w:rStyle w:val="apple-converted-space"/>
          <w:rFonts w:ascii="Book Antiqua" w:hAnsi="Book Antiqua"/>
        </w:rPr>
        <w:t> </w:t>
      </w:r>
      <w:r w:rsidRPr="006B505E">
        <w:rPr>
          <w:rFonts w:ascii="Book Antiqua" w:hAnsi="Book Antiqua"/>
          <w:i/>
          <w:iCs/>
        </w:rPr>
        <w:t>Cancer Res</w:t>
      </w:r>
      <w:r w:rsidRPr="006B505E">
        <w:rPr>
          <w:rFonts w:ascii="Book Antiqua" w:hAnsi="Book Antiqua"/>
        </w:rPr>
        <w:t>2003;</w:t>
      </w:r>
      <w:r w:rsidRPr="006B505E">
        <w:rPr>
          <w:rStyle w:val="apple-converted-space"/>
          <w:rFonts w:ascii="Book Antiqua" w:hAnsi="Book Antiqua"/>
        </w:rPr>
        <w:t> </w:t>
      </w:r>
      <w:r w:rsidRPr="006B505E">
        <w:rPr>
          <w:rFonts w:ascii="Book Antiqua" w:hAnsi="Book Antiqua"/>
          <w:b/>
          <w:bCs/>
        </w:rPr>
        <w:t>63</w:t>
      </w:r>
      <w:r w:rsidRPr="006B505E">
        <w:rPr>
          <w:rFonts w:ascii="Book Antiqua" w:hAnsi="Book Antiqua"/>
        </w:rPr>
        <w:t>: 6004-6007 [PMID: 14522928]</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6</w:t>
      </w:r>
      <w:r w:rsidRPr="006B505E">
        <w:rPr>
          <w:rStyle w:val="apple-converted-space"/>
          <w:rFonts w:ascii="Book Antiqua" w:hAnsi="Book Antiqua"/>
        </w:rPr>
        <w:t> </w:t>
      </w:r>
      <w:r w:rsidRPr="006B505E">
        <w:rPr>
          <w:rFonts w:ascii="Book Antiqua" w:hAnsi="Book Antiqua"/>
          <w:b/>
          <w:bCs/>
        </w:rPr>
        <w:t>Stoehlmacher J</w:t>
      </w:r>
      <w:r w:rsidRPr="006B505E">
        <w:rPr>
          <w:rFonts w:ascii="Book Antiqua" w:hAnsi="Book Antiqua"/>
        </w:rPr>
        <w:t>, Goekkurt E, Mogck U, Aust DE, Kramer M, Baretton GB, Liersch T, Ehninger G, Jakob C. Thymidylate synthase genotypes and tumour regression in stage II/III rectal cancer patients after neoadjuvant fluorouracil-based chemoradiation.</w:t>
      </w:r>
      <w:r w:rsidRPr="006B505E">
        <w:rPr>
          <w:rStyle w:val="apple-converted-space"/>
          <w:rFonts w:ascii="Book Antiqua" w:hAnsi="Book Antiqua"/>
        </w:rPr>
        <w:t> </w:t>
      </w:r>
      <w:r w:rsidRPr="006B505E">
        <w:rPr>
          <w:rFonts w:ascii="Book Antiqua" w:hAnsi="Book Antiqua"/>
          <w:i/>
          <w:iCs/>
        </w:rPr>
        <w:t>Cancer Lett</w:t>
      </w:r>
      <w:r w:rsidRPr="006B505E">
        <w:rPr>
          <w:rStyle w:val="apple-converted-space"/>
          <w:rFonts w:ascii="Book Antiqua" w:hAnsi="Book Antiqua"/>
        </w:rPr>
        <w:t> </w:t>
      </w:r>
      <w:r w:rsidRPr="006B505E">
        <w:rPr>
          <w:rFonts w:ascii="Book Antiqua" w:hAnsi="Book Antiqua"/>
        </w:rPr>
        <w:t>2008;</w:t>
      </w:r>
      <w:r w:rsidRPr="006B505E">
        <w:rPr>
          <w:rStyle w:val="apple-converted-space"/>
          <w:rFonts w:ascii="Book Antiqua" w:hAnsi="Book Antiqua"/>
        </w:rPr>
        <w:t> </w:t>
      </w:r>
      <w:r w:rsidRPr="006B505E">
        <w:rPr>
          <w:rFonts w:ascii="Book Antiqua" w:hAnsi="Book Antiqua"/>
          <w:b/>
          <w:bCs/>
        </w:rPr>
        <w:t>272</w:t>
      </w:r>
      <w:r w:rsidRPr="006B505E">
        <w:rPr>
          <w:rFonts w:ascii="Book Antiqua" w:hAnsi="Book Antiqua"/>
        </w:rPr>
        <w:t>: 221-225 [PMID: 18722050 DOI: 10.1016/j.canlet.2008.07.008]</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7</w:t>
      </w:r>
      <w:r w:rsidRPr="006B505E">
        <w:rPr>
          <w:rStyle w:val="apple-converted-space"/>
          <w:rFonts w:ascii="Book Antiqua" w:hAnsi="Book Antiqua"/>
        </w:rPr>
        <w:t> </w:t>
      </w:r>
      <w:r w:rsidRPr="006B505E">
        <w:rPr>
          <w:rFonts w:ascii="Book Antiqua" w:hAnsi="Book Antiqua"/>
          <w:b/>
          <w:bCs/>
        </w:rPr>
        <w:t>Qiu LX</w:t>
      </w:r>
      <w:r w:rsidRPr="006B505E">
        <w:rPr>
          <w:rFonts w:ascii="Book Antiqua" w:hAnsi="Book Antiqua"/>
        </w:rPr>
        <w:t>, Tang QY, Bai JL, Qian XP, Li RT, Liu BR, Zheng MH. Predictive value of thymidylate synthase expression in advanced colorectal cancer patients receiving fluoropyrimidine-based chemotherapy: evidence from 24 studies.</w:t>
      </w:r>
      <w:r w:rsidRPr="006B505E">
        <w:rPr>
          <w:rStyle w:val="apple-converted-space"/>
          <w:rFonts w:ascii="Book Antiqua" w:hAnsi="Book Antiqua"/>
        </w:rPr>
        <w:t> </w:t>
      </w:r>
      <w:r w:rsidRPr="006B505E">
        <w:rPr>
          <w:rFonts w:ascii="Book Antiqua" w:hAnsi="Book Antiqua"/>
          <w:i/>
          <w:iCs/>
        </w:rPr>
        <w:t>Int J Cancer</w:t>
      </w:r>
      <w:r w:rsidRPr="006B505E">
        <w:rPr>
          <w:rStyle w:val="apple-converted-space"/>
          <w:rFonts w:ascii="Book Antiqua" w:hAnsi="Book Antiqua"/>
        </w:rPr>
        <w:t> </w:t>
      </w:r>
      <w:r w:rsidRPr="006B505E">
        <w:rPr>
          <w:rFonts w:ascii="Book Antiqua" w:hAnsi="Book Antiqua"/>
        </w:rPr>
        <w:t>2008;</w:t>
      </w:r>
      <w:r w:rsidRPr="006B505E">
        <w:rPr>
          <w:rStyle w:val="apple-converted-space"/>
          <w:rFonts w:ascii="Book Antiqua" w:hAnsi="Book Antiqua"/>
        </w:rPr>
        <w:t> </w:t>
      </w:r>
      <w:r w:rsidRPr="006B505E">
        <w:rPr>
          <w:rFonts w:ascii="Book Antiqua" w:hAnsi="Book Antiqua"/>
          <w:b/>
          <w:bCs/>
        </w:rPr>
        <w:t>123</w:t>
      </w:r>
      <w:r w:rsidRPr="006B505E">
        <w:rPr>
          <w:rFonts w:ascii="Book Antiqua" w:hAnsi="Book Antiqua"/>
        </w:rPr>
        <w:t>: 2384-2389 [PMID: 18729195 DOI: 10.1002/ijc.23822]</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8</w:t>
      </w:r>
      <w:r w:rsidRPr="006B505E">
        <w:rPr>
          <w:rStyle w:val="apple-converted-space"/>
          <w:rFonts w:ascii="Book Antiqua" w:hAnsi="Book Antiqua"/>
        </w:rPr>
        <w:t> </w:t>
      </w:r>
      <w:r w:rsidRPr="006B505E">
        <w:rPr>
          <w:rFonts w:ascii="Book Antiqua" w:hAnsi="Book Antiqua"/>
          <w:b/>
          <w:bCs/>
        </w:rPr>
        <w:t>Panczyk M</w:t>
      </w:r>
      <w:r w:rsidRPr="006B505E">
        <w:rPr>
          <w:rFonts w:ascii="Book Antiqua" w:hAnsi="Book Antiqua"/>
        </w:rPr>
        <w:t>. Pharmacogenetics research on chemotherapy resistance in colorectal cancer over the last 20 years.</w:t>
      </w:r>
      <w:r w:rsidRPr="006B505E">
        <w:rPr>
          <w:rStyle w:val="apple-converted-space"/>
          <w:rFonts w:ascii="Book Antiqua" w:hAnsi="Book Antiqua"/>
        </w:rPr>
        <w:t> </w:t>
      </w:r>
      <w:r w:rsidRPr="006B505E">
        <w:rPr>
          <w:rFonts w:ascii="Book Antiqua" w:hAnsi="Book Antiqua"/>
          <w:i/>
          <w:iCs/>
        </w:rPr>
        <w:t>World J Gastroenterol</w:t>
      </w:r>
      <w:r w:rsidRPr="006B505E">
        <w:rPr>
          <w:rStyle w:val="apple-converted-space"/>
          <w:rFonts w:ascii="Book Antiqua" w:hAnsi="Book Antiqua"/>
        </w:rPr>
        <w:t> </w:t>
      </w:r>
      <w:r w:rsidRPr="006B505E">
        <w:rPr>
          <w:rFonts w:ascii="Book Antiqua" w:hAnsi="Book Antiqua"/>
        </w:rPr>
        <w:t>2014;</w:t>
      </w:r>
      <w:r w:rsidRPr="006B505E">
        <w:rPr>
          <w:rStyle w:val="apple-converted-space"/>
          <w:rFonts w:ascii="Book Antiqua" w:hAnsi="Book Antiqua"/>
        </w:rPr>
        <w:t> </w:t>
      </w:r>
      <w:r w:rsidRPr="006B505E">
        <w:rPr>
          <w:rFonts w:ascii="Book Antiqua" w:hAnsi="Book Antiqua"/>
          <w:b/>
          <w:bCs/>
        </w:rPr>
        <w:t>20</w:t>
      </w:r>
      <w:r w:rsidRPr="006B505E">
        <w:rPr>
          <w:rFonts w:ascii="Book Antiqua" w:hAnsi="Book Antiqua"/>
        </w:rPr>
        <w:t>: 9775-9827 [PMID: 25110414 DOI: 10.3748/wjg.v20.i29.9775]</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29</w:t>
      </w:r>
      <w:r w:rsidRPr="006B505E">
        <w:rPr>
          <w:rStyle w:val="apple-converted-space"/>
          <w:rFonts w:ascii="Book Antiqua" w:hAnsi="Book Antiqua"/>
        </w:rPr>
        <w:t> </w:t>
      </w:r>
      <w:r w:rsidRPr="006B505E">
        <w:rPr>
          <w:rFonts w:ascii="Book Antiqua" w:hAnsi="Book Antiqua"/>
          <w:b/>
          <w:bCs/>
        </w:rPr>
        <w:t>Azzoni C</w:t>
      </w:r>
      <w:r w:rsidRPr="006B505E">
        <w:rPr>
          <w:rFonts w:ascii="Book Antiqua" w:hAnsi="Book Antiqua"/>
        </w:rPr>
        <w:t>, Bottarelli L, Cecchini S, Ziccarelli A, Campanini N, Bordi C, Sarli L, Silini EM. Role of topoisomerase I and thymidylate synthase expression in sporadic colorectal cancer: associations with clinicopathological and molecular features.</w:t>
      </w:r>
      <w:r w:rsidRPr="006B505E">
        <w:rPr>
          <w:rStyle w:val="apple-converted-space"/>
          <w:rFonts w:ascii="Book Antiqua" w:hAnsi="Book Antiqua"/>
        </w:rPr>
        <w:t> </w:t>
      </w:r>
      <w:r w:rsidRPr="006B505E">
        <w:rPr>
          <w:rFonts w:ascii="Book Antiqua" w:hAnsi="Book Antiqua"/>
          <w:i/>
          <w:iCs/>
        </w:rPr>
        <w:t>Pathol Res Pract</w:t>
      </w:r>
      <w:r w:rsidRPr="006B505E">
        <w:rPr>
          <w:rStyle w:val="apple-converted-space"/>
          <w:rFonts w:ascii="Book Antiqua" w:hAnsi="Book Antiqua"/>
        </w:rPr>
        <w:t> </w:t>
      </w:r>
      <w:r w:rsidRPr="006B505E">
        <w:rPr>
          <w:rFonts w:ascii="Book Antiqua" w:hAnsi="Book Antiqua"/>
        </w:rPr>
        <w:t>2014;</w:t>
      </w:r>
      <w:r w:rsidRPr="006B505E">
        <w:rPr>
          <w:rStyle w:val="apple-converted-space"/>
          <w:rFonts w:ascii="Book Antiqua" w:hAnsi="Book Antiqua"/>
        </w:rPr>
        <w:t> </w:t>
      </w:r>
      <w:r w:rsidRPr="006B505E">
        <w:rPr>
          <w:rFonts w:ascii="Book Antiqua" w:hAnsi="Book Antiqua"/>
          <w:b/>
          <w:bCs/>
        </w:rPr>
        <w:t>210</w:t>
      </w:r>
      <w:r w:rsidRPr="006B505E">
        <w:rPr>
          <w:rFonts w:ascii="Book Antiqua" w:hAnsi="Book Antiqua"/>
        </w:rPr>
        <w:t>: 111-117 [PMID: 24332575 DOI: 10.1016/j.prp.2013.11.004]</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lastRenderedPageBreak/>
        <w:t>30</w:t>
      </w:r>
      <w:r w:rsidRPr="006B505E">
        <w:rPr>
          <w:rStyle w:val="apple-converted-space"/>
          <w:rFonts w:ascii="Book Antiqua" w:hAnsi="Book Antiqua"/>
        </w:rPr>
        <w:t> </w:t>
      </w:r>
      <w:r w:rsidRPr="006B505E">
        <w:rPr>
          <w:rFonts w:ascii="Book Antiqua" w:hAnsi="Book Antiqua"/>
          <w:b/>
          <w:bCs/>
        </w:rPr>
        <w:t>Graziano F</w:t>
      </w:r>
      <w:r w:rsidRPr="006B505E">
        <w:rPr>
          <w:rFonts w:ascii="Book Antiqua" w:hAnsi="Book Antiqua"/>
        </w:rPr>
        <w:t>, Ruzzo A, Loupakis F, Santini D, Catalano V, Canestrari E, Maltese P, Bisonni R, Fornaro L, Baldi G, Masi G, Falcone A, Tonini G, Giordani P, Alessandroni P, Giustini L, Vincenzi B, Magnani M. Liver-only metastatic colorectal cancer patients and thymidylate synthase polymorphisms for predicting response to 5-fluorouracil-based chemotherapy.</w:t>
      </w:r>
      <w:r w:rsidRPr="006B505E">
        <w:rPr>
          <w:rStyle w:val="apple-converted-space"/>
          <w:rFonts w:ascii="Book Antiqua" w:hAnsi="Book Antiqua"/>
        </w:rPr>
        <w:t> </w:t>
      </w:r>
      <w:r w:rsidRPr="006B505E">
        <w:rPr>
          <w:rFonts w:ascii="Book Antiqua" w:hAnsi="Book Antiqua"/>
          <w:i/>
          <w:iCs/>
        </w:rPr>
        <w:t>Br J Cancer</w:t>
      </w:r>
      <w:r w:rsidRPr="006B505E">
        <w:rPr>
          <w:rStyle w:val="apple-converted-space"/>
          <w:rFonts w:ascii="Book Antiqua" w:hAnsi="Book Antiqua"/>
        </w:rPr>
        <w:t> </w:t>
      </w:r>
      <w:r w:rsidRPr="006B505E">
        <w:rPr>
          <w:rFonts w:ascii="Book Antiqua" w:hAnsi="Book Antiqua"/>
        </w:rPr>
        <w:t>2008;</w:t>
      </w:r>
      <w:r w:rsidRPr="006B505E">
        <w:rPr>
          <w:rStyle w:val="apple-converted-space"/>
          <w:rFonts w:ascii="Book Antiqua" w:hAnsi="Book Antiqua"/>
        </w:rPr>
        <w:t> </w:t>
      </w:r>
      <w:r w:rsidRPr="006B505E">
        <w:rPr>
          <w:rFonts w:ascii="Book Antiqua" w:hAnsi="Book Antiqua"/>
          <w:b/>
          <w:bCs/>
        </w:rPr>
        <w:t>99</w:t>
      </w:r>
      <w:r w:rsidRPr="006B505E">
        <w:rPr>
          <w:rFonts w:ascii="Book Antiqua" w:hAnsi="Book Antiqua"/>
        </w:rPr>
        <w:t>: 716-721 [PMID: 18728661 DOI: 10.1038/sj.bjc.6604555]</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1</w:t>
      </w:r>
      <w:r w:rsidRPr="006B505E">
        <w:rPr>
          <w:rStyle w:val="apple-converted-space"/>
          <w:rFonts w:ascii="Book Antiqua" w:hAnsi="Book Antiqua"/>
        </w:rPr>
        <w:t> </w:t>
      </w:r>
      <w:r w:rsidRPr="006B505E">
        <w:rPr>
          <w:rFonts w:ascii="Book Antiqua" w:hAnsi="Book Antiqua"/>
          <w:b/>
          <w:bCs/>
        </w:rPr>
        <w:t>Kumamoto K</w:t>
      </w:r>
      <w:r w:rsidRPr="006B505E">
        <w:rPr>
          <w:rFonts w:ascii="Book Antiqua" w:hAnsi="Book Antiqua"/>
        </w:rPr>
        <w:t>, Ishibashi K, Okada N, Tajima Y, Kuwabara K, Kumagai Y, Baba H, Haga N, Ishida H. Polymorphisms of &lt;i&gt;GSTP1&lt;/i&gt;, &lt;i&gt;ERCC2&lt;/i&gt; and &lt;i&gt;TS&lt;/i&gt;-3'UTR are associated with the clinical outcome of mFOLFOX6 in colorectal cancer patients.</w:t>
      </w:r>
      <w:r w:rsidRPr="006B505E">
        <w:rPr>
          <w:rStyle w:val="apple-converted-space"/>
          <w:rFonts w:ascii="Book Antiqua" w:hAnsi="Book Antiqua"/>
        </w:rPr>
        <w:t> </w:t>
      </w:r>
      <w:r w:rsidRPr="006B505E">
        <w:rPr>
          <w:rFonts w:ascii="Book Antiqua" w:hAnsi="Book Antiqua"/>
          <w:i/>
          <w:iCs/>
        </w:rPr>
        <w:t>Oncol Lett</w:t>
      </w:r>
      <w:r w:rsidRPr="006B505E">
        <w:rPr>
          <w:rStyle w:val="apple-converted-space"/>
          <w:rFonts w:ascii="Book Antiqua" w:hAnsi="Book Antiqua"/>
        </w:rPr>
        <w:t> </w:t>
      </w:r>
      <w:r w:rsidRPr="006B505E">
        <w:rPr>
          <w:rFonts w:ascii="Book Antiqua" w:hAnsi="Book Antiqua"/>
        </w:rPr>
        <w:t>2013;</w:t>
      </w:r>
      <w:r w:rsidRPr="006B505E">
        <w:rPr>
          <w:rStyle w:val="apple-converted-space"/>
          <w:rFonts w:ascii="Book Antiqua" w:hAnsi="Book Antiqua"/>
        </w:rPr>
        <w:t> </w:t>
      </w:r>
      <w:r w:rsidRPr="006B505E">
        <w:rPr>
          <w:rFonts w:ascii="Book Antiqua" w:hAnsi="Book Antiqua"/>
          <w:b/>
          <w:bCs/>
        </w:rPr>
        <w:t>6</w:t>
      </w:r>
      <w:r w:rsidRPr="006B505E">
        <w:rPr>
          <w:rFonts w:ascii="Book Antiqua" w:hAnsi="Book Antiqua"/>
        </w:rPr>
        <w:t>: 648-654 [PMID: 24137384 DOI: 10.3892/ol.2013.146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2</w:t>
      </w:r>
      <w:r w:rsidRPr="006B505E">
        <w:rPr>
          <w:rStyle w:val="apple-converted-space"/>
          <w:rFonts w:ascii="Book Antiqua" w:hAnsi="Book Antiqua"/>
        </w:rPr>
        <w:t> </w:t>
      </w:r>
      <w:r w:rsidRPr="006B505E">
        <w:rPr>
          <w:rFonts w:ascii="Book Antiqua" w:hAnsi="Book Antiqua"/>
          <w:b/>
          <w:bCs/>
        </w:rPr>
        <w:t>Grimminger PP</w:t>
      </w:r>
      <w:r w:rsidRPr="006B505E">
        <w:rPr>
          <w:rFonts w:ascii="Book Antiqua" w:hAnsi="Book Antiqua"/>
        </w:rPr>
        <w:t>, Shi M, Barrett C, Lebwohl D, Danenberg KD, Brabender J, Vigen CL, Danenberg PV, Winder T, Lenz HJ. TS and ERCC-1 mRNA expressions and clinical outcome in patients with metastatic colon cancer in CONFIRM-1 and -2 clinical trials.</w:t>
      </w:r>
      <w:r w:rsidRPr="006B505E">
        <w:rPr>
          <w:rStyle w:val="apple-converted-space"/>
          <w:rFonts w:ascii="Book Antiqua" w:hAnsi="Book Antiqua"/>
        </w:rPr>
        <w:t> </w:t>
      </w:r>
      <w:r w:rsidRPr="006B505E">
        <w:rPr>
          <w:rFonts w:ascii="Book Antiqua" w:hAnsi="Book Antiqua"/>
          <w:i/>
          <w:iCs/>
        </w:rPr>
        <w:t>Pharmacogenomics J</w:t>
      </w:r>
      <w:r w:rsidRPr="006B505E">
        <w:rPr>
          <w:rStyle w:val="apple-converted-space"/>
          <w:rFonts w:ascii="Book Antiqua" w:hAnsi="Book Antiqua"/>
        </w:rPr>
        <w:t> </w:t>
      </w:r>
      <w:r w:rsidRPr="006B505E">
        <w:rPr>
          <w:rFonts w:ascii="Book Antiqua" w:hAnsi="Book Antiqua"/>
        </w:rPr>
        <w:t>2012;</w:t>
      </w:r>
      <w:r w:rsidRPr="006B505E">
        <w:rPr>
          <w:rStyle w:val="apple-converted-space"/>
          <w:rFonts w:ascii="Book Antiqua" w:hAnsi="Book Antiqua"/>
        </w:rPr>
        <w:t> </w:t>
      </w:r>
      <w:r w:rsidRPr="006B505E">
        <w:rPr>
          <w:rFonts w:ascii="Book Antiqua" w:hAnsi="Book Antiqua"/>
          <w:b/>
          <w:bCs/>
        </w:rPr>
        <w:t>12</w:t>
      </w:r>
      <w:r w:rsidRPr="006B505E">
        <w:rPr>
          <w:rFonts w:ascii="Book Antiqua" w:hAnsi="Book Antiqua"/>
        </w:rPr>
        <w:t>: 404-411 [PMID: 21788964 DOI: 10.1038/tpj.2011.29]</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3</w:t>
      </w:r>
      <w:r w:rsidRPr="006B505E">
        <w:rPr>
          <w:rStyle w:val="apple-converted-space"/>
          <w:rFonts w:ascii="Book Antiqua" w:hAnsi="Book Antiqua"/>
        </w:rPr>
        <w:t> </w:t>
      </w:r>
      <w:r w:rsidRPr="006B505E">
        <w:rPr>
          <w:rFonts w:ascii="Book Antiqua" w:hAnsi="Book Antiqua"/>
          <w:b/>
          <w:bCs/>
        </w:rPr>
        <w:t>Kumamoto K</w:t>
      </w:r>
      <w:r w:rsidRPr="006B505E">
        <w:rPr>
          <w:rFonts w:ascii="Book Antiqua" w:hAnsi="Book Antiqua"/>
        </w:rPr>
        <w:t>, Kuwabara K, Tajima Y, Amano K, Hatano S, Ohsawa T, Okada N, Ishibashi K, Haga N, Ishida H. Thymidylate synthase and thymidine phosphorylase mRNA expression in primary lesions using laser capture microdissection is useful for prediction of the efficacy of FOLFOX treatment in colorectal cancer patients with liver metastasis.</w:t>
      </w:r>
      <w:r w:rsidRPr="006B505E">
        <w:rPr>
          <w:rStyle w:val="apple-converted-space"/>
          <w:rFonts w:ascii="Book Antiqua" w:hAnsi="Book Antiqua"/>
        </w:rPr>
        <w:t> </w:t>
      </w:r>
      <w:r w:rsidRPr="006B505E">
        <w:rPr>
          <w:rFonts w:ascii="Book Antiqua" w:hAnsi="Book Antiqua"/>
          <w:i/>
          <w:iCs/>
        </w:rPr>
        <w:t>Oncol Lett</w:t>
      </w:r>
      <w:r w:rsidRPr="006B505E">
        <w:rPr>
          <w:rStyle w:val="apple-converted-space"/>
          <w:rFonts w:ascii="Book Antiqua" w:hAnsi="Book Antiqua"/>
        </w:rPr>
        <w:t> </w:t>
      </w:r>
      <w:r w:rsidRPr="006B505E">
        <w:rPr>
          <w:rFonts w:ascii="Book Antiqua" w:hAnsi="Book Antiqua"/>
        </w:rPr>
        <w:t>2012;</w:t>
      </w:r>
      <w:r w:rsidRPr="006B505E">
        <w:rPr>
          <w:rStyle w:val="apple-converted-space"/>
          <w:rFonts w:ascii="Book Antiqua" w:hAnsi="Book Antiqua"/>
        </w:rPr>
        <w:t> </w:t>
      </w:r>
      <w:r w:rsidRPr="006B505E">
        <w:rPr>
          <w:rFonts w:ascii="Book Antiqua" w:hAnsi="Book Antiqua"/>
          <w:b/>
          <w:bCs/>
        </w:rPr>
        <w:t>3</w:t>
      </w:r>
      <w:r w:rsidRPr="006B505E">
        <w:rPr>
          <w:rFonts w:ascii="Book Antiqua" w:hAnsi="Book Antiqua"/>
        </w:rPr>
        <w:t>: 983-989 [PMID: 22783377 DOI: 10.3892/ol.2012.598]</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4</w:t>
      </w:r>
      <w:r w:rsidRPr="006B505E">
        <w:rPr>
          <w:rStyle w:val="apple-converted-space"/>
          <w:rFonts w:ascii="Book Antiqua" w:hAnsi="Book Antiqua"/>
        </w:rPr>
        <w:t> </w:t>
      </w:r>
      <w:r w:rsidRPr="006B505E">
        <w:rPr>
          <w:rFonts w:ascii="Book Antiqua" w:hAnsi="Book Antiqua"/>
          <w:b/>
          <w:bCs/>
        </w:rPr>
        <w:t>Abdallah EA</w:t>
      </w:r>
      <w:r w:rsidRPr="006B505E">
        <w:rPr>
          <w:rFonts w:ascii="Book Antiqua" w:hAnsi="Book Antiqua"/>
        </w:rPr>
        <w:t>, Fanelli MF, Buim ME, Machado Netto MC, Gasparini Junior JL, Souza E Silva V, Dettino AL, Mingues NB, Romero JV, Ocea LM, Rocha BM, Alves VS, Araújo DV, Chinen LT. Thymidylate synthase expression in circulating tumor cells: a new tool to predict 5-fluorouracil resistance in metastatic colorectal cancer patients.</w:t>
      </w:r>
      <w:r w:rsidRPr="006B505E">
        <w:rPr>
          <w:rStyle w:val="apple-converted-space"/>
          <w:rFonts w:ascii="Book Antiqua" w:hAnsi="Book Antiqua"/>
        </w:rPr>
        <w:t> </w:t>
      </w:r>
      <w:r w:rsidRPr="006B505E">
        <w:rPr>
          <w:rFonts w:ascii="Book Antiqua" w:hAnsi="Book Antiqua"/>
          <w:i/>
          <w:iCs/>
        </w:rPr>
        <w:t>Int J Cancer</w:t>
      </w:r>
      <w:r w:rsidRPr="006B505E">
        <w:rPr>
          <w:rStyle w:val="apple-converted-space"/>
          <w:rFonts w:ascii="Book Antiqua" w:hAnsi="Book Antiqua"/>
        </w:rPr>
        <w:t> </w:t>
      </w:r>
      <w:r w:rsidRPr="006B505E">
        <w:rPr>
          <w:rFonts w:ascii="Book Antiqua" w:hAnsi="Book Antiqua"/>
        </w:rPr>
        <w:t>2015;</w:t>
      </w:r>
      <w:r w:rsidRPr="006B505E">
        <w:rPr>
          <w:rStyle w:val="apple-converted-space"/>
          <w:rFonts w:ascii="Book Antiqua" w:hAnsi="Book Antiqua"/>
        </w:rPr>
        <w:t> </w:t>
      </w:r>
      <w:r w:rsidRPr="006B505E">
        <w:rPr>
          <w:rFonts w:ascii="Book Antiqua" w:hAnsi="Book Antiqua"/>
          <w:b/>
          <w:bCs/>
        </w:rPr>
        <w:t>137</w:t>
      </w:r>
      <w:r w:rsidRPr="006B505E">
        <w:rPr>
          <w:rFonts w:ascii="Book Antiqua" w:hAnsi="Book Antiqua"/>
        </w:rPr>
        <w:t>: 1397-1405 [PMID: 25721610 DOI: 10.1002/ijc.29495]</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5</w:t>
      </w:r>
      <w:r w:rsidRPr="006B505E">
        <w:rPr>
          <w:rStyle w:val="apple-converted-space"/>
          <w:rFonts w:ascii="Book Antiqua" w:hAnsi="Book Antiqua"/>
        </w:rPr>
        <w:t> </w:t>
      </w:r>
      <w:r w:rsidRPr="006B505E">
        <w:rPr>
          <w:rFonts w:ascii="Book Antiqua" w:hAnsi="Book Antiqua"/>
          <w:b/>
          <w:bCs/>
        </w:rPr>
        <w:t>Paré L</w:t>
      </w:r>
      <w:r w:rsidRPr="006B505E">
        <w:rPr>
          <w:rFonts w:ascii="Book Antiqua" w:hAnsi="Book Antiqua"/>
        </w:rPr>
        <w:t xml:space="preserve">, Marcuello E, Altés A, del Rio E, Sedano L, Barnadas A, Baiget M. Transcription factor-binding sites in the thymidylate synthase gene: </w:t>
      </w:r>
      <w:r w:rsidRPr="006B505E">
        <w:rPr>
          <w:rFonts w:ascii="Book Antiqua" w:hAnsi="Book Antiqua"/>
        </w:rPr>
        <w:lastRenderedPageBreak/>
        <w:t>predictors of outcome in patients with metastatic colorectal cancer treated with 5-fluorouracil and oxaliplatin?</w:t>
      </w:r>
      <w:r w:rsidRPr="006B505E">
        <w:rPr>
          <w:rStyle w:val="apple-converted-space"/>
          <w:rFonts w:ascii="Book Antiqua" w:hAnsi="Book Antiqua"/>
        </w:rPr>
        <w:t> </w:t>
      </w:r>
      <w:r w:rsidRPr="006B505E">
        <w:rPr>
          <w:rFonts w:ascii="Book Antiqua" w:hAnsi="Book Antiqua"/>
          <w:i/>
          <w:iCs/>
        </w:rPr>
        <w:t>Pharmacogenomics J</w:t>
      </w:r>
      <w:r w:rsidRPr="006B505E">
        <w:rPr>
          <w:rStyle w:val="apple-converted-space"/>
          <w:rFonts w:ascii="Book Antiqua" w:hAnsi="Book Antiqua"/>
        </w:rPr>
        <w:t> </w:t>
      </w:r>
      <w:r w:rsidRPr="006B505E">
        <w:rPr>
          <w:rFonts w:ascii="Book Antiqua" w:hAnsi="Book Antiqua"/>
        </w:rPr>
        <w:t>2008;</w:t>
      </w:r>
      <w:r w:rsidRPr="006B505E">
        <w:rPr>
          <w:rStyle w:val="apple-converted-space"/>
          <w:rFonts w:ascii="Book Antiqua" w:hAnsi="Book Antiqua"/>
        </w:rPr>
        <w:t> </w:t>
      </w:r>
      <w:r w:rsidRPr="006B505E">
        <w:rPr>
          <w:rFonts w:ascii="Book Antiqua" w:hAnsi="Book Antiqua"/>
          <w:b/>
          <w:bCs/>
        </w:rPr>
        <w:t>8</w:t>
      </w:r>
      <w:r w:rsidRPr="006B505E">
        <w:rPr>
          <w:rFonts w:ascii="Book Antiqua" w:hAnsi="Book Antiqua"/>
        </w:rPr>
        <w:t>: 315-320 [PMID: 17684476 DOI: 10.1038/sj.tpj.6500469]</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6</w:t>
      </w:r>
      <w:r w:rsidRPr="006B505E">
        <w:rPr>
          <w:rStyle w:val="apple-converted-space"/>
          <w:rFonts w:ascii="Book Antiqua" w:hAnsi="Book Antiqua"/>
        </w:rPr>
        <w:t> </w:t>
      </w:r>
      <w:r w:rsidRPr="006B505E">
        <w:rPr>
          <w:rFonts w:ascii="Book Antiqua" w:hAnsi="Book Antiqua"/>
          <w:b/>
          <w:bCs/>
        </w:rPr>
        <w:t>Yamagishi S</w:t>
      </w:r>
      <w:r w:rsidRPr="006B505E">
        <w:rPr>
          <w:rFonts w:ascii="Book Antiqua" w:hAnsi="Book Antiqua"/>
        </w:rPr>
        <w:t>, Shimada H, Ishikawa T, Fujii S, Tanaka K, Masui H, Yamaguchi S, Ichikawa Y, Togo S, Ike H. Expression of dihydropyrimidine dehydrogenase, thymidylate synthase, p53 and p21 in metastatic liver tumor from colorectal cancer after 5-fluorouracil-based chemotherapy.</w:t>
      </w:r>
      <w:r w:rsidRPr="006B505E">
        <w:rPr>
          <w:rStyle w:val="apple-converted-space"/>
          <w:rFonts w:ascii="Book Antiqua" w:hAnsi="Book Antiqua"/>
        </w:rPr>
        <w:t> </w:t>
      </w:r>
      <w:r w:rsidRPr="006B505E">
        <w:rPr>
          <w:rFonts w:ascii="Book Antiqua" w:hAnsi="Book Antiqua"/>
          <w:i/>
          <w:iCs/>
        </w:rPr>
        <w:t>Anticancer Res</w:t>
      </w:r>
      <w:r w:rsidRPr="006B505E">
        <w:rPr>
          <w:rStyle w:val="apple-converted-space"/>
          <w:rFonts w:ascii="Book Antiqua" w:hAnsi="Book Antiqua"/>
        </w:rPr>
        <w:t> </w:t>
      </w:r>
      <w:r w:rsidRPr="006B505E">
        <w:rPr>
          <w:rFonts w:ascii="Book Antiqua" w:hAnsi="Book Antiqua"/>
        </w:rPr>
        <w:t>2005;</w:t>
      </w:r>
      <w:r w:rsidRPr="006B505E">
        <w:rPr>
          <w:rStyle w:val="apple-converted-space"/>
          <w:rFonts w:ascii="Book Antiqua" w:hAnsi="Book Antiqua"/>
        </w:rPr>
        <w:t> </w:t>
      </w:r>
      <w:r w:rsidRPr="006B505E">
        <w:rPr>
          <w:rFonts w:ascii="Book Antiqua" w:hAnsi="Book Antiqua"/>
          <w:b/>
          <w:bCs/>
        </w:rPr>
        <w:t>25</w:t>
      </w:r>
      <w:r w:rsidRPr="006B505E">
        <w:rPr>
          <w:rFonts w:ascii="Book Antiqua" w:hAnsi="Book Antiqua"/>
        </w:rPr>
        <w:t>: 1237-1242 [PMID: 15865071]</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7</w:t>
      </w:r>
      <w:r w:rsidRPr="006B505E">
        <w:rPr>
          <w:rStyle w:val="apple-converted-space"/>
          <w:rFonts w:ascii="Book Antiqua" w:hAnsi="Book Antiqua"/>
        </w:rPr>
        <w:t> </w:t>
      </w:r>
      <w:r w:rsidRPr="006B505E">
        <w:rPr>
          <w:rFonts w:ascii="Book Antiqua" w:hAnsi="Book Antiqua"/>
          <w:b/>
          <w:bCs/>
        </w:rPr>
        <w:t>Hosokawa A</w:t>
      </w:r>
      <w:r w:rsidRPr="006B505E">
        <w:rPr>
          <w:rFonts w:ascii="Book Antiqua" w:hAnsi="Book Antiqua"/>
        </w:rPr>
        <w:t>, Yamada Y, Shimada Y, Muro K, Hamaguchi T, Morita H, Araake M, Orita H, Shirao K. Prognostic significance of thymidylate synthase in patients with metastatic colorectal cancer who receive protracted venous infusions of 5-fluorouracil.</w:t>
      </w:r>
      <w:r w:rsidRPr="006B505E">
        <w:rPr>
          <w:rStyle w:val="apple-converted-space"/>
          <w:rFonts w:ascii="Book Antiqua" w:hAnsi="Book Antiqua"/>
        </w:rPr>
        <w:t> </w:t>
      </w:r>
      <w:r w:rsidRPr="006B505E">
        <w:rPr>
          <w:rFonts w:ascii="Book Antiqua" w:hAnsi="Book Antiqua"/>
          <w:i/>
          <w:iCs/>
        </w:rPr>
        <w:t>Int J Clin Oncol</w:t>
      </w:r>
      <w:r w:rsidRPr="006B505E">
        <w:rPr>
          <w:rStyle w:val="apple-converted-space"/>
          <w:rFonts w:ascii="Book Antiqua" w:hAnsi="Book Antiqua"/>
        </w:rPr>
        <w:t> </w:t>
      </w:r>
      <w:r w:rsidRPr="006B505E">
        <w:rPr>
          <w:rFonts w:ascii="Book Antiqua" w:hAnsi="Book Antiqua"/>
        </w:rPr>
        <w:t>2004;</w:t>
      </w:r>
      <w:r w:rsidRPr="006B505E">
        <w:rPr>
          <w:rStyle w:val="apple-converted-space"/>
          <w:rFonts w:ascii="Book Antiqua" w:hAnsi="Book Antiqua"/>
        </w:rPr>
        <w:t> </w:t>
      </w:r>
      <w:r w:rsidRPr="006B505E">
        <w:rPr>
          <w:rFonts w:ascii="Book Antiqua" w:hAnsi="Book Antiqua"/>
          <w:b/>
          <w:bCs/>
        </w:rPr>
        <w:t>9</w:t>
      </w:r>
      <w:r w:rsidRPr="006B505E">
        <w:rPr>
          <w:rFonts w:ascii="Book Antiqua" w:hAnsi="Book Antiqua"/>
        </w:rPr>
        <w:t>: 388-392 [PMID: 15549590 DOI: 10.1007/s10147-004-0425-1]</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8</w:t>
      </w:r>
      <w:r w:rsidRPr="006B505E">
        <w:rPr>
          <w:rStyle w:val="apple-converted-space"/>
          <w:rFonts w:ascii="Book Antiqua" w:hAnsi="Book Antiqua"/>
        </w:rPr>
        <w:t> </w:t>
      </w:r>
      <w:r w:rsidRPr="006B505E">
        <w:rPr>
          <w:rFonts w:ascii="Book Antiqua" w:hAnsi="Book Antiqua"/>
          <w:b/>
          <w:bCs/>
        </w:rPr>
        <w:t>Johnston PG</w:t>
      </w:r>
      <w:r w:rsidRPr="006B505E">
        <w:rPr>
          <w:rFonts w:ascii="Book Antiqua" w:hAnsi="Book Antiqua"/>
        </w:rPr>
        <w:t>, Benson AB 3rd, Catalano P, Rao MS, O'Dwyer PJ, Allegra CJ. Thymidylate synthase protein expression in primary colorectal cancer: lack of correlation with outcome and response to fluorouracil in metastatic disease sites.</w:t>
      </w:r>
      <w:r w:rsidRPr="006B505E">
        <w:rPr>
          <w:rStyle w:val="apple-converted-space"/>
          <w:rFonts w:ascii="Book Antiqua" w:hAnsi="Book Antiqua"/>
        </w:rPr>
        <w:t> </w:t>
      </w:r>
      <w:r w:rsidRPr="006B505E">
        <w:rPr>
          <w:rFonts w:ascii="Book Antiqua" w:hAnsi="Book Antiqua"/>
          <w:i/>
          <w:iCs/>
        </w:rPr>
        <w:t>J Clin Oncol</w:t>
      </w:r>
      <w:r w:rsidRPr="006B505E">
        <w:rPr>
          <w:rStyle w:val="apple-converted-space"/>
          <w:rFonts w:ascii="Book Antiqua" w:hAnsi="Book Antiqua"/>
        </w:rPr>
        <w:t> </w:t>
      </w:r>
      <w:r w:rsidRPr="006B505E">
        <w:rPr>
          <w:rFonts w:ascii="Book Antiqua" w:hAnsi="Book Antiqua"/>
        </w:rPr>
        <w:t>2003;</w:t>
      </w:r>
      <w:r w:rsidRPr="006B505E">
        <w:rPr>
          <w:rStyle w:val="apple-converted-space"/>
          <w:rFonts w:ascii="Book Antiqua" w:hAnsi="Book Antiqua"/>
        </w:rPr>
        <w:t> </w:t>
      </w:r>
      <w:r w:rsidRPr="006B505E">
        <w:rPr>
          <w:rFonts w:ascii="Book Antiqua" w:hAnsi="Book Antiqua"/>
          <w:b/>
          <w:bCs/>
        </w:rPr>
        <w:t>21</w:t>
      </w:r>
      <w:r w:rsidRPr="006B505E">
        <w:rPr>
          <w:rFonts w:ascii="Book Antiqua" w:hAnsi="Book Antiqua"/>
        </w:rPr>
        <w:t>: 815-819 [PMID: 12610179 DOI: 10.1200/JCO.2003.07.039]</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39</w:t>
      </w:r>
      <w:r w:rsidRPr="006B505E">
        <w:rPr>
          <w:rStyle w:val="apple-converted-space"/>
          <w:rFonts w:ascii="Book Antiqua" w:hAnsi="Book Antiqua"/>
        </w:rPr>
        <w:t> </w:t>
      </w:r>
      <w:r w:rsidRPr="006B505E">
        <w:rPr>
          <w:rFonts w:ascii="Book Antiqua" w:hAnsi="Book Antiqua"/>
          <w:b/>
          <w:bCs/>
        </w:rPr>
        <w:t>Umekita N</w:t>
      </w:r>
      <w:r w:rsidRPr="006B505E">
        <w:rPr>
          <w:rFonts w:ascii="Book Antiqua" w:hAnsi="Book Antiqua"/>
        </w:rPr>
        <w:t>, Tanaka S, Abe H, Kitamura M. [Thymidylate synthase and dihydropyrimidine dehydrogenase activity in a metastatic liver tumor from colorectal cancer].</w:t>
      </w:r>
      <w:r w:rsidRPr="006B505E">
        <w:rPr>
          <w:rStyle w:val="apple-converted-space"/>
          <w:rFonts w:ascii="Book Antiqua" w:hAnsi="Book Antiqua"/>
        </w:rPr>
        <w:t> </w:t>
      </w:r>
      <w:r w:rsidRPr="006B505E">
        <w:rPr>
          <w:rFonts w:ascii="Book Antiqua" w:hAnsi="Book Antiqua"/>
          <w:i/>
          <w:iCs/>
        </w:rPr>
        <w:t>Gan To Kagaku Ryoho</w:t>
      </w:r>
      <w:r w:rsidRPr="006B505E">
        <w:rPr>
          <w:rStyle w:val="apple-converted-space"/>
          <w:rFonts w:ascii="Book Antiqua" w:hAnsi="Book Antiqua"/>
        </w:rPr>
        <w:t> </w:t>
      </w:r>
      <w:r w:rsidRPr="006B505E">
        <w:rPr>
          <w:rFonts w:ascii="Book Antiqua" w:hAnsi="Book Antiqua"/>
        </w:rPr>
        <w:t>2000;</w:t>
      </w:r>
      <w:r w:rsidRPr="006B505E">
        <w:rPr>
          <w:rStyle w:val="apple-converted-space"/>
          <w:rFonts w:ascii="Book Antiqua" w:hAnsi="Book Antiqua"/>
        </w:rPr>
        <w:t> </w:t>
      </w:r>
      <w:r w:rsidRPr="006B505E">
        <w:rPr>
          <w:rFonts w:ascii="Book Antiqua" w:hAnsi="Book Antiqua"/>
          <w:b/>
          <w:bCs/>
        </w:rPr>
        <w:t>27</w:t>
      </w:r>
      <w:r w:rsidRPr="006B505E">
        <w:rPr>
          <w:rFonts w:ascii="Book Antiqua" w:hAnsi="Book Antiqua"/>
        </w:rPr>
        <w:t>: 1883-1885 [PMID: 11086436]</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0</w:t>
      </w:r>
      <w:r w:rsidRPr="006B505E">
        <w:rPr>
          <w:rStyle w:val="apple-converted-space"/>
          <w:rFonts w:ascii="Book Antiqua" w:hAnsi="Book Antiqua"/>
        </w:rPr>
        <w:t> </w:t>
      </w:r>
      <w:r w:rsidRPr="006B505E">
        <w:rPr>
          <w:rFonts w:ascii="Book Antiqua" w:hAnsi="Book Antiqua"/>
          <w:b/>
          <w:bCs/>
        </w:rPr>
        <w:t>Chen Y</w:t>
      </w:r>
      <w:r w:rsidRPr="006B505E">
        <w:rPr>
          <w:rFonts w:ascii="Book Antiqua" w:hAnsi="Book Antiqua"/>
        </w:rPr>
        <w:t>, Yi C, Liu L, Li B, Wang Y, Wang X. Thymidylate synthase expression and prognosis in colorectal cancer: a meta-analysis of colorectal cancer survival data.</w:t>
      </w:r>
      <w:r w:rsidRPr="006B505E">
        <w:rPr>
          <w:rStyle w:val="apple-converted-space"/>
          <w:rFonts w:ascii="Book Antiqua" w:hAnsi="Book Antiqua"/>
        </w:rPr>
        <w:t> </w:t>
      </w:r>
      <w:r w:rsidRPr="006B505E">
        <w:rPr>
          <w:rFonts w:ascii="Book Antiqua" w:hAnsi="Book Antiqua"/>
          <w:i/>
          <w:iCs/>
        </w:rPr>
        <w:t>Int J Biol Markers</w:t>
      </w:r>
      <w:r w:rsidRPr="006B505E">
        <w:rPr>
          <w:rStyle w:val="apple-converted-space"/>
          <w:rFonts w:ascii="Book Antiqua" w:hAnsi="Book Antiqua"/>
        </w:rPr>
        <w:t> </w:t>
      </w:r>
      <w:r w:rsidRPr="006B505E">
        <w:rPr>
          <w:rFonts w:ascii="Book Antiqua" w:hAnsi="Book Antiqua"/>
        </w:rPr>
        <w:t>2012;</w:t>
      </w:r>
      <w:r w:rsidRPr="006B505E">
        <w:rPr>
          <w:rStyle w:val="apple-converted-space"/>
          <w:rFonts w:ascii="Book Antiqua" w:hAnsi="Book Antiqua"/>
        </w:rPr>
        <w:t> </w:t>
      </w:r>
      <w:r w:rsidRPr="006B505E">
        <w:rPr>
          <w:rFonts w:ascii="Book Antiqua" w:hAnsi="Book Antiqua"/>
          <w:b/>
          <w:bCs/>
        </w:rPr>
        <w:t>27</w:t>
      </w:r>
      <w:r w:rsidRPr="006B505E">
        <w:rPr>
          <w:rFonts w:ascii="Book Antiqua" w:hAnsi="Book Antiqua"/>
        </w:rPr>
        <w:t>: e203-e211 [PMID: 23015402 DOI: 10.5301/JBM.2012.9584]</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1</w:t>
      </w:r>
      <w:r w:rsidRPr="006B505E">
        <w:rPr>
          <w:rStyle w:val="apple-converted-space"/>
          <w:rFonts w:ascii="Book Antiqua" w:hAnsi="Book Antiqua"/>
        </w:rPr>
        <w:t> </w:t>
      </w:r>
      <w:r w:rsidRPr="006B505E">
        <w:rPr>
          <w:rFonts w:ascii="Book Antiqua" w:hAnsi="Book Antiqua"/>
          <w:b/>
          <w:bCs/>
        </w:rPr>
        <w:t>Dotor E</w:t>
      </w:r>
      <w:r w:rsidRPr="006B505E">
        <w:rPr>
          <w:rFonts w:ascii="Book Antiqua" w:hAnsi="Book Antiqua"/>
        </w:rPr>
        <w:t>, Cuatrecases M, Martínez-Iniesta M, Navarro M, Vilardell F, Guinó E, Pareja L, Figueras A, Molleví DG, Serrano T, de Oca J, Peinado MA, Moreno V, Germà JR, Capellá G, Villanueva A. Tumor thymidylate synthase 1494del6 genotype as a prognostic factor in colorectal cancer patients receiving fluorouracil-based adjuvant treatment.</w:t>
      </w:r>
      <w:r w:rsidRPr="006B505E">
        <w:rPr>
          <w:rStyle w:val="apple-converted-space"/>
          <w:rFonts w:ascii="Book Antiqua" w:hAnsi="Book Antiqua"/>
        </w:rPr>
        <w:t> </w:t>
      </w:r>
      <w:r w:rsidRPr="006B505E">
        <w:rPr>
          <w:rFonts w:ascii="Book Antiqua" w:hAnsi="Book Antiqua"/>
          <w:i/>
          <w:iCs/>
        </w:rPr>
        <w:t>J Clin Oncol</w:t>
      </w:r>
      <w:r w:rsidRPr="006B505E">
        <w:rPr>
          <w:rStyle w:val="apple-converted-space"/>
          <w:rFonts w:ascii="Book Antiqua" w:hAnsi="Book Antiqua"/>
        </w:rPr>
        <w:t> </w:t>
      </w:r>
      <w:r w:rsidRPr="006B505E">
        <w:rPr>
          <w:rFonts w:ascii="Book Antiqua" w:hAnsi="Book Antiqua"/>
        </w:rPr>
        <w:t>2006;</w:t>
      </w:r>
      <w:r w:rsidRPr="006B505E">
        <w:rPr>
          <w:rFonts w:ascii="Book Antiqua" w:hAnsi="Book Antiqua"/>
          <w:b/>
          <w:bCs/>
        </w:rPr>
        <w:t>24</w:t>
      </w:r>
      <w:r w:rsidRPr="006B505E">
        <w:rPr>
          <w:rFonts w:ascii="Book Antiqua" w:hAnsi="Book Antiqua"/>
        </w:rPr>
        <w:t>: 1603-1611 [PMID: 16575011 DOI: 10.1200/JCO.2005.03.5253]</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lastRenderedPageBreak/>
        <w:t>42</w:t>
      </w:r>
      <w:r w:rsidRPr="006B505E">
        <w:rPr>
          <w:rStyle w:val="apple-converted-space"/>
          <w:rFonts w:ascii="Book Antiqua" w:hAnsi="Book Antiqua"/>
        </w:rPr>
        <w:t> </w:t>
      </w:r>
      <w:r w:rsidRPr="006B505E">
        <w:rPr>
          <w:rFonts w:ascii="Book Antiqua" w:hAnsi="Book Antiqua"/>
          <w:b/>
          <w:bCs/>
        </w:rPr>
        <w:t>Edler D</w:t>
      </w:r>
      <w:r w:rsidRPr="006B505E">
        <w:rPr>
          <w:rFonts w:ascii="Book Antiqua" w:hAnsi="Book Antiqua"/>
        </w:rPr>
        <w:t>, Glimelius B, Hallström M, Jakobsen A, Johnston PG, Magnusson I, Ragnhammar P, Blomgren H. Thymidylate synthase expression in colorectal cancer: a prognostic and predictive marker of benefit from adjuvant fluorouracil-based chemotherapy.</w:t>
      </w:r>
      <w:r w:rsidRPr="006B505E">
        <w:rPr>
          <w:rStyle w:val="apple-converted-space"/>
          <w:rFonts w:ascii="Book Antiqua" w:hAnsi="Book Antiqua"/>
        </w:rPr>
        <w:t> </w:t>
      </w:r>
      <w:r w:rsidRPr="006B505E">
        <w:rPr>
          <w:rFonts w:ascii="Book Antiqua" w:hAnsi="Book Antiqua"/>
          <w:i/>
          <w:iCs/>
        </w:rPr>
        <w:t>J Clin Oncol</w:t>
      </w:r>
      <w:r w:rsidRPr="006B505E">
        <w:rPr>
          <w:rStyle w:val="apple-converted-space"/>
          <w:rFonts w:ascii="Book Antiqua" w:hAnsi="Book Antiqua"/>
        </w:rPr>
        <w:t> </w:t>
      </w:r>
      <w:r w:rsidRPr="006B505E">
        <w:rPr>
          <w:rFonts w:ascii="Book Antiqua" w:hAnsi="Book Antiqua"/>
        </w:rPr>
        <w:t>2002;</w:t>
      </w:r>
      <w:r w:rsidRPr="006B505E">
        <w:rPr>
          <w:rStyle w:val="apple-converted-space"/>
          <w:rFonts w:ascii="Book Antiqua" w:hAnsi="Book Antiqua"/>
        </w:rPr>
        <w:t> </w:t>
      </w:r>
      <w:r w:rsidRPr="006B505E">
        <w:rPr>
          <w:rFonts w:ascii="Book Antiqua" w:hAnsi="Book Antiqua"/>
          <w:b/>
          <w:bCs/>
        </w:rPr>
        <w:t>20</w:t>
      </w:r>
      <w:r w:rsidRPr="006B505E">
        <w:rPr>
          <w:rFonts w:ascii="Book Antiqua" w:hAnsi="Book Antiqua"/>
        </w:rPr>
        <w:t>: 1721-1728 [PMID: 11919227 DOI: 10.1200/JCO.2002.07.039]</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3</w:t>
      </w:r>
      <w:r w:rsidRPr="006B505E">
        <w:rPr>
          <w:rStyle w:val="apple-converted-space"/>
          <w:rFonts w:ascii="Book Antiqua" w:hAnsi="Book Antiqua"/>
        </w:rPr>
        <w:t> </w:t>
      </w:r>
      <w:r w:rsidRPr="006B505E">
        <w:rPr>
          <w:rFonts w:ascii="Book Antiqua" w:hAnsi="Book Antiqua"/>
          <w:b/>
          <w:bCs/>
        </w:rPr>
        <w:t>Etienne-Grimaldi MC</w:t>
      </w:r>
      <w:r w:rsidRPr="006B505E">
        <w:rPr>
          <w:rFonts w:ascii="Book Antiqua" w:hAnsi="Book Antiqua"/>
        </w:rPr>
        <w:t>, Bennouna J, Formento JL, Douillard JY, Francoual M, Hennebelle I, Chatelut E, Francois E, Faroux R, El Hannani C, Jacob JH, Milano G. Multifactorial pharmacogenetic analysis in colorectal cancer patients receiving 5-fluorouracil-based therapy together with cetuximab-irinotecan.</w:t>
      </w:r>
      <w:r w:rsidRPr="006B505E">
        <w:rPr>
          <w:rStyle w:val="apple-converted-space"/>
          <w:rFonts w:ascii="Book Antiqua" w:hAnsi="Book Antiqua"/>
        </w:rPr>
        <w:t> </w:t>
      </w:r>
      <w:r w:rsidRPr="006B505E">
        <w:rPr>
          <w:rFonts w:ascii="Book Antiqua" w:hAnsi="Book Antiqua"/>
          <w:i/>
          <w:iCs/>
        </w:rPr>
        <w:t>Br J Clin Pharmacol</w:t>
      </w:r>
      <w:r w:rsidRPr="006B505E">
        <w:rPr>
          <w:rStyle w:val="apple-converted-space"/>
          <w:rFonts w:ascii="Book Antiqua" w:hAnsi="Book Antiqua"/>
        </w:rPr>
        <w:t> </w:t>
      </w:r>
      <w:r w:rsidRPr="006B505E">
        <w:rPr>
          <w:rFonts w:ascii="Book Antiqua" w:hAnsi="Book Antiqua"/>
        </w:rPr>
        <w:t>2012;</w:t>
      </w:r>
      <w:r w:rsidRPr="006B505E">
        <w:rPr>
          <w:rStyle w:val="apple-converted-space"/>
          <w:rFonts w:ascii="Book Antiqua" w:hAnsi="Book Antiqua"/>
        </w:rPr>
        <w:t> </w:t>
      </w:r>
      <w:r w:rsidRPr="006B505E">
        <w:rPr>
          <w:rFonts w:ascii="Book Antiqua" w:hAnsi="Book Antiqua"/>
          <w:b/>
          <w:bCs/>
        </w:rPr>
        <w:t>73</w:t>
      </w:r>
      <w:r w:rsidRPr="006B505E">
        <w:rPr>
          <w:rFonts w:ascii="Book Antiqua" w:hAnsi="Book Antiqua"/>
        </w:rPr>
        <w:t>: 776-785 [PMID: 22486600 DOI: 10.1111/j.1365-2125.2011.04141.x]</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4</w:t>
      </w:r>
      <w:r w:rsidRPr="006B505E">
        <w:rPr>
          <w:rStyle w:val="apple-converted-space"/>
          <w:rFonts w:ascii="Book Antiqua" w:hAnsi="Book Antiqua"/>
        </w:rPr>
        <w:t> </w:t>
      </w:r>
      <w:r w:rsidRPr="006B505E">
        <w:rPr>
          <w:rFonts w:ascii="Book Antiqua" w:hAnsi="Book Antiqua"/>
          <w:b/>
          <w:bCs/>
        </w:rPr>
        <w:t>Johnston PG</w:t>
      </w:r>
      <w:r w:rsidRPr="006B505E">
        <w:rPr>
          <w:rFonts w:ascii="Book Antiqua" w:hAnsi="Book Antiqua"/>
        </w:rPr>
        <w:t>, Lenz HJ, Leichman CG, Danenberg KD, Allegra CJ, Danenberg PV, Leichman L. Thymidylate synthase gene and protein expression correlate and are associated with response to 5-fluorouracil in human colorectal and gastric tumors.</w:t>
      </w:r>
      <w:r w:rsidRPr="006B505E">
        <w:rPr>
          <w:rStyle w:val="apple-converted-space"/>
          <w:rFonts w:ascii="Book Antiqua" w:hAnsi="Book Antiqua"/>
        </w:rPr>
        <w:t> </w:t>
      </w:r>
      <w:r w:rsidRPr="006B505E">
        <w:rPr>
          <w:rFonts w:ascii="Book Antiqua" w:hAnsi="Book Antiqua"/>
          <w:i/>
          <w:iCs/>
        </w:rPr>
        <w:t>Cancer Res</w:t>
      </w:r>
      <w:r w:rsidRPr="006B505E">
        <w:rPr>
          <w:rStyle w:val="apple-converted-space"/>
          <w:rFonts w:ascii="Book Antiqua" w:hAnsi="Book Antiqua"/>
        </w:rPr>
        <w:t> </w:t>
      </w:r>
      <w:r w:rsidRPr="006B505E">
        <w:rPr>
          <w:rFonts w:ascii="Book Antiqua" w:hAnsi="Book Antiqua"/>
        </w:rPr>
        <w:t>1995;</w:t>
      </w:r>
      <w:r w:rsidRPr="006B505E">
        <w:rPr>
          <w:rStyle w:val="apple-converted-space"/>
          <w:rFonts w:ascii="Book Antiqua" w:hAnsi="Book Antiqua"/>
        </w:rPr>
        <w:t> </w:t>
      </w:r>
      <w:r w:rsidRPr="006B505E">
        <w:rPr>
          <w:rFonts w:ascii="Book Antiqua" w:hAnsi="Book Antiqua"/>
          <w:b/>
          <w:bCs/>
        </w:rPr>
        <w:t>55</w:t>
      </w:r>
      <w:r w:rsidRPr="006B505E">
        <w:rPr>
          <w:rFonts w:ascii="Book Antiqua" w:hAnsi="Book Antiqua"/>
        </w:rPr>
        <w:t>: 1407-1412 [PMID: 7882343]</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5</w:t>
      </w:r>
      <w:r w:rsidRPr="006B505E">
        <w:rPr>
          <w:rStyle w:val="apple-converted-space"/>
          <w:rFonts w:ascii="Book Antiqua" w:hAnsi="Book Antiqua"/>
        </w:rPr>
        <w:t> </w:t>
      </w:r>
      <w:r w:rsidRPr="006B505E">
        <w:rPr>
          <w:rFonts w:ascii="Book Antiqua" w:hAnsi="Book Antiqua"/>
          <w:b/>
          <w:bCs/>
        </w:rPr>
        <w:t>Koumarianou A</w:t>
      </w:r>
      <w:r w:rsidRPr="006B505E">
        <w:rPr>
          <w:rFonts w:ascii="Book Antiqua" w:hAnsi="Book Antiqua"/>
        </w:rPr>
        <w:t>, Tzeveleki I, Mekras D, Eleftheraki AG, Bobos M, Wirtz R, Fountzilas E, Valavanis C, Xanthakis I, Kalogeras KT, Basdanis G, Pentheroudakis G, Kotoula V, Fountzilas G. Prognostic markers in early-stage colorectal cancer: significance of TYMS mRNA expression.</w:t>
      </w:r>
      <w:r w:rsidRPr="006B505E">
        <w:rPr>
          <w:rStyle w:val="apple-converted-space"/>
          <w:rFonts w:ascii="Book Antiqua" w:hAnsi="Book Antiqua"/>
        </w:rPr>
        <w:t> </w:t>
      </w:r>
      <w:r w:rsidRPr="006B505E">
        <w:rPr>
          <w:rFonts w:ascii="Book Antiqua" w:hAnsi="Book Antiqua"/>
          <w:i/>
          <w:iCs/>
        </w:rPr>
        <w:t>Anticancer Res</w:t>
      </w:r>
      <w:r w:rsidRPr="006B505E">
        <w:rPr>
          <w:rStyle w:val="apple-converted-space"/>
          <w:rFonts w:ascii="Book Antiqua" w:hAnsi="Book Antiqua"/>
        </w:rPr>
        <w:t> </w:t>
      </w:r>
      <w:r w:rsidRPr="006B505E">
        <w:rPr>
          <w:rFonts w:ascii="Book Antiqua" w:hAnsi="Book Antiqua"/>
        </w:rPr>
        <w:t>2014;</w:t>
      </w:r>
      <w:r w:rsidRPr="006B505E">
        <w:rPr>
          <w:rStyle w:val="apple-converted-space"/>
          <w:rFonts w:ascii="Book Antiqua" w:hAnsi="Book Antiqua"/>
        </w:rPr>
        <w:t> </w:t>
      </w:r>
      <w:r w:rsidRPr="006B505E">
        <w:rPr>
          <w:rFonts w:ascii="Book Antiqua" w:hAnsi="Book Antiqua"/>
          <w:b/>
          <w:bCs/>
        </w:rPr>
        <w:t>34</w:t>
      </w:r>
      <w:r w:rsidRPr="006B505E">
        <w:rPr>
          <w:rFonts w:ascii="Book Antiqua" w:hAnsi="Book Antiqua"/>
        </w:rPr>
        <w:t>: 4949-4962 [PMID: 2520207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6</w:t>
      </w:r>
      <w:r w:rsidRPr="006B505E">
        <w:rPr>
          <w:rStyle w:val="apple-converted-space"/>
          <w:rFonts w:ascii="Book Antiqua" w:hAnsi="Book Antiqua"/>
        </w:rPr>
        <w:t> </w:t>
      </w:r>
      <w:r w:rsidRPr="006B505E">
        <w:rPr>
          <w:rFonts w:ascii="Book Antiqua" w:hAnsi="Book Antiqua"/>
          <w:b/>
          <w:bCs/>
        </w:rPr>
        <w:t>Ichikawa W</w:t>
      </w:r>
      <w:r w:rsidRPr="006B505E">
        <w:rPr>
          <w:rFonts w:ascii="Book Antiqua" w:hAnsi="Book Antiqua"/>
        </w:rPr>
        <w:t>, Uetake H, Shirota Y, Yamada H, Nishi N, Nihei Z, Sugihara K, Hirayama R. Combination of dihydropyrimidine dehydrogenase and thymidylate synthase gene expressions in primary tumors as predictive parameters for the efficacy of fluoropyrimidine-based chemotherapy for metastatic colorectal cancer.</w:t>
      </w:r>
      <w:r w:rsidRPr="006B505E">
        <w:rPr>
          <w:rStyle w:val="apple-converted-space"/>
          <w:rFonts w:ascii="Book Antiqua" w:hAnsi="Book Antiqua"/>
        </w:rPr>
        <w:t> </w:t>
      </w:r>
      <w:r w:rsidRPr="006B505E">
        <w:rPr>
          <w:rFonts w:ascii="Book Antiqua" w:hAnsi="Book Antiqua"/>
          <w:i/>
          <w:iCs/>
        </w:rPr>
        <w:t>Clin Cancer Res</w:t>
      </w:r>
      <w:r w:rsidRPr="006B505E">
        <w:rPr>
          <w:rStyle w:val="apple-converted-space"/>
          <w:rFonts w:ascii="Book Antiqua" w:hAnsi="Book Antiqua"/>
        </w:rPr>
        <w:t> </w:t>
      </w:r>
      <w:r w:rsidRPr="006B505E">
        <w:rPr>
          <w:rFonts w:ascii="Book Antiqua" w:hAnsi="Book Antiqua"/>
        </w:rPr>
        <w:t>2003;</w:t>
      </w:r>
      <w:r w:rsidRPr="006B505E">
        <w:rPr>
          <w:rStyle w:val="apple-converted-space"/>
          <w:rFonts w:ascii="Book Antiqua" w:hAnsi="Book Antiqua"/>
        </w:rPr>
        <w:t> </w:t>
      </w:r>
      <w:r w:rsidRPr="006B505E">
        <w:rPr>
          <w:rFonts w:ascii="Book Antiqua" w:hAnsi="Book Antiqua"/>
          <w:b/>
          <w:bCs/>
        </w:rPr>
        <w:t>9</w:t>
      </w:r>
      <w:r w:rsidRPr="006B505E">
        <w:rPr>
          <w:rFonts w:ascii="Book Antiqua" w:hAnsi="Book Antiqua"/>
        </w:rPr>
        <w:t>: 786-791 [PMID: 12576451]</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7</w:t>
      </w:r>
      <w:r w:rsidRPr="006B505E">
        <w:rPr>
          <w:rStyle w:val="apple-converted-space"/>
          <w:rFonts w:ascii="Book Antiqua" w:hAnsi="Book Antiqua"/>
        </w:rPr>
        <w:t> </w:t>
      </w:r>
      <w:r w:rsidRPr="006B505E">
        <w:rPr>
          <w:rFonts w:ascii="Book Antiqua" w:hAnsi="Book Antiqua"/>
          <w:b/>
          <w:bCs/>
        </w:rPr>
        <w:t>Nief N</w:t>
      </w:r>
      <w:r w:rsidRPr="006B505E">
        <w:rPr>
          <w:rFonts w:ascii="Book Antiqua" w:hAnsi="Book Antiqua"/>
        </w:rPr>
        <w:t>, Le Morvan V, Robert J. Involvement of gene polymorphisms of thymidylate synthase in gene expression, protein activity and anticancer drug cytotoxicity using the NCI-60 panel.</w:t>
      </w:r>
      <w:r w:rsidRPr="006B505E">
        <w:rPr>
          <w:rStyle w:val="apple-converted-space"/>
          <w:rFonts w:ascii="Book Antiqua" w:hAnsi="Book Antiqua"/>
        </w:rPr>
        <w:t> </w:t>
      </w:r>
      <w:r w:rsidRPr="006B505E">
        <w:rPr>
          <w:rFonts w:ascii="Book Antiqua" w:hAnsi="Book Antiqua"/>
          <w:i/>
          <w:iCs/>
        </w:rPr>
        <w:t>Eur J Cancer</w:t>
      </w:r>
      <w:r w:rsidRPr="006B505E">
        <w:rPr>
          <w:rStyle w:val="apple-converted-space"/>
          <w:rFonts w:ascii="Book Antiqua" w:hAnsi="Book Antiqua"/>
        </w:rPr>
        <w:t> </w:t>
      </w:r>
      <w:r w:rsidRPr="006B505E">
        <w:rPr>
          <w:rFonts w:ascii="Book Antiqua" w:hAnsi="Book Antiqua"/>
        </w:rPr>
        <w:t>2007;</w:t>
      </w:r>
      <w:r w:rsidRPr="006B505E">
        <w:rPr>
          <w:rStyle w:val="apple-converted-space"/>
          <w:rFonts w:ascii="Book Antiqua" w:hAnsi="Book Antiqua"/>
        </w:rPr>
        <w:t> </w:t>
      </w:r>
      <w:r w:rsidRPr="006B505E">
        <w:rPr>
          <w:rFonts w:ascii="Book Antiqua" w:hAnsi="Book Antiqua"/>
          <w:b/>
          <w:bCs/>
        </w:rPr>
        <w:t>43</w:t>
      </w:r>
      <w:r w:rsidRPr="006B505E">
        <w:rPr>
          <w:rFonts w:ascii="Book Antiqua" w:hAnsi="Book Antiqua"/>
        </w:rPr>
        <w:t>: 955-962 [PMID: 17317154 DOI: 10.1016/j.ejca.2006.12.012]</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lastRenderedPageBreak/>
        <w:t>48</w:t>
      </w:r>
      <w:r w:rsidRPr="006B505E">
        <w:rPr>
          <w:rStyle w:val="apple-converted-space"/>
          <w:rFonts w:ascii="Book Antiqua" w:hAnsi="Book Antiqua"/>
        </w:rPr>
        <w:t> </w:t>
      </w:r>
      <w:r w:rsidRPr="006B505E">
        <w:rPr>
          <w:rFonts w:ascii="Book Antiqua" w:hAnsi="Book Antiqua"/>
          <w:b/>
          <w:bCs/>
        </w:rPr>
        <w:t>Yoo BK</w:t>
      </w:r>
      <w:r w:rsidRPr="006B505E">
        <w:rPr>
          <w:rFonts w:ascii="Book Antiqua" w:hAnsi="Book Antiqua"/>
        </w:rPr>
        <w:t>, Gredler R, Vozhilla N, Su ZZ, Chen D, Forcier T, Shah K, Saxena U, Hansen U, Fisher PB, Sarkar D. Identification of genes conferring resistance to 5-fluorouracil.</w:t>
      </w:r>
      <w:r w:rsidRPr="006B505E">
        <w:rPr>
          <w:rStyle w:val="apple-converted-space"/>
          <w:rFonts w:ascii="Book Antiqua" w:hAnsi="Book Antiqua"/>
        </w:rPr>
        <w:t> </w:t>
      </w:r>
      <w:r w:rsidRPr="006B505E">
        <w:rPr>
          <w:rFonts w:ascii="Book Antiqua" w:hAnsi="Book Antiqua"/>
          <w:i/>
          <w:iCs/>
        </w:rPr>
        <w:t>Proc Natl Acad Sci U S A</w:t>
      </w:r>
      <w:r w:rsidRPr="006B505E">
        <w:rPr>
          <w:rStyle w:val="apple-converted-space"/>
          <w:rFonts w:ascii="Book Antiqua" w:hAnsi="Book Antiqua"/>
        </w:rPr>
        <w:t> </w:t>
      </w:r>
      <w:r w:rsidRPr="006B505E">
        <w:rPr>
          <w:rFonts w:ascii="Book Antiqua" w:hAnsi="Book Antiqua"/>
        </w:rPr>
        <w:t>2009;</w:t>
      </w:r>
      <w:r w:rsidRPr="006B505E">
        <w:rPr>
          <w:rStyle w:val="apple-converted-space"/>
          <w:rFonts w:ascii="Book Antiqua" w:hAnsi="Book Antiqua"/>
        </w:rPr>
        <w:t> </w:t>
      </w:r>
      <w:r w:rsidRPr="006B505E">
        <w:rPr>
          <w:rFonts w:ascii="Book Antiqua" w:hAnsi="Book Antiqua"/>
          <w:b/>
          <w:bCs/>
        </w:rPr>
        <w:t>106</w:t>
      </w:r>
      <w:r w:rsidRPr="006B505E">
        <w:rPr>
          <w:rFonts w:ascii="Book Antiqua" w:hAnsi="Book Antiqua"/>
        </w:rPr>
        <w:t>: 12938-12943 [PMID: 19622726 DOI: 10.1073/pnas.0901451106]</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49</w:t>
      </w:r>
      <w:r w:rsidRPr="006B505E">
        <w:rPr>
          <w:rStyle w:val="apple-converted-space"/>
          <w:rFonts w:ascii="Book Antiqua" w:hAnsi="Book Antiqua"/>
        </w:rPr>
        <w:t> </w:t>
      </w:r>
      <w:r w:rsidRPr="006B505E">
        <w:rPr>
          <w:rFonts w:ascii="Book Antiqua" w:hAnsi="Book Antiqua"/>
          <w:b/>
          <w:bCs/>
        </w:rPr>
        <w:t>Rosmarin D</w:t>
      </w:r>
      <w:r w:rsidRPr="006B505E">
        <w:rPr>
          <w:rFonts w:ascii="Book Antiqua" w:hAnsi="Book Antiqua"/>
        </w:rPr>
        <w:t>, Palles C, Church D, Domingo E, Jones A, Johnstone E, Wang H, Love S, Julier P, Scudder C, Nicholson G, Gonzalez-Neira A, Martin M, Sargent D, Green E, McLeod H, Zanger UM, Schwab M, Braun M, Seymour M, Thompson L, Lacas B, Boige V, Ribelles N, Afzal S, Enghusen H, Jensen SA, Etienne-Grimaldi MC, Milano G, Wadelius M, Glimelius B, Garmo H, Gusella M, Lecomte T, Laurent-Puig P, Martinez-Balibrea E, Sharma R, Garcia-Foncillas J, Kleibl Z, Morel A, Pignon JP, Midgley R, Kerr D, Tomlinson I. Genetic markers of toxicity from capecitabine and other fluorouracil-based regimens: investigation in the QUASAR2 study, systematic review, and meta-analysis.</w:t>
      </w:r>
      <w:r w:rsidRPr="006B505E">
        <w:rPr>
          <w:rStyle w:val="apple-converted-space"/>
          <w:rFonts w:ascii="Book Antiqua" w:hAnsi="Book Antiqua"/>
        </w:rPr>
        <w:t> </w:t>
      </w:r>
      <w:r w:rsidRPr="006B505E">
        <w:rPr>
          <w:rFonts w:ascii="Book Antiqua" w:hAnsi="Book Antiqua"/>
          <w:i/>
          <w:iCs/>
        </w:rPr>
        <w:t>J Clin Oncol</w:t>
      </w:r>
      <w:r w:rsidRPr="006B505E">
        <w:rPr>
          <w:rStyle w:val="apple-converted-space"/>
          <w:rFonts w:ascii="Book Antiqua" w:hAnsi="Book Antiqua"/>
        </w:rPr>
        <w:t> </w:t>
      </w:r>
      <w:r w:rsidRPr="006B505E">
        <w:rPr>
          <w:rFonts w:ascii="Book Antiqua" w:hAnsi="Book Antiqua"/>
        </w:rPr>
        <w:t>2014;</w:t>
      </w:r>
      <w:r w:rsidRPr="006B505E">
        <w:rPr>
          <w:rStyle w:val="apple-converted-space"/>
          <w:rFonts w:ascii="Book Antiqua" w:hAnsi="Book Antiqua"/>
        </w:rPr>
        <w:t> </w:t>
      </w:r>
      <w:r w:rsidRPr="006B505E">
        <w:rPr>
          <w:rFonts w:ascii="Book Antiqua" w:hAnsi="Book Antiqua"/>
          <w:b/>
          <w:bCs/>
        </w:rPr>
        <w:t>32</w:t>
      </w:r>
      <w:r w:rsidRPr="006B505E">
        <w:rPr>
          <w:rFonts w:ascii="Book Antiqua" w:hAnsi="Book Antiqua"/>
        </w:rPr>
        <w:t>: 1031-1039 [PMID: 24590654 DOI: 10.1200/JCO.2013.51.185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50</w:t>
      </w:r>
      <w:r w:rsidRPr="006B505E">
        <w:rPr>
          <w:rStyle w:val="apple-converted-space"/>
          <w:rFonts w:ascii="Book Antiqua" w:hAnsi="Book Antiqua"/>
        </w:rPr>
        <w:t> </w:t>
      </w:r>
      <w:r w:rsidRPr="006B505E">
        <w:rPr>
          <w:rFonts w:ascii="Book Antiqua" w:hAnsi="Book Antiqua"/>
          <w:b/>
          <w:bCs/>
        </w:rPr>
        <w:t>Vignoli M</w:t>
      </w:r>
      <w:r w:rsidRPr="006B505E">
        <w:rPr>
          <w:rFonts w:ascii="Book Antiqua" w:hAnsi="Book Antiqua"/>
        </w:rPr>
        <w:t>, Nobili S, Napoli C, Putignano AL, Morganti M, Papi L, Valanzano R, Cianchi F, Tonelli F, Mazzei T, Mini E, Genuardi M. Thymidylate synthase expression and genotype have no major impact on the clinical outcome of colorectal cancer patients treated with 5-fluorouracil.</w:t>
      </w:r>
      <w:r w:rsidRPr="006B505E">
        <w:rPr>
          <w:rStyle w:val="apple-converted-space"/>
          <w:rFonts w:ascii="Book Antiqua" w:hAnsi="Book Antiqua"/>
        </w:rPr>
        <w:t> </w:t>
      </w:r>
      <w:r w:rsidRPr="006B505E">
        <w:rPr>
          <w:rFonts w:ascii="Book Antiqua" w:hAnsi="Book Antiqua"/>
          <w:i/>
          <w:iCs/>
        </w:rPr>
        <w:t>Pharmacol Res</w:t>
      </w:r>
      <w:r w:rsidRPr="006B505E">
        <w:rPr>
          <w:rStyle w:val="apple-converted-space"/>
          <w:rFonts w:ascii="Book Antiqua" w:hAnsi="Book Antiqua"/>
        </w:rPr>
        <w:t> </w:t>
      </w:r>
      <w:r w:rsidRPr="006B505E">
        <w:rPr>
          <w:rFonts w:ascii="Book Antiqua" w:hAnsi="Book Antiqua"/>
        </w:rPr>
        <w:t>2011;</w:t>
      </w:r>
      <w:r w:rsidRPr="006B505E">
        <w:rPr>
          <w:rStyle w:val="apple-converted-space"/>
          <w:rFonts w:ascii="Book Antiqua" w:hAnsi="Book Antiqua"/>
        </w:rPr>
        <w:t> </w:t>
      </w:r>
      <w:r w:rsidRPr="006B505E">
        <w:rPr>
          <w:rFonts w:ascii="Book Antiqua" w:hAnsi="Book Antiqua"/>
          <w:b/>
          <w:bCs/>
        </w:rPr>
        <w:t>64</w:t>
      </w:r>
      <w:r w:rsidRPr="006B505E">
        <w:rPr>
          <w:rFonts w:ascii="Book Antiqua" w:hAnsi="Book Antiqua"/>
        </w:rPr>
        <w:t>: 242-248 [PMID: 21536130 DOI: 10.1016/j.phrs.2011.04.006]</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51</w:t>
      </w:r>
      <w:r w:rsidRPr="006B505E">
        <w:rPr>
          <w:rStyle w:val="apple-converted-space"/>
          <w:rFonts w:ascii="Book Antiqua" w:hAnsi="Book Antiqua"/>
        </w:rPr>
        <w:t> </w:t>
      </w:r>
      <w:r w:rsidRPr="006B505E">
        <w:rPr>
          <w:rFonts w:ascii="Book Antiqua" w:hAnsi="Book Antiqua"/>
          <w:b/>
          <w:bCs/>
        </w:rPr>
        <w:t>Joerger M</w:t>
      </w:r>
      <w:r w:rsidRPr="006B505E">
        <w:rPr>
          <w:rFonts w:ascii="Book Antiqua" w:hAnsi="Book Antiqua"/>
        </w:rPr>
        <w:t>, Huitema AD, Boot H, Cats A, Doodeman VD, Smits PH, Vainchtein L, Rosing H, Meijerman I, Zueger M, Meulendijks D, Cerny TD, Beijnen JH, Schellens JH. Germline TYMS genotype is highly predictive in patients with metastatic gastrointestinal malignancies receiving capecitabine-based chemotherapy.</w:t>
      </w:r>
      <w:r w:rsidRPr="006B505E">
        <w:rPr>
          <w:rStyle w:val="apple-converted-space"/>
          <w:rFonts w:ascii="Book Antiqua" w:hAnsi="Book Antiqua"/>
        </w:rPr>
        <w:t> </w:t>
      </w:r>
      <w:r w:rsidRPr="006B505E">
        <w:rPr>
          <w:rFonts w:ascii="Book Antiqua" w:hAnsi="Book Antiqua"/>
          <w:i/>
          <w:iCs/>
        </w:rPr>
        <w:t>Cancer Chemother Pharmacol</w:t>
      </w:r>
      <w:r w:rsidRPr="006B505E">
        <w:rPr>
          <w:rStyle w:val="apple-converted-space"/>
          <w:rFonts w:ascii="Book Antiqua" w:hAnsi="Book Antiqua"/>
        </w:rPr>
        <w:t> </w:t>
      </w:r>
      <w:r w:rsidRPr="006B505E">
        <w:rPr>
          <w:rFonts w:ascii="Book Antiqua" w:hAnsi="Book Antiqua"/>
        </w:rPr>
        <w:t>2015;</w:t>
      </w:r>
      <w:r w:rsidRPr="006B505E">
        <w:rPr>
          <w:rStyle w:val="apple-converted-space"/>
          <w:rFonts w:ascii="Book Antiqua" w:hAnsi="Book Antiqua"/>
        </w:rPr>
        <w:t> </w:t>
      </w:r>
      <w:r w:rsidRPr="006B505E">
        <w:rPr>
          <w:rFonts w:ascii="Book Antiqua" w:hAnsi="Book Antiqua"/>
          <w:b/>
          <w:bCs/>
        </w:rPr>
        <w:t>75</w:t>
      </w:r>
      <w:r w:rsidRPr="006B505E">
        <w:rPr>
          <w:rFonts w:ascii="Book Antiqua" w:hAnsi="Book Antiqua"/>
        </w:rPr>
        <w:t>: 763-772 [PMID: 25677447 DOI: 10.1007/s00280-015-2698-7]</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52</w:t>
      </w:r>
      <w:r w:rsidRPr="006B505E">
        <w:rPr>
          <w:rStyle w:val="apple-converted-space"/>
          <w:rFonts w:ascii="Book Antiqua" w:hAnsi="Book Antiqua"/>
        </w:rPr>
        <w:t> </w:t>
      </w:r>
      <w:r w:rsidRPr="006B505E">
        <w:rPr>
          <w:rFonts w:ascii="Book Antiqua" w:hAnsi="Book Antiqua"/>
          <w:b/>
          <w:bCs/>
        </w:rPr>
        <w:t>Fernández-Contreras ME</w:t>
      </w:r>
      <w:r w:rsidRPr="006B505E">
        <w:rPr>
          <w:rFonts w:ascii="Book Antiqua" w:hAnsi="Book Antiqua"/>
        </w:rPr>
        <w:t xml:space="preserve">, Sánchez-Hernández JJ, González E, Herráez B, Domínguez I, Lozano M, García De Paredes ML, Muñoz A, Gamallo C. Combination of polymorphisms within 5' and 3' untranslated regions of </w:t>
      </w:r>
      <w:r w:rsidRPr="006B505E">
        <w:rPr>
          <w:rFonts w:ascii="Book Antiqua" w:hAnsi="Book Antiqua"/>
        </w:rPr>
        <w:lastRenderedPageBreak/>
        <w:t>thymidylate synthase gene modulates survival in 5 fluorouracil-treated colorectal cancer patients.</w:t>
      </w:r>
      <w:r w:rsidRPr="006B505E">
        <w:rPr>
          <w:rStyle w:val="apple-converted-space"/>
          <w:rFonts w:ascii="Book Antiqua" w:hAnsi="Book Antiqua"/>
        </w:rPr>
        <w:t> </w:t>
      </w:r>
      <w:r w:rsidRPr="006B505E">
        <w:rPr>
          <w:rFonts w:ascii="Book Antiqua" w:hAnsi="Book Antiqua"/>
          <w:i/>
          <w:iCs/>
        </w:rPr>
        <w:t>Int J Oncol</w:t>
      </w:r>
      <w:r w:rsidRPr="006B505E">
        <w:rPr>
          <w:rStyle w:val="apple-converted-space"/>
          <w:rFonts w:ascii="Book Antiqua" w:hAnsi="Book Antiqua"/>
        </w:rPr>
        <w:t> </w:t>
      </w:r>
      <w:r w:rsidRPr="006B505E">
        <w:rPr>
          <w:rFonts w:ascii="Book Antiqua" w:hAnsi="Book Antiqua"/>
        </w:rPr>
        <w:t>2009;</w:t>
      </w:r>
      <w:r w:rsidRPr="006B505E">
        <w:rPr>
          <w:rStyle w:val="apple-converted-space"/>
          <w:rFonts w:ascii="Book Antiqua" w:hAnsi="Book Antiqua"/>
        </w:rPr>
        <w:t> </w:t>
      </w:r>
      <w:r w:rsidRPr="006B505E">
        <w:rPr>
          <w:rFonts w:ascii="Book Antiqua" w:hAnsi="Book Antiqua"/>
          <w:b/>
          <w:bCs/>
        </w:rPr>
        <w:t>34</w:t>
      </w:r>
      <w:r w:rsidRPr="006B505E">
        <w:rPr>
          <w:rFonts w:ascii="Book Antiqua" w:hAnsi="Book Antiqua"/>
        </w:rPr>
        <w:t>: 219-229 [PMID: 19082493]</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53</w:t>
      </w:r>
      <w:r w:rsidRPr="006B505E">
        <w:rPr>
          <w:rStyle w:val="apple-converted-space"/>
          <w:rFonts w:ascii="Book Antiqua" w:hAnsi="Book Antiqua"/>
        </w:rPr>
        <w:t> </w:t>
      </w:r>
      <w:r w:rsidRPr="006B505E">
        <w:rPr>
          <w:rFonts w:ascii="Book Antiqua" w:hAnsi="Book Antiqua"/>
          <w:b/>
          <w:bCs/>
        </w:rPr>
        <w:t>Etienne-Grimaldi MC</w:t>
      </w:r>
      <w:r w:rsidRPr="006B505E">
        <w:rPr>
          <w:rFonts w:ascii="Book Antiqua" w:hAnsi="Book Antiqua"/>
        </w:rPr>
        <w:t>, Milano G, Maindrault-Goebel F, Chibaudel B, Formento JL, Francoual M, Lledo G, André T, Mabro M, Mineur L, Flesch M, Carola E, de Gramont A. Methylenetetrahydrofolate reductase (MTHFR) gene polymorphisms and FOLFOX response in colorectal cancer patients.</w:t>
      </w:r>
      <w:r w:rsidRPr="006B505E">
        <w:rPr>
          <w:rStyle w:val="apple-converted-space"/>
          <w:rFonts w:ascii="Book Antiqua" w:hAnsi="Book Antiqua"/>
        </w:rPr>
        <w:t> </w:t>
      </w:r>
      <w:r w:rsidRPr="006B505E">
        <w:rPr>
          <w:rFonts w:ascii="Book Antiqua" w:hAnsi="Book Antiqua"/>
          <w:i/>
          <w:iCs/>
        </w:rPr>
        <w:t>Br J Clin Pharmacol</w:t>
      </w:r>
      <w:r w:rsidRPr="006B505E">
        <w:rPr>
          <w:rStyle w:val="apple-converted-space"/>
          <w:rFonts w:ascii="Book Antiqua" w:hAnsi="Book Antiqua"/>
        </w:rPr>
        <w:t> </w:t>
      </w:r>
      <w:r w:rsidRPr="006B505E">
        <w:rPr>
          <w:rFonts w:ascii="Book Antiqua" w:hAnsi="Book Antiqua"/>
        </w:rPr>
        <w:t>2010;</w:t>
      </w:r>
      <w:r w:rsidRPr="006B505E">
        <w:rPr>
          <w:rStyle w:val="apple-converted-space"/>
          <w:rFonts w:ascii="Book Antiqua" w:hAnsi="Book Antiqua"/>
        </w:rPr>
        <w:t> </w:t>
      </w:r>
      <w:r w:rsidRPr="006B505E">
        <w:rPr>
          <w:rFonts w:ascii="Book Antiqua" w:hAnsi="Book Antiqua"/>
          <w:b/>
          <w:bCs/>
        </w:rPr>
        <w:t>69</w:t>
      </w:r>
      <w:r w:rsidRPr="006B505E">
        <w:rPr>
          <w:rFonts w:ascii="Book Antiqua" w:hAnsi="Book Antiqua"/>
        </w:rPr>
        <w:t>: 58-66 [PMID: 20078613 DOI: 10.1111/j.1365-2125.2009.03556.x]</w:t>
      </w:r>
    </w:p>
    <w:p w:rsidR="00A1665A" w:rsidRPr="006B505E" w:rsidRDefault="00A1665A"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rPr>
        <w:t>54</w:t>
      </w:r>
      <w:r w:rsidRPr="006B505E">
        <w:rPr>
          <w:rStyle w:val="apple-converted-space"/>
          <w:rFonts w:ascii="Book Antiqua" w:hAnsi="Book Antiqua"/>
        </w:rPr>
        <w:t> </w:t>
      </w:r>
      <w:r w:rsidRPr="006B505E">
        <w:rPr>
          <w:rFonts w:ascii="Book Antiqua" w:hAnsi="Book Antiqua"/>
          <w:b/>
          <w:bCs/>
        </w:rPr>
        <w:t>Watanabe T</w:t>
      </w:r>
      <w:r w:rsidRPr="006B505E">
        <w:rPr>
          <w:rFonts w:ascii="Book Antiqua" w:hAnsi="Book Antiqua"/>
        </w:rPr>
        <w:t>, Wu TT, Catalano PJ, Ueki T, Satriano R, Haller DG, Benson AB 3rd, Hamilton SR. Molecular predictors of survival after adjuvant chemotherapy for colon cancer.</w:t>
      </w:r>
      <w:r w:rsidRPr="006B505E">
        <w:rPr>
          <w:rStyle w:val="apple-converted-space"/>
          <w:rFonts w:ascii="Book Antiqua" w:hAnsi="Book Antiqua"/>
        </w:rPr>
        <w:t> </w:t>
      </w:r>
      <w:r w:rsidRPr="006B505E">
        <w:rPr>
          <w:rFonts w:ascii="Book Antiqua" w:hAnsi="Book Antiqua"/>
          <w:i/>
          <w:iCs/>
        </w:rPr>
        <w:t>N Engl J Med</w:t>
      </w:r>
      <w:r w:rsidRPr="006B505E">
        <w:rPr>
          <w:rStyle w:val="apple-converted-space"/>
          <w:rFonts w:ascii="Book Antiqua" w:hAnsi="Book Antiqua"/>
        </w:rPr>
        <w:t> </w:t>
      </w:r>
      <w:r w:rsidRPr="006B505E">
        <w:rPr>
          <w:rFonts w:ascii="Book Antiqua" w:hAnsi="Book Antiqua"/>
        </w:rPr>
        <w:t>2001;</w:t>
      </w:r>
      <w:r w:rsidRPr="006B505E">
        <w:rPr>
          <w:rStyle w:val="apple-converted-space"/>
          <w:rFonts w:ascii="Book Antiqua" w:hAnsi="Book Antiqua"/>
        </w:rPr>
        <w:t> </w:t>
      </w:r>
      <w:r w:rsidRPr="006B505E">
        <w:rPr>
          <w:rFonts w:ascii="Book Antiqua" w:hAnsi="Book Antiqua"/>
          <w:b/>
          <w:bCs/>
        </w:rPr>
        <w:t>344</w:t>
      </w:r>
      <w:r w:rsidRPr="006B505E">
        <w:rPr>
          <w:rFonts w:ascii="Book Antiqua" w:hAnsi="Book Antiqua"/>
        </w:rPr>
        <w:t>: 1196-1206 [PMID: 11309634 DOI: 10.1056/NEJM200104193441603]</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55</w:t>
      </w:r>
      <w:r w:rsidR="00A1665A" w:rsidRPr="006B505E">
        <w:rPr>
          <w:rStyle w:val="apple-converted-space"/>
          <w:rFonts w:ascii="Book Antiqua" w:hAnsi="Book Antiqua"/>
        </w:rPr>
        <w:t> </w:t>
      </w:r>
      <w:r w:rsidR="00A1665A" w:rsidRPr="006B505E">
        <w:rPr>
          <w:rFonts w:ascii="Book Antiqua" w:hAnsi="Book Antiqua"/>
          <w:b/>
          <w:bCs/>
        </w:rPr>
        <w:t>Etienne MC</w:t>
      </w:r>
      <w:r w:rsidR="00A1665A" w:rsidRPr="006B505E">
        <w:rPr>
          <w:rFonts w:ascii="Book Antiqua" w:hAnsi="Book Antiqua"/>
        </w:rPr>
        <w:t>, Chazal M, Laurent-Puig P, Magné N, Rosty C, Formento JL, Francoual M, Formento P, Renée N, Chamorey E, Bourgeon A, Seitz JF, Delpero JR, Letoublon C, Pezet D, Milano G. Prognostic value of tumoral thymidylate synthase and p53 in metastatic colorectal cancer patients receiving fluorouracil-based chemotherapy: phenotypic and genotypic analyses.</w:t>
      </w:r>
      <w:r w:rsidR="00A1665A" w:rsidRPr="006B505E">
        <w:rPr>
          <w:rStyle w:val="apple-converted-space"/>
          <w:rFonts w:ascii="Book Antiqua" w:hAnsi="Book Antiqua"/>
        </w:rPr>
        <w:t> </w:t>
      </w:r>
      <w:r w:rsidR="00A1665A" w:rsidRPr="006B505E">
        <w:rPr>
          <w:rFonts w:ascii="Book Antiqua" w:hAnsi="Book Antiqua"/>
          <w:i/>
          <w:iCs/>
        </w:rPr>
        <w:t>J Clin Oncol</w:t>
      </w:r>
      <w:r w:rsidR="00A1665A" w:rsidRPr="006B505E">
        <w:rPr>
          <w:rStyle w:val="apple-converted-space"/>
          <w:rFonts w:ascii="Book Antiqua" w:hAnsi="Book Antiqua"/>
        </w:rPr>
        <w:t> </w:t>
      </w:r>
      <w:r w:rsidR="00A1665A" w:rsidRPr="006B505E">
        <w:rPr>
          <w:rFonts w:ascii="Book Antiqua" w:hAnsi="Book Antiqua"/>
        </w:rPr>
        <w:t>2002;</w:t>
      </w:r>
      <w:r w:rsidR="00A1665A" w:rsidRPr="006B505E">
        <w:rPr>
          <w:rStyle w:val="apple-converted-space"/>
          <w:rFonts w:ascii="Book Antiqua" w:hAnsi="Book Antiqua"/>
        </w:rPr>
        <w:t> </w:t>
      </w:r>
      <w:r w:rsidR="00A1665A" w:rsidRPr="006B505E">
        <w:rPr>
          <w:rFonts w:ascii="Book Antiqua" w:hAnsi="Book Antiqua"/>
          <w:b/>
          <w:bCs/>
        </w:rPr>
        <w:t>20</w:t>
      </w:r>
      <w:r w:rsidR="00A1665A" w:rsidRPr="006B505E">
        <w:rPr>
          <w:rFonts w:ascii="Book Antiqua" w:hAnsi="Book Antiqua"/>
        </w:rPr>
        <w:t>: 2832-2843 [PMID: 12065560 DOI: 10.1200/JCO.2002.09.091]</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56</w:t>
      </w:r>
      <w:r w:rsidR="00A1665A" w:rsidRPr="006B505E">
        <w:rPr>
          <w:rStyle w:val="apple-converted-space"/>
          <w:rFonts w:ascii="Book Antiqua" w:hAnsi="Book Antiqua"/>
        </w:rPr>
        <w:t> </w:t>
      </w:r>
      <w:r w:rsidR="00A1665A" w:rsidRPr="006B505E">
        <w:rPr>
          <w:rFonts w:ascii="Book Antiqua" w:hAnsi="Book Antiqua"/>
          <w:b/>
          <w:bCs/>
        </w:rPr>
        <w:t>Kawakami K</w:t>
      </w:r>
      <w:r w:rsidR="00A1665A" w:rsidRPr="006B505E">
        <w:rPr>
          <w:rFonts w:ascii="Book Antiqua" w:hAnsi="Book Antiqua"/>
        </w:rPr>
        <w:t>, Ishida Y, Danenberg KD, Omura K, Watanabe G, Danenberg PV. Functional polymorphism of the thymidylate synthase gene in colorectal cancer accompanied by frequent loss of heterozygosity.</w:t>
      </w:r>
      <w:r w:rsidR="00A1665A" w:rsidRPr="006B505E">
        <w:rPr>
          <w:rStyle w:val="apple-converted-space"/>
          <w:rFonts w:ascii="Book Antiqua" w:hAnsi="Book Antiqua"/>
        </w:rPr>
        <w:t> </w:t>
      </w:r>
      <w:r w:rsidR="00A1665A" w:rsidRPr="006B505E">
        <w:rPr>
          <w:rFonts w:ascii="Book Antiqua" w:hAnsi="Book Antiqua"/>
          <w:i/>
          <w:iCs/>
        </w:rPr>
        <w:t>Jpn J Cancer Res</w:t>
      </w:r>
      <w:r w:rsidR="00A1665A" w:rsidRPr="006B505E">
        <w:rPr>
          <w:rStyle w:val="apple-converted-space"/>
          <w:rFonts w:ascii="Book Antiqua" w:hAnsi="Book Antiqua"/>
        </w:rPr>
        <w:t> </w:t>
      </w:r>
      <w:r w:rsidR="00A1665A" w:rsidRPr="006B505E">
        <w:rPr>
          <w:rFonts w:ascii="Book Antiqua" w:hAnsi="Book Antiqua"/>
        </w:rPr>
        <w:t>2002;</w:t>
      </w:r>
      <w:r w:rsidR="00A1665A" w:rsidRPr="006B505E">
        <w:rPr>
          <w:rStyle w:val="apple-converted-space"/>
          <w:rFonts w:ascii="Book Antiqua" w:hAnsi="Book Antiqua"/>
        </w:rPr>
        <w:t> </w:t>
      </w:r>
      <w:r w:rsidR="00A1665A" w:rsidRPr="006B505E">
        <w:rPr>
          <w:rFonts w:ascii="Book Antiqua" w:hAnsi="Book Antiqua"/>
          <w:b/>
          <w:bCs/>
        </w:rPr>
        <w:t>93</w:t>
      </w:r>
      <w:r w:rsidR="00A1665A" w:rsidRPr="006B505E">
        <w:rPr>
          <w:rFonts w:ascii="Book Antiqua" w:hAnsi="Book Antiqua"/>
        </w:rPr>
        <w:t>: 1221-1229 [PMID: 12460463]</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57</w:t>
      </w:r>
      <w:r w:rsidR="00A1665A" w:rsidRPr="006B505E">
        <w:rPr>
          <w:rStyle w:val="apple-converted-space"/>
          <w:rFonts w:ascii="Book Antiqua" w:hAnsi="Book Antiqua"/>
        </w:rPr>
        <w:t> </w:t>
      </w:r>
      <w:r w:rsidR="00A1665A" w:rsidRPr="006B505E">
        <w:rPr>
          <w:rFonts w:ascii="Book Antiqua" w:hAnsi="Book Antiqua"/>
          <w:b/>
          <w:bCs/>
        </w:rPr>
        <w:t>Maus MK</w:t>
      </w:r>
      <w:r w:rsidR="00A1665A" w:rsidRPr="006B505E">
        <w:rPr>
          <w:rFonts w:ascii="Book Antiqua" w:hAnsi="Book Antiqua"/>
        </w:rPr>
        <w:t>, Hanna DL, Stephens CL, Astrow SH, Yang D, Grimminger PP, Loupakis F, Hsiang JH, Zeger G, Wakatsuki T, Barzi A, Lenz HJ. Distinct gene expression profiles of proximal and distal colorectal cancer: implications for cytotoxic and targeted therapy.</w:t>
      </w:r>
      <w:r w:rsidR="00A1665A" w:rsidRPr="006B505E">
        <w:rPr>
          <w:rStyle w:val="apple-converted-space"/>
          <w:rFonts w:ascii="Book Antiqua" w:hAnsi="Book Antiqua"/>
        </w:rPr>
        <w:t> </w:t>
      </w:r>
      <w:r w:rsidR="00A1665A" w:rsidRPr="006B505E">
        <w:rPr>
          <w:rFonts w:ascii="Book Antiqua" w:hAnsi="Book Antiqua"/>
          <w:i/>
          <w:iCs/>
        </w:rPr>
        <w:t>Pharmacogenomics J</w:t>
      </w:r>
      <w:r w:rsidR="00A1665A" w:rsidRPr="006B505E">
        <w:rPr>
          <w:rStyle w:val="apple-converted-space"/>
          <w:rFonts w:ascii="Book Antiqua" w:hAnsi="Book Antiqua"/>
        </w:rPr>
        <w:t> </w:t>
      </w:r>
      <w:r w:rsidR="00A1665A" w:rsidRPr="006B505E">
        <w:rPr>
          <w:rFonts w:ascii="Book Antiqua" w:hAnsi="Book Antiqua"/>
        </w:rPr>
        <w:t>2015;</w:t>
      </w:r>
      <w:r w:rsidR="00A1665A" w:rsidRPr="006B505E">
        <w:rPr>
          <w:rStyle w:val="apple-converted-space"/>
          <w:rFonts w:ascii="Book Antiqua" w:hAnsi="Book Antiqua"/>
        </w:rPr>
        <w:t> </w:t>
      </w:r>
      <w:r w:rsidR="00A1665A" w:rsidRPr="006B505E">
        <w:rPr>
          <w:rFonts w:ascii="Book Antiqua" w:hAnsi="Book Antiqua"/>
          <w:b/>
          <w:bCs/>
        </w:rPr>
        <w:t>15</w:t>
      </w:r>
      <w:r w:rsidR="00A1665A" w:rsidRPr="006B505E">
        <w:rPr>
          <w:rFonts w:ascii="Book Antiqua" w:hAnsi="Book Antiqua"/>
        </w:rPr>
        <w:t>: 354-362 [PMID: 25532759 DOI: 10.1038/tpj.2014.73]</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58</w:t>
      </w:r>
      <w:r w:rsidR="00A1665A" w:rsidRPr="006B505E">
        <w:rPr>
          <w:rStyle w:val="apple-converted-space"/>
          <w:rFonts w:ascii="Book Antiqua" w:hAnsi="Book Antiqua"/>
        </w:rPr>
        <w:t> </w:t>
      </w:r>
      <w:r w:rsidR="00A1665A" w:rsidRPr="006B505E">
        <w:rPr>
          <w:rFonts w:ascii="Book Antiqua" w:hAnsi="Book Antiqua"/>
          <w:b/>
          <w:bCs/>
        </w:rPr>
        <w:t>Strickler JH</w:t>
      </w:r>
      <w:r w:rsidR="00A1665A" w:rsidRPr="006B505E">
        <w:rPr>
          <w:rFonts w:ascii="Book Antiqua" w:hAnsi="Book Antiqua"/>
        </w:rPr>
        <w:t>, Hurwitz HI. Bevacizumab-based therapies in the first-line treatment of metastatic colorectal cancer.</w:t>
      </w:r>
      <w:r w:rsidR="00A1665A" w:rsidRPr="006B505E">
        <w:rPr>
          <w:rStyle w:val="apple-converted-space"/>
          <w:rFonts w:ascii="Book Antiqua" w:hAnsi="Book Antiqua"/>
        </w:rPr>
        <w:t> </w:t>
      </w:r>
      <w:r w:rsidR="00A1665A" w:rsidRPr="006B505E">
        <w:rPr>
          <w:rFonts w:ascii="Book Antiqua" w:hAnsi="Book Antiqua"/>
          <w:i/>
          <w:iCs/>
        </w:rPr>
        <w:t>Oncologist</w:t>
      </w:r>
      <w:r w:rsidR="00A1665A" w:rsidRPr="006B505E">
        <w:rPr>
          <w:rStyle w:val="apple-converted-space"/>
          <w:rFonts w:ascii="Book Antiqua" w:hAnsi="Book Antiqua"/>
        </w:rPr>
        <w:t> </w:t>
      </w:r>
      <w:r w:rsidR="00A1665A" w:rsidRPr="006B505E">
        <w:rPr>
          <w:rFonts w:ascii="Book Antiqua" w:hAnsi="Book Antiqua"/>
        </w:rPr>
        <w:t>2012;</w:t>
      </w:r>
      <w:r w:rsidR="00A1665A" w:rsidRPr="006B505E">
        <w:rPr>
          <w:rStyle w:val="apple-converted-space"/>
          <w:rFonts w:ascii="Book Antiqua" w:hAnsi="Book Antiqua"/>
        </w:rPr>
        <w:t> </w:t>
      </w:r>
      <w:r w:rsidR="00A1665A" w:rsidRPr="006B505E">
        <w:rPr>
          <w:rFonts w:ascii="Book Antiqua" w:hAnsi="Book Antiqua"/>
          <w:b/>
          <w:bCs/>
        </w:rPr>
        <w:t>17</w:t>
      </w:r>
      <w:r w:rsidR="00A1665A" w:rsidRPr="006B505E">
        <w:rPr>
          <w:rFonts w:ascii="Book Antiqua" w:hAnsi="Book Antiqua"/>
        </w:rPr>
        <w:t>: 513-524 [PMID: 22477726 DOI: 10.1634/theoncologist.2012-0003]</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lastRenderedPageBreak/>
        <w:t>59</w:t>
      </w:r>
      <w:r w:rsidR="00A1665A" w:rsidRPr="006B505E">
        <w:rPr>
          <w:rStyle w:val="apple-converted-space"/>
          <w:rFonts w:ascii="Book Antiqua" w:hAnsi="Book Antiqua"/>
        </w:rPr>
        <w:t> </w:t>
      </w:r>
      <w:r w:rsidR="00A1665A" w:rsidRPr="006B505E">
        <w:rPr>
          <w:rFonts w:ascii="Book Antiqua" w:hAnsi="Book Antiqua"/>
          <w:b/>
          <w:bCs/>
        </w:rPr>
        <w:t>Pander J</w:t>
      </w:r>
      <w:r w:rsidR="00A1665A" w:rsidRPr="006B505E">
        <w:rPr>
          <w:rFonts w:ascii="Book Antiqua" w:hAnsi="Book Antiqua"/>
        </w:rPr>
        <w:t>, Wessels JA, Gelderblom H, van der Straaten T, Punt CJ, Guchelaar HJ. Pharmacogenetic interaction analysis for the efficacy of systemic treatment in metastatic colorectal cancer.</w:t>
      </w:r>
      <w:r w:rsidR="00A1665A" w:rsidRPr="006B505E">
        <w:rPr>
          <w:rStyle w:val="apple-converted-space"/>
          <w:rFonts w:ascii="Book Antiqua" w:hAnsi="Book Antiqua"/>
        </w:rPr>
        <w:t> </w:t>
      </w:r>
      <w:r w:rsidR="00A1665A" w:rsidRPr="006B505E">
        <w:rPr>
          <w:rFonts w:ascii="Book Antiqua" w:hAnsi="Book Antiqua"/>
          <w:i/>
          <w:iCs/>
        </w:rPr>
        <w:t>Ann Oncol</w:t>
      </w:r>
      <w:r w:rsidR="00A1665A" w:rsidRPr="006B505E">
        <w:rPr>
          <w:rStyle w:val="apple-converted-space"/>
          <w:rFonts w:ascii="Book Antiqua" w:hAnsi="Book Antiqua"/>
        </w:rPr>
        <w:t> </w:t>
      </w:r>
      <w:r w:rsidR="00A1665A" w:rsidRPr="006B505E">
        <w:rPr>
          <w:rFonts w:ascii="Book Antiqua" w:hAnsi="Book Antiqua"/>
        </w:rPr>
        <w:t>2011;</w:t>
      </w:r>
      <w:r w:rsidR="00A1665A" w:rsidRPr="006B505E">
        <w:rPr>
          <w:rStyle w:val="apple-converted-space"/>
          <w:rFonts w:ascii="Book Antiqua" w:hAnsi="Book Antiqua"/>
        </w:rPr>
        <w:t> </w:t>
      </w:r>
      <w:r w:rsidR="00A1665A" w:rsidRPr="006B505E">
        <w:rPr>
          <w:rFonts w:ascii="Book Antiqua" w:hAnsi="Book Antiqua"/>
          <w:b/>
          <w:bCs/>
        </w:rPr>
        <w:t>22</w:t>
      </w:r>
      <w:r w:rsidR="00A1665A" w:rsidRPr="006B505E">
        <w:rPr>
          <w:rFonts w:ascii="Book Antiqua" w:hAnsi="Book Antiqua"/>
        </w:rPr>
        <w:t>: 1147-1153 [PMID: 21048041 DOI: 10.1093/annonc/mdq572]</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60</w:t>
      </w:r>
      <w:r w:rsidR="00A1665A" w:rsidRPr="006B505E">
        <w:rPr>
          <w:rStyle w:val="apple-converted-space"/>
          <w:rFonts w:ascii="Book Antiqua" w:hAnsi="Book Antiqua"/>
        </w:rPr>
        <w:t> </w:t>
      </w:r>
      <w:r w:rsidR="00A1665A" w:rsidRPr="006B505E">
        <w:rPr>
          <w:rFonts w:ascii="Book Antiqua" w:hAnsi="Book Antiqua"/>
          <w:b/>
          <w:bCs/>
        </w:rPr>
        <w:t>Watanabe T</w:t>
      </w:r>
      <w:r w:rsidR="00A1665A" w:rsidRPr="006B505E">
        <w:rPr>
          <w:rFonts w:ascii="Book Antiqua" w:hAnsi="Book Antiqua"/>
        </w:rPr>
        <w:t>, Kobunai T, Yamamoto Y, Matsuda K, Ishihara S, Nozawa K, Iinuma H, Ikeuchi H. Gene expression of vascular endothelial growth factor A, thymidylate synthase, and tissue inhibitor of metalloproteinase 3 in prediction of response to bevacizumab treatment in colorectal cancer patients.</w:t>
      </w:r>
      <w:r w:rsidR="00A1665A" w:rsidRPr="006B505E">
        <w:rPr>
          <w:rStyle w:val="apple-converted-space"/>
          <w:rFonts w:ascii="Book Antiqua" w:hAnsi="Book Antiqua"/>
        </w:rPr>
        <w:t> </w:t>
      </w:r>
      <w:r w:rsidR="00A1665A" w:rsidRPr="006B505E">
        <w:rPr>
          <w:rFonts w:ascii="Book Antiqua" w:hAnsi="Book Antiqua"/>
          <w:i/>
          <w:iCs/>
        </w:rPr>
        <w:t>Dis Colon Rectum</w:t>
      </w:r>
      <w:r w:rsidR="00A1665A" w:rsidRPr="006B505E">
        <w:rPr>
          <w:rStyle w:val="apple-converted-space"/>
          <w:rFonts w:ascii="Book Antiqua" w:hAnsi="Book Antiqua"/>
        </w:rPr>
        <w:t> </w:t>
      </w:r>
      <w:r w:rsidR="00A1665A" w:rsidRPr="006B505E">
        <w:rPr>
          <w:rFonts w:ascii="Book Antiqua" w:hAnsi="Book Antiqua"/>
        </w:rPr>
        <w:t>2011;</w:t>
      </w:r>
      <w:r w:rsidR="00A1665A" w:rsidRPr="006B505E">
        <w:rPr>
          <w:rStyle w:val="apple-converted-space"/>
          <w:rFonts w:ascii="Book Antiqua" w:hAnsi="Book Antiqua"/>
        </w:rPr>
        <w:t> </w:t>
      </w:r>
      <w:r w:rsidR="00A1665A" w:rsidRPr="006B505E">
        <w:rPr>
          <w:rFonts w:ascii="Book Antiqua" w:hAnsi="Book Antiqua"/>
          <w:b/>
          <w:bCs/>
        </w:rPr>
        <w:t>54</w:t>
      </w:r>
      <w:r w:rsidR="00A1665A" w:rsidRPr="006B505E">
        <w:rPr>
          <w:rFonts w:ascii="Book Antiqua" w:hAnsi="Book Antiqua"/>
        </w:rPr>
        <w:t>: 1026-1035 [PMID: 21730794 DOI: 10.1097/DCR.0b013e31821c44af]</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61</w:t>
      </w:r>
      <w:r w:rsidR="00A1665A" w:rsidRPr="006B505E">
        <w:rPr>
          <w:rStyle w:val="apple-converted-space"/>
          <w:rFonts w:ascii="Book Antiqua" w:hAnsi="Book Antiqua"/>
        </w:rPr>
        <w:t> </w:t>
      </w:r>
      <w:r w:rsidR="00A1665A" w:rsidRPr="006B505E">
        <w:rPr>
          <w:rFonts w:ascii="Book Antiqua" w:hAnsi="Book Antiqua"/>
          <w:b/>
          <w:bCs/>
        </w:rPr>
        <w:t>Aschele C</w:t>
      </w:r>
      <w:r w:rsidR="00A1665A" w:rsidRPr="006B505E">
        <w:rPr>
          <w:rFonts w:ascii="Book Antiqua" w:hAnsi="Book Antiqua"/>
        </w:rPr>
        <w:t>, Debernardis D, Tunesi G, Maley F, Sobrero A. Thymidylate synthase protein expression in primary colorectal cancer compared with the corresponding distant metastases and relationship with the clinical response to 5-fluorouracil.</w:t>
      </w:r>
      <w:r w:rsidR="00A1665A" w:rsidRPr="006B505E">
        <w:rPr>
          <w:rStyle w:val="apple-converted-space"/>
          <w:rFonts w:ascii="Book Antiqua" w:hAnsi="Book Antiqua"/>
        </w:rPr>
        <w:t> </w:t>
      </w:r>
      <w:r w:rsidR="00A1665A" w:rsidRPr="006B505E">
        <w:rPr>
          <w:rFonts w:ascii="Book Antiqua" w:hAnsi="Book Antiqua"/>
          <w:i/>
          <w:iCs/>
        </w:rPr>
        <w:t>Clin Cancer Res</w:t>
      </w:r>
      <w:r w:rsidR="00A1665A" w:rsidRPr="006B505E">
        <w:rPr>
          <w:rStyle w:val="apple-converted-space"/>
          <w:rFonts w:ascii="Book Antiqua" w:hAnsi="Book Antiqua"/>
        </w:rPr>
        <w:t> </w:t>
      </w:r>
      <w:r w:rsidR="00A1665A" w:rsidRPr="006B505E">
        <w:rPr>
          <w:rFonts w:ascii="Book Antiqua" w:hAnsi="Book Antiqua"/>
        </w:rPr>
        <w:t>2000;</w:t>
      </w:r>
      <w:r w:rsidR="00A1665A" w:rsidRPr="006B505E">
        <w:rPr>
          <w:rStyle w:val="apple-converted-space"/>
          <w:rFonts w:ascii="Book Antiqua" w:hAnsi="Book Antiqua"/>
        </w:rPr>
        <w:t> </w:t>
      </w:r>
      <w:r w:rsidR="00A1665A" w:rsidRPr="006B505E">
        <w:rPr>
          <w:rFonts w:ascii="Book Antiqua" w:hAnsi="Book Antiqua"/>
          <w:b/>
          <w:bCs/>
        </w:rPr>
        <w:t>6</w:t>
      </w:r>
      <w:r w:rsidR="00A1665A" w:rsidRPr="006B505E">
        <w:rPr>
          <w:rFonts w:ascii="Book Antiqua" w:hAnsi="Book Antiqua"/>
        </w:rPr>
        <w:t>: 4797-4802 [PMID: 11156237]</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62</w:t>
      </w:r>
      <w:r w:rsidR="00A1665A" w:rsidRPr="006B505E">
        <w:rPr>
          <w:rStyle w:val="apple-converted-space"/>
          <w:rFonts w:ascii="Book Antiqua" w:hAnsi="Book Antiqua"/>
        </w:rPr>
        <w:t> </w:t>
      </w:r>
      <w:r w:rsidR="00A1665A" w:rsidRPr="006B505E">
        <w:rPr>
          <w:rFonts w:ascii="Book Antiqua" w:hAnsi="Book Antiqua"/>
          <w:b/>
          <w:bCs/>
        </w:rPr>
        <w:t>Marsh S</w:t>
      </w:r>
      <w:r w:rsidR="00A1665A" w:rsidRPr="006B505E">
        <w:rPr>
          <w:rFonts w:ascii="Book Antiqua" w:hAnsi="Book Antiqua"/>
        </w:rPr>
        <w:t>, McKay JA, Curran S, Murray GI, Cassidy J, McLeod HL. Primary colorectal tumour is not an accurate predictor of thymidylate synthase in lymph node metastasis.</w:t>
      </w:r>
      <w:r w:rsidR="00A1665A" w:rsidRPr="006B505E">
        <w:rPr>
          <w:rStyle w:val="apple-converted-space"/>
          <w:rFonts w:ascii="Book Antiqua" w:hAnsi="Book Antiqua"/>
        </w:rPr>
        <w:t> </w:t>
      </w:r>
      <w:r w:rsidR="00A1665A" w:rsidRPr="006B505E">
        <w:rPr>
          <w:rFonts w:ascii="Book Antiqua" w:hAnsi="Book Antiqua"/>
          <w:i/>
          <w:iCs/>
        </w:rPr>
        <w:t>Oncol Rep</w:t>
      </w:r>
      <w:r w:rsidR="00A1665A" w:rsidRPr="006B505E">
        <w:rPr>
          <w:rStyle w:val="apple-converted-space"/>
          <w:rFonts w:ascii="Book Antiqua" w:hAnsi="Book Antiqua"/>
        </w:rPr>
        <w:t> </w:t>
      </w:r>
      <w:r w:rsidR="00A1665A" w:rsidRPr="006B505E">
        <w:rPr>
          <w:rFonts w:ascii="Book Antiqua" w:hAnsi="Book Antiqua"/>
        </w:rPr>
        <w:t>2002;</w:t>
      </w:r>
      <w:r w:rsidR="00A1665A" w:rsidRPr="006B505E">
        <w:rPr>
          <w:rStyle w:val="apple-converted-space"/>
          <w:rFonts w:ascii="Book Antiqua" w:hAnsi="Book Antiqua"/>
        </w:rPr>
        <w:t> </w:t>
      </w:r>
      <w:r w:rsidR="00A1665A" w:rsidRPr="006B505E">
        <w:rPr>
          <w:rFonts w:ascii="Book Antiqua" w:hAnsi="Book Antiqua"/>
          <w:b/>
          <w:bCs/>
        </w:rPr>
        <w:t>9</w:t>
      </w:r>
      <w:r w:rsidR="00A1665A" w:rsidRPr="006B505E">
        <w:rPr>
          <w:rFonts w:ascii="Book Antiqua" w:hAnsi="Book Antiqua"/>
        </w:rPr>
        <w:t>: 231-234 [PMID: 11836585 DOI: 10.3892/or.9.2.231]</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63</w:t>
      </w:r>
      <w:r w:rsidR="00A1665A" w:rsidRPr="006B505E">
        <w:rPr>
          <w:rStyle w:val="apple-converted-space"/>
          <w:rFonts w:ascii="Book Antiqua" w:hAnsi="Book Antiqua"/>
        </w:rPr>
        <w:t> </w:t>
      </w:r>
      <w:r w:rsidR="00A1665A" w:rsidRPr="006B505E">
        <w:rPr>
          <w:rFonts w:ascii="Book Antiqua" w:hAnsi="Book Antiqua"/>
          <w:b/>
          <w:bCs/>
        </w:rPr>
        <w:t>Liu Q</w:t>
      </w:r>
      <w:r w:rsidR="00A1665A" w:rsidRPr="006B505E">
        <w:rPr>
          <w:rFonts w:ascii="Book Antiqua" w:hAnsi="Book Antiqua"/>
        </w:rPr>
        <w:t>, Yu Z, Xiang Y, Wu N, Wu L, Xu B, Wang L, Yang P, Li Y, Bai L. Prognostic and predictive significance of thymidylate synthase protein expression in non-small cell lung cancer: a systematic review and meta-analysis.</w:t>
      </w:r>
      <w:r w:rsidR="00A1665A" w:rsidRPr="006B505E">
        <w:rPr>
          <w:rStyle w:val="apple-converted-space"/>
          <w:rFonts w:ascii="Book Antiqua" w:hAnsi="Book Antiqua"/>
        </w:rPr>
        <w:t> </w:t>
      </w:r>
      <w:r w:rsidR="00A1665A" w:rsidRPr="006B505E">
        <w:rPr>
          <w:rFonts w:ascii="Book Antiqua" w:hAnsi="Book Antiqua"/>
          <w:i/>
          <w:iCs/>
        </w:rPr>
        <w:t>Cancer Biomark</w:t>
      </w:r>
      <w:r w:rsidR="00A1665A" w:rsidRPr="006B505E">
        <w:rPr>
          <w:rStyle w:val="apple-converted-space"/>
          <w:rFonts w:ascii="Book Antiqua" w:hAnsi="Book Antiqua"/>
        </w:rPr>
        <w:t> </w:t>
      </w:r>
      <w:r w:rsidR="00A1665A" w:rsidRPr="006B505E">
        <w:rPr>
          <w:rFonts w:ascii="Book Antiqua" w:hAnsi="Book Antiqua"/>
        </w:rPr>
        <w:t>2015;</w:t>
      </w:r>
      <w:r w:rsidR="00A1665A" w:rsidRPr="006B505E">
        <w:rPr>
          <w:rStyle w:val="apple-converted-space"/>
          <w:rFonts w:ascii="Book Antiqua" w:hAnsi="Book Antiqua"/>
        </w:rPr>
        <w:t> </w:t>
      </w:r>
      <w:r w:rsidR="00A1665A" w:rsidRPr="006B505E">
        <w:rPr>
          <w:rFonts w:ascii="Book Antiqua" w:hAnsi="Book Antiqua"/>
          <w:b/>
          <w:bCs/>
        </w:rPr>
        <w:t>15</w:t>
      </w:r>
      <w:r w:rsidR="00A1665A" w:rsidRPr="006B505E">
        <w:rPr>
          <w:rFonts w:ascii="Book Antiqua" w:hAnsi="Book Antiqua"/>
        </w:rPr>
        <w:t>: 65-78 [PMID: 25524944 DOI: 10.3233/CBM-140432]</w:t>
      </w:r>
    </w:p>
    <w:p w:rsidR="00A1665A" w:rsidRPr="006B505E" w:rsidRDefault="00157C10" w:rsidP="006B505E">
      <w:pPr>
        <w:pStyle w:val="NormalWeb"/>
        <w:shd w:val="clear" w:color="auto" w:fill="FFFFFF"/>
        <w:spacing w:before="0" w:beforeAutospacing="0" w:after="0" w:afterAutospacing="0" w:line="360" w:lineRule="auto"/>
        <w:jc w:val="both"/>
        <w:rPr>
          <w:rFonts w:ascii="Book Antiqua" w:hAnsi="Book Antiqua"/>
        </w:rPr>
      </w:pPr>
      <w:r w:rsidRPr="006B505E">
        <w:rPr>
          <w:rFonts w:ascii="Book Antiqua" w:hAnsi="Book Antiqua" w:hint="eastAsia"/>
        </w:rPr>
        <w:t>64</w:t>
      </w:r>
      <w:r w:rsidR="00A1665A" w:rsidRPr="006B505E">
        <w:rPr>
          <w:rStyle w:val="apple-converted-space"/>
          <w:rFonts w:ascii="Book Antiqua" w:hAnsi="Book Antiqua"/>
        </w:rPr>
        <w:t> </w:t>
      </w:r>
      <w:r w:rsidR="00A1665A" w:rsidRPr="006B505E">
        <w:rPr>
          <w:rFonts w:ascii="Book Antiqua" w:hAnsi="Book Antiqua"/>
          <w:b/>
          <w:bCs/>
        </w:rPr>
        <w:t>Chu E</w:t>
      </w:r>
      <w:r w:rsidR="00A1665A" w:rsidRPr="006B505E">
        <w:rPr>
          <w:rFonts w:ascii="Book Antiqua" w:hAnsi="Book Antiqua"/>
        </w:rPr>
        <w:t>, Voeller DM, Jones KL, Takechi T, Maley GF, Maley F, Segal S, Allegra CJ. Identification of a thymidylate synthase ribonucleoprotein complex in human colon cancer cells.</w:t>
      </w:r>
      <w:r w:rsidR="00A1665A" w:rsidRPr="006B505E">
        <w:rPr>
          <w:rStyle w:val="apple-converted-space"/>
          <w:rFonts w:ascii="Book Antiqua" w:hAnsi="Book Antiqua"/>
        </w:rPr>
        <w:t> </w:t>
      </w:r>
      <w:r w:rsidR="00A1665A" w:rsidRPr="006B505E">
        <w:rPr>
          <w:rFonts w:ascii="Book Antiqua" w:hAnsi="Book Antiqua"/>
          <w:i/>
          <w:iCs/>
        </w:rPr>
        <w:t>Mol Cell Biol</w:t>
      </w:r>
      <w:r w:rsidR="00A1665A" w:rsidRPr="006B505E">
        <w:rPr>
          <w:rStyle w:val="apple-converted-space"/>
          <w:rFonts w:ascii="Book Antiqua" w:hAnsi="Book Antiqua"/>
        </w:rPr>
        <w:t> </w:t>
      </w:r>
      <w:r w:rsidR="00A1665A" w:rsidRPr="006B505E">
        <w:rPr>
          <w:rFonts w:ascii="Book Antiqua" w:hAnsi="Book Antiqua"/>
        </w:rPr>
        <w:t>1994;</w:t>
      </w:r>
      <w:r w:rsidR="00A1665A" w:rsidRPr="006B505E">
        <w:rPr>
          <w:rStyle w:val="apple-converted-space"/>
          <w:rFonts w:ascii="Book Antiqua" w:hAnsi="Book Antiqua"/>
        </w:rPr>
        <w:t> </w:t>
      </w:r>
      <w:r w:rsidR="00A1665A" w:rsidRPr="006B505E">
        <w:rPr>
          <w:rFonts w:ascii="Book Antiqua" w:hAnsi="Book Antiqua"/>
          <w:b/>
          <w:bCs/>
        </w:rPr>
        <w:t>14</w:t>
      </w:r>
      <w:r w:rsidR="00A1665A" w:rsidRPr="006B505E">
        <w:rPr>
          <w:rFonts w:ascii="Book Antiqua" w:hAnsi="Book Antiqua"/>
        </w:rPr>
        <w:t>: 207-213 [PMID: 8264588]</w:t>
      </w:r>
    </w:p>
    <w:p w:rsidR="00A1665A" w:rsidRPr="006B505E" w:rsidRDefault="00A1665A" w:rsidP="006B505E">
      <w:pPr>
        <w:spacing w:after="0" w:line="360" w:lineRule="auto"/>
        <w:rPr>
          <w:rFonts w:ascii="Book Antiqua" w:hAnsi="Book Antiqua"/>
          <w:sz w:val="24"/>
          <w:szCs w:val="24"/>
        </w:rPr>
      </w:pPr>
    </w:p>
    <w:p w:rsidR="009A69DD" w:rsidRPr="006B505E" w:rsidRDefault="009A69DD" w:rsidP="006B505E">
      <w:pPr>
        <w:adjustRightInd w:val="0"/>
        <w:snapToGrid w:val="0"/>
        <w:spacing w:after="0" w:line="360" w:lineRule="auto"/>
        <w:jc w:val="right"/>
        <w:rPr>
          <w:rFonts w:ascii="Book Antiqua" w:hAnsi="Book Antiqua"/>
          <w:b/>
          <w:bCs/>
          <w:sz w:val="24"/>
          <w:szCs w:val="24"/>
          <w:lang w:eastAsia="zh-CN"/>
        </w:rPr>
      </w:pPr>
      <w:r w:rsidRPr="006B505E">
        <w:rPr>
          <w:rFonts w:ascii="Book Antiqua" w:hAnsi="Book Antiqua"/>
          <w:b/>
          <w:sz w:val="24"/>
          <w:szCs w:val="24"/>
        </w:rPr>
        <w:t xml:space="preserve">P-Reviewer: </w:t>
      </w:r>
      <w:r w:rsidR="00B44581" w:rsidRPr="006B505E">
        <w:rPr>
          <w:rFonts w:ascii="Book Antiqua" w:hAnsi="Book Antiqua"/>
          <w:sz w:val="24"/>
          <w:szCs w:val="24"/>
        </w:rPr>
        <w:t>Chetty</w:t>
      </w:r>
      <w:r w:rsidR="00B44581" w:rsidRPr="006B505E">
        <w:rPr>
          <w:rFonts w:ascii="Book Antiqua" w:hAnsi="Book Antiqua"/>
          <w:sz w:val="24"/>
          <w:szCs w:val="24"/>
          <w:lang w:eastAsia="zh-CN"/>
        </w:rPr>
        <w:t xml:space="preserve"> R</w:t>
      </w:r>
      <w:r w:rsidRPr="006B505E">
        <w:rPr>
          <w:rFonts w:ascii="Book Antiqua" w:hAnsi="Book Antiqua"/>
          <w:b/>
          <w:sz w:val="24"/>
          <w:szCs w:val="24"/>
        </w:rPr>
        <w:t xml:space="preserve"> </w:t>
      </w:r>
      <w:r w:rsidR="00B44581" w:rsidRPr="006B505E">
        <w:rPr>
          <w:rFonts w:ascii="Book Antiqua" w:hAnsi="Book Antiqua"/>
          <w:b/>
          <w:sz w:val="24"/>
          <w:szCs w:val="24"/>
          <w:lang w:eastAsia="zh-CN"/>
        </w:rPr>
        <w:t xml:space="preserve"> </w:t>
      </w:r>
      <w:r w:rsidRPr="006B505E">
        <w:rPr>
          <w:rFonts w:ascii="Book Antiqua" w:hAnsi="Book Antiqua"/>
          <w:b/>
          <w:sz w:val="24"/>
          <w:szCs w:val="24"/>
        </w:rPr>
        <w:t>S-Editor:</w:t>
      </w:r>
      <w:r w:rsidRPr="006B505E">
        <w:rPr>
          <w:rFonts w:ascii="Book Antiqua" w:hAnsi="Book Antiqua"/>
          <w:sz w:val="24"/>
          <w:szCs w:val="24"/>
        </w:rPr>
        <w:t xml:space="preserve"> </w:t>
      </w:r>
      <w:r w:rsidR="00A70C9D" w:rsidRPr="006B505E">
        <w:rPr>
          <w:rFonts w:ascii="Book Antiqua" w:hAnsi="Book Antiqua"/>
          <w:sz w:val="24"/>
          <w:szCs w:val="24"/>
          <w:lang w:eastAsia="zh-CN"/>
        </w:rPr>
        <w:t>Yuan Qi</w:t>
      </w:r>
      <w:r w:rsidRPr="006B505E">
        <w:rPr>
          <w:rFonts w:ascii="Book Antiqua" w:hAnsi="Book Antiqua"/>
          <w:sz w:val="24"/>
          <w:szCs w:val="24"/>
        </w:rPr>
        <w:t xml:space="preserve"> </w:t>
      </w:r>
      <w:r w:rsidR="00B44581" w:rsidRPr="006B505E">
        <w:rPr>
          <w:rFonts w:ascii="Book Antiqua" w:hAnsi="Book Antiqua"/>
          <w:sz w:val="24"/>
          <w:szCs w:val="24"/>
          <w:lang w:eastAsia="zh-CN"/>
        </w:rPr>
        <w:t xml:space="preserve"> </w:t>
      </w:r>
      <w:r w:rsidRPr="006B505E">
        <w:rPr>
          <w:rFonts w:ascii="Book Antiqua" w:hAnsi="Book Antiqua"/>
          <w:b/>
          <w:sz w:val="24"/>
          <w:szCs w:val="24"/>
        </w:rPr>
        <w:t>L-Editor:</w:t>
      </w:r>
      <w:r w:rsidRPr="006B505E">
        <w:rPr>
          <w:rFonts w:ascii="Book Antiqua" w:hAnsi="Book Antiqua"/>
          <w:sz w:val="24"/>
          <w:szCs w:val="24"/>
        </w:rPr>
        <w:t xml:space="preserve">  </w:t>
      </w:r>
      <w:r w:rsidRPr="006B505E">
        <w:rPr>
          <w:rFonts w:ascii="Book Antiqua" w:hAnsi="Book Antiqua"/>
          <w:b/>
          <w:sz w:val="24"/>
          <w:szCs w:val="24"/>
        </w:rPr>
        <w:t>E-Editor:</w:t>
      </w:r>
    </w:p>
    <w:p w:rsidR="00B9015B" w:rsidRPr="006B505E" w:rsidRDefault="00B9015B" w:rsidP="006B505E">
      <w:pPr>
        <w:pStyle w:val="NoSpacing"/>
        <w:spacing w:line="360" w:lineRule="auto"/>
        <w:jc w:val="both"/>
        <w:rPr>
          <w:rFonts w:ascii="Book Antiqua" w:hAnsi="Book Antiqua"/>
          <w:sz w:val="24"/>
          <w:szCs w:val="24"/>
          <w:lang w:eastAsia="zh-CN"/>
        </w:rPr>
      </w:pPr>
    </w:p>
    <w:p w:rsidR="00B9015B" w:rsidRPr="006B505E" w:rsidRDefault="00B9015B" w:rsidP="006B505E">
      <w:pPr>
        <w:spacing w:after="0" w:line="360" w:lineRule="auto"/>
        <w:rPr>
          <w:rFonts w:ascii="Book Antiqua" w:eastAsia="SimSun" w:hAnsi="Book Antiqua"/>
          <w:b/>
          <w:bCs/>
          <w:sz w:val="24"/>
          <w:szCs w:val="24"/>
          <w:lang w:eastAsia="zh-CN"/>
        </w:rPr>
      </w:pPr>
      <w:r w:rsidRPr="006B505E">
        <w:rPr>
          <w:rFonts w:ascii="Book Antiqua" w:hAnsi="Book Antiqua" w:cs="Helvetica"/>
          <w:b/>
          <w:sz w:val="24"/>
          <w:szCs w:val="24"/>
        </w:rPr>
        <w:t xml:space="preserve">Specialty type: </w:t>
      </w:r>
      <w:r w:rsidRPr="006B505E">
        <w:rPr>
          <w:rFonts w:ascii="Book Antiqua" w:hAnsi="Book Antiqua" w:cs="Helvetica"/>
          <w:sz w:val="24"/>
          <w:szCs w:val="24"/>
        </w:rPr>
        <w:t>Gastroenterology and hepatology</w:t>
      </w:r>
    </w:p>
    <w:p w:rsidR="00B9015B" w:rsidRPr="006B505E" w:rsidRDefault="00B9015B" w:rsidP="006B505E">
      <w:pPr>
        <w:shd w:val="clear" w:color="auto" w:fill="FFFFFF"/>
        <w:snapToGrid w:val="0"/>
        <w:spacing w:after="0" w:line="360" w:lineRule="auto"/>
        <w:rPr>
          <w:rFonts w:ascii="Book Antiqua" w:hAnsi="Book Antiqua" w:cs="Helvetica"/>
          <w:b/>
          <w:sz w:val="24"/>
          <w:szCs w:val="24"/>
        </w:rPr>
      </w:pPr>
      <w:r w:rsidRPr="006B505E">
        <w:rPr>
          <w:rFonts w:ascii="Book Antiqua" w:hAnsi="Book Antiqua" w:cs="Helvetica"/>
          <w:b/>
          <w:sz w:val="24"/>
          <w:szCs w:val="24"/>
        </w:rPr>
        <w:lastRenderedPageBreak/>
        <w:t xml:space="preserve">Country of origin: </w:t>
      </w:r>
      <w:r w:rsidRPr="006B505E">
        <w:rPr>
          <w:rFonts w:ascii="Book Antiqua" w:hAnsi="Book Antiqua"/>
          <w:sz w:val="24"/>
          <w:szCs w:val="24"/>
          <w:lang w:val="en-US"/>
        </w:rPr>
        <w:t>Greece</w:t>
      </w:r>
    </w:p>
    <w:p w:rsidR="00B9015B" w:rsidRPr="006B505E" w:rsidRDefault="00B9015B" w:rsidP="006B505E">
      <w:pPr>
        <w:shd w:val="clear" w:color="auto" w:fill="FFFFFF"/>
        <w:snapToGrid w:val="0"/>
        <w:spacing w:after="0" w:line="360" w:lineRule="auto"/>
        <w:rPr>
          <w:rFonts w:ascii="Book Antiqua" w:hAnsi="Book Antiqua" w:cs="Helvetica"/>
          <w:b/>
          <w:sz w:val="24"/>
          <w:szCs w:val="24"/>
        </w:rPr>
      </w:pPr>
      <w:r w:rsidRPr="006B505E">
        <w:rPr>
          <w:rFonts w:ascii="Book Antiqua" w:hAnsi="Book Antiqua" w:cs="Helvetica"/>
          <w:b/>
          <w:sz w:val="24"/>
          <w:szCs w:val="24"/>
        </w:rPr>
        <w:t>Peer-review report classification</w:t>
      </w:r>
    </w:p>
    <w:p w:rsidR="00B9015B" w:rsidRPr="006B505E" w:rsidRDefault="00B9015B" w:rsidP="006B505E">
      <w:pPr>
        <w:shd w:val="clear" w:color="auto" w:fill="FFFFFF"/>
        <w:snapToGrid w:val="0"/>
        <w:spacing w:after="0" w:line="360" w:lineRule="auto"/>
        <w:rPr>
          <w:rFonts w:ascii="Book Antiqua" w:hAnsi="Book Antiqua" w:cs="Helvetica"/>
          <w:sz w:val="24"/>
          <w:szCs w:val="24"/>
        </w:rPr>
      </w:pPr>
      <w:r w:rsidRPr="006B505E">
        <w:rPr>
          <w:rFonts w:ascii="Book Antiqua" w:hAnsi="Book Antiqua" w:cs="Helvetica"/>
          <w:sz w:val="24"/>
          <w:szCs w:val="24"/>
        </w:rPr>
        <w:t>Grade A (Excellent): 0</w:t>
      </w:r>
    </w:p>
    <w:p w:rsidR="00B9015B" w:rsidRPr="006B505E" w:rsidRDefault="00B9015B" w:rsidP="006B505E">
      <w:pPr>
        <w:shd w:val="clear" w:color="auto" w:fill="FFFFFF"/>
        <w:snapToGrid w:val="0"/>
        <w:spacing w:after="0" w:line="360" w:lineRule="auto"/>
        <w:rPr>
          <w:rFonts w:ascii="Book Antiqua" w:hAnsi="Book Antiqua" w:cs="Helvetica"/>
          <w:sz w:val="24"/>
          <w:szCs w:val="24"/>
          <w:lang w:eastAsia="zh-CN"/>
        </w:rPr>
      </w:pPr>
      <w:r w:rsidRPr="006B505E">
        <w:rPr>
          <w:rFonts w:ascii="Book Antiqua" w:hAnsi="Book Antiqua" w:cs="Helvetica"/>
          <w:sz w:val="24"/>
          <w:szCs w:val="24"/>
        </w:rPr>
        <w:t>Grade B (Very good):</w:t>
      </w:r>
      <w:r w:rsidRPr="006B505E">
        <w:rPr>
          <w:rFonts w:ascii="Book Antiqua" w:hAnsi="Book Antiqua" w:cs="Helvetica"/>
          <w:sz w:val="24"/>
          <w:szCs w:val="24"/>
          <w:lang w:eastAsia="zh-CN"/>
        </w:rPr>
        <w:t xml:space="preserve"> B</w:t>
      </w:r>
    </w:p>
    <w:p w:rsidR="00B9015B" w:rsidRPr="006B505E" w:rsidRDefault="00B9015B" w:rsidP="006B505E">
      <w:pPr>
        <w:shd w:val="clear" w:color="auto" w:fill="FFFFFF"/>
        <w:snapToGrid w:val="0"/>
        <w:spacing w:after="0" w:line="360" w:lineRule="auto"/>
        <w:rPr>
          <w:rFonts w:ascii="Book Antiqua" w:hAnsi="Book Antiqua" w:cs="Helvetica"/>
          <w:sz w:val="24"/>
          <w:szCs w:val="24"/>
        </w:rPr>
      </w:pPr>
      <w:r w:rsidRPr="006B505E">
        <w:rPr>
          <w:rFonts w:ascii="Book Antiqua" w:hAnsi="Book Antiqua" w:cs="Helvetica"/>
          <w:sz w:val="24"/>
          <w:szCs w:val="24"/>
        </w:rPr>
        <w:t>Grade C (Good): 0</w:t>
      </w:r>
    </w:p>
    <w:p w:rsidR="00B9015B" w:rsidRPr="006B505E" w:rsidRDefault="00B9015B" w:rsidP="006B505E">
      <w:pPr>
        <w:shd w:val="clear" w:color="auto" w:fill="FFFFFF"/>
        <w:snapToGrid w:val="0"/>
        <w:spacing w:after="0" w:line="360" w:lineRule="auto"/>
        <w:rPr>
          <w:rFonts w:ascii="Book Antiqua" w:hAnsi="Book Antiqua" w:cs="Helvetica"/>
          <w:sz w:val="24"/>
          <w:szCs w:val="24"/>
        </w:rPr>
      </w:pPr>
      <w:r w:rsidRPr="006B505E">
        <w:rPr>
          <w:rFonts w:ascii="Book Antiqua" w:hAnsi="Book Antiqua" w:cs="Helvetica"/>
          <w:sz w:val="24"/>
          <w:szCs w:val="24"/>
        </w:rPr>
        <w:t>Grade D (Fair): 0</w:t>
      </w:r>
    </w:p>
    <w:p w:rsidR="00B9015B" w:rsidRPr="006B505E" w:rsidRDefault="00B9015B" w:rsidP="006B505E">
      <w:pPr>
        <w:shd w:val="clear" w:color="auto" w:fill="FFFFFF"/>
        <w:snapToGrid w:val="0"/>
        <w:spacing w:after="0" w:line="360" w:lineRule="auto"/>
        <w:rPr>
          <w:rFonts w:ascii="Book Antiqua" w:hAnsi="Book Antiqua" w:cs="Helvetica"/>
          <w:sz w:val="24"/>
          <w:szCs w:val="24"/>
        </w:rPr>
      </w:pPr>
      <w:r w:rsidRPr="006B505E">
        <w:rPr>
          <w:rFonts w:ascii="Book Antiqua" w:hAnsi="Book Antiqua" w:cs="Helvetica"/>
          <w:sz w:val="24"/>
          <w:szCs w:val="24"/>
        </w:rPr>
        <w:t>Grade E (Poor): 0</w:t>
      </w:r>
    </w:p>
    <w:p w:rsidR="00A1665A" w:rsidRPr="006B505E" w:rsidRDefault="00A1665A" w:rsidP="006B505E">
      <w:pPr>
        <w:pStyle w:val="NoSpacing"/>
        <w:spacing w:line="360" w:lineRule="auto"/>
        <w:jc w:val="both"/>
        <w:rPr>
          <w:rFonts w:ascii="Book Antiqua" w:hAnsi="Book Antiqua"/>
          <w:sz w:val="24"/>
          <w:szCs w:val="24"/>
          <w:lang w:eastAsia="zh-CN"/>
        </w:rPr>
      </w:pPr>
    </w:p>
    <w:p w:rsidR="00A1665A" w:rsidRPr="006B505E" w:rsidRDefault="00A1665A" w:rsidP="006B505E">
      <w:pPr>
        <w:pStyle w:val="NoSpacing"/>
        <w:spacing w:line="360" w:lineRule="auto"/>
        <w:jc w:val="both"/>
        <w:rPr>
          <w:rFonts w:ascii="Book Antiqua" w:hAnsi="Book Antiqua"/>
          <w:sz w:val="24"/>
          <w:szCs w:val="24"/>
          <w:lang w:eastAsia="zh-CN"/>
        </w:rPr>
      </w:pPr>
    </w:p>
    <w:p w:rsidR="00A1665A" w:rsidRPr="006B505E" w:rsidRDefault="00A1665A" w:rsidP="006B505E">
      <w:pPr>
        <w:pStyle w:val="NoSpacing"/>
        <w:spacing w:line="360" w:lineRule="auto"/>
        <w:jc w:val="both"/>
        <w:rPr>
          <w:rFonts w:ascii="Book Antiqua" w:hAnsi="Book Antiqua"/>
          <w:sz w:val="24"/>
          <w:szCs w:val="24"/>
          <w:lang w:eastAsia="zh-CN"/>
        </w:rPr>
      </w:pPr>
    </w:p>
    <w:p w:rsidR="00A1665A" w:rsidRPr="006B505E" w:rsidRDefault="00A1665A" w:rsidP="006B505E">
      <w:pPr>
        <w:pStyle w:val="NoSpacing"/>
        <w:spacing w:line="360" w:lineRule="auto"/>
        <w:jc w:val="both"/>
        <w:rPr>
          <w:rFonts w:ascii="Book Antiqua" w:hAnsi="Book Antiqua"/>
          <w:sz w:val="24"/>
          <w:szCs w:val="24"/>
          <w:lang w:eastAsia="zh-CN"/>
        </w:rPr>
      </w:pPr>
    </w:p>
    <w:p w:rsidR="00A1665A" w:rsidRPr="006B505E" w:rsidRDefault="00A1665A" w:rsidP="006B505E">
      <w:pPr>
        <w:pStyle w:val="NoSpacing"/>
        <w:spacing w:line="360" w:lineRule="auto"/>
        <w:jc w:val="both"/>
        <w:rPr>
          <w:rFonts w:ascii="Book Antiqua" w:hAnsi="Book Antiqua"/>
          <w:sz w:val="24"/>
          <w:szCs w:val="24"/>
          <w:lang w:eastAsia="zh-CN"/>
        </w:rPr>
      </w:pPr>
    </w:p>
    <w:p w:rsidR="00A1665A" w:rsidRPr="006B505E" w:rsidRDefault="00A1665A" w:rsidP="006B505E">
      <w:pPr>
        <w:pStyle w:val="NoSpacing"/>
        <w:spacing w:line="360" w:lineRule="auto"/>
        <w:jc w:val="both"/>
        <w:rPr>
          <w:rFonts w:ascii="Book Antiqua" w:hAnsi="Book Antiqua"/>
          <w:sz w:val="24"/>
          <w:szCs w:val="24"/>
          <w:lang w:eastAsia="zh-CN"/>
        </w:rPr>
      </w:pPr>
    </w:p>
    <w:p w:rsidR="00A1665A" w:rsidRPr="006B505E" w:rsidRDefault="00A1665A" w:rsidP="006B505E">
      <w:pPr>
        <w:pStyle w:val="NoSpacing"/>
        <w:spacing w:line="360" w:lineRule="auto"/>
        <w:jc w:val="both"/>
        <w:rPr>
          <w:rFonts w:ascii="Book Antiqua" w:hAnsi="Book Antiqua"/>
          <w:sz w:val="24"/>
          <w:szCs w:val="24"/>
          <w:lang w:eastAsia="zh-CN"/>
        </w:rPr>
      </w:pPr>
    </w:p>
    <w:p w:rsidR="00A1665A" w:rsidRPr="006B505E" w:rsidRDefault="00A1665A" w:rsidP="006B505E">
      <w:pPr>
        <w:pStyle w:val="NoSpacing"/>
        <w:spacing w:line="360" w:lineRule="auto"/>
        <w:jc w:val="both"/>
        <w:rPr>
          <w:rFonts w:ascii="Book Antiqua" w:hAnsi="Book Antiqua"/>
          <w:sz w:val="24"/>
          <w:szCs w:val="24"/>
          <w:lang w:eastAsia="zh-CN"/>
        </w:rPr>
      </w:pPr>
    </w:p>
    <w:p w:rsidR="00A1665A" w:rsidRPr="006B505E" w:rsidRDefault="00A1665A" w:rsidP="006B505E">
      <w:pPr>
        <w:pStyle w:val="NoSpacing"/>
        <w:spacing w:line="360" w:lineRule="auto"/>
        <w:jc w:val="both"/>
        <w:rPr>
          <w:rFonts w:ascii="Book Antiqua" w:hAnsi="Book Antiqua"/>
          <w:sz w:val="24"/>
          <w:szCs w:val="24"/>
          <w:lang w:eastAsia="zh-CN"/>
        </w:rPr>
      </w:pPr>
    </w:p>
    <w:p w:rsidR="009A69DD" w:rsidRPr="006B505E" w:rsidRDefault="009A69DD" w:rsidP="006B505E">
      <w:pPr>
        <w:pStyle w:val="NoSpacing"/>
        <w:spacing w:line="360" w:lineRule="auto"/>
        <w:jc w:val="both"/>
        <w:rPr>
          <w:rFonts w:ascii="Book Antiqua" w:hAnsi="Book Antiqua"/>
          <w:sz w:val="24"/>
          <w:szCs w:val="24"/>
          <w:lang w:eastAsia="zh-CN"/>
        </w:rPr>
      </w:pPr>
    </w:p>
    <w:p w:rsidR="009A69DD" w:rsidRPr="006B505E" w:rsidRDefault="009A69DD" w:rsidP="006B505E">
      <w:pPr>
        <w:pStyle w:val="NoSpacing"/>
        <w:spacing w:line="360" w:lineRule="auto"/>
        <w:jc w:val="both"/>
        <w:rPr>
          <w:rFonts w:ascii="Book Antiqua" w:hAnsi="Book Antiqua"/>
          <w:sz w:val="24"/>
          <w:szCs w:val="24"/>
          <w:lang w:eastAsia="zh-CN"/>
        </w:rPr>
      </w:pPr>
    </w:p>
    <w:p w:rsidR="009A69DD" w:rsidRPr="006B505E" w:rsidRDefault="009A69DD" w:rsidP="006B505E">
      <w:pPr>
        <w:pStyle w:val="NoSpacing"/>
        <w:spacing w:line="360" w:lineRule="auto"/>
        <w:jc w:val="both"/>
        <w:rPr>
          <w:rFonts w:ascii="Book Antiqua" w:hAnsi="Book Antiqua"/>
          <w:sz w:val="24"/>
          <w:szCs w:val="24"/>
          <w:lang w:eastAsia="zh-CN"/>
        </w:rPr>
      </w:pPr>
    </w:p>
    <w:p w:rsidR="009A69DD" w:rsidRPr="006B505E" w:rsidRDefault="009A69DD" w:rsidP="006B505E">
      <w:pPr>
        <w:pStyle w:val="NoSpacing"/>
        <w:spacing w:line="360" w:lineRule="auto"/>
        <w:jc w:val="both"/>
        <w:rPr>
          <w:rFonts w:ascii="Book Antiqua" w:hAnsi="Book Antiqua"/>
          <w:sz w:val="24"/>
          <w:szCs w:val="24"/>
          <w:lang w:eastAsia="zh-CN"/>
        </w:rPr>
      </w:pPr>
    </w:p>
    <w:p w:rsidR="009A69DD" w:rsidRPr="006B505E" w:rsidRDefault="009A69DD" w:rsidP="006B505E">
      <w:pPr>
        <w:pStyle w:val="NoSpacing"/>
        <w:spacing w:line="360" w:lineRule="auto"/>
        <w:jc w:val="both"/>
        <w:rPr>
          <w:rFonts w:ascii="Book Antiqua" w:hAnsi="Book Antiqua"/>
          <w:sz w:val="24"/>
          <w:szCs w:val="24"/>
          <w:lang w:eastAsia="zh-CN"/>
        </w:rPr>
      </w:pPr>
    </w:p>
    <w:p w:rsidR="009A69DD" w:rsidRPr="006B505E" w:rsidRDefault="009A69DD" w:rsidP="006B505E">
      <w:pPr>
        <w:pStyle w:val="NoSpacing"/>
        <w:spacing w:line="360" w:lineRule="auto"/>
        <w:jc w:val="both"/>
        <w:rPr>
          <w:rFonts w:ascii="Book Antiqua" w:hAnsi="Book Antiqua"/>
          <w:sz w:val="24"/>
          <w:szCs w:val="24"/>
          <w:lang w:eastAsia="zh-CN"/>
        </w:rPr>
      </w:pPr>
    </w:p>
    <w:p w:rsidR="006B505E" w:rsidRDefault="006B505E">
      <w:pPr>
        <w:spacing w:after="200" w:line="276" w:lineRule="auto"/>
        <w:jc w:val="left"/>
        <w:rPr>
          <w:rFonts w:ascii="Book Antiqua" w:hAnsi="Book Antiqua"/>
          <w:sz w:val="24"/>
          <w:szCs w:val="24"/>
          <w:lang w:eastAsia="zh-CN"/>
        </w:rPr>
      </w:pPr>
      <w:r>
        <w:rPr>
          <w:rFonts w:ascii="Book Antiqua" w:hAnsi="Book Antiqua"/>
          <w:sz w:val="24"/>
          <w:szCs w:val="24"/>
          <w:lang w:eastAsia="zh-CN"/>
        </w:rPr>
        <w:br w:type="page"/>
      </w:r>
    </w:p>
    <w:p w:rsidR="009A69DD" w:rsidRPr="006B505E" w:rsidRDefault="009A69DD" w:rsidP="006B505E">
      <w:pPr>
        <w:pStyle w:val="NoSpacing"/>
        <w:spacing w:line="360" w:lineRule="auto"/>
        <w:jc w:val="both"/>
        <w:rPr>
          <w:rFonts w:ascii="Book Antiqua" w:hAnsi="Book Antiqua"/>
          <w:sz w:val="24"/>
          <w:szCs w:val="24"/>
          <w:lang w:eastAsia="zh-CN"/>
        </w:rPr>
      </w:pPr>
    </w:p>
    <w:p w:rsidR="00244A17" w:rsidRPr="006B505E" w:rsidRDefault="002C7B44" w:rsidP="006B505E">
      <w:pPr>
        <w:pStyle w:val="NoSpacing"/>
        <w:spacing w:line="360" w:lineRule="auto"/>
        <w:jc w:val="both"/>
        <w:rPr>
          <w:rFonts w:ascii="Book Antiqua" w:hAnsi="Book Antiqua"/>
          <w:sz w:val="24"/>
          <w:szCs w:val="24"/>
        </w:rPr>
      </w:pPr>
      <w:r w:rsidRPr="006B505E">
        <w:rPr>
          <w:rFonts w:ascii="Book Antiqua" w:hAnsi="Book Antiqua"/>
          <w:noProof/>
          <w:sz w:val="24"/>
          <w:szCs w:val="24"/>
          <w:lang w:val="en-US" w:eastAsia="zh-CN"/>
        </w:rPr>
        <w:drawing>
          <wp:inline distT="0" distB="0" distL="0" distR="0" wp14:anchorId="767A6381" wp14:editId="50483549">
            <wp:extent cx="3850500" cy="1619250"/>
            <wp:effectExtent l="19050" t="0" r="0" b="0"/>
            <wp:docPr id="4" name="Εικόνα 1" descr="C:\Users\Laywer\Download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ywer\Downloads\1.tif"/>
                    <pic:cNvPicPr>
                      <a:picLocks noChangeAspect="1" noChangeArrowheads="1"/>
                    </pic:cNvPicPr>
                  </pic:nvPicPr>
                  <pic:blipFill>
                    <a:blip r:embed="rId10" cstate="print"/>
                    <a:srcRect/>
                    <a:stretch>
                      <a:fillRect/>
                    </a:stretch>
                  </pic:blipFill>
                  <pic:spPr bwMode="auto">
                    <a:xfrm>
                      <a:off x="0" y="0"/>
                      <a:ext cx="3850500" cy="1619250"/>
                    </a:xfrm>
                    <a:prstGeom prst="rect">
                      <a:avLst/>
                    </a:prstGeom>
                    <a:noFill/>
                    <a:ln w="9525">
                      <a:noFill/>
                      <a:miter lim="800000"/>
                      <a:headEnd/>
                      <a:tailEnd/>
                    </a:ln>
                  </pic:spPr>
                </pic:pic>
              </a:graphicData>
            </a:graphic>
          </wp:inline>
        </w:drawing>
      </w:r>
    </w:p>
    <w:p w:rsidR="00A40E2F" w:rsidRPr="006B505E" w:rsidRDefault="00A40E2F" w:rsidP="006B505E">
      <w:pPr>
        <w:spacing w:after="0" w:line="360" w:lineRule="auto"/>
        <w:jc w:val="left"/>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eastAsia="Times New Roman" w:hAnsi="Book Antiqua" w:cs="Times New Roman"/>
          <w:sz w:val="24"/>
          <w:szCs w:val="24"/>
          <w:bdr w:val="none" w:sz="0" w:space="0" w:color="auto" w:frame="1"/>
          <w:shd w:val="clear" w:color="auto" w:fill="FFFFFF"/>
          <w:lang w:val="en-US" w:eastAsia="el-GR"/>
        </w:rPr>
      </w:pPr>
      <w:r w:rsidRPr="006B505E">
        <w:rPr>
          <w:rFonts w:ascii="Book Antiqua" w:hAnsi="Book Antiqua"/>
          <w:b/>
          <w:sz w:val="24"/>
          <w:szCs w:val="24"/>
          <w:lang w:val="en-US"/>
        </w:rPr>
        <w:t xml:space="preserve">Figure </w:t>
      </w:r>
      <w:r w:rsidR="00143BD3" w:rsidRPr="006B505E">
        <w:rPr>
          <w:rFonts w:ascii="Book Antiqua" w:hAnsi="Book Antiqua"/>
          <w:b/>
          <w:sz w:val="24"/>
          <w:szCs w:val="24"/>
        </w:rPr>
        <w:fldChar w:fldCharType="begin"/>
      </w:r>
      <w:r w:rsidRPr="006B505E">
        <w:rPr>
          <w:rFonts w:ascii="Book Antiqua" w:hAnsi="Book Antiqua"/>
          <w:b/>
          <w:sz w:val="24"/>
          <w:szCs w:val="24"/>
          <w:lang w:val="en-US"/>
        </w:rPr>
        <w:instrText xml:space="preserve"> SEQ Figure \* ARABIC </w:instrText>
      </w:r>
      <w:r w:rsidR="00143BD3" w:rsidRPr="006B505E">
        <w:rPr>
          <w:rFonts w:ascii="Book Antiqua" w:hAnsi="Book Antiqua"/>
          <w:b/>
          <w:sz w:val="24"/>
          <w:szCs w:val="24"/>
        </w:rPr>
        <w:fldChar w:fldCharType="separate"/>
      </w:r>
      <w:r w:rsidRPr="006B505E">
        <w:rPr>
          <w:rFonts w:ascii="Book Antiqua" w:hAnsi="Book Antiqua"/>
          <w:b/>
          <w:noProof/>
          <w:sz w:val="24"/>
          <w:szCs w:val="24"/>
          <w:lang w:val="en-US"/>
        </w:rPr>
        <w:t>1</w:t>
      </w:r>
      <w:r w:rsidR="00143BD3" w:rsidRPr="006B505E">
        <w:rPr>
          <w:rFonts w:ascii="Book Antiqua" w:hAnsi="Book Antiqua"/>
          <w:b/>
          <w:sz w:val="24"/>
          <w:szCs w:val="24"/>
        </w:rPr>
        <w:fldChar w:fldCharType="end"/>
      </w:r>
      <w:r w:rsidRPr="006B505E">
        <w:rPr>
          <w:rFonts w:ascii="Book Antiqua" w:hAnsi="Book Antiqua"/>
          <w:b/>
          <w:sz w:val="24"/>
          <w:szCs w:val="24"/>
          <w:lang w:val="en-US"/>
        </w:rPr>
        <w:t xml:space="preserve"> Agarose gel with PCR products for the TYMS 5’UTR 28bp insertion. </w:t>
      </w:r>
      <w:r w:rsidRPr="006B505E">
        <w:rPr>
          <w:rFonts w:ascii="Book Antiqua" w:hAnsi="Book Antiqua"/>
          <w:sz w:val="24"/>
          <w:szCs w:val="24"/>
          <w:lang w:val="en-US"/>
        </w:rPr>
        <w:t>A DNA ladder of repeated 50bp fragments was use (M 50bp). All potential genotypes (2R 241bp and 3R 242bp) are depicted as well as a sample with LOH for 3R (Lane 3).</w:t>
      </w:r>
    </w:p>
    <w:p w:rsidR="00244A17" w:rsidRPr="006B505E" w:rsidRDefault="00244A17" w:rsidP="006B505E">
      <w:pPr>
        <w:pStyle w:val="NoSpacing"/>
        <w:spacing w:line="360" w:lineRule="auto"/>
        <w:jc w:val="both"/>
        <w:rPr>
          <w:rFonts w:ascii="Book Antiqua" w:eastAsia="Times New Roman" w:hAnsi="Book Antiqua" w:cs="Times New Roman"/>
          <w:sz w:val="24"/>
          <w:szCs w:val="24"/>
          <w:bdr w:val="none" w:sz="0" w:space="0" w:color="auto" w:frame="1"/>
          <w:shd w:val="clear" w:color="auto" w:fill="FFFFFF"/>
          <w:lang w:val="en-US" w:eastAsia="el-GR"/>
        </w:rPr>
      </w:pPr>
      <w:r w:rsidRPr="006B505E">
        <w:rPr>
          <w:rFonts w:ascii="Book Antiqua" w:eastAsia="Times New Roman" w:hAnsi="Book Antiqua" w:cs="Times New Roman"/>
          <w:sz w:val="24"/>
          <w:szCs w:val="24"/>
          <w:bdr w:val="none" w:sz="0" w:space="0" w:color="auto" w:frame="1"/>
          <w:shd w:val="clear" w:color="auto" w:fill="FFFFFF"/>
          <w:lang w:val="en-US" w:eastAsia="el-GR"/>
        </w:rPr>
        <w:br w:type="page"/>
      </w:r>
    </w:p>
    <w:p w:rsidR="00244A17" w:rsidRPr="006B505E" w:rsidRDefault="002C7B44" w:rsidP="006B505E">
      <w:pPr>
        <w:pStyle w:val="NoSpacing"/>
        <w:spacing w:line="360" w:lineRule="auto"/>
        <w:jc w:val="both"/>
        <w:rPr>
          <w:rFonts w:ascii="Book Antiqua" w:eastAsia="Times New Roman" w:hAnsi="Book Antiqua" w:cs="Times New Roman"/>
          <w:sz w:val="24"/>
          <w:szCs w:val="24"/>
          <w:bdr w:val="none" w:sz="0" w:space="0" w:color="auto" w:frame="1"/>
          <w:shd w:val="clear" w:color="auto" w:fill="FFFFFF"/>
          <w:lang w:val="en-US" w:eastAsia="el-GR"/>
        </w:rPr>
      </w:pPr>
      <w:r w:rsidRPr="006B505E">
        <w:rPr>
          <w:rFonts w:ascii="Book Antiqua" w:eastAsia="Times New Roman" w:hAnsi="Book Antiqua" w:cs="Times New Roman"/>
          <w:noProof/>
          <w:sz w:val="24"/>
          <w:szCs w:val="24"/>
          <w:bdr w:val="none" w:sz="0" w:space="0" w:color="auto" w:frame="1"/>
          <w:shd w:val="clear" w:color="auto" w:fill="FFFFFF"/>
          <w:lang w:val="en-US" w:eastAsia="zh-CN"/>
        </w:rPr>
        <w:lastRenderedPageBreak/>
        <w:drawing>
          <wp:inline distT="0" distB="0" distL="0" distR="0" wp14:anchorId="7D31213C" wp14:editId="60D4F454">
            <wp:extent cx="3803438" cy="2266950"/>
            <wp:effectExtent l="19050" t="0" r="6562" b="0"/>
            <wp:docPr id="5" name="Εικόνα 2" descr="C:\Users\Laywer\Download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ywer\Downloads\2.tif"/>
                    <pic:cNvPicPr>
                      <a:picLocks noChangeAspect="1" noChangeArrowheads="1"/>
                    </pic:cNvPicPr>
                  </pic:nvPicPr>
                  <pic:blipFill>
                    <a:blip r:embed="rId11" cstate="print"/>
                    <a:srcRect/>
                    <a:stretch>
                      <a:fillRect/>
                    </a:stretch>
                  </pic:blipFill>
                  <pic:spPr bwMode="auto">
                    <a:xfrm>
                      <a:off x="0" y="0"/>
                      <a:ext cx="3803438" cy="2266950"/>
                    </a:xfrm>
                    <a:prstGeom prst="rect">
                      <a:avLst/>
                    </a:prstGeom>
                    <a:noFill/>
                    <a:ln w="9525">
                      <a:noFill/>
                      <a:miter lim="800000"/>
                      <a:headEnd/>
                      <a:tailEnd/>
                    </a:ln>
                  </pic:spPr>
                </pic:pic>
              </a:graphicData>
            </a:graphic>
          </wp:inline>
        </w:drawing>
      </w:r>
    </w:p>
    <w:p w:rsidR="00A40E2F" w:rsidRPr="006B505E" w:rsidRDefault="00A40E2F"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eastAsia="Times New Roman" w:hAnsi="Book Antiqua" w:cs="Times New Roman"/>
          <w:sz w:val="24"/>
          <w:szCs w:val="24"/>
          <w:bdr w:val="none" w:sz="0" w:space="0" w:color="auto" w:frame="1"/>
          <w:shd w:val="clear" w:color="auto" w:fill="FFFFFF"/>
          <w:lang w:val="en-US" w:eastAsia="el-GR"/>
        </w:rPr>
      </w:pPr>
      <w:r w:rsidRPr="006B505E">
        <w:rPr>
          <w:rFonts w:ascii="Book Antiqua" w:hAnsi="Book Antiqua"/>
          <w:b/>
          <w:sz w:val="24"/>
          <w:szCs w:val="24"/>
          <w:lang w:val="en-US"/>
        </w:rPr>
        <w:t xml:space="preserve">Figure </w:t>
      </w:r>
      <w:r w:rsidR="00143BD3" w:rsidRPr="006B505E">
        <w:rPr>
          <w:rFonts w:ascii="Book Antiqua" w:hAnsi="Book Antiqua"/>
          <w:b/>
          <w:sz w:val="24"/>
          <w:szCs w:val="24"/>
        </w:rPr>
        <w:fldChar w:fldCharType="begin"/>
      </w:r>
      <w:r w:rsidRPr="006B505E">
        <w:rPr>
          <w:rFonts w:ascii="Book Antiqua" w:hAnsi="Book Antiqua"/>
          <w:b/>
          <w:sz w:val="24"/>
          <w:szCs w:val="24"/>
          <w:lang w:val="en-US"/>
        </w:rPr>
        <w:instrText xml:space="preserve"> SEQ Figure \* ARABIC </w:instrText>
      </w:r>
      <w:r w:rsidR="00143BD3" w:rsidRPr="006B505E">
        <w:rPr>
          <w:rFonts w:ascii="Book Antiqua" w:hAnsi="Book Antiqua"/>
          <w:b/>
          <w:sz w:val="24"/>
          <w:szCs w:val="24"/>
        </w:rPr>
        <w:fldChar w:fldCharType="separate"/>
      </w:r>
      <w:r w:rsidRPr="006B505E">
        <w:rPr>
          <w:rFonts w:ascii="Book Antiqua" w:hAnsi="Book Antiqua"/>
          <w:b/>
          <w:noProof/>
          <w:sz w:val="24"/>
          <w:szCs w:val="24"/>
          <w:lang w:val="en-US"/>
        </w:rPr>
        <w:t>2</w:t>
      </w:r>
      <w:r w:rsidR="00143BD3" w:rsidRPr="006B505E">
        <w:rPr>
          <w:rFonts w:ascii="Book Antiqua" w:hAnsi="Book Antiqua"/>
          <w:b/>
          <w:sz w:val="24"/>
          <w:szCs w:val="24"/>
        </w:rPr>
        <w:fldChar w:fldCharType="end"/>
      </w:r>
      <w:r w:rsidRPr="006B505E">
        <w:rPr>
          <w:rFonts w:ascii="Book Antiqua" w:hAnsi="Book Antiqua"/>
          <w:b/>
          <w:sz w:val="24"/>
          <w:szCs w:val="24"/>
          <w:lang w:val="en-US"/>
        </w:rPr>
        <w:t xml:space="preserve"> Polyacrylamide gel for the 12G&gt;C substitution in the 5’UTR after digestion.</w:t>
      </w:r>
      <w:r w:rsidRPr="006B505E">
        <w:rPr>
          <w:rFonts w:ascii="Book Antiqua" w:hAnsi="Book Antiqua"/>
          <w:sz w:val="24"/>
          <w:szCs w:val="24"/>
          <w:lang w:val="en-US"/>
        </w:rPr>
        <w:t xml:space="preserve"> Expected bands are 12bp, 44bp, 45bp, and 47bp for all genotypes. Digestion of a sample with 2R or 3R12G genotype results in production of two bands of 66bp and 28bp, while in 3R12C genotypes those two fragments are left undigested in a single 94bp fragment.</w:t>
      </w:r>
      <w:r w:rsidRPr="006B505E">
        <w:rPr>
          <w:rFonts w:ascii="Book Antiqua" w:eastAsia="Times New Roman" w:hAnsi="Book Antiqua" w:cs="Times New Roman"/>
          <w:sz w:val="24"/>
          <w:szCs w:val="24"/>
          <w:bdr w:val="none" w:sz="0" w:space="0" w:color="auto" w:frame="1"/>
          <w:shd w:val="clear" w:color="auto" w:fill="FFFFFF"/>
          <w:lang w:val="en-US" w:eastAsia="el-GR"/>
        </w:rPr>
        <w:t xml:space="preserve"> </w:t>
      </w:r>
    </w:p>
    <w:p w:rsidR="00244A17" w:rsidRPr="006B505E" w:rsidRDefault="00244A17" w:rsidP="006B505E">
      <w:pPr>
        <w:pStyle w:val="NoSpacing"/>
        <w:spacing w:line="360" w:lineRule="auto"/>
        <w:jc w:val="both"/>
        <w:rPr>
          <w:rFonts w:ascii="Book Antiqua" w:eastAsia="Times New Roman" w:hAnsi="Book Antiqua" w:cs="Times New Roman"/>
          <w:noProof/>
          <w:sz w:val="24"/>
          <w:szCs w:val="24"/>
          <w:bdr w:val="none" w:sz="0" w:space="0" w:color="auto" w:frame="1"/>
          <w:shd w:val="clear" w:color="auto" w:fill="FFFFFF"/>
          <w:lang w:val="en-US" w:eastAsia="el-GR"/>
        </w:rPr>
      </w:pPr>
      <w:r w:rsidRPr="006B505E">
        <w:rPr>
          <w:rFonts w:ascii="Book Antiqua" w:eastAsia="Times New Roman" w:hAnsi="Book Antiqua" w:cs="Times New Roman"/>
          <w:noProof/>
          <w:sz w:val="24"/>
          <w:szCs w:val="24"/>
          <w:bdr w:val="none" w:sz="0" w:space="0" w:color="auto" w:frame="1"/>
          <w:shd w:val="clear" w:color="auto" w:fill="FFFFFF"/>
          <w:lang w:val="en-US" w:eastAsia="el-GR"/>
        </w:rPr>
        <w:br w:type="page"/>
      </w:r>
    </w:p>
    <w:p w:rsidR="00244A17" w:rsidRPr="006B505E" w:rsidRDefault="002C7B44" w:rsidP="006B505E">
      <w:pPr>
        <w:pStyle w:val="NoSpacing"/>
        <w:spacing w:line="360" w:lineRule="auto"/>
        <w:jc w:val="both"/>
        <w:rPr>
          <w:rFonts w:ascii="Book Antiqua" w:eastAsia="Times New Roman" w:hAnsi="Book Antiqua" w:cs="Times New Roman"/>
          <w:sz w:val="24"/>
          <w:szCs w:val="24"/>
          <w:bdr w:val="none" w:sz="0" w:space="0" w:color="auto" w:frame="1"/>
          <w:shd w:val="clear" w:color="auto" w:fill="FFFFFF"/>
          <w:lang w:eastAsia="el-GR"/>
        </w:rPr>
      </w:pPr>
      <w:r w:rsidRPr="006B505E">
        <w:rPr>
          <w:rFonts w:ascii="Book Antiqua" w:eastAsia="Times New Roman" w:hAnsi="Book Antiqua" w:cs="Times New Roman"/>
          <w:noProof/>
          <w:sz w:val="24"/>
          <w:szCs w:val="24"/>
          <w:bdr w:val="none" w:sz="0" w:space="0" w:color="auto" w:frame="1"/>
          <w:shd w:val="clear" w:color="auto" w:fill="FFFFFF"/>
          <w:lang w:val="en-US" w:eastAsia="zh-CN"/>
        </w:rPr>
        <w:lastRenderedPageBreak/>
        <w:drawing>
          <wp:inline distT="0" distB="0" distL="0" distR="0" wp14:anchorId="64AE2C2E" wp14:editId="08E1CF9C">
            <wp:extent cx="4619625" cy="2603059"/>
            <wp:effectExtent l="19050" t="0" r="9525" b="0"/>
            <wp:docPr id="6" name="Εικόνα 3" descr="C:\Users\Laywer\Download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ywer\Downloads\3.tif"/>
                    <pic:cNvPicPr>
                      <a:picLocks noChangeAspect="1" noChangeArrowheads="1"/>
                    </pic:cNvPicPr>
                  </pic:nvPicPr>
                  <pic:blipFill>
                    <a:blip r:embed="rId12" cstate="print"/>
                    <a:srcRect/>
                    <a:stretch>
                      <a:fillRect/>
                    </a:stretch>
                  </pic:blipFill>
                  <pic:spPr bwMode="auto">
                    <a:xfrm>
                      <a:off x="0" y="0"/>
                      <a:ext cx="4619872" cy="2603198"/>
                    </a:xfrm>
                    <a:prstGeom prst="rect">
                      <a:avLst/>
                    </a:prstGeom>
                    <a:noFill/>
                    <a:ln w="9525">
                      <a:noFill/>
                      <a:miter lim="800000"/>
                      <a:headEnd/>
                      <a:tailEnd/>
                    </a:ln>
                  </pic:spPr>
                </pic:pic>
              </a:graphicData>
            </a:graphic>
          </wp:inline>
        </w:drawing>
      </w:r>
    </w:p>
    <w:p w:rsidR="00A40E2F" w:rsidRPr="006B505E" w:rsidRDefault="00A40E2F"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 xml:space="preserve">Figure </w:t>
      </w:r>
      <w:r w:rsidR="00143BD3" w:rsidRPr="006B505E">
        <w:rPr>
          <w:rFonts w:ascii="Book Antiqua" w:hAnsi="Book Antiqua"/>
          <w:b/>
          <w:sz w:val="24"/>
          <w:szCs w:val="24"/>
          <w:lang w:val="en-US"/>
        </w:rPr>
        <w:fldChar w:fldCharType="begin"/>
      </w:r>
      <w:r w:rsidRPr="006B505E">
        <w:rPr>
          <w:rFonts w:ascii="Book Antiqua" w:hAnsi="Book Antiqua"/>
          <w:b/>
          <w:sz w:val="24"/>
          <w:szCs w:val="24"/>
          <w:lang w:val="en-US"/>
        </w:rPr>
        <w:instrText xml:space="preserve"> SEQ Figure \* ARABIC </w:instrText>
      </w:r>
      <w:r w:rsidR="00143BD3" w:rsidRPr="006B505E">
        <w:rPr>
          <w:rFonts w:ascii="Book Antiqua" w:hAnsi="Book Antiqua"/>
          <w:b/>
          <w:sz w:val="24"/>
          <w:szCs w:val="24"/>
          <w:lang w:val="en-US"/>
        </w:rPr>
        <w:fldChar w:fldCharType="separate"/>
      </w:r>
      <w:r w:rsidRPr="006B505E">
        <w:rPr>
          <w:rFonts w:ascii="Book Antiqua" w:hAnsi="Book Antiqua"/>
          <w:b/>
          <w:noProof/>
          <w:sz w:val="24"/>
          <w:szCs w:val="24"/>
          <w:lang w:val="en-US"/>
        </w:rPr>
        <w:t>3</w:t>
      </w:r>
      <w:r w:rsidR="00143BD3" w:rsidRPr="006B505E">
        <w:rPr>
          <w:rFonts w:ascii="Book Antiqua" w:hAnsi="Book Antiqua"/>
          <w:b/>
          <w:sz w:val="24"/>
          <w:szCs w:val="24"/>
          <w:lang w:val="en-US"/>
        </w:rPr>
        <w:fldChar w:fldCharType="end"/>
      </w:r>
      <w:r w:rsidRPr="006B505E">
        <w:rPr>
          <w:rFonts w:ascii="Book Antiqua" w:hAnsi="Book Antiqua"/>
          <w:b/>
          <w:sz w:val="24"/>
          <w:szCs w:val="24"/>
          <w:lang w:val="en-US"/>
        </w:rPr>
        <w:t xml:space="preserve"> Polyacrylamide gel of the 3’UTR products.</w:t>
      </w:r>
      <w:r w:rsidRPr="006B505E">
        <w:rPr>
          <w:rFonts w:ascii="Book Antiqua" w:hAnsi="Book Antiqua"/>
          <w:sz w:val="24"/>
          <w:szCs w:val="24"/>
          <w:lang w:val="en-US"/>
        </w:rPr>
        <w:t xml:space="preserve"> Expected bands are 104bp and 110bp.In heterozygotes a second band of approximately 200bp was observed due to heteroduplex mismatches.</w:t>
      </w: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b/>
          <w:sz w:val="24"/>
          <w:szCs w:val="24"/>
          <w:lang w:val="en-US"/>
        </w:rPr>
      </w:pP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br w:type="page"/>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noProof/>
          <w:sz w:val="24"/>
          <w:szCs w:val="24"/>
          <w:lang w:val="en-US" w:eastAsia="zh-CN"/>
        </w:rPr>
        <w:lastRenderedPageBreak/>
        <w:drawing>
          <wp:inline distT="0" distB="0" distL="0" distR="0" wp14:anchorId="59E6408D" wp14:editId="714759DB">
            <wp:extent cx="4935722" cy="3721395"/>
            <wp:effectExtent l="19050" t="0" r="0" b="0"/>
            <wp:docPr id="7"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cstate="print"/>
                    <a:srcRect/>
                    <a:stretch>
                      <a:fillRect/>
                    </a:stretch>
                  </pic:blipFill>
                  <pic:spPr bwMode="auto">
                    <a:xfrm>
                      <a:off x="0" y="0"/>
                      <a:ext cx="4935792" cy="3721448"/>
                    </a:xfrm>
                    <a:prstGeom prst="rect">
                      <a:avLst/>
                    </a:prstGeom>
                    <a:noFill/>
                    <a:ln w="9525">
                      <a:noFill/>
                      <a:miter lim="800000"/>
                      <a:headEnd/>
                      <a:tailEnd/>
                    </a:ln>
                  </pic:spPr>
                </pic:pic>
              </a:graphicData>
            </a:graphic>
          </wp:inline>
        </w:drawing>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noProof/>
          <w:sz w:val="24"/>
          <w:szCs w:val="24"/>
          <w:lang w:val="en-US" w:eastAsia="zh-CN"/>
        </w:rPr>
        <w:drawing>
          <wp:inline distT="0" distB="0" distL="0" distR="0" wp14:anchorId="594F1155" wp14:editId="4958BD93">
            <wp:extent cx="4935722" cy="3558418"/>
            <wp:effectExtent l="19050" t="0" r="0" b="0"/>
            <wp:docPr id="8"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cstate="print"/>
                    <a:srcRect/>
                    <a:stretch>
                      <a:fillRect/>
                    </a:stretch>
                  </pic:blipFill>
                  <pic:spPr bwMode="auto">
                    <a:xfrm>
                      <a:off x="0" y="0"/>
                      <a:ext cx="4933716" cy="3556972"/>
                    </a:xfrm>
                    <a:prstGeom prst="rect">
                      <a:avLst/>
                    </a:prstGeom>
                    <a:noFill/>
                    <a:ln w="9525">
                      <a:noFill/>
                      <a:miter lim="800000"/>
                      <a:headEnd/>
                      <a:tailEnd/>
                    </a:ln>
                  </pic:spPr>
                </pic:pic>
              </a:graphicData>
            </a:graphic>
          </wp:inline>
        </w:drawing>
      </w:r>
    </w:p>
    <w:p w:rsidR="00244A17" w:rsidRPr="006B505E" w:rsidRDefault="00244A17" w:rsidP="006B505E">
      <w:pPr>
        <w:pStyle w:val="NoSpacing"/>
        <w:spacing w:line="360" w:lineRule="auto"/>
        <w:jc w:val="both"/>
        <w:rPr>
          <w:rFonts w:ascii="Book Antiqua" w:hAnsi="Book Antiqua" w:cs="Times New Roman"/>
          <w:sz w:val="24"/>
          <w:szCs w:val="24"/>
          <w:lang w:val="en-US"/>
        </w:rPr>
      </w:pPr>
      <w:r w:rsidRPr="006B505E">
        <w:rPr>
          <w:rFonts w:ascii="Book Antiqua" w:hAnsi="Book Antiqua" w:cs="Times New Roman"/>
          <w:b/>
          <w:sz w:val="24"/>
          <w:szCs w:val="24"/>
          <w:lang w:val="en-US"/>
        </w:rPr>
        <w:t>Figure 4</w:t>
      </w:r>
      <w:r w:rsidR="00B9015B" w:rsidRPr="006B505E">
        <w:rPr>
          <w:rFonts w:ascii="Book Antiqua" w:hAnsi="Book Antiqua" w:cs="Times New Roman"/>
          <w:b/>
          <w:sz w:val="24"/>
          <w:szCs w:val="24"/>
          <w:lang w:val="en-US" w:eastAsia="zh-CN"/>
        </w:rPr>
        <w:t xml:space="preserve"> </w:t>
      </w:r>
      <w:r w:rsidRPr="006B505E">
        <w:rPr>
          <w:rFonts w:ascii="Book Antiqua" w:hAnsi="Book Antiqua" w:cs="Times New Roman"/>
          <w:b/>
          <w:sz w:val="24"/>
          <w:szCs w:val="24"/>
          <w:lang w:val="en-US"/>
        </w:rPr>
        <w:t xml:space="preserve">Kaplan-Meier survival curve. </w:t>
      </w:r>
      <w:r w:rsidRPr="006B505E">
        <w:rPr>
          <w:rFonts w:ascii="Book Antiqua" w:hAnsi="Book Antiqua" w:cs="Times New Roman"/>
          <w:sz w:val="24"/>
          <w:szCs w:val="24"/>
          <w:lang w:val="en-US"/>
        </w:rPr>
        <w:t xml:space="preserve">A: Kaplan-Meier curve for PFS according to </w:t>
      </w:r>
      <w:r w:rsidRPr="006B505E">
        <w:rPr>
          <w:rFonts w:ascii="Book Antiqua" w:hAnsi="Book Antiqua" w:cs="Times New Roman"/>
          <w:i/>
          <w:sz w:val="24"/>
          <w:szCs w:val="24"/>
          <w:lang w:val="en-US"/>
        </w:rPr>
        <w:t xml:space="preserve">TYMS </w:t>
      </w:r>
      <w:r w:rsidRPr="006B505E">
        <w:rPr>
          <w:rFonts w:ascii="Book Antiqua" w:hAnsi="Book Antiqua" w:cs="Times New Roman"/>
          <w:sz w:val="24"/>
          <w:szCs w:val="24"/>
          <w:lang w:val="en-US"/>
        </w:rPr>
        <w:t xml:space="preserve">3’UTR Groups; B: Kaplan-Meier curve for OS according to </w:t>
      </w:r>
      <w:r w:rsidRPr="006B505E">
        <w:rPr>
          <w:rFonts w:ascii="Book Antiqua" w:hAnsi="Book Antiqua" w:cs="Times New Roman"/>
          <w:i/>
          <w:sz w:val="24"/>
          <w:szCs w:val="24"/>
          <w:lang w:val="en-US"/>
        </w:rPr>
        <w:t>TYMS</w:t>
      </w:r>
      <w:r w:rsidRPr="006B505E">
        <w:rPr>
          <w:rFonts w:ascii="Book Antiqua" w:hAnsi="Book Antiqua" w:cs="Times New Roman"/>
          <w:sz w:val="24"/>
          <w:szCs w:val="24"/>
          <w:lang w:val="en-US"/>
        </w:rPr>
        <w:t xml:space="preserve"> 3’UTR Groups. Comparisons were made using the long-rank tests.</w:t>
      </w: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br w:type="page"/>
      </w:r>
    </w:p>
    <w:p w:rsidR="00244A17" w:rsidRPr="006B505E" w:rsidRDefault="00244A17" w:rsidP="006B505E">
      <w:pPr>
        <w:pStyle w:val="NoSpacing"/>
        <w:spacing w:line="360" w:lineRule="auto"/>
        <w:jc w:val="both"/>
        <w:rPr>
          <w:rFonts w:ascii="Book Antiqua" w:hAnsi="Book Antiqua"/>
          <w:b/>
          <w:sz w:val="24"/>
          <w:szCs w:val="24"/>
          <w:lang w:val="en-US" w:eastAsia="zh-CN"/>
        </w:rPr>
      </w:pPr>
      <w:r w:rsidRPr="006B505E">
        <w:rPr>
          <w:rFonts w:ascii="Book Antiqua" w:hAnsi="Book Antiqua"/>
          <w:b/>
          <w:sz w:val="24"/>
          <w:szCs w:val="24"/>
          <w:lang w:val="en-US"/>
        </w:rPr>
        <w:lastRenderedPageBreak/>
        <w:t xml:space="preserve">Table 1 </w:t>
      </w:r>
      <w:r w:rsidRPr="006B505E">
        <w:rPr>
          <w:rFonts w:ascii="Book Antiqua" w:hAnsi="Book Antiqua"/>
          <w:b/>
          <w:i/>
          <w:sz w:val="24"/>
          <w:szCs w:val="24"/>
          <w:lang w:val="en-US"/>
        </w:rPr>
        <w:t>TYMS</w:t>
      </w:r>
      <w:r w:rsidRPr="006B505E">
        <w:rPr>
          <w:rFonts w:ascii="Book Antiqua" w:hAnsi="Book Antiqua"/>
          <w:b/>
          <w:sz w:val="24"/>
          <w:szCs w:val="24"/>
          <w:lang w:val="en-US"/>
        </w:rPr>
        <w:t xml:space="preserve"> polymorphisms’ groups per </w:t>
      </w:r>
      <w:r w:rsidR="00B9015B" w:rsidRPr="006B505E">
        <w:rPr>
          <w:rFonts w:ascii="Book Antiqua" w:hAnsi="Book Antiqua"/>
          <w:b/>
          <w:sz w:val="24"/>
          <w:szCs w:val="24"/>
          <w:lang w:val="en-US"/>
        </w:rPr>
        <w:t>untranslated region</w:t>
      </w:r>
    </w:p>
    <w:p w:rsidR="00B9015B" w:rsidRPr="006B505E" w:rsidRDefault="00B9015B" w:rsidP="006B505E">
      <w:pPr>
        <w:pStyle w:val="NoSpacing"/>
        <w:spacing w:line="360" w:lineRule="auto"/>
        <w:jc w:val="both"/>
        <w:rPr>
          <w:rFonts w:ascii="Book Antiqua" w:hAnsi="Book Antiqua"/>
          <w:b/>
          <w:sz w:val="24"/>
          <w:szCs w:val="24"/>
          <w:lang w:val="en-US" w:eastAsia="zh-CN"/>
        </w:rPr>
      </w:pPr>
    </w:p>
    <w:tbl>
      <w:tblPr>
        <w:tblW w:w="5000" w:type="pct"/>
        <w:tblLook w:val="04A0" w:firstRow="1" w:lastRow="0" w:firstColumn="1" w:lastColumn="0" w:noHBand="0" w:noVBand="1"/>
      </w:tblPr>
      <w:tblGrid>
        <w:gridCol w:w="1775"/>
        <w:gridCol w:w="2067"/>
        <w:gridCol w:w="2543"/>
        <w:gridCol w:w="2137"/>
      </w:tblGrid>
      <w:tr w:rsidR="006B505E" w:rsidRPr="006B505E" w:rsidTr="00DE1D7D">
        <w:tc>
          <w:tcPr>
            <w:tcW w:w="1041" w:type="pct"/>
            <w:tcBorders>
              <w:top w:val="single" w:sz="4" w:space="0" w:color="auto"/>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1212" w:type="pct"/>
            <w:tcBorders>
              <w:top w:val="single" w:sz="4" w:space="0" w:color="auto"/>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Low expression</w:t>
            </w:r>
          </w:p>
        </w:tc>
        <w:tc>
          <w:tcPr>
            <w:tcW w:w="1492" w:type="pct"/>
            <w:tcBorders>
              <w:top w:val="single" w:sz="4" w:space="0" w:color="auto"/>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Medium expression</w:t>
            </w:r>
          </w:p>
        </w:tc>
        <w:tc>
          <w:tcPr>
            <w:tcW w:w="1254" w:type="pct"/>
            <w:tcBorders>
              <w:top w:val="single" w:sz="4" w:space="0" w:color="auto"/>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High expression</w:t>
            </w:r>
          </w:p>
        </w:tc>
      </w:tr>
      <w:tr w:rsidR="006B505E" w:rsidRPr="006B505E" w:rsidTr="00DE1D7D">
        <w:tc>
          <w:tcPr>
            <w:tcW w:w="1041"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 xml:space="preserve">TYMS </w:t>
            </w:r>
            <w:r w:rsidRPr="006B505E">
              <w:rPr>
                <w:rFonts w:ascii="Book Antiqua" w:hAnsi="Book Antiqua"/>
                <w:sz w:val="24"/>
                <w:szCs w:val="24"/>
                <w:lang w:val="en-US"/>
              </w:rPr>
              <w:t>3’UTR</w:t>
            </w:r>
          </w:p>
        </w:tc>
        <w:tc>
          <w:tcPr>
            <w:tcW w:w="1212"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del/del</w:t>
            </w:r>
          </w:p>
        </w:tc>
        <w:tc>
          <w:tcPr>
            <w:tcW w:w="1492"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ns/del</w:t>
            </w:r>
          </w:p>
        </w:tc>
        <w:tc>
          <w:tcPr>
            <w:tcW w:w="1254"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ns/ins</w:t>
            </w:r>
          </w:p>
        </w:tc>
      </w:tr>
      <w:tr w:rsidR="006B505E" w:rsidRPr="006B505E" w:rsidTr="00DE1D7D">
        <w:tc>
          <w:tcPr>
            <w:tcW w:w="1041" w:type="pct"/>
          </w:tcPr>
          <w:p w:rsidR="00244A17" w:rsidRPr="006B505E" w:rsidRDefault="00244A17" w:rsidP="006B505E">
            <w:pPr>
              <w:pStyle w:val="NoSpacing"/>
              <w:spacing w:line="360" w:lineRule="auto"/>
              <w:jc w:val="both"/>
              <w:rPr>
                <w:rFonts w:ascii="Book Antiqua" w:hAnsi="Book Antiqua"/>
                <w:i/>
                <w:sz w:val="24"/>
                <w:szCs w:val="24"/>
                <w:lang w:val="en-US"/>
              </w:rPr>
            </w:pPr>
          </w:p>
        </w:tc>
        <w:tc>
          <w:tcPr>
            <w:tcW w:w="1212" w:type="pct"/>
          </w:tcPr>
          <w:p w:rsidR="00244A17" w:rsidRPr="006B505E" w:rsidRDefault="00244A17" w:rsidP="006B505E">
            <w:pPr>
              <w:pStyle w:val="NoSpacing"/>
              <w:spacing w:line="360" w:lineRule="auto"/>
              <w:jc w:val="both"/>
              <w:rPr>
                <w:rFonts w:ascii="Book Antiqua" w:hAnsi="Book Antiqua"/>
                <w:sz w:val="24"/>
                <w:szCs w:val="24"/>
                <w:lang w:val="en-US"/>
              </w:rPr>
            </w:pPr>
          </w:p>
        </w:tc>
        <w:tc>
          <w:tcPr>
            <w:tcW w:w="1492"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del/LOH</w:t>
            </w:r>
          </w:p>
        </w:tc>
        <w:tc>
          <w:tcPr>
            <w:tcW w:w="1254"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ns/LOH</w:t>
            </w:r>
          </w:p>
        </w:tc>
      </w:tr>
      <w:tr w:rsidR="006B505E" w:rsidRPr="006B505E" w:rsidTr="00DE1D7D">
        <w:tc>
          <w:tcPr>
            <w:tcW w:w="1041" w:type="pct"/>
          </w:tcPr>
          <w:p w:rsidR="00244A17" w:rsidRPr="006B505E" w:rsidRDefault="00244A17" w:rsidP="006B505E">
            <w:pPr>
              <w:pStyle w:val="NoSpacing"/>
              <w:spacing w:line="360" w:lineRule="auto"/>
              <w:jc w:val="both"/>
              <w:rPr>
                <w:rFonts w:ascii="Book Antiqua" w:hAnsi="Book Antiqua"/>
                <w:i/>
                <w:sz w:val="24"/>
                <w:szCs w:val="24"/>
                <w:lang w:val="en-US"/>
              </w:rPr>
            </w:pPr>
          </w:p>
        </w:tc>
        <w:tc>
          <w:tcPr>
            <w:tcW w:w="1212" w:type="pct"/>
          </w:tcPr>
          <w:p w:rsidR="00244A17" w:rsidRPr="006B505E" w:rsidRDefault="00244A17" w:rsidP="006B505E">
            <w:pPr>
              <w:pStyle w:val="NoSpacing"/>
              <w:spacing w:line="360" w:lineRule="auto"/>
              <w:jc w:val="both"/>
              <w:rPr>
                <w:rFonts w:ascii="Book Antiqua" w:hAnsi="Book Antiqua"/>
                <w:sz w:val="24"/>
                <w:szCs w:val="24"/>
                <w:lang w:val="en-US"/>
              </w:rPr>
            </w:pPr>
          </w:p>
        </w:tc>
        <w:tc>
          <w:tcPr>
            <w:tcW w:w="1492" w:type="pct"/>
          </w:tcPr>
          <w:p w:rsidR="00244A17" w:rsidRPr="006B505E" w:rsidRDefault="00244A17" w:rsidP="006B505E">
            <w:pPr>
              <w:pStyle w:val="NoSpacing"/>
              <w:spacing w:line="360" w:lineRule="auto"/>
              <w:jc w:val="both"/>
              <w:rPr>
                <w:rFonts w:ascii="Book Antiqua" w:hAnsi="Book Antiqua"/>
                <w:sz w:val="24"/>
                <w:szCs w:val="24"/>
                <w:lang w:val="en-US"/>
              </w:rPr>
            </w:pPr>
          </w:p>
        </w:tc>
        <w:tc>
          <w:tcPr>
            <w:tcW w:w="1254" w:type="pct"/>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DE1D7D">
        <w:tc>
          <w:tcPr>
            <w:tcW w:w="1041"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 xml:space="preserve">TYMS </w:t>
            </w:r>
            <w:r w:rsidRPr="006B505E">
              <w:rPr>
                <w:rFonts w:ascii="Book Antiqua" w:hAnsi="Book Antiqua"/>
                <w:sz w:val="24"/>
                <w:szCs w:val="24"/>
                <w:lang w:val="en-US"/>
              </w:rPr>
              <w:t>5’UTR</w:t>
            </w:r>
          </w:p>
        </w:tc>
        <w:tc>
          <w:tcPr>
            <w:tcW w:w="1212"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w:t>
            </w:r>
          </w:p>
        </w:tc>
        <w:tc>
          <w:tcPr>
            <w:tcW w:w="1492"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3RG</w:t>
            </w:r>
          </w:p>
        </w:tc>
        <w:tc>
          <w:tcPr>
            <w:tcW w:w="1254"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RG</w:t>
            </w:r>
          </w:p>
        </w:tc>
      </w:tr>
      <w:tr w:rsidR="006B505E" w:rsidRPr="006B505E" w:rsidTr="00DE1D7D">
        <w:tc>
          <w:tcPr>
            <w:tcW w:w="1041" w:type="pct"/>
          </w:tcPr>
          <w:p w:rsidR="00244A17" w:rsidRPr="006B505E" w:rsidRDefault="00244A17" w:rsidP="006B505E">
            <w:pPr>
              <w:pStyle w:val="NoSpacing"/>
              <w:spacing w:line="360" w:lineRule="auto"/>
              <w:jc w:val="both"/>
              <w:rPr>
                <w:rFonts w:ascii="Book Antiqua" w:hAnsi="Book Antiqua"/>
                <w:i/>
                <w:sz w:val="24"/>
                <w:szCs w:val="24"/>
                <w:lang w:val="en-US"/>
              </w:rPr>
            </w:pPr>
          </w:p>
        </w:tc>
        <w:tc>
          <w:tcPr>
            <w:tcW w:w="1212"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3RC</w:t>
            </w:r>
          </w:p>
        </w:tc>
        <w:tc>
          <w:tcPr>
            <w:tcW w:w="1492"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3RG</w:t>
            </w:r>
          </w:p>
        </w:tc>
        <w:tc>
          <w:tcPr>
            <w:tcW w:w="1254"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RG/3RC</w:t>
            </w:r>
          </w:p>
        </w:tc>
      </w:tr>
      <w:tr w:rsidR="006B505E" w:rsidRPr="006B505E" w:rsidTr="00DE1D7D">
        <w:tc>
          <w:tcPr>
            <w:tcW w:w="1041" w:type="pct"/>
          </w:tcPr>
          <w:p w:rsidR="00244A17" w:rsidRPr="006B505E" w:rsidRDefault="00244A17" w:rsidP="006B505E">
            <w:pPr>
              <w:pStyle w:val="NoSpacing"/>
              <w:spacing w:line="360" w:lineRule="auto"/>
              <w:jc w:val="both"/>
              <w:rPr>
                <w:rFonts w:ascii="Book Antiqua" w:hAnsi="Book Antiqua"/>
                <w:i/>
                <w:sz w:val="24"/>
                <w:szCs w:val="24"/>
                <w:lang w:val="en-US"/>
              </w:rPr>
            </w:pPr>
          </w:p>
        </w:tc>
        <w:tc>
          <w:tcPr>
            <w:tcW w:w="1212"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RC</w:t>
            </w:r>
          </w:p>
        </w:tc>
        <w:tc>
          <w:tcPr>
            <w:tcW w:w="1492"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3RCLOH</w:t>
            </w:r>
          </w:p>
        </w:tc>
        <w:tc>
          <w:tcPr>
            <w:tcW w:w="1254"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LOH/3RG</w:t>
            </w:r>
          </w:p>
        </w:tc>
      </w:tr>
      <w:tr w:rsidR="006B505E" w:rsidRPr="006B505E" w:rsidTr="00DE1D7D">
        <w:tc>
          <w:tcPr>
            <w:tcW w:w="1041" w:type="pct"/>
          </w:tcPr>
          <w:p w:rsidR="00244A17" w:rsidRPr="006B505E" w:rsidRDefault="00244A17" w:rsidP="006B505E">
            <w:pPr>
              <w:pStyle w:val="NoSpacing"/>
              <w:spacing w:line="360" w:lineRule="auto"/>
              <w:jc w:val="both"/>
              <w:rPr>
                <w:rFonts w:ascii="Book Antiqua" w:hAnsi="Book Antiqua"/>
                <w:i/>
                <w:sz w:val="24"/>
                <w:szCs w:val="24"/>
                <w:lang w:val="en-US"/>
              </w:rPr>
            </w:pPr>
          </w:p>
        </w:tc>
        <w:tc>
          <w:tcPr>
            <w:tcW w:w="1212" w:type="pct"/>
          </w:tcPr>
          <w:p w:rsidR="00244A17" w:rsidRPr="006B505E" w:rsidRDefault="00244A17" w:rsidP="006B505E">
            <w:pPr>
              <w:pStyle w:val="NoSpacing"/>
              <w:spacing w:line="360" w:lineRule="auto"/>
              <w:jc w:val="both"/>
              <w:rPr>
                <w:rFonts w:ascii="Book Antiqua" w:hAnsi="Book Antiqua"/>
                <w:sz w:val="24"/>
                <w:szCs w:val="24"/>
                <w:lang w:val="en-US"/>
              </w:rPr>
            </w:pPr>
          </w:p>
        </w:tc>
        <w:tc>
          <w:tcPr>
            <w:tcW w:w="1492"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3RGLOH</w:t>
            </w:r>
          </w:p>
        </w:tc>
        <w:tc>
          <w:tcPr>
            <w:tcW w:w="1254" w:type="pct"/>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DE1D7D">
        <w:tc>
          <w:tcPr>
            <w:tcW w:w="1041" w:type="pct"/>
            <w:tcBorders>
              <w:bottom w:val="single" w:sz="4" w:space="0" w:color="auto"/>
            </w:tcBorders>
          </w:tcPr>
          <w:p w:rsidR="00244A17" w:rsidRPr="006B505E" w:rsidRDefault="00244A17" w:rsidP="006B505E">
            <w:pPr>
              <w:pStyle w:val="NoSpacing"/>
              <w:spacing w:line="360" w:lineRule="auto"/>
              <w:jc w:val="both"/>
              <w:rPr>
                <w:rFonts w:ascii="Book Antiqua" w:hAnsi="Book Antiqua"/>
                <w:i/>
                <w:sz w:val="24"/>
                <w:szCs w:val="24"/>
                <w:lang w:val="en-US"/>
              </w:rPr>
            </w:pPr>
          </w:p>
        </w:tc>
        <w:tc>
          <w:tcPr>
            <w:tcW w:w="1212" w:type="pct"/>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1492" w:type="pct"/>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LOH/3RC</w:t>
            </w:r>
          </w:p>
        </w:tc>
        <w:tc>
          <w:tcPr>
            <w:tcW w:w="1254" w:type="pct"/>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r>
    </w:tbl>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br w:type="page"/>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lastRenderedPageBreak/>
        <w:t>Table 2 Clinicopatholog</w:t>
      </w:r>
      <w:r w:rsidR="00B9015B" w:rsidRPr="006B505E">
        <w:rPr>
          <w:rFonts w:ascii="Book Antiqua" w:hAnsi="Book Antiqua"/>
          <w:b/>
          <w:sz w:val="24"/>
          <w:szCs w:val="24"/>
          <w:lang w:val="en-US"/>
        </w:rPr>
        <w:t>ic data for patien</w:t>
      </w:r>
      <w:r w:rsidRPr="006B505E">
        <w:rPr>
          <w:rFonts w:ascii="Book Antiqua" w:hAnsi="Book Antiqua"/>
          <w:b/>
          <w:sz w:val="24"/>
          <w:szCs w:val="24"/>
          <w:lang w:val="en-US"/>
        </w:rPr>
        <w:t xml:space="preserve">ts with </w:t>
      </w:r>
      <w:r w:rsidR="00D900F9" w:rsidRPr="006B505E">
        <w:rPr>
          <w:rFonts w:ascii="Book Antiqua" w:hAnsi="Book Antiqua"/>
          <w:sz w:val="24"/>
          <w:szCs w:val="24"/>
          <w:lang w:val="en-US"/>
        </w:rPr>
        <w:t>metastatic colorectal cancer</w:t>
      </w:r>
      <w:r w:rsidR="00B9015B" w:rsidRPr="006B505E">
        <w:rPr>
          <w:rFonts w:ascii="Book Antiqua" w:hAnsi="Book Antiqua" w:hint="eastAsia"/>
          <w:sz w:val="24"/>
          <w:szCs w:val="24"/>
          <w:lang w:val="en-US" w:eastAsia="zh-CN"/>
        </w:rPr>
        <w:t xml:space="preserve"> </w:t>
      </w:r>
      <w:r w:rsidR="00B9015B" w:rsidRPr="006B505E">
        <w:rPr>
          <w:rFonts w:ascii="Book Antiqua" w:hAnsi="Book Antiqua"/>
          <w:b/>
          <w:i/>
          <w:sz w:val="24"/>
          <w:szCs w:val="24"/>
          <w:lang w:val="en-US"/>
        </w:rPr>
        <w:t>n</w:t>
      </w:r>
      <w:r w:rsidR="00B9015B" w:rsidRPr="006B505E">
        <w:rPr>
          <w:rFonts w:ascii="Book Antiqua" w:hAnsi="Book Antiqua" w:hint="eastAsia"/>
          <w:b/>
          <w:i/>
          <w:sz w:val="24"/>
          <w:szCs w:val="24"/>
          <w:lang w:val="en-US" w:eastAsia="zh-CN"/>
        </w:rPr>
        <w:t xml:space="preserve"> </w:t>
      </w:r>
      <w:r w:rsidR="00B9015B" w:rsidRPr="006B505E">
        <w:rPr>
          <w:rFonts w:ascii="Book Antiqua" w:hAnsi="Book Antiqua"/>
          <w:b/>
          <w:sz w:val="24"/>
          <w:szCs w:val="24"/>
          <w:lang w:val="en-US"/>
        </w:rPr>
        <w:t>(%)</w:t>
      </w:r>
    </w:p>
    <w:tbl>
      <w:tblPr>
        <w:tblW w:w="0" w:type="auto"/>
        <w:tblLook w:val="04A0" w:firstRow="1" w:lastRow="0" w:firstColumn="1" w:lastColumn="0" w:noHBand="0" w:noVBand="1"/>
      </w:tblPr>
      <w:tblGrid>
        <w:gridCol w:w="3085"/>
        <w:gridCol w:w="1812"/>
        <w:gridCol w:w="1812"/>
        <w:gridCol w:w="1813"/>
      </w:tblGrid>
      <w:tr w:rsidR="006B505E" w:rsidRPr="006B505E" w:rsidTr="00244A17">
        <w:tc>
          <w:tcPr>
            <w:tcW w:w="3085" w:type="dxa"/>
            <w:tcBorders>
              <w:top w:val="single" w:sz="4" w:space="0" w:color="auto"/>
            </w:tcBorders>
          </w:tcPr>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t>Clinicopathologic data</w:t>
            </w:r>
          </w:p>
        </w:tc>
        <w:tc>
          <w:tcPr>
            <w:tcW w:w="1812" w:type="dxa"/>
            <w:tcBorders>
              <w:top w:val="single" w:sz="4" w:space="0" w:color="auto"/>
            </w:tcBorders>
          </w:tcPr>
          <w:p w:rsidR="00244A17" w:rsidRPr="006B505E" w:rsidRDefault="00244A17" w:rsidP="006B505E">
            <w:pPr>
              <w:pStyle w:val="NoSpacing"/>
              <w:spacing w:line="360" w:lineRule="auto"/>
              <w:jc w:val="center"/>
              <w:rPr>
                <w:rFonts w:ascii="Book Antiqua" w:hAnsi="Book Antiqua"/>
                <w:b/>
                <w:sz w:val="24"/>
                <w:szCs w:val="24"/>
                <w:lang w:val="en-US"/>
              </w:rPr>
            </w:pPr>
            <w:r w:rsidRPr="006B505E">
              <w:rPr>
                <w:rFonts w:ascii="Book Antiqua" w:hAnsi="Book Antiqua"/>
                <w:b/>
                <w:sz w:val="24"/>
                <w:szCs w:val="24"/>
                <w:lang w:val="en-US"/>
              </w:rPr>
              <w:t>Relapses</w:t>
            </w:r>
          </w:p>
          <w:p w:rsidR="00244A17" w:rsidRPr="006B505E" w:rsidRDefault="00244A17" w:rsidP="006B505E">
            <w:pPr>
              <w:pStyle w:val="NoSpacing"/>
              <w:spacing w:line="360" w:lineRule="auto"/>
              <w:jc w:val="center"/>
              <w:rPr>
                <w:rFonts w:ascii="Book Antiqua" w:hAnsi="Book Antiqua"/>
                <w:b/>
                <w:sz w:val="24"/>
                <w:szCs w:val="24"/>
                <w:lang w:val="en-US"/>
              </w:rPr>
            </w:pPr>
          </w:p>
        </w:tc>
        <w:tc>
          <w:tcPr>
            <w:tcW w:w="1812" w:type="dxa"/>
            <w:tcBorders>
              <w:top w:val="single" w:sz="4" w:space="0" w:color="auto"/>
            </w:tcBorders>
          </w:tcPr>
          <w:p w:rsidR="00244A17" w:rsidRPr="006B505E" w:rsidRDefault="00244A17" w:rsidP="006B505E">
            <w:pPr>
              <w:pStyle w:val="NoSpacing"/>
              <w:spacing w:line="360" w:lineRule="auto"/>
              <w:jc w:val="center"/>
              <w:rPr>
                <w:rFonts w:ascii="Book Antiqua" w:hAnsi="Book Antiqua"/>
                <w:b/>
                <w:sz w:val="24"/>
                <w:szCs w:val="24"/>
                <w:lang w:val="en-US"/>
              </w:rPr>
            </w:pPr>
            <w:r w:rsidRPr="006B505E">
              <w:rPr>
                <w:rFonts w:ascii="Book Antiqua" w:hAnsi="Book Antiqua"/>
                <w:b/>
                <w:i/>
                <w:sz w:val="24"/>
                <w:szCs w:val="24"/>
                <w:lang w:val="en-US"/>
              </w:rPr>
              <w:t xml:space="preserve">De novo </w:t>
            </w:r>
            <w:r w:rsidRPr="006B505E">
              <w:rPr>
                <w:rFonts w:ascii="Book Antiqua" w:hAnsi="Book Antiqua"/>
                <w:b/>
                <w:sz w:val="24"/>
                <w:szCs w:val="24"/>
                <w:lang w:val="en-US"/>
              </w:rPr>
              <w:t>metastatic</w:t>
            </w:r>
          </w:p>
        </w:tc>
        <w:tc>
          <w:tcPr>
            <w:tcW w:w="1813" w:type="dxa"/>
            <w:tcBorders>
              <w:top w:val="single" w:sz="4" w:space="0" w:color="auto"/>
            </w:tcBorders>
          </w:tcPr>
          <w:p w:rsidR="00244A17" w:rsidRPr="006B505E" w:rsidRDefault="00244A17" w:rsidP="006B505E">
            <w:pPr>
              <w:pStyle w:val="NoSpacing"/>
              <w:spacing w:line="360" w:lineRule="auto"/>
              <w:jc w:val="center"/>
              <w:rPr>
                <w:rFonts w:ascii="Book Antiqua" w:hAnsi="Book Antiqua"/>
                <w:b/>
                <w:sz w:val="24"/>
                <w:szCs w:val="24"/>
                <w:lang w:val="en-US"/>
              </w:rPr>
            </w:pPr>
            <w:r w:rsidRPr="006B505E">
              <w:rPr>
                <w:rFonts w:ascii="Book Antiqua" w:hAnsi="Book Antiqua"/>
                <w:b/>
                <w:sz w:val="24"/>
                <w:szCs w:val="24"/>
                <w:lang w:val="en-US"/>
              </w:rPr>
              <w:t>Total</w:t>
            </w:r>
          </w:p>
        </w:tc>
      </w:tr>
      <w:tr w:rsidR="006B505E" w:rsidRPr="006B505E" w:rsidTr="00244A17">
        <w:tc>
          <w:tcPr>
            <w:tcW w:w="3085" w:type="dxa"/>
            <w:tcBorders>
              <w:top w:val="single" w:sz="4" w:space="0" w:color="auto"/>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1812" w:type="dxa"/>
            <w:tcBorders>
              <w:top w:val="single" w:sz="4" w:space="0" w:color="auto"/>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48 (53.9)</w:t>
            </w:r>
          </w:p>
        </w:tc>
        <w:tc>
          <w:tcPr>
            <w:tcW w:w="1812" w:type="dxa"/>
            <w:tcBorders>
              <w:top w:val="single" w:sz="4" w:space="0" w:color="auto"/>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41 (46.1)</w:t>
            </w:r>
          </w:p>
        </w:tc>
        <w:tc>
          <w:tcPr>
            <w:tcW w:w="1813" w:type="dxa"/>
            <w:tcBorders>
              <w:top w:val="single" w:sz="4" w:space="0" w:color="auto"/>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89 (100)</w:t>
            </w:r>
          </w:p>
        </w:tc>
      </w:tr>
      <w:tr w:rsidR="006B505E" w:rsidRPr="006B505E" w:rsidTr="00244A17">
        <w:tc>
          <w:tcPr>
            <w:tcW w:w="3085" w:type="dxa"/>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Median Age (range)</w:t>
            </w:r>
          </w:p>
        </w:tc>
        <w:tc>
          <w:tcPr>
            <w:tcW w:w="1812" w:type="dxa"/>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65 (40 – 84.1)</w:t>
            </w:r>
          </w:p>
        </w:tc>
        <w:tc>
          <w:tcPr>
            <w:tcW w:w="1812" w:type="dxa"/>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64 (27 – 86)</w:t>
            </w:r>
          </w:p>
        </w:tc>
        <w:tc>
          <w:tcPr>
            <w:tcW w:w="1813" w:type="dxa"/>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65 (27 – 86)</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Male</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4 (70.8)</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3 (56.1)</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57 (64.8)</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Primary site</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Colon</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0 (41.7)</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6 (63.4)</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46 (51.7)</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Rectum</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8 (58.3)</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5 (36.6)</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43 (48.3)</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Histological grade</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 + II</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7 (56.3)</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8 (68.3)</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55 (61.8)</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II+IV</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1 (43.7)</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3 (31.7)</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4 (38.2)</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KRAS</w:t>
            </w:r>
            <w:r w:rsidRPr="006B505E">
              <w:rPr>
                <w:rFonts w:ascii="Book Antiqua" w:hAnsi="Book Antiqua"/>
                <w:sz w:val="24"/>
                <w:szCs w:val="24"/>
                <w:lang w:val="en-US"/>
              </w:rPr>
              <w:t xml:space="preserve"> mutation</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2 (45.8)</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8 (43.9)</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40 (44.9)</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BRAF</w:t>
            </w:r>
            <w:r w:rsidRPr="006B505E">
              <w:rPr>
                <w:rFonts w:ascii="Book Antiqua" w:hAnsi="Book Antiqua"/>
                <w:sz w:val="24"/>
                <w:szCs w:val="24"/>
                <w:lang w:val="en-US"/>
              </w:rPr>
              <w:t xml:space="preserve"> V600E mut</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 (4.2)</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 (7.3)</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5 (5.6)</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LOH</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5 (31.3)</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1 (26.8)</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6 (29.2)</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Fluoropyrimidine-Based CT</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rPr>
              <w:t>Monotherapy</w:t>
            </w:r>
            <w:r w:rsidRPr="006B505E">
              <w:rPr>
                <w:rFonts w:ascii="Book Antiqua" w:hAnsi="Book Antiqua"/>
                <w:sz w:val="24"/>
                <w:szCs w:val="24"/>
                <w:lang w:val="en-US"/>
              </w:rPr>
              <w:t xml:space="preserve"> or with</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5 (10.4)</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5 (12.2)</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0 (11.2)</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rinotecan</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8 (37.5)</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0 (24.4)</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8 (31.4)</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Oxaliplatin</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2 (45.8)</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2 (53.7)</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44 (49.4)</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Oxaliplatin </w:t>
            </w:r>
            <w:r w:rsidR="009517FF" w:rsidRPr="006B505E">
              <w:rPr>
                <w:rFonts w:ascii="Book Antiqua" w:hAnsi="Book Antiqua" w:hint="eastAsia"/>
                <w:sz w:val="24"/>
                <w:szCs w:val="24"/>
                <w:lang w:eastAsia="zh-CN"/>
              </w:rPr>
              <w:t>and</w:t>
            </w:r>
            <w:r w:rsidR="009517FF" w:rsidRPr="006B505E">
              <w:rPr>
                <w:rFonts w:ascii="Book Antiqua" w:hAnsi="Book Antiqua"/>
                <w:sz w:val="24"/>
                <w:szCs w:val="24"/>
                <w:lang w:val="en-US"/>
              </w:rPr>
              <w:t xml:space="preserve"> </w:t>
            </w:r>
            <w:r w:rsidRPr="006B505E">
              <w:rPr>
                <w:rFonts w:ascii="Book Antiqua" w:hAnsi="Book Antiqua"/>
                <w:sz w:val="24"/>
                <w:szCs w:val="24"/>
                <w:lang w:val="en-US"/>
              </w:rPr>
              <w:t>Irinotecan</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 (6.3)</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 (7.3)</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6 (6.7)</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Bevacizumab</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1 (64.6)</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0 (73.2)</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61 (68.5)</w:t>
            </w:r>
          </w:p>
        </w:tc>
      </w:tr>
      <w:tr w:rsidR="006B505E" w:rsidRPr="006B505E" w:rsidTr="00244A17">
        <w:tc>
          <w:tcPr>
            <w:tcW w:w="3085" w:type="dxa"/>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No Chemotherapy</w:t>
            </w:r>
          </w:p>
        </w:tc>
        <w:tc>
          <w:tcPr>
            <w:tcW w:w="1812" w:type="dxa"/>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 (0.0)</w:t>
            </w:r>
          </w:p>
        </w:tc>
        <w:tc>
          <w:tcPr>
            <w:tcW w:w="1812" w:type="dxa"/>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 (2.4)</w:t>
            </w:r>
          </w:p>
        </w:tc>
        <w:tc>
          <w:tcPr>
            <w:tcW w:w="1813" w:type="dxa"/>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 (1.1)</w:t>
            </w:r>
          </w:p>
        </w:tc>
      </w:tr>
      <w:tr w:rsidR="006B505E" w:rsidRPr="006B505E" w:rsidTr="00244A17">
        <w:tc>
          <w:tcPr>
            <w:tcW w:w="3085" w:type="dxa"/>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Overall survival </w:t>
            </w:r>
          </w:p>
        </w:tc>
        <w:tc>
          <w:tcPr>
            <w:tcW w:w="1812" w:type="dxa"/>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2" w:type="dxa"/>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3" w:type="dxa"/>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eastAsia="zh-CN"/>
              </w:rPr>
            </w:pPr>
            <w:r w:rsidRPr="006B505E">
              <w:rPr>
                <w:rFonts w:ascii="Book Antiqua" w:hAnsi="Book Antiqua"/>
                <w:sz w:val="24"/>
                <w:szCs w:val="24"/>
                <w:lang w:val="en-US"/>
              </w:rPr>
              <w:t xml:space="preserve">Deaths </w:t>
            </w:r>
            <w:r w:rsidR="00B9015B" w:rsidRPr="006B505E">
              <w:rPr>
                <w:rFonts w:ascii="Book Antiqua" w:hAnsi="Book Antiqua" w:hint="eastAsia"/>
                <w:sz w:val="24"/>
                <w:szCs w:val="24"/>
                <w:lang w:val="en-US" w:eastAsia="zh-CN"/>
              </w:rPr>
              <w:t xml:space="preserve"> </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0 (62.5)</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33 (80.5)</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63 (70.8)</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Median time mos (95%CI) </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1.4 (12.2 – 30.6)</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8.2 (14.3 – 22.0)</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9.8 (15.8 – 23.9)</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Progression-free survival</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eastAsia="zh-CN"/>
              </w:rPr>
            </w:pPr>
            <w:r w:rsidRPr="006B505E">
              <w:rPr>
                <w:rFonts w:ascii="Book Antiqua" w:hAnsi="Book Antiqua"/>
                <w:sz w:val="24"/>
                <w:szCs w:val="24"/>
                <w:lang w:val="en-US"/>
              </w:rPr>
              <w:t xml:space="preserve">Events </w:t>
            </w:r>
            <w:r w:rsidR="00B9015B" w:rsidRPr="006B505E">
              <w:rPr>
                <w:rFonts w:ascii="Book Antiqua" w:hAnsi="Book Antiqua" w:hint="eastAsia"/>
                <w:sz w:val="24"/>
                <w:szCs w:val="24"/>
                <w:lang w:val="en-US" w:eastAsia="zh-CN"/>
              </w:rPr>
              <w:t xml:space="preserve"> </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44 (91.7)</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41 (100.0)</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85 (95.5)</w:t>
            </w:r>
          </w:p>
        </w:tc>
      </w:tr>
      <w:tr w:rsidR="006B505E" w:rsidRPr="006B505E" w:rsidTr="00244A17">
        <w:tc>
          <w:tcPr>
            <w:tcW w:w="3085"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Median time mos (95%CI)</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 xml:space="preserve">10.8 (9.0 – </w:t>
            </w:r>
            <w:r w:rsidRPr="006B505E">
              <w:rPr>
                <w:rFonts w:ascii="Book Antiqua" w:hAnsi="Book Antiqua"/>
                <w:sz w:val="24"/>
                <w:szCs w:val="24"/>
                <w:lang w:val="en-US"/>
              </w:rPr>
              <w:lastRenderedPageBreak/>
              <w:t>12.5)</w:t>
            </w:r>
          </w:p>
        </w:tc>
        <w:tc>
          <w:tcPr>
            <w:tcW w:w="1812"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lastRenderedPageBreak/>
              <w:t>9.9 (7.0 – 12.8)</w:t>
            </w:r>
          </w:p>
        </w:tc>
        <w:tc>
          <w:tcPr>
            <w:tcW w:w="1813"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 xml:space="preserve">10.6 (8.8 – </w:t>
            </w:r>
            <w:r w:rsidRPr="006B505E">
              <w:rPr>
                <w:rFonts w:ascii="Book Antiqua" w:hAnsi="Book Antiqua"/>
                <w:sz w:val="24"/>
                <w:szCs w:val="24"/>
                <w:lang w:val="en-US"/>
              </w:rPr>
              <w:lastRenderedPageBreak/>
              <w:t>12.5)</w:t>
            </w:r>
          </w:p>
        </w:tc>
      </w:tr>
      <w:tr w:rsidR="006B505E" w:rsidRPr="006B505E" w:rsidTr="00244A17">
        <w:tc>
          <w:tcPr>
            <w:tcW w:w="3085" w:type="dxa"/>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lastRenderedPageBreak/>
              <w:t xml:space="preserve">Median follow up </w:t>
            </w:r>
            <w:r w:rsidRPr="006B505E">
              <w:rPr>
                <w:rFonts w:ascii="Book Antiqua" w:hAnsi="Book Antiqua"/>
                <w:spacing w:val="-20"/>
                <w:sz w:val="24"/>
                <w:szCs w:val="24"/>
                <w:lang w:val="en-US"/>
              </w:rPr>
              <w:t>mo</w:t>
            </w:r>
            <w:r w:rsidR="0022295A" w:rsidRPr="006B505E">
              <w:rPr>
                <w:rFonts w:ascii="Book Antiqua" w:hAnsi="Book Antiqua"/>
                <w:spacing w:val="-20"/>
                <w:sz w:val="24"/>
                <w:szCs w:val="24"/>
                <w:lang w:val="en-US" w:eastAsia="zh-CN"/>
              </w:rPr>
              <w:t xml:space="preserve"> </w:t>
            </w:r>
            <w:r w:rsidRPr="006B505E">
              <w:rPr>
                <w:rFonts w:ascii="Book Antiqua" w:hAnsi="Book Antiqua"/>
                <w:spacing w:val="-20"/>
                <w:sz w:val="24"/>
                <w:szCs w:val="24"/>
                <w:lang w:val="en-US"/>
              </w:rPr>
              <w:t>(range)</w:t>
            </w:r>
          </w:p>
        </w:tc>
        <w:tc>
          <w:tcPr>
            <w:tcW w:w="1812" w:type="dxa"/>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4.2 (0 – 72.5)</w:t>
            </w:r>
          </w:p>
        </w:tc>
        <w:tc>
          <w:tcPr>
            <w:tcW w:w="1812" w:type="dxa"/>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7.0 (0.8 – 119.8)</w:t>
            </w:r>
          </w:p>
        </w:tc>
        <w:tc>
          <w:tcPr>
            <w:tcW w:w="1813" w:type="dxa"/>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4.8 (0 – 119.8)</w:t>
            </w:r>
          </w:p>
        </w:tc>
      </w:tr>
    </w:tbl>
    <w:p w:rsidR="00244A17" w:rsidRPr="006B505E" w:rsidRDefault="00244A17" w:rsidP="006B505E">
      <w:pPr>
        <w:pStyle w:val="NoSpacing"/>
        <w:spacing w:line="360" w:lineRule="auto"/>
        <w:jc w:val="both"/>
        <w:rPr>
          <w:rFonts w:ascii="Book Antiqua" w:hAnsi="Book Antiqua"/>
          <w:sz w:val="24"/>
          <w:szCs w:val="24"/>
          <w:lang w:val="en-US" w:eastAsia="zh-CN"/>
        </w:rPr>
      </w:pPr>
      <w:r w:rsidRPr="006B505E">
        <w:rPr>
          <w:rFonts w:ascii="Book Antiqua" w:hAnsi="Book Antiqua"/>
          <w:sz w:val="24"/>
          <w:szCs w:val="24"/>
          <w:lang w:val="en-US"/>
        </w:rPr>
        <w:t>CT</w:t>
      </w:r>
      <w:r w:rsidR="0022295A" w:rsidRPr="006B505E">
        <w:rPr>
          <w:rFonts w:ascii="Book Antiqua" w:hAnsi="Book Antiqua"/>
          <w:sz w:val="24"/>
          <w:szCs w:val="24"/>
          <w:lang w:val="en-US" w:eastAsia="zh-CN"/>
        </w:rPr>
        <w:t>:</w:t>
      </w:r>
      <w:r w:rsidR="0022295A" w:rsidRPr="006B505E">
        <w:rPr>
          <w:rFonts w:ascii="Book Antiqua" w:hAnsi="Book Antiqua"/>
          <w:sz w:val="24"/>
          <w:szCs w:val="24"/>
          <w:lang w:val="en-US"/>
        </w:rPr>
        <w:t xml:space="preserve"> </w:t>
      </w:r>
      <w:r w:rsidR="00B9015B" w:rsidRPr="006B505E">
        <w:rPr>
          <w:rFonts w:ascii="Book Antiqua" w:hAnsi="Book Antiqua"/>
          <w:sz w:val="24"/>
          <w:szCs w:val="24"/>
          <w:lang w:val="en-US"/>
        </w:rPr>
        <w:t>Chemotherapy</w:t>
      </w:r>
      <w:r w:rsidR="00B9015B" w:rsidRPr="006B505E">
        <w:rPr>
          <w:rFonts w:ascii="Book Antiqua" w:hAnsi="Book Antiqua" w:hint="eastAsia"/>
          <w:sz w:val="24"/>
          <w:szCs w:val="24"/>
          <w:lang w:val="en-US" w:eastAsia="zh-CN"/>
        </w:rPr>
        <w:t xml:space="preserve">. </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br w:type="page"/>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lastRenderedPageBreak/>
        <w:t xml:space="preserve">Table 3 Association between </w:t>
      </w:r>
      <w:r w:rsidRPr="006B505E">
        <w:rPr>
          <w:rFonts w:ascii="Book Antiqua" w:hAnsi="Book Antiqua"/>
          <w:b/>
          <w:i/>
          <w:sz w:val="24"/>
          <w:szCs w:val="24"/>
          <w:lang w:val="en-US"/>
        </w:rPr>
        <w:t>TYMS</w:t>
      </w:r>
      <w:r w:rsidRPr="006B505E">
        <w:rPr>
          <w:rFonts w:ascii="Book Antiqua" w:hAnsi="Book Antiqua"/>
          <w:b/>
          <w:sz w:val="24"/>
          <w:szCs w:val="24"/>
          <w:lang w:val="en-US"/>
        </w:rPr>
        <w:t xml:space="preserve"> polymorphisms and patients characteristics</w:t>
      </w:r>
    </w:p>
    <w:tbl>
      <w:tblPr>
        <w:tblW w:w="0" w:type="auto"/>
        <w:tblLook w:val="04A0" w:firstRow="1" w:lastRow="0" w:firstColumn="1" w:lastColumn="0" w:noHBand="0" w:noVBand="1"/>
      </w:tblPr>
      <w:tblGrid>
        <w:gridCol w:w="1843"/>
        <w:gridCol w:w="2662"/>
        <w:gridCol w:w="2256"/>
        <w:gridCol w:w="1037"/>
      </w:tblGrid>
      <w:tr w:rsidR="006B505E" w:rsidRPr="006B505E" w:rsidTr="00244A17">
        <w:tc>
          <w:tcPr>
            <w:tcW w:w="0" w:type="auto"/>
            <w:tcBorders>
              <w:top w:val="single" w:sz="4" w:space="0" w:color="auto"/>
              <w:bottom w:val="single" w:sz="4" w:space="0" w:color="auto"/>
            </w:tcBorders>
          </w:tcPr>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t>Polymorphism</w:t>
            </w:r>
          </w:p>
        </w:tc>
        <w:tc>
          <w:tcPr>
            <w:tcW w:w="0" w:type="auto"/>
            <w:tcBorders>
              <w:top w:val="single" w:sz="4" w:space="0" w:color="auto"/>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Patients Characteristic</w:t>
            </w:r>
          </w:p>
        </w:tc>
        <w:tc>
          <w:tcPr>
            <w:tcW w:w="0" w:type="auto"/>
            <w:tcBorders>
              <w:top w:val="single" w:sz="4" w:space="0" w:color="auto"/>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RR (95%CI)</w:t>
            </w:r>
          </w:p>
        </w:tc>
        <w:tc>
          <w:tcPr>
            <w:tcW w:w="0" w:type="auto"/>
            <w:tcBorders>
              <w:top w:val="single" w:sz="4" w:space="0" w:color="auto"/>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eastAsia="zh-CN"/>
              </w:rPr>
            </w:pPr>
            <w:r w:rsidRPr="006B505E">
              <w:rPr>
                <w:rFonts w:ascii="Book Antiqua" w:hAnsi="Book Antiqua"/>
                <w:b/>
                <w:i/>
                <w:sz w:val="24"/>
                <w:szCs w:val="24"/>
                <w:lang w:val="en-US"/>
              </w:rPr>
              <w:t>P</w:t>
            </w:r>
            <w:r w:rsidR="00B9015B" w:rsidRPr="006B505E">
              <w:rPr>
                <w:rFonts w:ascii="Book Antiqua" w:hAnsi="Book Antiqua" w:hint="eastAsia"/>
                <w:b/>
                <w:sz w:val="24"/>
                <w:szCs w:val="24"/>
                <w:lang w:val="en-US" w:eastAsia="zh-CN"/>
              </w:rPr>
              <w:t xml:space="preserve"> value</w:t>
            </w:r>
          </w:p>
        </w:tc>
      </w:tr>
      <w:tr w:rsidR="006B505E" w:rsidRPr="006B505E" w:rsidTr="00244A17">
        <w:tc>
          <w:tcPr>
            <w:tcW w:w="0" w:type="auto"/>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w:t>
            </w:r>
          </w:p>
        </w:tc>
        <w:tc>
          <w:tcPr>
            <w:tcW w:w="0" w:type="auto"/>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Age &lt;</w:t>
            </w:r>
            <w:r w:rsidR="00B9015B" w:rsidRPr="006B505E">
              <w:rPr>
                <w:rFonts w:ascii="Book Antiqua" w:hAnsi="Book Antiqua" w:hint="eastAsia"/>
                <w:sz w:val="24"/>
                <w:szCs w:val="24"/>
                <w:lang w:val="en-US" w:eastAsia="zh-CN"/>
              </w:rPr>
              <w:t xml:space="preserve"> </w:t>
            </w:r>
            <w:r w:rsidRPr="006B505E">
              <w:rPr>
                <w:rFonts w:ascii="Book Antiqua" w:hAnsi="Book Antiqua"/>
                <w:sz w:val="24"/>
                <w:szCs w:val="24"/>
                <w:lang w:val="en-US"/>
              </w:rPr>
              <w:t>65 years old</w:t>
            </w:r>
          </w:p>
        </w:tc>
        <w:tc>
          <w:tcPr>
            <w:tcW w:w="0" w:type="auto"/>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708 (1.158-2.520)</w:t>
            </w:r>
          </w:p>
        </w:tc>
        <w:tc>
          <w:tcPr>
            <w:tcW w:w="0" w:type="auto"/>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090</w:t>
            </w: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3RG</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Grade 1-2</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449 (1.077-1.948)</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044</w:t>
            </w: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RG/3RC</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Female</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943 (1.152-3.275)</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036</w:t>
            </w: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ns/ins</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KRAS</w:t>
            </w:r>
            <w:r w:rsidRPr="006B505E">
              <w:rPr>
                <w:rFonts w:ascii="Book Antiqua" w:hAnsi="Book Antiqua"/>
                <w:sz w:val="24"/>
                <w:szCs w:val="24"/>
                <w:lang w:val="en-US"/>
              </w:rPr>
              <w:t xml:space="preserve"> G12D</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563 (1.163-10.912)</w:t>
            </w:r>
          </w:p>
        </w:tc>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045</w:t>
            </w:r>
          </w:p>
        </w:tc>
      </w:tr>
      <w:tr w:rsidR="006B505E" w:rsidRPr="006B505E" w:rsidTr="00244A17">
        <w:tc>
          <w:tcPr>
            <w:tcW w:w="0" w:type="auto"/>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RG/3RC</w:t>
            </w:r>
          </w:p>
        </w:tc>
        <w:tc>
          <w:tcPr>
            <w:tcW w:w="0" w:type="auto"/>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KRAS</w:t>
            </w:r>
            <w:r w:rsidRPr="006B505E">
              <w:rPr>
                <w:rFonts w:ascii="Book Antiqua" w:hAnsi="Book Antiqua"/>
                <w:sz w:val="24"/>
                <w:szCs w:val="24"/>
                <w:lang w:val="en-US"/>
              </w:rPr>
              <w:t xml:space="preserve"> w</w:t>
            </w:r>
            <w:r w:rsidRPr="006B505E">
              <w:rPr>
                <w:rFonts w:ascii="Book Antiqua" w:hAnsi="Book Antiqua"/>
                <w:sz w:val="24"/>
                <w:szCs w:val="24"/>
              </w:rPr>
              <w:t xml:space="preserve">ild </w:t>
            </w:r>
            <w:r w:rsidRPr="006B505E">
              <w:rPr>
                <w:rFonts w:ascii="Book Antiqua" w:hAnsi="Book Antiqua"/>
                <w:sz w:val="24"/>
                <w:szCs w:val="24"/>
                <w:lang w:val="en-US"/>
              </w:rPr>
              <w:t>type</w:t>
            </w:r>
          </w:p>
        </w:tc>
        <w:tc>
          <w:tcPr>
            <w:tcW w:w="0" w:type="auto"/>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753 (1.156-2.657)</w:t>
            </w:r>
          </w:p>
        </w:tc>
        <w:tc>
          <w:tcPr>
            <w:tcW w:w="0" w:type="auto"/>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031</w:t>
            </w:r>
          </w:p>
        </w:tc>
      </w:tr>
    </w:tbl>
    <w:p w:rsidR="00244A17" w:rsidRPr="006B505E" w:rsidRDefault="00244A17" w:rsidP="006B505E">
      <w:pPr>
        <w:pStyle w:val="NoSpacing"/>
        <w:spacing w:line="360" w:lineRule="auto"/>
        <w:jc w:val="both"/>
        <w:rPr>
          <w:rFonts w:ascii="Book Antiqua" w:hAnsi="Book Antiqua"/>
          <w:sz w:val="24"/>
          <w:szCs w:val="24"/>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br w:type="page"/>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lastRenderedPageBreak/>
        <w:t xml:space="preserve">Table 4 Risk Groups of </w:t>
      </w:r>
      <w:r w:rsidRPr="006B505E">
        <w:rPr>
          <w:rFonts w:ascii="Book Antiqua" w:hAnsi="Book Antiqua"/>
          <w:b/>
          <w:i/>
          <w:sz w:val="24"/>
          <w:szCs w:val="24"/>
          <w:lang w:val="en-US"/>
        </w:rPr>
        <w:t>TYMS</w:t>
      </w:r>
      <w:r w:rsidRPr="006B505E">
        <w:rPr>
          <w:rFonts w:ascii="Book Antiqua" w:hAnsi="Book Antiqua"/>
          <w:b/>
          <w:sz w:val="24"/>
          <w:szCs w:val="24"/>
          <w:lang w:val="en-US"/>
        </w:rPr>
        <w:t xml:space="preserve"> Polymorphisms</w:t>
      </w:r>
      <w:r w:rsidR="00B9015B" w:rsidRPr="006B505E">
        <w:rPr>
          <w:rFonts w:ascii="Book Antiqua" w:hAnsi="Book Antiqua"/>
          <w:b/>
          <w:sz w:val="24"/>
          <w:szCs w:val="24"/>
          <w:lang w:val="en-US"/>
        </w:rPr>
        <w:t xml:space="preserve"> </w:t>
      </w:r>
      <w:r w:rsidR="00B9015B" w:rsidRPr="006B505E">
        <w:rPr>
          <w:rFonts w:ascii="Book Antiqua" w:hAnsi="Book Antiqua"/>
          <w:b/>
          <w:i/>
          <w:sz w:val="24"/>
          <w:szCs w:val="24"/>
          <w:lang w:val="en-US"/>
        </w:rPr>
        <w:t>n</w:t>
      </w:r>
      <w:r w:rsidR="00B9015B" w:rsidRPr="006B505E">
        <w:rPr>
          <w:rFonts w:ascii="Book Antiqua" w:hAnsi="Book Antiqua" w:hint="eastAsia"/>
          <w:b/>
          <w:sz w:val="24"/>
          <w:szCs w:val="24"/>
          <w:lang w:val="en-US" w:eastAsia="zh-CN"/>
        </w:rPr>
        <w:t xml:space="preserve"> </w:t>
      </w:r>
      <w:r w:rsidR="00B9015B" w:rsidRPr="006B505E">
        <w:rPr>
          <w:rFonts w:ascii="Book Antiqua" w:hAnsi="Book Antiqua"/>
          <w:b/>
          <w:sz w:val="24"/>
          <w:szCs w:val="24"/>
          <w:lang w:val="en-US"/>
        </w:rPr>
        <w:t>(%)</w:t>
      </w:r>
    </w:p>
    <w:tbl>
      <w:tblPr>
        <w:tblW w:w="0" w:type="auto"/>
        <w:tblLook w:val="04A0" w:firstRow="1" w:lastRow="0" w:firstColumn="1" w:lastColumn="0" w:noHBand="0" w:noVBand="1"/>
      </w:tblPr>
      <w:tblGrid>
        <w:gridCol w:w="2130"/>
        <w:gridCol w:w="1947"/>
        <w:gridCol w:w="2314"/>
        <w:gridCol w:w="2131"/>
      </w:tblGrid>
      <w:tr w:rsidR="006B505E" w:rsidRPr="006B505E" w:rsidTr="006B505E">
        <w:tc>
          <w:tcPr>
            <w:tcW w:w="2130" w:type="dxa"/>
            <w:tcBorders>
              <w:top w:val="single" w:sz="4" w:space="0" w:color="auto"/>
              <w:bottom w:val="single" w:sz="4" w:space="0" w:color="auto"/>
            </w:tcBorders>
          </w:tcPr>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t>Groups</w:t>
            </w:r>
          </w:p>
        </w:tc>
        <w:tc>
          <w:tcPr>
            <w:tcW w:w="1947" w:type="dxa"/>
            <w:tcBorders>
              <w:top w:val="single" w:sz="4" w:space="0" w:color="auto"/>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Relapsed</w:t>
            </w:r>
          </w:p>
        </w:tc>
        <w:tc>
          <w:tcPr>
            <w:tcW w:w="2314" w:type="dxa"/>
            <w:tcBorders>
              <w:top w:val="single" w:sz="4" w:space="0" w:color="auto"/>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eastAsia="zh-CN"/>
              </w:rPr>
            </w:pPr>
            <w:r w:rsidRPr="006B505E">
              <w:rPr>
                <w:rFonts w:ascii="Book Antiqua" w:hAnsi="Book Antiqua"/>
                <w:b/>
                <w:sz w:val="24"/>
                <w:szCs w:val="24"/>
                <w:lang w:val="en-US"/>
              </w:rPr>
              <w:t>De novo metastatic</w:t>
            </w:r>
          </w:p>
        </w:tc>
        <w:tc>
          <w:tcPr>
            <w:tcW w:w="2131" w:type="dxa"/>
            <w:tcBorders>
              <w:top w:val="single" w:sz="4" w:space="0" w:color="auto"/>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Total</w:t>
            </w:r>
          </w:p>
        </w:tc>
      </w:tr>
      <w:tr w:rsidR="006B505E" w:rsidRPr="006B505E" w:rsidTr="006B505E">
        <w:tc>
          <w:tcPr>
            <w:tcW w:w="2130" w:type="dxa"/>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5’UTR</w:t>
            </w:r>
          </w:p>
        </w:tc>
        <w:tc>
          <w:tcPr>
            <w:tcW w:w="1947" w:type="dxa"/>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Low expression</w:t>
            </w: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2RG</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 (4.2)</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6 (14.6)</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8 (9.0)</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2RG/3RC</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8 (16.7)</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 (7.3)</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1 (12.4)</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3RC</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6 (12.5)</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5 (12.2)</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1 (12.4)</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Medium </w:t>
            </w:r>
            <w:r w:rsidRPr="006B505E">
              <w:rPr>
                <w:rFonts w:ascii="Book Antiqua" w:hAnsi="Book Antiqua"/>
                <w:spacing w:val="-20"/>
                <w:sz w:val="24"/>
                <w:szCs w:val="24"/>
                <w:lang w:val="en-US"/>
              </w:rPr>
              <w:t>expression</w:t>
            </w: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2RG/3RG</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4 (8.3)</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4 (9.8)</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8 (9)</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2RG/3RCLOH</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7 (14.6)</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 (7.3)</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 (11.2)</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2RG/3RGLOH</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 (6.3)</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 (4.9)</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5 (5.6)</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2RGLOH/3RC</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 (2.1)</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 (4.9)</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 (3.4)</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High expression</w:t>
            </w: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3RG</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4 (8.3)</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4 (9.8)</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8 (9.0)</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3RG/3RC</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9 (18.8)</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8 (19.5)</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7 (19.1)</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2RGLOH/3RG</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4 (8.3)</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4 (9.8)</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8 (9.0)</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3’UTR</w:t>
            </w: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Low expression</w:t>
            </w: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del/del</w:t>
            </w: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6 (12.5)</w:t>
            </w: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7 (17.1)</w:t>
            </w: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13 (14.6)</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Medium </w:t>
            </w:r>
            <w:r w:rsidRPr="006B505E">
              <w:rPr>
                <w:rFonts w:ascii="Book Antiqua" w:hAnsi="Book Antiqua"/>
                <w:spacing w:val="-20"/>
                <w:sz w:val="24"/>
                <w:szCs w:val="24"/>
                <w:lang w:val="en-US"/>
              </w:rPr>
              <w:t>expression</w:t>
            </w: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ins/del</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9 (39.6)</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 (24.4)</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9 (32.6)</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del/LOH</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 (2.1)</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 (7.3)</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4 (4.5)</w:t>
            </w: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High expression </w:t>
            </w:r>
          </w:p>
        </w:tc>
        <w:tc>
          <w:tcPr>
            <w:tcW w:w="1947"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314" w:type="dxa"/>
          </w:tcPr>
          <w:p w:rsidR="00244A17" w:rsidRPr="006B505E" w:rsidRDefault="00244A17" w:rsidP="006B505E">
            <w:pPr>
              <w:pStyle w:val="NoSpacing"/>
              <w:spacing w:line="360" w:lineRule="auto"/>
              <w:jc w:val="both"/>
              <w:rPr>
                <w:rFonts w:ascii="Book Antiqua" w:hAnsi="Book Antiqua"/>
                <w:sz w:val="24"/>
                <w:szCs w:val="24"/>
                <w:lang w:val="en-US"/>
              </w:rPr>
            </w:pPr>
          </w:p>
        </w:tc>
        <w:tc>
          <w:tcPr>
            <w:tcW w:w="2131" w:type="dxa"/>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6B505E">
        <w:tc>
          <w:tcPr>
            <w:tcW w:w="2130" w:type="dxa"/>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ins/ins</w:t>
            </w:r>
          </w:p>
        </w:tc>
        <w:tc>
          <w:tcPr>
            <w:tcW w:w="1947"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8 (16.7)</w:t>
            </w:r>
          </w:p>
        </w:tc>
        <w:tc>
          <w:tcPr>
            <w:tcW w:w="2314"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3 (31.7)</w:t>
            </w:r>
          </w:p>
        </w:tc>
        <w:tc>
          <w:tcPr>
            <w:tcW w:w="2131" w:type="dxa"/>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1 (23.6)</w:t>
            </w:r>
          </w:p>
        </w:tc>
      </w:tr>
      <w:tr w:rsidR="006B505E" w:rsidRPr="006B505E" w:rsidTr="006B505E">
        <w:tc>
          <w:tcPr>
            <w:tcW w:w="2130" w:type="dxa"/>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 xml:space="preserve">   ins/LOH   </w:t>
            </w:r>
          </w:p>
        </w:tc>
        <w:tc>
          <w:tcPr>
            <w:tcW w:w="1947" w:type="dxa"/>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4 (29.2)</w:t>
            </w:r>
          </w:p>
        </w:tc>
        <w:tc>
          <w:tcPr>
            <w:tcW w:w="2314" w:type="dxa"/>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8 (19.5)</w:t>
            </w:r>
          </w:p>
        </w:tc>
        <w:tc>
          <w:tcPr>
            <w:tcW w:w="2131" w:type="dxa"/>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2 (24.7)</w:t>
            </w:r>
          </w:p>
        </w:tc>
      </w:tr>
    </w:tbl>
    <w:p w:rsidR="00244A17" w:rsidRPr="006B505E" w:rsidRDefault="00B9015B" w:rsidP="006B505E">
      <w:pPr>
        <w:pStyle w:val="NoSpacing"/>
        <w:spacing w:line="360" w:lineRule="auto"/>
        <w:jc w:val="both"/>
        <w:rPr>
          <w:rFonts w:ascii="Book Antiqua" w:hAnsi="Book Antiqua"/>
          <w:sz w:val="24"/>
          <w:szCs w:val="24"/>
          <w:lang w:val="en-US" w:eastAsia="zh-CN"/>
        </w:rPr>
      </w:pPr>
      <w:r w:rsidRPr="006B505E">
        <w:rPr>
          <w:rFonts w:ascii="Book Antiqua" w:hAnsi="Book Antiqua" w:hint="eastAsia"/>
          <w:sz w:val="24"/>
          <w:szCs w:val="24"/>
          <w:lang w:val="en-US" w:eastAsia="zh-CN"/>
        </w:rPr>
        <w:t xml:space="preserve">LOH: </w:t>
      </w:r>
      <w:r w:rsidRPr="006B505E">
        <w:rPr>
          <w:rFonts w:ascii="Book Antiqua" w:hAnsi="Book Antiqua"/>
          <w:sz w:val="24"/>
          <w:szCs w:val="24"/>
          <w:lang w:val="en-US"/>
        </w:rPr>
        <w:t>Loss of heterozygosity</w:t>
      </w:r>
      <w:r w:rsidRPr="006B505E">
        <w:rPr>
          <w:rFonts w:ascii="Book Antiqua" w:hAnsi="Book Antiqua" w:hint="eastAsia"/>
          <w:sz w:val="24"/>
          <w:szCs w:val="24"/>
          <w:lang w:val="en-US" w:eastAsia="zh-CN"/>
        </w:rPr>
        <w:t>.</w:t>
      </w: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b/>
          <w:sz w:val="24"/>
          <w:szCs w:val="24"/>
          <w:lang w:val="en-US"/>
        </w:rPr>
        <w:t>Table 5 Univariate Cox regression analysis for clinicopathological features and genotype</w:t>
      </w:r>
    </w:p>
    <w:tbl>
      <w:tblPr>
        <w:tblW w:w="5000" w:type="pct"/>
        <w:tblLook w:val="04A0" w:firstRow="1" w:lastRow="0" w:firstColumn="1" w:lastColumn="0" w:noHBand="0" w:noVBand="1"/>
      </w:tblPr>
      <w:tblGrid>
        <w:gridCol w:w="2118"/>
        <w:gridCol w:w="756"/>
        <w:gridCol w:w="1288"/>
        <w:gridCol w:w="816"/>
        <w:gridCol w:w="703"/>
        <w:gridCol w:w="756"/>
        <w:gridCol w:w="1269"/>
        <w:gridCol w:w="816"/>
      </w:tblGrid>
      <w:tr w:rsidR="006B505E" w:rsidRPr="006B505E" w:rsidTr="00D42F70">
        <w:tc>
          <w:tcPr>
            <w:tcW w:w="1267" w:type="pct"/>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437" w:type="pct"/>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779" w:type="pct"/>
            <w:tcBorders>
              <w:top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PFS</w:t>
            </w:r>
          </w:p>
        </w:tc>
        <w:tc>
          <w:tcPr>
            <w:tcW w:w="438" w:type="pct"/>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436" w:type="pct"/>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436" w:type="pct"/>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768" w:type="pct"/>
            <w:tcBorders>
              <w:top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OS</w:t>
            </w:r>
          </w:p>
        </w:tc>
        <w:tc>
          <w:tcPr>
            <w:tcW w:w="439" w:type="pct"/>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r>
      <w:tr w:rsidR="006B505E" w:rsidRPr="006B505E" w:rsidTr="00D42F70">
        <w:tc>
          <w:tcPr>
            <w:tcW w:w="1267" w:type="pct"/>
            <w:tcBorders>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Variable</w:t>
            </w:r>
          </w:p>
        </w:tc>
        <w:tc>
          <w:tcPr>
            <w:tcW w:w="437" w:type="pct"/>
            <w:tcBorders>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HR</w:t>
            </w:r>
          </w:p>
        </w:tc>
        <w:tc>
          <w:tcPr>
            <w:tcW w:w="779" w:type="pct"/>
            <w:tcBorders>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95%CI</w:t>
            </w:r>
          </w:p>
        </w:tc>
        <w:tc>
          <w:tcPr>
            <w:tcW w:w="438" w:type="pct"/>
            <w:tcBorders>
              <w:bottom w:val="single" w:sz="4" w:space="0" w:color="auto"/>
            </w:tcBorders>
          </w:tcPr>
          <w:p w:rsidR="00244A17" w:rsidRPr="006B505E" w:rsidRDefault="004D5DCB" w:rsidP="006B505E">
            <w:pPr>
              <w:pStyle w:val="NoSpacing"/>
              <w:spacing w:line="360" w:lineRule="auto"/>
              <w:rPr>
                <w:rFonts w:ascii="Book Antiqua" w:hAnsi="Book Antiqua"/>
                <w:b/>
                <w:sz w:val="24"/>
                <w:szCs w:val="24"/>
                <w:lang w:val="en-US" w:eastAsia="zh-CN"/>
              </w:rPr>
            </w:pPr>
            <w:r w:rsidRPr="006B505E">
              <w:rPr>
                <w:rFonts w:ascii="Book Antiqua" w:hAnsi="Book Antiqua"/>
                <w:b/>
                <w:i/>
                <w:sz w:val="24"/>
                <w:szCs w:val="24"/>
                <w:lang w:val="en-US"/>
              </w:rPr>
              <w:t>P</w:t>
            </w:r>
            <w:r w:rsidR="00B9015B" w:rsidRPr="006B505E">
              <w:rPr>
                <w:rFonts w:ascii="Book Antiqua" w:hAnsi="Book Antiqua" w:hint="eastAsia"/>
                <w:b/>
                <w:sz w:val="24"/>
                <w:szCs w:val="24"/>
                <w:lang w:val="en-US" w:eastAsia="zh-CN"/>
              </w:rPr>
              <w:t xml:space="preserve"> value</w:t>
            </w:r>
          </w:p>
        </w:tc>
        <w:tc>
          <w:tcPr>
            <w:tcW w:w="436" w:type="pct"/>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436" w:type="pct"/>
            <w:tcBorders>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HR</w:t>
            </w:r>
          </w:p>
        </w:tc>
        <w:tc>
          <w:tcPr>
            <w:tcW w:w="768" w:type="pct"/>
            <w:tcBorders>
              <w:bottom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95%CI</w:t>
            </w:r>
          </w:p>
        </w:tc>
        <w:tc>
          <w:tcPr>
            <w:tcW w:w="439" w:type="pct"/>
            <w:tcBorders>
              <w:bottom w:val="single" w:sz="4" w:space="0" w:color="auto"/>
            </w:tcBorders>
          </w:tcPr>
          <w:p w:rsidR="00244A17" w:rsidRPr="006B505E" w:rsidRDefault="00244A17" w:rsidP="006B505E">
            <w:pPr>
              <w:pStyle w:val="NoSpacing"/>
              <w:spacing w:line="360" w:lineRule="auto"/>
              <w:rPr>
                <w:rFonts w:ascii="Book Antiqua" w:hAnsi="Book Antiqua"/>
                <w:b/>
                <w:i/>
                <w:sz w:val="24"/>
                <w:szCs w:val="24"/>
                <w:lang w:val="en-US"/>
              </w:rPr>
            </w:pPr>
            <w:r w:rsidRPr="006B505E">
              <w:rPr>
                <w:rFonts w:ascii="Book Antiqua" w:hAnsi="Book Antiqua"/>
                <w:b/>
                <w:i/>
                <w:sz w:val="24"/>
                <w:szCs w:val="24"/>
                <w:lang w:val="en-US"/>
              </w:rPr>
              <w:t>P</w:t>
            </w:r>
            <w:r w:rsidR="00B9015B" w:rsidRPr="006B505E">
              <w:rPr>
                <w:rFonts w:ascii="Book Antiqua" w:hAnsi="Book Antiqua" w:hint="eastAsia"/>
                <w:b/>
                <w:sz w:val="24"/>
                <w:szCs w:val="24"/>
                <w:lang w:val="en-US" w:eastAsia="zh-CN"/>
              </w:rPr>
              <w:t xml:space="preserve"> value</w:t>
            </w:r>
          </w:p>
        </w:tc>
      </w:tr>
      <w:tr w:rsidR="006B505E" w:rsidRPr="006B505E" w:rsidTr="00D42F70">
        <w:tc>
          <w:tcPr>
            <w:tcW w:w="1267"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KRAS</w:t>
            </w:r>
            <w:r w:rsidRPr="006B505E">
              <w:rPr>
                <w:rFonts w:ascii="Book Antiqua" w:hAnsi="Book Antiqua"/>
                <w:sz w:val="24"/>
                <w:szCs w:val="24"/>
                <w:lang w:val="en-US"/>
              </w:rPr>
              <w:t xml:space="preserve"> Mutated</w:t>
            </w:r>
          </w:p>
        </w:tc>
        <w:tc>
          <w:tcPr>
            <w:tcW w:w="437"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390</w:t>
            </w:r>
          </w:p>
        </w:tc>
        <w:tc>
          <w:tcPr>
            <w:tcW w:w="779"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95 – 2.164</w:t>
            </w:r>
          </w:p>
        </w:tc>
        <w:tc>
          <w:tcPr>
            <w:tcW w:w="438"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42</w:t>
            </w:r>
          </w:p>
        </w:tc>
        <w:tc>
          <w:tcPr>
            <w:tcW w:w="436" w:type="pct"/>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436"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669</w:t>
            </w:r>
          </w:p>
        </w:tc>
        <w:tc>
          <w:tcPr>
            <w:tcW w:w="768" w:type="pct"/>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96-2.797</w:t>
            </w:r>
          </w:p>
        </w:tc>
        <w:tc>
          <w:tcPr>
            <w:tcW w:w="439" w:type="pct"/>
            <w:tcBorders>
              <w:top w:val="single" w:sz="4" w:space="0" w:color="auto"/>
            </w:tcBorders>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0.052</w:t>
            </w:r>
          </w:p>
        </w:tc>
      </w:tr>
      <w:tr w:rsidR="006B505E" w:rsidRPr="006B505E" w:rsidTr="00D42F70">
        <w:tc>
          <w:tcPr>
            <w:tcW w:w="1267" w:type="pct"/>
          </w:tcPr>
          <w:p w:rsidR="00244A17" w:rsidRPr="006B505E" w:rsidRDefault="00244A17" w:rsidP="006B505E">
            <w:pPr>
              <w:pStyle w:val="NoSpacing"/>
              <w:spacing w:line="360" w:lineRule="auto"/>
              <w:rPr>
                <w:rFonts w:ascii="Book Antiqua" w:hAnsi="Book Antiqua"/>
                <w:i/>
                <w:sz w:val="24"/>
                <w:szCs w:val="24"/>
                <w:lang w:val="en-US"/>
              </w:rPr>
            </w:pPr>
            <w:r w:rsidRPr="006B505E">
              <w:rPr>
                <w:rFonts w:ascii="Book Antiqua" w:hAnsi="Book Antiqua"/>
                <w:i/>
                <w:sz w:val="24"/>
                <w:szCs w:val="24"/>
                <w:lang w:val="en-US"/>
              </w:rPr>
              <w:t xml:space="preserve">BRAF </w:t>
            </w:r>
            <w:r w:rsidRPr="006B505E">
              <w:rPr>
                <w:rFonts w:ascii="Book Antiqua" w:hAnsi="Book Antiqua"/>
                <w:sz w:val="24"/>
                <w:szCs w:val="24"/>
                <w:lang w:val="en-US"/>
              </w:rPr>
              <w:t>V600E</w:t>
            </w:r>
          </w:p>
        </w:tc>
        <w:tc>
          <w:tcPr>
            <w:tcW w:w="437"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84</w:t>
            </w:r>
          </w:p>
        </w:tc>
        <w:tc>
          <w:tcPr>
            <w:tcW w:w="779"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56 – 2.196</w:t>
            </w:r>
          </w:p>
        </w:tc>
        <w:tc>
          <w:tcPr>
            <w:tcW w:w="438"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91</w:t>
            </w:r>
          </w:p>
        </w:tc>
        <w:tc>
          <w:tcPr>
            <w:tcW w:w="436" w:type="pct"/>
          </w:tcPr>
          <w:p w:rsidR="00244A17" w:rsidRPr="006B505E" w:rsidRDefault="00244A17" w:rsidP="006B505E">
            <w:pPr>
              <w:pStyle w:val="NoSpacing"/>
              <w:spacing w:line="360" w:lineRule="auto"/>
              <w:jc w:val="both"/>
              <w:rPr>
                <w:rFonts w:ascii="Book Antiqua" w:hAnsi="Book Antiqua"/>
                <w:sz w:val="24"/>
                <w:szCs w:val="24"/>
                <w:lang w:val="en-US"/>
              </w:rPr>
            </w:pPr>
          </w:p>
        </w:tc>
        <w:tc>
          <w:tcPr>
            <w:tcW w:w="436"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514</w:t>
            </w:r>
          </w:p>
        </w:tc>
        <w:tc>
          <w:tcPr>
            <w:tcW w:w="768"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45-4.207</w:t>
            </w:r>
          </w:p>
        </w:tc>
        <w:tc>
          <w:tcPr>
            <w:tcW w:w="439" w:type="pct"/>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26</w:t>
            </w:r>
          </w:p>
        </w:tc>
      </w:tr>
      <w:tr w:rsidR="006B505E" w:rsidRPr="006B505E" w:rsidTr="00D42F70">
        <w:tc>
          <w:tcPr>
            <w:tcW w:w="1267"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LOH</w:t>
            </w:r>
          </w:p>
        </w:tc>
        <w:tc>
          <w:tcPr>
            <w:tcW w:w="437"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13</w:t>
            </w:r>
          </w:p>
        </w:tc>
        <w:tc>
          <w:tcPr>
            <w:tcW w:w="779"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32-1.624</w:t>
            </w:r>
          </w:p>
        </w:tc>
        <w:tc>
          <w:tcPr>
            <w:tcW w:w="438"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57</w:t>
            </w: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6"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20</w:t>
            </w:r>
          </w:p>
        </w:tc>
        <w:tc>
          <w:tcPr>
            <w:tcW w:w="768"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92-1.758</w:t>
            </w:r>
          </w:p>
        </w:tc>
        <w:tc>
          <w:tcPr>
            <w:tcW w:w="439"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44</w:t>
            </w: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5’UTR</w:t>
            </w:r>
          </w:p>
        </w:tc>
        <w:tc>
          <w:tcPr>
            <w:tcW w:w="437"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779" w:type="pct"/>
          </w:tcPr>
          <w:p w:rsidR="00DB31C4" w:rsidRPr="006B505E" w:rsidRDefault="00DB31C4" w:rsidP="006B505E">
            <w:pPr>
              <w:pStyle w:val="NoSpacing"/>
              <w:spacing w:line="360" w:lineRule="auto"/>
              <w:jc w:val="both"/>
              <w:rPr>
                <w:rFonts w:ascii="Book Antiqua" w:hAnsi="Book Antiqua"/>
                <w:sz w:val="24"/>
                <w:szCs w:val="24"/>
              </w:rPr>
            </w:pPr>
          </w:p>
        </w:tc>
        <w:tc>
          <w:tcPr>
            <w:tcW w:w="438" w:type="pct"/>
          </w:tcPr>
          <w:p w:rsidR="00DB31C4" w:rsidRPr="006B505E" w:rsidRDefault="00DB31C4" w:rsidP="006B505E">
            <w:pPr>
              <w:pStyle w:val="NoSpacing"/>
              <w:spacing w:line="360" w:lineRule="auto"/>
              <w:rPr>
                <w:rFonts w:ascii="Book Antiqua" w:hAnsi="Book Antiqua"/>
                <w:sz w:val="24"/>
                <w:szCs w:val="24"/>
              </w:rPr>
            </w:pPr>
            <w:r w:rsidRPr="006B505E">
              <w:rPr>
                <w:rFonts w:ascii="Book Antiqua" w:hAnsi="Book Antiqua"/>
                <w:sz w:val="24"/>
                <w:szCs w:val="24"/>
              </w:rPr>
              <w:t>0.561</w:t>
            </w: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768"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45</w:t>
            </w: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   2R</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79" w:type="pct"/>
          </w:tcPr>
          <w:p w:rsidR="00DB31C4" w:rsidRPr="006B505E" w:rsidRDefault="00DB31C4" w:rsidP="006B505E">
            <w:pPr>
              <w:pStyle w:val="NoSpacing"/>
              <w:spacing w:line="360" w:lineRule="auto"/>
              <w:jc w:val="both"/>
              <w:rPr>
                <w:rFonts w:ascii="Book Antiqua" w:hAnsi="Book Antiqua"/>
                <w:sz w:val="24"/>
                <w:szCs w:val="24"/>
              </w:rPr>
            </w:pPr>
          </w:p>
        </w:tc>
        <w:tc>
          <w:tcPr>
            <w:tcW w:w="438" w:type="pct"/>
          </w:tcPr>
          <w:p w:rsidR="00DB31C4" w:rsidRPr="006B505E" w:rsidRDefault="00DB31C4" w:rsidP="006B505E">
            <w:pPr>
              <w:pStyle w:val="NoSpacing"/>
              <w:spacing w:line="360" w:lineRule="auto"/>
              <w:jc w:val="both"/>
              <w:rPr>
                <w:rFonts w:ascii="Book Antiqua" w:hAnsi="Book Antiqua"/>
                <w:sz w:val="24"/>
                <w:szCs w:val="24"/>
              </w:rPr>
            </w:pP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68"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9" w:type="pct"/>
          </w:tcPr>
          <w:p w:rsidR="00DB31C4" w:rsidRPr="006B505E" w:rsidRDefault="00DB31C4" w:rsidP="006B505E">
            <w:pPr>
              <w:pStyle w:val="NoSpacing"/>
              <w:spacing w:line="360" w:lineRule="auto"/>
              <w:jc w:val="both"/>
              <w:rPr>
                <w:rFonts w:ascii="Book Antiqua" w:hAnsi="Book Antiqua"/>
                <w:sz w:val="24"/>
                <w:szCs w:val="24"/>
                <w:lang w:val="en-US"/>
              </w:rPr>
            </w:pP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   2R/3R</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243</w:t>
            </w:r>
          </w:p>
        </w:tc>
        <w:tc>
          <w:tcPr>
            <w:tcW w:w="77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rPr>
              <w:t>0.616-2.508</w:t>
            </w:r>
          </w:p>
        </w:tc>
        <w:tc>
          <w:tcPr>
            <w:tcW w:w="43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rPr>
              <w:t>0.543</w:t>
            </w: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276</w:t>
            </w:r>
          </w:p>
        </w:tc>
        <w:tc>
          <w:tcPr>
            <w:tcW w:w="76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56-2.928</w:t>
            </w:r>
          </w:p>
        </w:tc>
        <w:tc>
          <w:tcPr>
            <w:tcW w:w="43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65</w:t>
            </w: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3R</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74</w:t>
            </w:r>
          </w:p>
        </w:tc>
        <w:tc>
          <w:tcPr>
            <w:tcW w:w="779" w:type="pct"/>
          </w:tcPr>
          <w:p w:rsidR="00DB31C4" w:rsidRPr="006B505E" w:rsidRDefault="00DB31C4" w:rsidP="006B505E">
            <w:pPr>
              <w:pStyle w:val="NoSpacing"/>
              <w:spacing w:line="360" w:lineRule="auto"/>
              <w:rPr>
                <w:rFonts w:ascii="Book Antiqua" w:hAnsi="Book Antiqua"/>
                <w:sz w:val="24"/>
                <w:szCs w:val="24"/>
              </w:rPr>
            </w:pPr>
            <w:r w:rsidRPr="006B505E">
              <w:rPr>
                <w:rFonts w:ascii="Book Antiqua" w:hAnsi="Book Antiqua"/>
                <w:sz w:val="24"/>
                <w:szCs w:val="24"/>
              </w:rPr>
              <w:t>0.474-2.003</w:t>
            </w:r>
          </w:p>
        </w:tc>
        <w:tc>
          <w:tcPr>
            <w:tcW w:w="438" w:type="pct"/>
          </w:tcPr>
          <w:p w:rsidR="00DB31C4" w:rsidRPr="006B505E" w:rsidRDefault="00DB31C4" w:rsidP="006B505E">
            <w:pPr>
              <w:pStyle w:val="NoSpacing"/>
              <w:spacing w:line="360" w:lineRule="auto"/>
              <w:rPr>
                <w:rFonts w:ascii="Book Antiqua" w:hAnsi="Book Antiqua"/>
                <w:sz w:val="24"/>
                <w:szCs w:val="24"/>
              </w:rPr>
            </w:pPr>
            <w:r w:rsidRPr="006B505E">
              <w:rPr>
                <w:rFonts w:ascii="Book Antiqua" w:hAnsi="Book Antiqua"/>
                <w:sz w:val="24"/>
                <w:szCs w:val="24"/>
              </w:rPr>
              <w:t>0.944</w:t>
            </w: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239</w:t>
            </w:r>
          </w:p>
        </w:tc>
        <w:tc>
          <w:tcPr>
            <w:tcW w:w="76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35-2.870</w:t>
            </w:r>
          </w:p>
        </w:tc>
        <w:tc>
          <w:tcPr>
            <w:tcW w:w="43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16</w:t>
            </w:r>
          </w:p>
        </w:tc>
      </w:tr>
      <w:tr w:rsidR="006B505E" w:rsidRPr="006B505E" w:rsidTr="00D42F70">
        <w:tc>
          <w:tcPr>
            <w:tcW w:w="1267"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5’UTR</w:t>
            </w:r>
          </w:p>
        </w:tc>
        <w:tc>
          <w:tcPr>
            <w:tcW w:w="437"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79"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8" w:type="pct"/>
          </w:tcPr>
          <w:p w:rsidR="00EC063F" w:rsidRPr="006B505E" w:rsidRDefault="008B4CE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87</w:t>
            </w: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68"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9" w:type="pct"/>
          </w:tcPr>
          <w:p w:rsidR="00EC063F" w:rsidRPr="006B505E" w:rsidRDefault="008B4CE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86</w:t>
            </w: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   2RG</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79"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8"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68"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9" w:type="pct"/>
          </w:tcPr>
          <w:p w:rsidR="00DB31C4" w:rsidRPr="006B505E" w:rsidRDefault="00DB31C4" w:rsidP="006B505E">
            <w:pPr>
              <w:pStyle w:val="NoSpacing"/>
              <w:spacing w:line="360" w:lineRule="auto"/>
              <w:jc w:val="both"/>
              <w:rPr>
                <w:rFonts w:ascii="Book Antiqua" w:hAnsi="Book Antiqua"/>
                <w:sz w:val="24"/>
                <w:szCs w:val="24"/>
                <w:lang w:val="en-US"/>
              </w:rPr>
            </w:pP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   2RG/3RC</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151</w:t>
            </w:r>
          </w:p>
        </w:tc>
        <w:tc>
          <w:tcPr>
            <w:tcW w:w="77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35-2.475</w:t>
            </w:r>
          </w:p>
        </w:tc>
        <w:tc>
          <w:tcPr>
            <w:tcW w:w="43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20</w:t>
            </w: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78</w:t>
            </w:r>
          </w:p>
        </w:tc>
        <w:tc>
          <w:tcPr>
            <w:tcW w:w="76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88-2.468</w:t>
            </w:r>
          </w:p>
        </w:tc>
        <w:tc>
          <w:tcPr>
            <w:tcW w:w="43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63</w:t>
            </w: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   2RG/3RG</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351</w:t>
            </w:r>
          </w:p>
        </w:tc>
        <w:tc>
          <w:tcPr>
            <w:tcW w:w="77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25-2.921</w:t>
            </w:r>
          </w:p>
        </w:tc>
        <w:tc>
          <w:tcPr>
            <w:tcW w:w="43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44</w:t>
            </w: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688</w:t>
            </w:r>
          </w:p>
        </w:tc>
        <w:tc>
          <w:tcPr>
            <w:tcW w:w="76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89-4.132</w:t>
            </w:r>
          </w:p>
        </w:tc>
        <w:tc>
          <w:tcPr>
            <w:tcW w:w="43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52</w:t>
            </w: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   3RC</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38</w:t>
            </w:r>
          </w:p>
        </w:tc>
        <w:tc>
          <w:tcPr>
            <w:tcW w:w="77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28-2.517</w:t>
            </w:r>
          </w:p>
        </w:tc>
        <w:tc>
          <w:tcPr>
            <w:tcW w:w="43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35</w:t>
            </w: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76</w:t>
            </w:r>
          </w:p>
        </w:tc>
        <w:tc>
          <w:tcPr>
            <w:tcW w:w="76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93-2.620</w:t>
            </w:r>
          </w:p>
        </w:tc>
        <w:tc>
          <w:tcPr>
            <w:tcW w:w="43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13</w:t>
            </w: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   3RG/3RC</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83</w:t>
            </w:r>
          </w:p>
        </w:tc>
        <w:tc>
          <w:tcPr>
            <w:tcW w:w="77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91-1.995</w:t>
            </w:r>
          </w:p>
        </w:tc>
        <w:tc>
          <w:tcPr>
            <w:tcW w:w="43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64</w:t>
            </w: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648</w:t>
            </w:r>
          </w:p>
        </w:tc>
        <w:tc>
          <w:tcPr>
            <w:tcW w:w="76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60-4.113</w:t>
            </w:r>
          </w:p>
        </w:tc>
        <w:tc>
          <w:tcPr>
            <w:tcW w:w="43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84</w:t>
            </w:r>
          </w:p>
        </w:tc>
      </w:tr>
      <w:tr w:rsidR="006B505E" w:rsidRPr="006B505E" w:rsidTr="00D42F70">
        <w:tc>
          <w:tcPr>
            <w:tcW w:w="1267" w:type="pct"/>
          </w:tcPr>
          <w:p w:rsidR="00DB31C4" w:rsidRPr="006B505E" w:rsidRDefault="00DB31C4"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3RG</w:t>
            </w:r>
          </w:p>
        </w:tc>
        <w:tc>
          <w:tcPr>
            <w:tcW w:w="437"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107</w:t>
            </w:r>
          </w:p>
        </w:tc>
        <w:tc>
          <w:tcPr>
            <w:tcW w:w="77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33-2.832</w:t>
            </w:r>
          </w:p>
        </w:tc>
        <w:tc>
          <w:tcPr>
            <w:tcW w:w="43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32</w:t>
            </w:r>
          </w:p>
        </w:tc>
        <w:tc>
          <w:tcPr>
            <w:tcW w:w="436" w:type="pct"/>
          </w:tcPr>
          <w:p w:rsidR="00DB31C4" w:rsidRPr="006B505E" w:rsidRDefault="00DB31C4" w:rsidP="006B505E">
            <w:pPr>
              <w:pStyle w:val="NoSpacing"/>
              <w:spacing w:line="360" w:lineRule="auto"/>
              <w:jc w:val="both"/>
              <w:rPr>
                <w:rFonts w:ascii="Book Antiqua" w:hAnsi="Book Antiqua"/>
                <w:sz w:val="24"/>
                <w:szCs w:val="24"/>
                <w:lang w:val="en-US"/>
              </w:rPr>
            </w:pPr>
          </w:p>
        </w:tc>
        <w:tc>
          <w:tcPr>
            <w:tcW w:w="436"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54</w:t>
            </w:r>
          </w:p>
        </w:tc>
        <w:tc>
          <w:tcPr>
            <w:tcW w:w="768"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48-3.189</w:t>
            </w:r>
          </w:p>
        </w:tc>
        <w:tc>
          <w:tcPr>
            <w:tcW w:w="439" w:type="pct"/>
          </w:tcPr>
          <w:p w:rsidR="00DB31C4" w:rsidRPr="006B505E" w:rsidRDefault="00DB31C4"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26</w:t>
            </w:r>
          </w:p>
        </w:tc>
      </w:tr>
      <w:tr w:rsidR="006B505E" w:rsidRPr="006B505E" w:rsidTr="00D42F70">
        <w:tc>
          <w:tcPr>
            <w:tcW w:w="1267"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5’UTR</w:t>
            </w:r>
          </w:p>
        </w:tc>
        <w:tc>
          <w:tcPr>
            <w:tcW w:w="437"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79"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8"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26</w:t>
            </w: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68"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9"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62</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lastRenderedPageBreak/>
              <w:t xml:space="preserve">   2R</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79"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8"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68"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9" w:type="pct"/>
          </w:tcPr>
          <w:p w:rsidR="00C856B8" w:rsidRPr="006B505E" w:rsidRDefault="00C856B8" w:rsidP="006B505E">
            <w:pPr>
              <w:pStyle w:val="NoSpacing"/>
              <w:spacing w:line="360" w:lineRule="auto"/>
              <w:jc w:val="both"/>
              <w:rPr>
                <w:rFonts w:ascii="Book Antiqua" w:hAnsi="Book Antiqua"/>
                <w:sz w:val="24"/>
                <w:szCs w:val="24"/>
                <w:lang w:val="en-US"/>
              </w:rPr>
            </w:pP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2RG/3RC</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864</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38-4.713</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88</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678</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46-5.160</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66</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2RG/3RCLOH</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83</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00-2.044</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17</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44</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28-3.323</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42</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2RG/3RG</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58</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72-3.014</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16</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869</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37-6.504</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25</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2RG/3RGLOH</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936</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30-5.948</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48</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3.875</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19-14.740</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047</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2RGLOH/3RC</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155</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01-4.441</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34</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91</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26-9.412</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37</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2RGLOH/3RG</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656</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17-4.442</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17</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745</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46-5.576</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48</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3RC</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96</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28-2.806</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48</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70</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25-3.521</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12</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3RG</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163</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32—3.134</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65</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281</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85-4.270</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87</w:t>
            </w:r>
          </w:p>
        </w:tc>
      </w:tr>
      <w:tr w:rsidR="006B505E" w:rsidRPr="006B505E" w:rsidTr="00D42F70">
        <w:tc>
          <w:tcPr>
            <w:tcW w:w="1267" w:type="pct"/>
          </w:tcPr>
          <w:p w:rsidR="00C856B8" w:rsidRPr="006B505E" w:rsidRDefault="00C856B8"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 xml:space="preserve">   3RG/3RC</w:t>
            </w:r>
          </w:p>
        </w:tc>
        <w:tc>
          <w:tcPr>
            <w:tcW w:w="437"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01</w:t>
            </w:r>
          </w:p>
        </w:tc>
        <w:tc>
          <w:tcPr>
            <w:tcW w:w="779"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13-2.426</w:t>
            </w:r>
          </w:p>
        </w:tc>
        <w:tc>
          <w:tcPr>
            <w:tcW w:w="438" w:type="pct"/>
          </w:tcPr>
          <w:p w:rsidR="00C856B8" w:rsidRPr="006B505E" w:rsidRDefault="00C856B8"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98</w:t>
            </w:r>
          </w:p>
        </w:tc>
        <w:tc>
          <w:tcPr>
            <w:tcW w:w="436" w:type="pct"/>
          </w:tcPr>
          <w:p w:rsidR="00C856B8" w:rsidRPr="006B505E" w:rsidRDefault="00C856B8" w:rsidP="006B505E">
            <w:pPr>
              <w:pStyle w:val="NoSpacing"/>
              <w:spacing w:line="360" w:lineRule="auto"/>
              <w:jc w:val="both"/>
              <w:rPr>
                <w:rFonts w:ascii="Book Antiqua" w:hAnsi="Book Antiqua"/>
                <w:sz w:val="24"/>
                <w:szCs w:val="24"/>
                <w:lang w:val="en-US"/>
              </w:rPr>
            </w:pPr>
          </w:p>
        </w:tc>
        <w:tc>
          <w:tcPr>
            <w:tcW w:w="436"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2.144</w:t>
            </w:r>
          </w:p>
        </w:tc>
        <w:tc>
          <w:tcPr>
            <w:tcW w:w="768"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58-6.064</w:t>
            </w:r>
          </w:p>
        </w:tc>
        <w:tc>
          <w:tcPr>
            <w:tcW w:w="439" w:type="pct"/>
          </w:tcPr>
          <w:p w:rsidR="00C856B8"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51</w:t>
            </w:r>
          </w:p>
        </w:tc>
      </w:tr>
      <w:tr w:rsidR="006B505E" w:rsidRPr="006B505E" w:rsidTr="00D42F70">
        <w:tc>
          <w:tcPr>
            <w:tcW w:w="1267"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5’UTR groups</w:t>
            </w:r>
          </w:p>
        </w:tc>
        <w:tc>
          <w:tcPr>
            <w:tcW w:w="437"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79"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8"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12</w:t>
            </w: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68"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9"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89</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Low expression</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063</w:t>
            </w:r>
          </w:p>
        </w:tc>
        <w:tc>
          <w:tcPr>
            <w:tcW w:w="77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33-1.784</w:t>
            </w:r>
          </w:p>
        </w:tc>
        <w:tc>
          <w:tcPr>
            <w:tcW w:w="43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18</w:t>
            </w: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96</w:t>
            </w:r>
          </w:p>
        </w:tc>
        <w:tc>
          <w:tcPr>
            <w:tcW w:w="76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84-1.261</w:t>
            </w:r>
          </w:p>
        </w:tc>
        <w:tc>
          <w:tcPr>
            <w:tcW w:w="43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32</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Medium expression</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88</w:t>
            </w:r>
          </w:p>
        </w:tc>
        <w:tc>
          <w:tcPr>
            <w:tcW w:w="77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18-1.523</w:t>
            </w:r>
          </w:p>
        </w:tc>
        <w:tc>
          <w:tcPr>
            <w:tcW w:w="43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67</w:t>
            </w: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851</w:t>
            </w:r>
          </w:p>
        </w:tc>
        <w:tc>
          <w:tcPr>
            <w:tcW w:w="76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60-1.572</w:t>
            </w:r>
          </w:p>
        </w:tc>
        <w:tc>
          <w:tcPr>
            <w:tcW w:w="43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06</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High expression</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79"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8"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68"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9" w:type="pct"/>
          </w:tcPr>
          <w:p w:rsidR="009334F7" w:rsidRPr="006B505E" w:rsidRDefault="009334F7" w:rsidP="006B505E">
            <w:pPr>
              <w:pStyle w:val="NoSpacing"/>
              <w:spacing w:line="360" w:lineRule="auto"/>
              <w:jc w:val="both"/>
              <w:rPr>
                <w:rFonts w:ascii="Book Antiqua" w:hAnsi="Book Antiqua"/>
                <w:sz w:val="24"/>
                <w:szCs w:val="24"/>
                <w:lang w:val="en-US"/>
              </w:rPr>
            </w:pPr>
          </w:p>
        </w:tc>
      </w:tr>
      <w:tr w:rsidR="006B505E" w:rsidRPr="006B505E" w:rsidTr="00D42F70">
        <w:tc>
          <w:tcPr>
            <w:tcW w:w="1267"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3’UTR</w:t>
            </w:r>
          </w:p>
        </w:tc>
        <w:tc>
          <w:tcPr>
            <w:tcW w:w="437"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79"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8"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95</w:t>
            </w: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68"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9"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40</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del/del</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02</w:t>
            </w:r>
          </w:p>
        </w:tc>
        <w:tc>
          <w:tcPr>
            <w:tcW w:w="77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05-1.190</w:t>
            </w:r>
          </w:p>
        </w:tc>
        <w:tc>
          <w:tcPr>
            <w:tcW w:w="43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44</w:t>
            </w: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63</w:t>
            </w:r>
          </w:p>
        </w:tc>
        <w:tc>
          <w:tcPr>
            <w:tcW w:w="76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59-1.224</w:t>
            </w:r>
          </w:p>
        </w:tc>
        <w:tc>
          <w:tcPr>
            <w:tcW w:w="43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47</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ns/del</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64</w:t>
            </w:r>
          </w:p>
        </w:tc>
        <w:tc>
          <w:tcPr>
            <w:tcW w:w="77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75-1.228</w:t>
            </w:r>
          </w:p>
        </w:tc>
        <w:tc>
          <w:tcPr>
            <w:tcW w:w="43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67</w:t>
            </w: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910</w:t>
            </w:r>
          </w:p>
        </w:tc>
        <w:tc>
          <w:tcPr>
            <w:tcW w:w="76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22-1.587</w:t>
            </w:r>
          </w:p>
        </w:tc>
        <w:tc>
          <w:tcPr>
            <w:tcW w:w="43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39</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lastRenderedPageBreak/>
              <w:t>ins/ins</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79"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8"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68"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9" w:type="pct"/>
          </w:tcPr>
          <w:p w:rsidR="009334F7" w:rsidRPr="006B505E" w:rsidRDefault="009334F7" w:rsidP="006B505E">
            <w:pPr>
              <w:pStyle w:val="NoSpacing"/>
              <w:spacing w:line="360" w:lineRule="auto"/>
              <w:jc w:val="both"/>
              <w:rPr>
                <w:rFonts w:ascii="Book Antiqua" w:hAnsi="Book Antiqua"/>
                <w:sz w:val="24"/>
                <w:szCs w:val="24"/>
                <w:lang w:val="en-US"/>
              </w:rPr>
            </w:pPr>
          </w:p>
        </w:tc>
      </w:tr>
      <w:tr w:rsidR="006B505E" w:rsidRPr="006B505E" w:rsidTr="00D42F70">
        <w:tc>
          <w:tcPr>
            <w:tcW w:w="1267"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3’UTR</w:t>
            </w:r>
          </w:p>
        </w:tc>
        <w:tc>
          <w:tcPr>
            <w:tcW w:w="437"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79"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8" w:type="pct"/>
          </w:tcPr>
          <w:p w:rsidR="00EC063F" w:rsidRPr="006B505E" w:rsidRDefault="00EC063F" w:rsidP="006B505E">
            <w:pPr>
              <w:pStyle w:val="NoSpacing"/>
              <w:spacing w:line="360" w:lineRule="auto"/>
              <w:rPr>
                <w:rFonts w:ascii="Book Antiqua" w:hAnsi="Book Antiqua"/>
                <w:b/>
                <w:sz w:val="24"/>
                <w:szCs w:val="24"/>
                <w:lang w:val="en-US"/>
              </w:rPr>
            </w:pPr>
            <w:r w:rsidRPr="006B505E">
              <w:rPr>
                <w:rFonts w:ascii="Book Antiqua" w:hAnsi="Book Antiqua"/>
                <w:b/>
                <w:sz w:val="24"/>
                <w:szCs w:val="24"/>
              </w:rPr>
              <w:t>0</w:t>
            </w:r>
            <w:r w:rsidR="00DB31C4" w:rsidRPr="006B505E">
              <w:rPr>
                <w:rFonts w:ascii="Book Antiqua" w:hAnsi="Book Antiqua"/>
                <w:sz w:val="24"/>
                <w:szCs w:val="24"/>
              </w:rPr>
              <w:t>.</w:t>
            </w:r>
            <w:r w:rsidRPr="006B505E">
              <w:rPr>
                <w:rFonts w:ascii="Book Antiqua" w:hAnsi="Book Antiqua"/>
                <w:b/>
                <w:sz w:val="24"/>
                <w:szCs w:val="24"/>
              </w:rPr>
              <w:t>067</w:t>
            </w: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p w:rsidR="00EC063F" w:rsidRPr="006B505E" w:rsidRDefault="00EC063F" w:rsidP="006B505E">
            <w:pPr>
              <w:pStyle w:val="NoSpacing"/>
              <w:spacing w:line="360" w:lineRule="auto"/>
              <w:jc w:val="both"/>
              <w:rPr>
                <w:rFonts w:ascii="Book Antiqua" w:hAnsi="Book Antiqua"/>
                <w:sz w:val="24"/>
                <w:szCs w:val="24"/>
                <w:lang w:val="en-US"/>
              </w:rPr>
            </w:pPr>
          </w:p>
        </w:tc>
        <w:tc>
          <w:tcPr>
            <w:tcW w:w="768" w:type="pct"/>
          </w:tcPr>
          <w:p w:rsidR="00EC063F" w:rsidRPr="006B505E" w:rsidRDefault="00EC063F" w:rsidP="006B505E">
            <w:pPr>
              <w:pStyle w:val="NoSpacing"/>
              <w:spacing w:line="360" w:lineRule="auto"/>
              <w:jc w:val="both"/>
              <w:rPr>
                <w:rFonts w:ascii="Book Antiqua" w:hAnsi="Book Antiqua"/>
                <w:sz w:val="24"/>
                <w:szCs w:val="24"/>
                <w:lang w:val="en-US"/>
              </w:rPr>
            </w:pPr>
          </w:p>
          <w:p w:rsidR="00EC063F" w:rsidRPr="006B505E" w:rsidRDefault="00EC063F"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t>1</w:t>
            </w:r>
          </w:p>
        </w:tc>
        <w:tc>
          <w:tcPr>
            <w:tcW w:w="439" w:type="pct"/>
          </w:tcPr>
          <w:p w:rsidR="00EC063F" w:rsidRPr="006B505E" w:rsidRDefault="00EC063F"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0.095</w:t>
            </w:r>
          </w:p>
          <w:p w:rsidR="00EC063F" w:rsidRPr="006B505E" w:rsidRDefault="00EC063F" w:rsidP="006B505E">
            <w:pPr>
              <w:pStyle w:val="NoSpacing"/>
              <w:spacing w:line="360" w:lineRule="auto"/>
              <w:jc w:val="both"/>
              <w:rPr>
                <w:rFonts w:ascii="Book Antiqua" w:hAnsi="Book Antiqua"/>
                <w:b/>
                <w:sz w:val="24"/>
                <w:szCs w:val="24"/>
                <w:lang w:val="en-US"/>
              </w:rPr>
            </w:pP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del/del</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21</w:t>
            </w:r>
          </w:p>
        </w:tc>
        <w:tc>
          <w:tcPr>
            <w:tcW w:w="77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rPr>
              <w:t>0.194-0.912</w:t>
            </w:r>
          </w:p>
        </w:tc>
        <w:tc>
          <w:tcPr>
            <w:tcW w:w="438" w:type="pct"/>
          </w:tcPr>
          <w:p w:rsidR="009334F7" w:rsidRPr="006B505E" w:rsidRDefault="009334F7" w:rsidP="006B505E">
            <w:pPr>
              <w:pStyle w:val="NoSpacing"/>
              <w:spacing w:line="360" w:lineRule="auto"/>
              <w:rPr>
                <w:rFonts w:ascii="Book Antiqua" w:hAnsi="Book Antiqua"/>
                <w:b/>
                <w:sz w:val="24"/>
                <w:szCs w:val="24"/>
                <w:lang w:val="en-US"/>
              </w:rPr>
            </w:pPr>
            <w:r w:rsidRPr="006B505E">
              <w:rPr>
                <w:rFonts w:ascii="Book Antiqua" w:hAnsi="Book Antiqua"/>
                <w:b/>
                <w:sz w:val="24"/>
                <w:szCs w:val="24"/>
              </w:rPr>
              <w:t>0</w:t>
            </w:r>
            <w:r w:rsidRPr="006B505E">
              <w:rPr>
                <w:rFonts w:ascii="Book Antiqua" w:hAnsi="Book Antiqua"/>
                <w:sz w:val="24"/>
                <w:szCs w:val="24"/>
              </w:rPr>
              <w:t>.</w:t>
            </w:r>
            <w:r w:rsidRPr="006B505E">
              <w:rPr>
                <w:rFonts w:ascii="Book Antiqua" w:hAnsi="Book Antiqua"/>
                <w:b/>
                <w:sz w:val="24"/>
                <w:szCs w:val="24"/>
              </w:rPr>
              <w:t>028</w:t>
            </w: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11</w:t>
            </w:r>
          </w:p>
        </w:tc>
        <w:tc>
          <w:tcPr>
            <w:tcW w:w="76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25-0.772</w:t>
            </w:r>
          </w:p>
        </w:tc>
        <w:tc>
          <w:tcPr>
            <w:tcW w:w="439" w:type="pct"/>
          </w:tcPr>
          <w:p w:rsidR="009334F7" w:rsidRPr="006B505E" w:rsidRDefault="005D537C"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0.012</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del/LOH</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84</w:t>
            </w:r>
          </w:p>
        </w:tc>
        <w:tc>
          <w:tcPr>
            <w:tcW w:w="77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rPr>
              <w:t>0.263-2.334</w:t>
            </w:r>
          </w:p>
        </w:tc>
        <w:tc>
          <w:tcPr>
            <w:tcW w:w="43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rPr>
              <w:t>0.662</w:t>
            </w: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73</w:t>
            </w:r>
          </w:p>
        </w:tc>
        <w:tc>
          <w:tcPr>
            <w:tcW w:w="76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75-3.417</w:t>
            </w:r>
          </w:p>
        </w:tc>
        <w:tc>
          <w:tcPr>
            <w:tcW w:w="439" w:type="pct"/>
          </w:tcPr>
          <w:p w:rsidR="009334F7"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34</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ins/del</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38</w:t>
            </w:r>
          </w:p>
        </w:tc>
        <w:tc>
          <w:tcPr>
            <w:tcW w:w="77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rPr>
              <w:t>0.240-0.802</w:t>
            </w:r>
          </w:p>
        </w:tc>
        <w:tc>
          <w:tcPr>
            <w:tcW w:w="438" w:type="pct"/>
          </w:tcPr>
          <w:p w:rsidR="009334F7" w:rsidRPr="006B505E" w:rsidRDefault="009334F7" w:rsidP="006B505E">
            <w:pPr>
              <w:pStyle w:val="NoSpacing"/>
              <w:spacing w:line="360" w:lineRule="auto"/>
              <w:rPr>
                <w:rFonts w:ascii="Book Antiqua" w:hAnsi="Book Antiqua"/>
                <w:b/>
                <w:sz w:val="24"/>
                <w:szCs w:val="24"/>
                <w:lang w:val="en-US"/>
              </w:rPr>
            </w:pPr>
            <w:r w:rsidRPr="006B505E">
              <w:rPr>
                <w:rFonts w:ascii="Book Antiqua" w:hAnsi="Book Antiqua"/>
                <w:b/>
                <w:sz w:val="24"/>
                <w:szCs w:val="24"/>
              </w:rPr>
              <w:t>0</w:t>
            </w:r>
            <w:r w:rsidRPr="006B505E">
              <w:rPr>
                <w:rFonts w:ascii="Book Antiqua" w:hAnsi="Book Antiqua"/>
                <w:sz w:val="24"/>
                <w:szCs w:val="24"/>
              </w:rPr>
              <w:t>.</w:t>
            </w:r>
            <w:r w:rsidRPr="006B505E">
              <w:rPr>
                <w:rFonts w:ascii="Book Antiqua" w:hAnsi="Book Antiqua"/>
                <w:b/>
                <w:sz w:val="24"/>
                <w:szCs w:val="24"/>
              </w:rPr>
              <w:t>007</w:t>
            </w: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59</w:t>
            </w:r>
          </w:p>
        </w:tc>
        <w:tc>
          <w:tcPr>
            <w:tcW w:w="76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30-0.918</w:t>
            </w:r>
          </w:p>
        </w:tc>
        <w:tc>
          <w:tcPr>
            <w:tcW w:w="439" w:type="pct"/>
          </w:tcPr>
          <w:p w:rsidR="009334F7" w:rsidRPr="006B505E" w:rsidRDefault="005D537C"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0.028</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ins/LOH</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16</w:t>
            </w:r>
          </w:p>
        </w:tc>
        <w:tc>
          <w:tcPr>
            <w:tcW w:w="779"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rPr>
              <w:t>0.274-0.973</w:t>
            </w:r>
          </w:p>
        </w:tc>
        <w:tc>
          <w:tcPr>
            <w:tcW w:w="438" w:type="pct"/>
          </w:tcPr>
          <w:p w:rsidR="009334F7" w:rsidRPr="006B505E" w:rsidRDefault="009334F7" w:rsidP="006B505E">
            <w:pPr>
              <w:pStyle w:val="NoSpacing"/>
              <w:spacing w:line="360" w:lineRule="auto"/>
              <w:rPr>
                <w:rFonts w:ascii="Book Antiqua" w:hAnsi="Book Antiqua"/>
                <w:b/>
                <w:sz w:val="24"/>
                <w:szCs w:val="24"/>
              </w:rPr>
            </w:pPr>
            <w:r w:rsidRPr="006B505E">
              <w:rPr>
                <w:rFonts w:ascii="Book Antiqua" w:hAnsi="Book Antiqua"/>
                <w:b/>
                <w:sz w:val="24"/>
                <w:szCs w:val="24"/>
              </w:rPr>
              <w:t>0</w:t>
            </w:r>
            <w:r w:rsidRPr="006B505E">
              <w:rPr>
                <w:rFonts w:ascii="Book Antiqua" w:hAnsi="Book Antiqua"/>
                <w:sz w:val="24"/>
                <w:szCs w:val="24"/>
              </w:rPr>
              <w:t>.</w:t>
            </w:r>
            <w:r w:rsidRPr="006B505E">
              <w:rPr>
                <w:rFonts w:ascii="Book Antiqua" w:hAnsi="Book Antiqua"/>
                <w:b/>
                <w:sz w:val="24"/>
                <w:szCs w:val="24"/>
              </w:rPr>
              <w:t>041</w:t>
            </w: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88</w:t>
            </w:r>
          </w:p>
        </w:tc>
        <w:tc>
          <w:tcPr>
            <w:tcW w:w="768"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33-1.020</w:t>
            </w:r>
          </w:p>
        </w:tc>
        <w:tc>
          <w:tcPr>
            <w:tcW w:w="439" w:type="pct"/>
          </w:tcPr>
          <w:p w:rsidR="009334F7" w:rsidRPr="006B505E" w:rsidRDefault="005D537C"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0.057</w:t>
            </w:r>
          </w:p>
        </w:tc>
      </w:tr>
      <w:tr w:rsidR="006B505E" w:rsidRPr="006B505E" w:rsidTr="00D42F70">
        <w:tc>
          <w:tcPr>
            <w:tcW w:w="1267" w:type="pct"/>
          </w:tcPr>
          <w:p w:rsidR="009334F7" w:rsidRPr="006B505E" w:rsidRDefault="009334F7"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ins/ins</w:t>
            </w:r>
          </w:p>
        </w:tc>
        <w:tc>
          <w:tcPr>
            <w:tcW w:w="437" w:type="pct"/>
          </w:tcPr>
          <w:p w:rsidR="009334F7" w:rsidRPr="006B505E" w:rsidRDefault="009334F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79"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8" w:type="pct"/>
          </w:tcPr>
          <w:p w:rsidR="009334F7" w:rsidRPr="006B505E" w:rsidRDefault="009334F7" w:rsidP="006B505E">
            <w:pPr>
              <w:pStyle w:val="NoSpacing"/>
              <w:spacing w:line="360" w:lineRule="auto"/>
              <w:jc w:val="both"/>
              <w:rPr>
                <w:rFonts w:ascii="Book Antiqua" w:hAnsi="Book Antiqua"/>
                <w:b/>
                <w:sz w:val="24"/>
                <w:szCs w:val="24"/>
              </w:rPr>
            </w:pPr>
          </w:p>
        </w:tc>
        <w:tc>
          <w:tcPr>
            <w:tcW w:w="436"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6" w:type="pct"/>
          </w:tcPr>
          <w:p w:rsidR="009334F7"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68" w:type="pct"/>
          </w:tcPr>
          <w:p w:rsidR="009334F7" w:rsidRPr="006B505E" w:rsidRDefault="009334F7" w:rsidP="006B505E">
            <w:pPr>
              <w:pStyle w:val="NoSpacing"/>
              <w:spacing w:line="360" w:lineRule="auto"/>
              <w:jc w:val="both"/>
              <w:rPr>
                <w:rFonts w:ascii="Book Antiqua" w:hAnsi="Book Antiqua"/>
                <w:sz w:val="24"/>
                <w:szCs w:val="24"/>
                <w:lang w:val="en-US"/>
              </w:rPr>
            </w:pPr>
          </w:p>
        </w:tc>
        <w:tc>
          <w:tcPr>
            <w:tcW w:w="439" w:type="pct"/>
          </w:tcPr>
          <w:p w:rsidR="009334F7" w:rsidRPr="006B505E" w:rsidRDefault="009334F7" w:rsidP="006B505E">
            <w:pPr>
              <w:pStyle w:val="NoSpacing"/>
              <w:spacing w:line="360" w:lineRule="auto"/>
              <w:jc w:val="both"/>
              <w:rPr>
                <w:rFonts w:ascii="Book Antiqua" w:hAnsi="Book Antiqua"/>
                <w:b/>
                <w:sz w:val="24"/>
                <w:szCs w:val="24"/>
                <w:lang w:val="en-US"/>
              </w:rPr>
            </w:pPr>
          </w:p>
        </w:tc>
      </w:tr>
      <w:tr w:rsidR="006B505E" w:rsidRPr="006B505E" w:rsidTr="00D42F70">
        <w:tc>
          <w:tcPr>
            <w:tcW w:w="1267" w:type="pct"/>
          </w:tcPr>
          <w:p w:rsidR="005D537C"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TYMS</w:t>
            </w:r>
            <w:r w:rsidRPr="006B505E">
              <w:rPr>
                <w:rFonts w:ascii="Book Antiqua" w:hAnsi="Book Antiqua"/>
                <w:sz w:val="24"/>
                <w:szCs w:val="24"/>
                <w:lang w:val="en-US"/>
              </w:rPr>
              <w:t xml:space="preserve"> 3’UTR groups</w:t>
            </w:r>
          </w:p>
        </w:tc>
        <w:tc>
          <w:tcPr>
            <w:tcW w:w="437"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79"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8"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25</w:t>
            </w: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6"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768" w:type="pct"/>
          </w:tcPr>
          <w:p w:rsidR="00EC063F" w:rsidRPr="006B505E" w:rsidRDefault="00EC063F" w:rsidP="006B505E">
            <w:pPr>
              <w:pStyle w:val="NoSpacing"/>
              <w:spacing w:line="360" w:lineRule="auto"/>
              <w:jc w:val="both"/>
              <w:rPr>
                <w:rFonts w:ascii="Book Antiqua" w:hAnsi="Book Antiqua"/>
                <w:sz w:val="24"/>
                <w:szCs w:val="24"/>
                <w:lang w:val="en-US"/>
              </w:rPr>
            </w:pPr>
          </w:p>
        </w:tc>
        <w:tc>
          <w:tcPr>
            <w:tcW w:w="439" w:type="pct"/>
          </w:tcPr>
          <w:p w:rsidR="00EC063F" w:rsidRPr="006B505E" w:rsidRDefault="00EC063F"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87</w:t>
            </w:r>
          </w:p>
        </w:tc>
      </w:tr>
      <w:tr w:rsidR="006B505E" w:rsidRPr="006B505E" w:rsidTr="00D42F70">
        <w:tc>
          <w:tcPr>
            <w:tcW w:w="1267"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Low expression</w:t>
            </w:r>
          </w:p>
        </w:tc>
        <w:tc>
          <w:tcPr>
            <w:tcW w:w="437"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639</w:t>
            </w:r>
          </w:p>
        </w:tc>
        <w:tc>
          <w:tcPr>
            <w:tcW w:w="779"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323-1.263</w:t>
            </w:r>
          </w:p>
        </w:tc>
        <w:tc>
          <w:tcPr>
            <w:tcW w:w="438"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98</w:t>
            </w:r>
          </w:p>
        </w:tc>
        <w:tc>
          <w:tcPr>
            <w:tcW w:w="436" w:type="pct"/>
          </w:tcPr>
          <w:p w:rsidR="005D537C" w:rsidRPr="006B505E" w:rsidRDefault="005D537C" w:rsidP="006B505E">
            <w:pPr>
              <w:pStyle w:val="NoSpacing"/>
              <w:spacing w:line="360" w:lineRule="auto"/>
              <w:jc w:val="both"/>
              <w:rPr>
                <w:rFonts w:ascii="Book Antiqua" w:hAnsi="Book Antiqua"/>
                <w:sz w:val="24"/>
                <w:szCs w:val="24"/>
                <w:lang w:val="en-US"/>
              </w:rPr>
            </w:pPr>
          </w:p>
        </w:tc>
        <w:tc>
          <w:tcPr>
            <w:tcW w:w="436"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503</w:t>
            </w:r>
          </w:p>
        </w:tc>
        <w:tc>
          <w:tcPr>
            <w:tcW w:w="768"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30-1.102</w:t>
            </w:r>
          </w:p>
        </w:tc>
        <w:tc>
          <w:tcPr>
            <w:tcW w:w="439"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086</w:t>
            </w:r>
          </w:p>
        </w:tc>
      </w:tr>
      <w:tr w:rsidR="006B505E" w:rsidRPr="006B505E" w:rsidTr="00D42F70">
        <w:tc>
          <w:tcPr>
            <w:tcW w:w="1267"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Medium expression </w:t>
            </w:r>
          </w:p>
        </w:tc>
        <w:tc>
          <w:tcPr>
            <w:tcW w:w="437"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35</w:t>
            </w:r>
          </w:p>
        </w:tc>
        <w:tc>
          <w:tcPr>
            <w:tcW w:w="779"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35-1.118</w:t>
            </w:r>
          </w:p>
        </w:tc>
        <w:tc>
          <w:tcPr>
            <w:tcW w:w="438"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135</w:t>
            </w:r>
          </w:p>
        </w:tc>
        <w:tc>
          <w:tcPr>
            <w:tcW w:w="436" w:type="pct"/>
          </w:tcPr>
          <w:p w:rsidR="005D537C" w:rsidRPr="006B505E" w:rsidRDefault="005D537C" w:rsidP="006B505E">
            <w:pPr>
              <w:pStyle w:val="NoSpacing"/>
              <w:spacing w:line="360" w:lineRule="auto"/>
              <w:jc w:val="both"/>
              <w:rPr>
                <w:rFonts w:ascii="Book Antiqua" w:hAnsi="Book Antiqua"/>
                <w:sz w:val="24"/>
                <w:szCs w:val="24"/>
                <w:lang w:val="en-US"/>
              </w:rPr>
            </w:pPr>
          </w:p>
        </w:tc>
        <w:tc>
          <w:tcPr>
            <w:tcW w:w="436"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738</w:t>
            </w:r>
          </w:p>
        </w:tc>
        <w:tc>
          <w:tcPr>
            <w:tcW w:w="768"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426-1.279</w:t>
            </w:r>
          </w:p>
        </w:tc>
        <w:tc>
          <w:tcPr>
            <w:tcW w:w="439" w:type="pct"/>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0.279</w:t>
            </w:r>
          </w:p>
        </w:tc>
      </w:tr>
      <w:tr w:rsidR="006B505E" w:rsidRPr="006B505E" w:rsidTr="00D42F70">
        <w:tc>
          <w:tcPr>
            <w:tcW w:w="1267" w:type="pct"/>
            <w:tcBorders>
              <w:bottom w:val="single" w:sz="4" w:space="0" w:color="auto"/>
            </w:tcBorders>
          </w:tcPr>
          <w:p w:rsidR="005D537C" w:rsidRPr="006B505E" w:rsidRDefault="005D537C" w:rsidP="006B505E">
            <w:pPr>
              <w:pStyle w:val="NoSpacing"/>
              <w:spacing w:line="360" w:lineRule="auto"/>
              <w:rPr>
                <w:rFonts w:ascii="Book Antiqua" w:hAnsi="Book Antiqua"/>
                <w:i/>
                <w:sz w:val="24"/>
                <w:szCs w:val="24"/>
                <w:lang w:val="en-US"/>
              </w:rPr>
            </w:pPr>
            <w:r w:rsidRPr="006B505E">
              <w:rPr>
                <w:rFonts w:ascii="Book Antiqua" w:hAnsi="Book Antiqua"/>
                <w:sz w:val="24"/>
                <w:szCs w:val="24"/>
                <w:lang w:val="en-US"/>
              </w:rPr>
              <w:t>High expression</w:t>
            </w:r>
          </w:p>
        </w:tc>
        <w:tc>
          <w:tcPr>
            <w:tcW w:w="437" w:type="pct"/>
            <w:tcBorders>
              <w:bottom w:val="single" w:sz="4" w:space="0" w:color="auto"/>
            </w:tcBorders>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79" w:type="pct"/>
            <w:tcBorders>
              <w:bottom w:val="single" w:sz="4" w:space="0" w:color="auto"/>
            </w:tcBorders>
          </w:tcPr>
          <w:p w:rsidR="005D537C" w:rsidRPr="006B505E" w:rsidRDefault="005D537C" w:rsidP="006B505E">
            <w:pPr>
              <w:pStyle w:val="NoSpacing"/>
              <w:spacing w:line="360" w:lineRule="auto"/>
              <w:jc w:val="both"/>
              <w:rPr>
                <w:rFonts w:ascii="Book Antiqua" w:hAnsi="Book Antiqua"/>
                <w:sz w:val="24"/>
                <w:szCs w:val="24"/>
                <w:lang w:val="en-US"/>
              </w:rPr>
            </w:pPr>
          </w:p>
        </w:tc>
        <w:tc>
          <w:tcPr>
            <w:tcW w:w="438" w:type="pct"/>
            <w:tcBorders>
              <w:bottom w:val="single" w:sz="4" w:space="0" w:color="auto"/>
            </w:tcBorders>
          </w:tcPr>
          <w:p w:rsidR="005D537C" w:rsidRPr="006B505E" w:rsidRDefault="005D537C" w:rsidP="006B505E">
            <w:pPr>
              <w:pStyle w:val="NoSpacing"/>
              <w:spacing w:line="360" w:lineRule="auto"/>
              <w:jc w:val="both"/>
              <w:rPr>
                <w:rFonts w:ascii="Book Antiqua" w:hAnsi="Book Antiqua"/>
                <w:sz w:val="24"/>
                <w:szCs w:val="24"/>
                <w:lang w:val="en-US"/>
              </w:rPr>
            </w:pPr>
          </w:p>
        </w:tc>
        <w:tc>
          <w:tcPr>
            <w:tcW w:w="436" w:type="pct"/>
            <w:tcBorders>
              <w:bottom w:val="single" w:sz="4" w:space="0" w:color="auto"/>
            </w:tcBorders>
          </w:tcPr>
          <w:p w:rsidR="005D537C" w:rsidRPr="006B505E" w:rsidRDefault="005D537C" w:rsidP="006B505E">
            <w:pPr>
              <w:pStyle w:val="NoSpacing"/>
              <w:spacing w:line="360" w:lineRule="auto"/>
              <w:jc w:val="both"/>
              <w:rPr>
                <w:rFonts w:ascii="Book Antiqua" w:hAnsi="Book Antiqua"/>
                <w:sz w:val="24"/>
                <w:szCs w:val="24"/>
                <w:lang w:val="en-US"/>
              </w:rPr>
            </w:pPr>
          </w:p>
        </w:tc>
        <w:tc>
          <w:tcPr>
            <w:tcW w:w="436" w:type="pct"/>
            <w:tcBorders>
              <w:bottom w:val="single" w:sz="4" w:space="0" w:color="auto"/>
            </w:tcBorders>
          </w:tcPr>
          <w:p w:rsidR="005D537C" w:rsidRPr="006B505E" w:rsidRDefault="005D537C"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1</w:t>
            </w:r>
          </w:p>
        </w:tc>
        <w:tc>
          <w:tcPr>
            <w:tcW w:w="768" w:type="pct"/>
            <w:tcBorders>
              <w:bottom w:val="single" w:sz="4" w:space="0" w:color="auto"/>
            </w:tcBorders>
          </w:tcPr>
          <w:p w:rsidR="005D537C" w:rsidRPr="006B505E" w:rsidRDefault="005D537C" w:rsidP="006B505E">
            <w:pPr>
              <w:pStyle w:val="NoSpacing"/>
              <w:spacing w:line="360" w:lineRule="auto"/>
              <w:jc w:val="both"/>
              <w:rPr>
                <w:rFonts w:ascii="Book Antiqua" w:hAnsi="Book Antiqua"/>
                <w:sz w:val="24"/>
                <w:szCs w:val="24"/>
                <w:lang w:val="en-US"/>
              </w:rPr>
            </w:pPr>
          </w:p>
        </w:tc>
        <w:tc>
          <w:tcPr>
            <w:tcW w:w="439" w:type="pct"/>
            <w:tcBorders>
              <w:bottom w:val="single" w:sz="4" w:space="0" w:color="auto"/>
            </w:tcBorders>
          </w:tcPr>
          <w:p w:rsidR="005D537C" w:rsidRPr="006B505E" w:rsidRDefault="005D537C" w:rsidP="006B505E">
            <w:pPr>
              <w:pStyle w:val="NoSpacing"/>
              <w:spacing w:line="360" w:lineRule="auto"/>
              <w:jc w:val="both"/>
              <w:rPr>
                <w:rFonts w:ascii="Book Antiqua" w:hAnsi="Book Antiqua"/>
                <w:sz w:val="24"/>
                <w:szCs w:val="24"/>
                <w:lang w:val="en-US"/>
              </w:rPr>
            </w:pPr>
          </w:p>
        </w:tc>
      </w:tr>
    </w:tbl>
    <w:p w:rsidR="00244A17" w:rsidRPr="006B505E" w:rsidRDefault="00244A17" w:rsidP="006B505E">
      <w:pPr>
        <w:pStyle w:val="NoSpacing"/>
        <w:spacing w:line="360" w:lineRule="auto"/>
        <w:jc w:val="both"/>
        <w:rPr>
          <w:rFonts w:ascii="Book Antiqua" w:hAnsi="Book Antiqua"/>
          <w:sz w:val="24"/>
          <w:szCs w:val="24"/>
          <w:lang w:val="en-US" w:eastAsia="zh-CN"/>
        </w:rPr>
      </w:pPr>
      <w:r w:rsidRPr="006B505E">
        <w:rPr>
          <w:rFonts w:ascii="Book Antiqua" w:hAnsi="Book Antiqua"/>
          <w:sz w:val="24"/>
          <w:szCs w:val="24"/>
          <w:lang w:val="en-US"/>
        </w:rPr>
        <w:t>CT</w:t>
      </w:r>
      <w:r w:rsidR="004D5DCB" w:rsidRPr="006B505E">
        <w:rPr>
          <w:rFonts w:ascii="Book Antiqua" w:hAnsi="Book Antiqua"/>
          <w:sz w:val="24"/>
          <w:szCs w:val="24"/>
          <w:lang w:val="en-US" w:eastAsia="zh-CN"/>
        </w:rPr>
        <w:t>:</w:t>
      </w:r>
      <w:r w:rsidR="004D5DCB" w:rsidRPr="006B505E">
        <w:rPr>
          <w:rFonts w:ascii="Book Antiqua" w:hAnsi="Book Antiqua"/>
          <w:sz w:val="24"/>
          <w:szCs w:val="24"/>
          <w:lang w:val="en-US"/>
        </w:rPr>
        <w:t xml:space="preserve"> </w:t>
      </w:r>
      <w:r w:rsidRPr="006B505E">
        <w:rPr>
          <w:rFonts w:ascii="Book Antiqua" w:hAnsi="Book Antiqua"/>
          <w:sz w:val="24"/>
          <w:szCs w:val="24"/>
          <w:lang w:val="en-US"/>
        </w:rPr>
        <w:t>Chemotherapy</w:t>
      </w:r>
      <w:r w:rsidR="00B9015B" w:rsidRPr="006B505E">
        <w:rPr>
          <w:rFonts w:ascii="Book Antiqua" w:hAnsi="Book Antiqua" w:hint="eastAsia"/>
          <w:sz w:val="24"/>
          <w:szCs w:val="24"/>
          <w:lang w:val="en-US" w:eastAsia="zh-CN"/>
        </w:rPr>
        <w:t>.</w:t>
      </w:r>
    </w:p>
    <w:p w:rsidR="00244A17" w:rsidRPr="006B505E" w:rsidRDefault="00244A17" w:rsidP="006B505E">
      <w:pPr>
        <w:pStyle w:val="NoSpacing"/>
        <w:spacing w:line="360" w:lineRule="auto"/>
        <w:jc w:val="both"/>
        <w:rPr>
          <w:rFonts w:ascii="Book Antiqua" w:hAnsi="Book Antiqua"/>
          <w:sz w:val="24"/>
          <w:szCs w:val="24"/>
          <w:lang w:val="en-US"/>
        </w:rPr>
      </w:pPr>
    </w:p>
    <w:p w:rsidR="00244A17" w:rsidRPr="006B505E" w:rsidRDefault="00244A17" w:rsidP="006B505E">
      <w:pPr>
        <w:pStyle w:val="NoSpacing"/>
        <w:spacing w:line="360" w:lineRule="auto"/>
        <w:jc w:val="both"/>
        <w:rPr>
          <w:rFonts w:ascii="Book Antiqua" w:hAnsi="Book Antiqua"/>
          <w:sz w:val="24"/>
          <w:szCs w:val="24"/>
          <w:lang w:val="en-US"/>
        </w:rPr>
      </w:pPr>
      <w:r w:rsidRPr="006B505E">
        <w:rPr>
          <w:rFonts w:ascii="Book Antiqua" w:hAnsi="Book Antiqua"/>
          <w:sz w:val="24"/>
          <w:szCs w:val="24"/>
          <w:lang w:val="en-US"/>
        </w:rPr>
        <w:br w:type="page"/>
      </w:r>
    </w:p>
    <w:p w:rsidR="00244A17" w:rsidRPr="006B505E" w:rsidRDefault="00244A17" w:rsidP="006B505E">
      <w:pPr>
        <w:pStyle w:val="NoSpacing"/>
        <w:spacing w:line="360" w:lineRule="auto"/>
        <w:jc w:val="both"/>
        <w:rPr>
          <w:rFonts w:ascii="Book Antiqua" w:hAnsi="Book Antiqua"/>
          <w:b/>
          <w:sz w:val="24"/>
          <w:szCs w:val="24"/>
          <w:lang w:val="en-US"/>
        </w:rPr>
      </w:pPr>
      <w:r w:rsidRPr="006B505E">
        <w:rPr>
          <w:rFonts w:ascii="Book Antiqua" w:hAnsi="Book Antiqua"/>
          <w:b/>
          <w:sz w:val="24"/>
          <w:szCs w:val="24"/>
          <w:lang w:val="en-US"/>
        </w:rPr>
        <w:lastRenderedPageBreak/>
        <w:t>Table 6 Multivariate Cox regression analysis</w:t>
      </w:r>
    </w:p>
    <w:tbl>
      <w:tblPr>
        <w:tblW w:w="8876" w:type="dxa"/>
        <w:tblLook w:val="04A0" w:firstRow="1" w:lastRow="0" w:firstColumn="1" w:lastColumn="0" w:noHBand="0" w:noVBand="1"/>
      </w:tblPr>
      <w:tblGrid>
        <w:gridCol w:w="2257"/>
        <w:gridCol w:w="756"/>
        <w:gridCol w:w="1747"/>
        <w:gridCol w:w="816"/>
        <w:gridCol w:w="222"/>
        <w:gridCol w:w="756"/>
        <w:gridCol w:w="1506"/>
        <w:gridCol w:w="816"/>
      </w:tblGrid>
      <w:tr w:rsidR="006B505E" w:rsidRPr="006B505E" w:rsidTr="00244A17">
        <w:tc>
          <w:tcPr>
            <w:tcW w:w="0" w:type="auto"/>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3201" w:type="dxa"/>
            <w:gridSpan w:val="3"/>
            <w:tcBorders>
              <w:top w:val="single" w:sz="4" w:space="0" w:color="auto"/>
            </w:tcBorders>
          </w:tcPr>
          <w:p w:rsidR="00244A17" w:rsidRPr="006B505E" w:rsidRDefault="00244A17" w:rsidP="006B505E">
            <w:pPr>
              <w:pStyle w:val="NoSpacing"/>
              <w:spacing w:line="360" w:lineRule="auto"/>
              <w:rPr>
                <w:rFonts w:ascii="Book Antiqua" w:hAnsi="Book Antiqua"/>
                <w:b/>
                <w:sz w:val="24"/>
                <w:szCs w:val="24"/>
              </w:rPr>
            </w:pPr>
            <w:r w:rsidRPr="006B505E">
              <w:rPr>
                <w:rFonts w:ascii="Book Antiqua" w:hAnsi="Book Antiqua"/>
                <w:b/>
                <w:sz w:val="24"/>
                <w:szCs w:val="24"/>
                <w:lang w:val="en-US"/>
              </w:rPr>
              <w:t>Progression Free Survival</w:t>
            </w:r>
          </w:p>
        </w:tc>
        <w:tc>
          <w:tcPr>
            <w:tcW w:w="0" w:type="auto"/>
            <w:tcBorders>
              <w:top w:val="single" w:sz="4" w:space="0" w:color="auto"/>
            </w:tcBorders>
          </w:tcPr>
          <w:p w:rsidR="00244A17" w:rsidRPr="006B505E" w:rsidRDefault="00244A17" w:rsidP="006B505E">
            <w:pPr>
              <w:pStyle w:val="NoSpacing"/>
              <w:spacing w:line="360" w:lineRule="auto"/>
              <w:jc w:val="both"/>
              <w:rPr>
                <w:rFonts w:ascii="Book Antiqua" w:hAnsi="Book Antiqua"/>
                <w:b/>
                <w:sz w:val="24"/>
                <w:szCs w:val="24"/>
              </w:rPr>
            </w:pPr>
          </w:p>
        </w:tc>
        <w:tc>
          <w:tcPr>
            <w:tcW w:w="2950" w:type="dxa"/>
            <w:gridSpan w:val="3"/>
            <w:tcBorders>
              <w:top w:val="single" w:sz="4" w:space="0" w:color="auto"/>
            </w:tcBorders>
          </w:tcPr>
          <w:p w:rsidR="00244A17" w:rsidRPr="006B505E" w:rsidRDefault="00244A17" w:rsidP="006B505E">
            <w:pPr>
              <w:pStyle w:val="NoSpacing"/>
              <w:spacing w:line="360" w:lineRule="auto"/>
              <w:rPr>
                <w:rFonts w:ascii="Book Antiqua" w:hAnsi="Book Antiqua"/>
                <w:b/>
                <w:sz w:val="24"/>
                <w:szCs w:val="24"/>
              </w:rPr>
            </w:pPr>
            <w:r w:rsidRPr="006B505E">
              <w:rPr>
                <w:rFonts w:ascii="Book Antiqua" w:hAnsi="Book Antiqua"/>
                <w:b/>
                <w:sz w:val="24"/>
                <w:szCs w:val="24"/>
                <w:lang w:val="en-US"/>
              </w:rPr>
              <w:t>Overall Survival</w:t>
            </w:r>
          </w:p>
        </w:tc>
      </w:tr>
      <w:tr w:rsidR="006B505E" w:rsidRPr="006B505E" w:rsidTr="00244A17">
        <w:tc>
          <w:tcPr>
            <w:tcW w:w="0" w:type="auto"/>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rPr>
            </w:pPr>
          </w:p>
        </w:tc>
        <w:tc>
          <w:tcPr>
            <w:tcW w:w="0" w:type="auto"/>
            <w:tcBorders>
              <w:bottom w:val="single" w:sz="4" w:space="0" w:color="auto"/>
            </w:tcBorders>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lang w:val="en-US"/>
              </w:rPr>
              <w:t>HR</w:t>
            </w:r>
          </w:p>
        </w:tc>
        <w:tc>
          <w:tcPr>
            <w:tcW w:w="1779" w:type="dxa"/>
            <w:tcBorders>
              <w:bottom w:val="single" w:sz="4" w:space="0" w:color="auto"/>
            </w:tcBorders>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95%</w:t>
            </w:r>
            <w:r w:rsidRPr="006B505E">
              <w:rPr>
                <w:rFonts w:ascii="Book Antiqua" w:hAnsi="Book Antiqua"/>
                <w:b/>
                <w:sz w:val="24"/>
                <w:szCs w:val="24"/>
                <w:lang w:val="en-US"/>
              </w:rPr>
              <w:t>CI</w:t>
            </w:r>
          </w:p>
        </w:tc>
        <w:tc>
          <w:tcPr>
            <w:tcW w:w="0" w:type="auto"/>
            <w:tcBorders>
              <w:bottom w:val="single" w:sz="4" w:space="0" w:color="auto"/>
            </w:tcBorders>
          </w:tcPr>
          <w:p w:rsidR="00244A17" w:rsidRPr="006B505E" w:rsidRDefault="00244A17" w:rsidP="006B505E">
            <w:pPr>
              <w:pStyle w:val="NoSpacing"/>
              <w:spacing w:line="360" w:lineRule="auto"/>
              <w:jc w:val="center"/>
              <w:rPr>
                <w:rFonts w:ascii="Book Antiqua" w:hAnsi="Book Antiqua"/>
                <w:b/>
                <w:sz w:val="24"/>
                <w:szCs w:val="24"/>
                <w:lang w:eastAsia="zh-CN"/>
              </w:rPr>
            </w:pPr>
            <w:r w:rsidRPr="006B505E">
              <w:rPr>
                <w:rFonts w:ascii="Book Antiqua" w:hAnsi="Book Antiqua"/>
                <w:b/>
                <w:i/>
                <w:sz w:val="24"/>
                <w:szCs w:val="24"/>
                <w:lang w:val="en-US"/>
              </w:rPr>
              <w:t>P</w:t>
            </w:r>
            <w:r w:rsidR="00B9015B" w:rsidRPr="006B505E">
              <w:rPr>
                <w:rFonts w:ascii="Book Antiqua" w:hAnsi="Book Antiqua" w:hint="eastAsia"/>
                <w:b/>
                <w:i/>
                <w:sz w:val="24"/>
                <w:szCs w:val="24"/>
                <w:lang w:val="en-US" w:eastAsia="zh-CN"/>
              </w:rPr>
              <w:t xml:space="preserve"> </w:t>
            </w:r>
            <w:r w:rsidR="00B9015B" w:rsidRPr="006B505E">
              <w:rPr>
                <w:rFonts w:ascii="Book Antiqua" w:hAnsi="Book Antiqua" w:hint="eastAsia"/>
                <w:b/>
                <w:sz w:val="24"/>
                <w:szCs w:val="24"/>
                <w:lang w:val="en-US" w:eastAsia="zh-CN"/>
              </w:rPr>
              <w:t>value</w:t>
            </w:r>
          </w:p>
        </w:tc>
        <w:tc>
          <w:tcPr>
            <w:tcW w:w="0" w:type="auto"/>
            <w:tcBorders>
              <w:bottom w:val="single" w:sz="4" w:space="0" w:color="auto"/>
            </w:tcBorders>
          </w:tcPr>
          <w:p w:rsidR="00244A17" w:rsidRPr="006B505E" w:rsidRDefault="00244A17" w:rsidP="006B505E">
            <w:pPr>
              <w:pStyle w:val="NoSpacing"/>
              <w:spacing w:line="360" w:lineRule="auto"/>
              <w:jc w:val="both"/>
              <w:rPr>
                <w:rFonts w:ascii="Book Antiqua" w:hAnsi="Book Antiqua"/>
                <w:b/>
                <w:sz w:val="24"/>
                <w:szCs w:val="24"/>
                <w:lang w:val="en-US"/>
              </w:rPr>
            </w:pPr>
          </w:p>
        </w:tc>
        <w:tc>
          <w:tcPr>
            <w:tcW w:w="0" w:type="auto"/>
            <w:tcBorders>
              <w:bottom w:val="single" w:sz="4" w:space="0" w:color="auto"/>
            </w:tcBorders>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lang w:val="en-US"/>
              </w:rPr>
              <w:t>HR</w:t>
            </w:r>
          </w:p>
        </w:tc>
        <w:tc>
          <w:tcPr>
            <w:tcW w:w="1528" w:type="dxa"/>
            <w:tcBorders>
              <w:bottom w:val="single" w:sz="4" w:space="0" w:color="auto"/>
            </w:tcBorders>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95%</w:t>
            </w:r>
            <w:r w:rsidRPr="006B505E">
              <w:rPr>
                <w:rFonts w:ascii="Book Antiqua" w:hAnsi="Book Antiqua"/>
                <w:b/>
                <w:sz w:val="24"/>
                <w:szCs w:val="24"/>
                <w:lang w:val="en-US"/>
              </w:rPr>
              <w:t>CI</w:t>
            </w:r>
          </w:p>
        </w:tc>
        <w:tc>
          <w:tcPr>
            <w:tcW w:w="0" w:type="auto"/>
            <w:tcBorders>
              <w:bottom w:val="single" w:sz="4" w:space="0" w:color="auto"/>
            </w:tcBorders>
          </w:tcPr>
          <w:p w:rsidR="00244A17" w:rsidRPr="006B505E" w:rsidRDefault="00244A17" w:rsidP="006B505E">
            <w:pPr>
              <w:pStyle w:val="NoSpacing"/>
              <w:spacing w:line="360" w:lineRule="auto"/>
              <w:jc w:val="center"/>
              <w:rPr>
                <w:rFonts w:ascii="Book Antiqua" w:hAnsi="Book Antiqua"/>
                <w:b/>
                <w:i/>
                <w:sz w:val="24"/>
                <w:szCs w:val="24"/>
              </w:rPr>
            </w:pPr>
            <w:r w:rsidRPr="006B505E">
              <w:rPr>
                <w:rFonts w:ascii="Book Antiqua" w:hAnsi="Book Antiqua"/>
                <w:b/>
                <w:i/>
                <w:sz w:val="24"/>
                <w:szCs w:val="24"/>
                <w:lang w:val="en-US"/>
              </w:rPr>
              <w:t>P</w:t>
            </w:r>
            <w:r w:rsidR="00B9015B" w:rsidRPr="006B505E">
              <w:rPr>
                <w:rFonts w:ascii="Book Antiqua" w:hAnsi="Book Antiqua" w:hint="eastAsia"/>
                <w:b/>
                <w:sz w:val="24"/>
                <w:szCs w:val="24"/>
                <w:lang w:val="en-US" w:eastAsia="zh-CN"/>
              </w:rPr>
              <w:t xml:space="preserve"> value</w:t>
            </w:r>
          </w:p>
        </w:tc>
      </w:tr>
      <w:tr w:rsidR="006B505E" w:rsidRPr="006B505E" w:rsidTr="00244A17">
        <w:tc>
          <w:tcPr>
            <w:tcW w:w="0" w:type="auto"/>
            <w:tcBorders>
              <w:top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i/>
                <w:sz w:val="24"/>
                <w:szCs w:val="24"/>
                <w:lang w:val="en-US"/>
              </w:rPr>
              <w:t>KRAS</w:t>
            </w:r>
            <w:r w:rsidRPr="006B505E">
              <w:rPr>
                <w:rFonts w:ascii="Book Antiqua" w:hAnsi="Book Antiqua"/>
                <w:sz w:val="24"/>
                <w:szCs w:val="24"/>
                <w:lang w:val="en-US"/>
              </w:rPr>
              <w:t xml:space="preserve"> mutated</w:t>
            </w:r>
          </w:p>
        </w:tc>
        <w:tc>
          <w:tcPr>
            <w:tcW w:w="0" w:type="auto"/>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rPr>
            </w:pPr>
            <w:r w:rsidRPr="006B505E">
              <w:rPr>
                <w:rFonts w:ascii="Book Antiqua" w:hAnsi="Book Antiqua"/>
                <w:sz w:val="24"/>
                <w:szCs w:val="24"/>
              </w:rPr>
              <w:t>1.600</w:t>
            </w:r>
          </w:p>
        </w:tc>
        <w:tc>
          <w:tcPr>
            <w:tcW w:w="1779" w:type="dxa"/>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rPr>
            </w:pPr>
            <w:r w:rsidRPr="006B505E">
              <w:rPr>
                <w:rFonts w:ascii="Book Antiqua" w:hAnsi="Book Antiqua"/>
                <w:sz w:val="24"/>
                <w:szCs w:val="24"/>
              </w:rPr>
              <w:t>1.011-2.531</w:t>
            </w:r>
          </w:p>
        </w:tc>
        <w:tc>
          <w:tcPr>
            <w:tcW w:w="0" w:type="auto"/>
            <w:tcBorders>
              <w:top w:val="single" w:sz="4" w:space="0" w:color="auto"/>
            </w:tcBorders>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0.045</w:t>
            </w:r>
          </w:p>
        </w:tc>
        <w:tc>
          <w:tcPr>
            <w:tcW w:w="0" w:type="auto"/>
            <w:tcBorders>
              <w:top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Borders>
              <w:top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LOH</w:t>
            </w:r>
          </w:p>
        </w:tc>
        <w:tc>
          <w:tcPr>
            <w:tcW w:w="0" w:type="auto"/>
          </w:tcPr>
          <w:p w:rsidR="00244A17" w:rsidRPr="006B505E" w:rsidRDefault="00244A17" w:rsidP="006B505E">
            <w:pPr>
              <w:pStyle w:val="NoSpacing"/>
              <w:spacing w:line="360" w:lineRule="auto"/>
              <w:jc w:val="center"/>
              <w:rPr>
                <w:rFonts w:ascii="Book Antiqua" w:hAnsi="Book Antiqua"/>
                <w:sz w:val="24"/>
                <w:szCs w:val="24"/>
              </w:rPr>
            </w:pPr>
            <w:r w:rsidRPr="006B505E">
              <w:rPr>
                <w:rFonts w:ascii="Book Antiqua" w:hAnsi="Book Antiqua"/>
                <w:sz w:val="24"/>
                <w:szCs w:val="24"/>
              </w:rPr>
              <w:t>1.674</w:t>
            </w:r>
          </w:p>
        </w:tc>
        <w:tc>
          <w:tcPr>
            <w:tcW w:w="1779" w:type="dxa"/>
          </w:tcPr>
          <w:p w:rsidR="00244A17" w:rsidRPr="006B505E" w:rsidRDefault="00244A17" w:rsidP="006B505E">
            <w:pPr>
              <w:pStyle w:val="NoSpacing"/>
              <w:spacing w:line="360" w:lineRule="auto"/>
              <w:jc w:val="center"/>
              <w:rPr>
                <w:rFonts w:ascii="Book Antiqua" w:hAnsi="Book Antiqua"/>
                <w:sz w:val="24"/>
                <w:szCs w:val="24"/>
              </w:rPr>
            </w:pPr>
            <w:r w:rsidRPr="006B505E">
              <w:rPr>
                <w:rFonts w:ascii="Book Antiqua" w:hAnsi="Book Antiqua"/>
                <w:sz w:val="24"/>
                <w:szCs w:val="24"/>
              </w:rPr>
              <w:t>0.912-3.071</w:t>
            </w:r>
          </w:p>
        </w:tc>
        <w:tc>
          <w:tcPr>
            <w:tcW w:w="0" w:type="auto"/>
          </w:tcPr>
          <w:p w:rsidR="00244A17" w:rsidRPr="006B505E" w:rsidRDefault="00244A17" w:rsidP="006B505E">
            <w:pPr>
              <w:pStyle w:val="NoSpacing"/>
              <w:spacing w:line="360" w:lineRule="auto"/>
              <w:jc w:val="center"/>
              <w:rPr>
                <w:rFonts w:ascii="Book Antiqua" w:hAnsi="Book Antiqua"/>
                <w:sz w:val="24"/>
                <w:szCs w:val="24"/>
              </w:rPr>
            </w:pPr>
            <w:r w:rsidRPr="006B505E">
              <w:rPr>
                <w:rFonts w:ascii="Book Antiqua" w:hAnsi="Book Antiqua"/>
                <w:sz w:val="24"/>
                <w:szCs w:val="24"/>
              </w:rPr>
              <w:t>0.096</w:t>
            </w: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rPr>
            </w:pPr>
          </w:p>
        </w:tc>
        <w:tc>
          <w:tcPr>
            <w:tcW w:w="1779" w:type="dxa"/>
          </w:tcPr>
          <w:p w:rsidR="00244A17" w:rsidRPr="006B505E" w:rsidRDefault="00244A17" w:rsidP="006B505E">
            <w:pPr>
              <w:pStyle w:val="NoSpacing"/>
              <w:spacing w:line="360" w:lineRule="auto"/>
              <w:jc w:val="center"/>
              <w:rPr>
                <w:rFonts w:ascii="Book Antiqua" w:hAnsi="Book Antiqua"/>
                <w:sz w:val="24"/>
                <w:szCs w:val="24"/>
              </w:rPr>
            </w:pPr>
          </w:p>
        </w:tc>
        <w:tc>
          <w:tcPr>
            <w:tcW w:w="0" w:type="auto"/>
          </w:tcPr>
          <w:p w:rsidR="00244A17" w:rsidRPr="006B505E" w:rsidRDefault="00244A17" w:rsidP="006B505E">
            <w:pPr>
              <w:pStyle w:val="NoSpacing"/>
              <w:spacing w:line="360" w:lineRule="auto"/>
              <w:jc w:val="center"/>
              <w:rPr>
                <w:rFonts w:ascii="Book Antiqua" w:hAnsi="Book Antiqua"/>
                <w:sz w:val="24"/>
                <w:szCs w:val="24"/>
              </w:rPr>
            </w:pP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Fluoropyrimidine-Based CT</w:t>
            </w:r>
          </w:p>
        </w:tc>
        <w:tc>
          <w:tcPr>
            <w:tcW w:w="0" w:type="auto"/>
          </w:tcPr>
          <w:p w:rsidR="00244A17" w:rsidRPr="006B505E" w:rsidRDefault="00244A17" w:rsidP="006B505E">
            <w:pPr>
              <w:pStyle w:val="NoSpacing"/>
              <w:spacing w:line="360" w:lineRule="auto"/>
              <w:jc w:val="center"/>
              <w:rPr>
                <w:rFonts w:ascii="Book Antiqua" w:hAnsi="Book Antiqua"/>
                <w:sz w:val="24"/>
                <w:szCs w:val="24"/>
              </w:rPr>
            </w:pPr>
          </w:p>
        </w:tc>
        <w:tc>
          <w:tcPr>
            <w:tcW w:w="1779" w:type="dxa"/>
          </w:tcPr>
          <w:p w:rsidR="00244A17" w:rsidRPr="006B505E" w:rsidRDefault="00244A17" w:rsidP="006B505E">
            <w:pPr>
              <w:pStyle w:val="NoSpacing"/>
              <w:spacing w:line="360" w:lineRule="auto"/>
              <w:jc w:val="center"/>
              <w:rPr>
                <w:rFonts w:ascii="Book Antiqua" w:hAnsi="Book Antiqua"/>
                <w:sz w:val="24"/>
                <w:szCs w:val="24"/>
              </w:rPr>
            </w:pPr>
          </w:p>
        </w:tc>
        <w:tc>
          <w:tcPr>
            <w:tcW w:w="0" w:type="auto"/>
          </w:tcPr>
          <w:p w:rsidR="00244A17" w:rsidRPr="006B505E" w:rsidRDefault="00244A17" w:rsidP="006B505E">
            <w:pPr>
              <w:pStyle w:val="NoSpacing"/>
              <w:spacing w:line="360" w:lineRule="auto"/>
              <w:jc w:val="center"/>
              <w:rPr>
                <w:rFonts w:ascii="Book Antiqua" w:hAnsi="Book Antiqua"/>
                <w:sz w:val="24"/>
                <w:szCs w:val="24"/>
              </w:rPr>
            </w:pP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With irinotecan</w:t>
            </w:r>
          </w:p>
        </w:tc>
        <w:tc>
          <w:tcPr>
            <w:tcW w:w="0" w:type="auto"/>
          </w:tcPr>
          <w:p w:rsidR="00244A17" w:rsidRPr="006B505E" w:rsidRDefault="00244A17" w:rsidP="006B505E">
            <w:pPr>
              <w:pStyle w:val="NoSpacing"/>
              <w:spacing w:line="360" w:lineRule="auto"/>
              <w:jc w:val="center"/>
              <w:rPr>
                <w:rFonts w:ascii="Book Antiqua" w:hAnsi="Book Antiqua"/>
                <w:sz w:val="24"/>
                <w:szCs w:val="24"/>
              </w:rPr>
            </w:pPr>
            <w:r w:rsidRPr="006B505E">
              <w:rPr>
                <w:rFonts w:ascii="Book Antiqua" w:hAnsi="Book Antiqua"/>
                <w:sz w:val="24"/>
                <w:szCs w:val="24"/>
                <w:lang w:val="en-US"/>
              </w:rPr>
              <w:t>0.600</w:t>
            </w:r>
          </w:p>
        </w:tc>
        <w:tc>
          <w:tcPr>
            <w:tcW w:w="1779"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372-0.969</w:t>
            </w:r>
          </w:p>
        </w:tc>
        <w:tc>
          <w:tcPr>
            <w:tcW w:w="0" w:type="auto"/>
          </w:tcPr>
          <w:p w:rsidR="00244A17" w:rsidRPr="006B505E" w:rsidRDefault="00244A17" w:rsidP="006B505E">
            <w:pPr>
              <w:pStyle w:val="NoSpacing"/>
              <w:spacing w:line="360" w:lineRule="auto"/>
              <w:jc w:val="center"/>
              <w:rPr>
                <w:rFonts w:ascii="Book Antiqua" w:hAnsi="Book Antiqua"/>
                <w:b/>
                <w:sz w:val="24"/>
                <w:szCs w:val="24"/>
                <w:lang w:val="en-US"/>
              </w:rPr>
            </w:pPr>
            <w:r w:rsidRPr="006B505E">
              <w:rPr>
                <w:rFonts w:ascii="Book Antiqua" w:hAnsi="Book Antiqua"/>
                <w:b/>
                <w:sz w:val="24"/>
                <w:szCs w:val="24"/>
                <w:lang w:val="en-US"/>
              </w:rPr>
              <w:t>0.037</w:t>
            </w: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352</w:t>
            </w: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164-0.757</w:t>
            </w:r>
          </w:p>
        </w:tc>
        <w:tc>
          <w:tcPr>
            <w:tcW w:w="0" w:type="auto"/>
          </w:tcPr>
          <w:p w:rsidR="00244A17" w:rsidRPr="006B505E" w:rsidRDefault="00244A17" w:rsidP="006B505E">
            <w:pPr>
              <w:pStyle w:val="NoSpacing"/>
              <w:spacing w:line="360" w:lineRule="auto"/>
              <w:jc w:val="center"/>
              <w:rPr>
                <w:rFonts w:ascii="Book Antiqua" w:hAnsi="Book Antiqua"/>
                <w:b/>
                <w:sz w:val="24"/>
                <w:szCs w:val="24"/>
                <w:lang w:val="en-US"/>
              </w:rPr>
            </w:pPr>
            <w:r w:rsidRPr="006B505E">
              <w:rPr>
                <w:rFonts w:ascii="Book Antiqua" w:hAnsi="Book Antiqua"/>
                <w:b/>
                <w:sz w:val="24"/>
                <w:szCs w:val="24"/>
                <w:lang w:val="en-US"/>
              </w:rPr>
              <w:t>0.007</w:t>
            </w: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Without irinotecan</w:t>
            </w: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w:t>
            </w:r>
          </w:p>
        </w:tc>
        <w:tc>
          <w:tcPr>
            <w:tcW w:w="1779"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w:t>
            </w: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b/>
                <w:sz w:val="24"/>
                <w:szCs w:val="24"/>
              </w:rPr>
            </w:pPr>
          </w:p>
        </w:tc>
      </w:tr>
      <w:tr w:rsidR="006B505E" w:rsidRPr="006B505E" w:rsidTr="00244A17">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779"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b/>
                <w:sz w:val="24"/>
                <w:szCs w:val="24"/>
              </w:rPr>
            </w:pP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b/>
                <w:sz w:val="24"/>
                <w:szCs w:val="24"/>
              </w:rPr>
            </w:pP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With oxaliplatin</w:t>
            </w: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779"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w:t>
            </w: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b/>
                <w:sz w:val="24"/>
                <w:szCs w:val="24"/>
              </w:rPr>
            </w:pP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Without oxaliplatin</w:t>
            </w: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779"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2.702</w:t>
            </w: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273-5.738</w:t>
            </w:r>
          </w:p>
        </w:tc>
        <w:tc>
          <w:tcPr>
            <w:tcW w:w="0" w:type="auto"/>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0.010</w:t>
            </w:r>
          </w:p>
        </w:tc>
      </w:tr>
      <w:tr w:rsidR="006B505E" w:rsidRPr="006B505E" w:rsidTr="00244A17">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779"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b/>
                <w:sz w:val="24"/>
                <w:szCs w:val="24"/>
              </w:rPr>
            </w:pP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i/>
                <w:sz w:val="24"/>
                <w:szCs w:val="24"/>
                <w:lang w:val="en-US"/>
              </w:rPr>
              <w:t xml:space="preserve">TYMS </w:t>
            </w:r>
            <w:r w:rsidRPr="006B505E">
              <w:rPr>
                <w:rFonts w:ascii="Book Antiqua" w:hAnsi="Book Antiqua"/>
                <w:b/>
                <w:sz w:val="24"/>
                <w:szCs w:val="24"/>
                <w:lang w:val="en-US"/>
              </w:rPr>
              <w:t>3’UTR groups</w:t>
            </w: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779"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0.043</w:t>
            </w: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0.027</w:t>
            </w:r>
          </w:p>
        </w:tc>
      </w:tr>
      <w:tr w:rsidR="006B505E" w:rsidRPr="006B505E" w:rsidTr="00244A17">
        <w:tc>
          <w:tcPr>
            <w:tcW w:w="0" w:type="auto"/>
            <w:vAlign w:val="bottom"/>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Low expression</w:t>
            </w: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rPr>
              <w:t>0.432</w:t>
            </w:r>
          </w:p>
        </w:tc>
        <w:tc>
          <w:tcPr>
            <w:tcW w:w="1779" w:type="dxa"/>
            <w:vAlign w:val="bottom"/>
          </w:tcPr>
          <w:p w:rsidR="00244A17" w:rsidRPr="006B505E" w:rsidRDefault="00244A17" w:rsidP="006B505E">
            <w:pPr>
              <w:pStyle w:val="NoSpacing"/>
              <w:spacing w:line="360" w:lineRule="auto"/>
              <w:jc w:val="center"/>
              <w:rPr>
                <w:rFonts w:ascii="Book Antiqua" w:hAnsi="Book Antiqua"/>
                <w:sz w:val="24"/>
                <w:szCs w:val="24"/>
              </w:rPr>
            </w:pPr>
            <w:r w:rsidRPr="006B505E">
              <w:rPr>
                <w:rFonts w:ascii="Book Antiqua" w:hAnsi="Book Antiqua"/>
                <w:sz w:val="24"/>
                <w:szCs w:val="24"/>
              </w:rPr>
              <w:t>0.198-0.946</w:t>
            </w:r>
          </w:p>
        </w:tc>
        <w:tc>
          <w:tcPr>
            <w:tcW w:w="0" w:type="auto"/>
            <w:vAlign w:val="bottom"/>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0.036</w:t>
            </w:r>
          </w:p>
        </w:tc>
        <w:tc>
          <w:tcPr>
            <w:tcW w:w="0" w:type="auto"/>
            <w:vAlign w:val="bottom"/>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366</w:t>
            </w:r>
          </w:p>
        </w:tc>
        <w:tc>
          <w:tcPr>
            <w:tcW w:w="1528" w:type="dxa"/>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162-0.827</w:t>
            </w:r>
          </w:p>
        </w:tc>
        <w:tc>
          <w:tcPr>
            <w:tcW w:w="0" w:type="auto"/>
            <w:vAlign w:val="bottom"/>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0.016</w:t>
            </w:r>
          </w:p>
        </w:tc>
      </w:tr>
      <w:tr w:rsidR="006B505E" w:rsidRPr="006B505E" w:rsidTr="00244A17">
        <w:tc>
          <w:tcPr>
            <w:tcW w:w="0" w:type="auto"/>
            <w:vAlign w:val="bottom"/>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Medium expression </w:t>
            </w: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rPr>
              <w:t>0.513</w:t>
            </w:r>
          </w:p>
        </w:tc>
        <w:tc>
          <w:tcPr>
            <w:tcW w:w="1779" w:type="dxa"/>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rPr>
              <w:t>0.287-0.919</w:t>
            </w:r>
          </w:p>
        </w:tc>
        <w:tc>
          <w:tcPr>
            <w:tcW w:w="0" w:type="auto"/>
            <w:vAlign w:val="bottom"/>
          </w:tcPr>
          <w:p w:rsidR="00244A17" w:rsidRPr="006B505E" w:rsidRDefault="00244A17" w:rsidP="006B505E">
            <w:pPr>
              <w:pStyle w:val="NoSpacing"/>
              <w:spacing w:line="360" w:lineRule="auto"/>
              <w:jc w:val="center"/>
              <w:rPr>
                <w:rFonts w:ascii="Book Antiqua" w:hAnsi="Book Antiqua"/>
                <w:b/>
                <w:sz w:val="24"/>
                <w:szCs w:val="24"/>
              </w:rPr>
            </w:pPr>
            <w:r w:rsidRPr="006B505E">
              <w:rPr>
                <w:rFonts w:ascii="Book Antiqua" w:hAnsi="Book Antiqua"/>
                <w:b/>
                <w:sz w:val="24"/>
                <w:szCs w:val="24"/>
              </w:rPr>
              <w:t>0.025</w:t>
            </w:r>
          </w:p>
        </w:tc>
        <w:tc>
          <w:tcPr>
            <w:tcW w:w="0" w:type="auto"/>
            <w:vAlign w:val="bottom"/>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559</w:t>
            </w:r>
          </w:p>
        </w:tc>
        <w:tc>
          <w:tcPr>
            <w:tcW w:w="1528" w:type="dxa"/>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309-1.013</w:t>
            </w: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055</w:t>
            </w:r>
          </w:p>
        </w:tc>
      </w:tr>
      <w:tr w:rsidR="006B505E" w:rsidRPr="006B505E" w:rsidTr="00244A17">
        <w:tc>
          <w:tcPr>
            <w:tcW w:w="0" w:type="auto"/>
            <w:vAlign w:val="bottom"/>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 xml:space="preserve">High expression </w:t>
            </w: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rPr>
            </w:pPr>
            <w:r w:rsidRPr="006B505E">
              <w:rPr>
                <w:rFonts w:ascii="Book Antiqua" w:hAnsi="Book Antiqua"/>
                <w:sz w:val="24"/>
                <w:szCs w:val="24"/>
              </w:rPr>
              <w:t>1</w:t>
            </w:r>
          </w:p>
        </w:tc>
        <w:tc>
          <w:tcPr>
            <w:tcW w:w="1779" w:type="dxa"/>
            <w:vAlign w:val="bottom"/>
          </w:tcPr>
          <w:p w:rsidR="00244A17" w:rsidRPr="006B505E" w:rsidRDefault="00244A17" w:rsidP="006B505E">
            <w:pPr>
              <w:pStyle w:val="NoSpacing"/>
              <w:spacing w:line="360" w:lineRule="auto"/>
              <w:jc w:val="center"/>
              <w:rPr>
                <w:rFonts w:ascii="Book Antiqua" w:hAnsi="Book Antiqua"/>
                <w:sz w:val="24"/>
                <w:szCs w:val="24"/>
              </w:rPr>
            </w:pP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rPr>
            </w:pPr>
          </w:p>
        </w:tc>
        <w:tc>
          <w:tcPr>
            <w:tcW w:w="0" w:type="auto"/>
            <w:vAlign w:val="bottom"/>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w:t>
            </w:r>
          </w:p>
        </w:tc>
        <w:tc>
          <w:tcPr>
            <w:tcW w:w="1528" w:type="dxa"/>
            <w:vAlign w:val="bottom"/>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0" w:type="auto"/>
            <w:vAlign w:val="bottom"/>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vAlign w:val="bottom"/>
          </w:tcPr>
          <w:p w:rsidR="00244A17" w:rsidRPr="006B505E" w:rsidRDefault="00244A17" w:rsidP="006B505E">
            <w:pPr>
              <w:pStyle w:val="NoSpacing"/>
              <w:spacing w:line="360" w:lineRule="auto"/>
              <w:jc w:val="both"/>
              <w:rPr>
                <w:rFonts w:ascii="Book Antiqua" w:hAnsi="Book Antiqua"/>
                <w:sz w:val="24"/>
                <w:szCs w:val="24"/>
              </w:rPr>
            </w:pPr>
          </w:p>
        </w:tc>
        <w:tc>
          <w:tcPr>
            <w:tcW w:w="1779" w:type="dxa"/>
            <w:vAlign w:val="bottom"/>
          </w:tcPr>
          <w:p w:rsidR="00244A17" w:rsidRPr="006B505E" w:rsidRDefault="00244A17" w:rsidP="006B505E">
            <w:pPr>
              <w:pStyle w:val="NoSpacing"/>
              <w:spacing w:line="360" w:lineRule="auto"/>
              <w:jc w:val="both"/>
              <w:rPr>
                <w:rFonts w:ascii="Book Antiqua" w:hAnsi="Book Antiqua"/>
                <w:sz w:val="24"/>
                <w:szCs w:val="24"/>
              </w:rPr>
            </w:pPr>
          </w:p>
        </w:tc>
        <w:tc>
          <w:tcPr>
            <w:tcW w:w="0" w:type="auto"/>
            <w:vAlign w:val="bottom"/>
          </w:tcPr>
          <w:p w:rsidR="00244A17" w:rsidRPr="006B505E" w:rsidRDefault="00244A17" w:rsidP="006B505E">
            <w:pPr>
              <w:pStyle w:val="NoSpacing"/>
              <w:spacing w:line="360" w:lineRule="auto"/>
              <w:jc w:val="both"/>
              <w:rPr>
                <w:rFonts w:ascii="Book Antiqua" w:hAnsi="Book Antiqua"/>
                <w:sz w:val="24"/>
                <w:szCs w:val="24"/>
              </w:rPr>
            </w:pPr>
          </w:p>
        </w:tc>
        <w:tc>
          <w:tcPr>
            <w:tcW w:w="0" w:type="auto"/>
            <w:vAlign w:val="bottom"/>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vAlign w:val="bottom"/>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vAlign w:val="bottom"/>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0" w:type="auto"/>
          </w:tcPr>
          <w:p w:rsidR="00244A17" w:rsidRPr="006B505E" w:rsidRDefault="00244A17" w:rsidP="006B505E">
            <w:pPr>
              <w:pStyle w:val="NoSpacing"/>
              <w:spacing w:line="360" w:lineRule="auto"/>
              <w:rPr>
                <w:rFonts w:ascii="Book Antiqua" w:hAnsi="Book Antiqua"/>
                <w:b/>
                <w:sz w:val="24"/>
                <w:szCs w:val="24"/>
                <w:lang w:val="en-US"/>
              </w:rPr>
            </w:pPr>
            <w:r w:rsidRPr="006B505E">
              <w:rPr>
                <w:rFonts w:ascii="Book Antiqua" w:hAnsi="Book Antiqua"/>
                <w:b/>
                <w:sz w:val="24"/>
                <w:szCs w:val="24"/>
                <w:lang w:val="en-US"/>
              </w:rPr>
              <w:t>Gender</w:t>
            </w:r>
          </w:p>
        </w:tc>
        <w:tc>
          <w:tcPr>
            <w:tcW w:w="0" w:type="auto"/>
          </w:tcPr>
          <w:p w:rsidR="00244A17" w:rsidRPr="006B505E" w:rsidRDefault="00244A17" w:rsidP="006B505E">
            <w:pPr>
              <w:pStyle w:val="NoSpacing"/>
              <w:spacing w:line="360" w:lineRule="auto"/>
              <w:jc w:val="both"/>
              <w:rPr>
                <w:rFonts w:ascii="Book Antiqua" w:hAnsi="Book Antiqua"/>
                <w:sz w:val="24"/>
                <w:szCs w:val="24"/>
              </w:rPr>
            </w:pPr>
          </w:p>
        </w:tc>
        <w:tc>
          <w:tcPr>
            <w:tcW w:w="1779" w:type="dxa"/>
          </w:tcPr>
          <w:p w:rsidR="00244A17" w:rsidRPr="006B505E" w:rsidRDefault="00244A17" w:rsidP="006B505E">
            <w:pPr>
              <w:pStyle w:val="NoSpacing"/>
              <w:spacing w:line="360" w:lineRule="auto"/>
              <w:jc w:val="both"/>
              <w:rPr>
                <w:rFonts w:ascii="Book Antiqua" w:hAnsi="Book Antiqua"/>
                <w:sz w:val="24"/>
                <w:szCs w:val="24"/>
              </w:rPr>
            </w:pPr>
          </w:p>
        </w:tc>
        <w:tc>
          <w:tcPr>
            <w:tcW w:w="0" w:type="auto"/>
          </w:tcPr>
          <w:p w:rsidR="00244A17" w:rsidRPr="006B505E" w:rsidRDefault="00244A17" w:rsidP="006B505E">
            <w:pPr>
              <w:pStyle w:val="NoSpacing"/>
              <w:spacing w:line="360" w:lineRule="auto"/>
              <w:jc w:val="both"/>
              <w:rPr>
                <w:rFonts w:ascii="Book Antiqua" w:hAnsi="Book Antiqua"/>
                <w:sz w:val="24"/>
                <w:szCs w:val="24"/>
              </w:rPr>
            </w:pPr>
          </w:p>
        </w:tc>
        <w:tc>
          <w:tcPr>
            <w:tcW w:w="0" w:type="auto"/>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c>
          <w:tcPr>
            <w:tcW w:w="1528" w:type="dxa"/>
          </w:tcPr>
          <w:p w:rsidR="00244A17" w:rsidRPr="006B505E" w:rsidRDefault="00244A17" w:rsidP="006B505E">
            <w:pPr>
              <w:pStyle w:val="NoSpacing"/>
              <w:spacing w:line="360" w:lineRule="auto"/>
              <w:jc w:val="center"/>
              <w:rPr>
                <w:rFonts w:ascii="Book Antiqua" w:hAnsi="Book Antiqua"/>
                <w:sz w:val="24"/>
                <w:szCs w:val="24"/>
                <w:lang w:val="en-US"/>
              </w:rPr>
            </w:pPr>
          </w:p>
        </w:tc>
        <w:tc>
          <w:tcPr>
            <w:tcW w:w="0" w:type="auto"/>
          </w:tcPr>
          <w:p w:rsidR="00244A17" w:rsidRPr="006B505E" w:rsidRDefault="00244A17" w:rsidP="006B505E">
            <w:pPr>
              <w:pStyle w:val="NoSpacing"/>
              <w:spacing w:line="360" w:lineRule="auto"/>
              <w:jc w:val="center"/>
              <w:rPr>
                <w:rFonts w:ascii="Book Antiqua" w:hAnsi="Book Antiqua"/>
                <w:sz w:val="24"/>
                <w:szCs w:val="24"/>
                <w:lang w:val="en-US"/>
              </w:rPr>
            </w:pPr>
          </w:p>
        </w:tc>
      </w:tr>
      <w:tr w:rsidR="006B505E" w:rsidRPr="006B505E" w:rsidTr="00244A17">
        <w:tc>
          <w:tcPr>
            <w:tcW w:w="0" w:type="auto"/>
            <w:tcBorders>
              <w:bottom w:val="single" w:sz="4" w:space="0" w:color="auto"/>
            </w:tcBorders>
          </w:tcPr>
          <w:p w:rsidR="00244A17" w:rsidRPr="006B505E" w:rsidRDefault="00244A17" w:rsidP="006B505E">
            <w:pPr>
              <w:pStyle w:val="NoSpacing"/>
              <w:spacing w:line="360" w:lineRule="auto"/>
              <w:rPr>
                <w:rFonts w:ascii="Book Antiqua" w:hAnsi="Book Antiqua"/>
                <w:sz w:val="24"/>
                <w:szCs w:val="24"/>
                <w:lang w:val="en-US"/>
              </w:rPr>
            </w:pPr>
            <w:r w:rsidRPr="006B505E">
              <w:rPr>
                <w:rFonts w:ascii="Book Antiqua" w:hAnsi="Book Antiqua"/>
                <w:sz w:val="24"/>
                <w:szCs w:val="24"/>
                <w:lang w:val="en-US"/>
              </w:rPr>
              <w:t>Males</w:t>
            </w:r>
          </w:p>
        </w:tc>
        <w:tc>
          <w:tcPr>
            <w:tcW w:w="0" w:type="auto"/>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1779" w:type="dxa"/>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Borders>
              <w:bottom w:val="single" w:sz="4" w:space="0" w:color="auto"/>
            </w:tcBorders>
          </w:tcPr>
          <w:p w:rsidR="00244A17" w:rsidRPr="006B505E" w:rsidRDefault="00244A17" w:rsidP="006B505E">
            <w:pPr>
              <w:pStyle w:val="NoSpacing"/>
              <w:spacing w:line="360" w:lineRule="auto"/>
              <w:jc w:val="both"/>
              <w:rPr>
                <w:rFonts w:ascii="Book Antiqua" w:hAnsi="Book Antiqua"/>
                <w:sz w:val="24"/>
                <w:szCs w:val="24"/>
                <w:lang w:val="en-US"/>
              </w:rPr>
            </w:pPr>
          </w:p>
        </w:tc>
        <w:tc>
          <w:tcPr>
            <w:tcW w:w="0" w:type="auto"/>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1.580</w:t>
            </w:r>
          </w:p>
        </w:tc>
        <w:tc>
          <w:tcPr>
            <w:tcW w:w="1528" w:type="dxa"/>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916-2.724</w:t>
            </w:r>
          </w:p>
        </w:tc>
        <w:tc>
          <w:tcPr>
            <w:tcW w:w="0" w:type="auto"/>
            <w:tcBorders>
              <w:bottom w:val="single" w:sz="4" w:space="0" w:color="auto"/>
            </w:tcBorders>
          </w:tcPr>
          <w:p w:rsidR="00244A17" w:rsidRPr="006B505E" w:rsidRDefault="00244A17" w:rsidP="006B505E">
            <w:pPr>
              <w:pStyle w:val="NoSpacing"/>
              <w:spacing w:line="360" w:lineRule="auto"/>
              <w:jc w:val="center"/>
              <w:rPr>
                <w:rFonts w:ascii="Book Antiqua" w:hAnsi="Book Antiqua"/>
                <w:sz w:val="24"/>
                <w:szCs w:val="24"/>
                <w:lang w:val="en-US"/>
              </w:rPr>
            </w:pPr>
            <w:r w:rsidRPr="006B505E">
              <w:rPr>
                <w:rFonts w:ascii="Book Antiqua" w:hAnsi="Book Antiqua"/>
                <w:sz w:val="24"/>
                <w:szCs w:val="24"/>
                <w:lang w:val="en-US"/>
              </w:rPr>
              <w:t>0.100</w:t>
            </w:r>
          </w:p>
        </w:tc>
      </w:tr>
    </w:tbl>
    <w:p w:rsidR="00244A17" w:rsidRPr="006B505E" w:rsidRDefault="00244A17" w:rsidP="006B505E">
      <w:pPr>
        <w:pStyle w:val="NoSpacing"/>
        <w:spacing w:line="360" w:lineRule="auto"/>
        <w:jc w:val="both"/>
        <w:rPr>
          <w:rFonts w:ascii="Book Antiqua" w:hAnsi="Book Antiqua"/>
          <w:sz w:val="24"/>
          <w:szCs w:val="24"/>
          <w:lang w:val="en-US" w:eastAsia="zh-CN"/>
        </w:rPr>
      </w:pPr>
      <w:r w:rsidRPr="006B505E">
        <w:rPr>
          <w:rFonts w:ascii="Book Antiqua" w:hAnsi="Book Antiqua"/>
          <w:sz w:val="24"/>
          <w:szCs w:val="24"/>
          <w:lang w:val="en-US"/>
        </w:rPr>
        <w:t>CT</w:t>
      </w:r>
      <w:r w:rsidR="004D5DCB" w:rsidRPr="006B505E">
        <w:rPr>
          <w:rFonts w:ascii="Book Antiqua" w:hAnsi="Book Antiqua"/>
          <w:sz w:val="24"/>
          <w:szCs w:val="24"/>
          <w:lang w:val="en-US" w:eastAsia="zh-CN"/>
        </w:rPr>
        <w:t xml:space="preserve">: </w:t>
      </w:r>
      <w:r w:rsidRPr="006B505E">
        <w:rPr>
          <w:rFonts w:ascii="Book Antiqua" w:hAnsi="Book Antiqua"/>
          <w:sz w:val="24"/>
          <w:szCs w:val="24"/>
          <w:lang w:val="en-US"/>
        </w:rPr>
        <w:t>Chemotherapy</w:t>
      </w:r>
      <w:r w:rsidR="00B9015B" w:rsidRPr="006B505E">
        <w:rPr>
          <w:rFonts w:ascii="Book Antiqua" w:hAnsi="Book Antiqua" w:hint="eastAsia"/>
          <w:sz w:val="24"/>
          <w:szCs w:val="24"/>
          <w:lang w:val="en-US" w:eastAsia="zh-CN"/>
        </w:rPr>
        <w:t>.</w:t>
      </w:r>
    </w:p>
    <w:p w:rsidR="00244A17" w:rsidRPr="006B505E" w:rsidRDefault="00244A17" w:rsidP="006B505E">
      <w:pPr>
        <w:pStyle w:val="NoSpacing"/>
        <w:spacing w:line="360" w:lineRule="auto"/>
        <w:jc w:val="both"/>
        <w:rPr>
          <w:rFonts w:ascii="Book Antiqua" w:hAnsi="Book Antiqua"/>
          <w:sz w:val="24"/>
          <w:szCs w:val="24"/>
          <w:lang w:val="en-US"/>
        </w:rPr>
      </w:pPr>
    </w:p>
    <w:p w:rsidR="00D42F70" w:rsidRPr="006B505E" w:rsidRDefault="00D42F70" w:rsidP="006B505E">
      <w:pPr>
        <w:spacing w:after="0" w:line="360" w:lineRule="auto"/>
        <w:jc w:val="left"/>
        <w:rPr>
          <w:rFonts w:ascii="Book Antiqua" w:hAnsi="Book Antiqua"/>
          <w:sz w:val="24"/>
          <w:szCs w:val="24"/>
          <w:lang w:val="en-US"/>
        </w:rPr>
      </w:pPr>
      <w:r w:rsidRPr="006B505E">
        <w:rPr>
          <w:rFonts w:ascii="Book Antiqua" w:hAnsi="Book Antiqua"/>
          <w:sz w:val="24"/>
          <w:szCs w:val="24"/>
          <w:lang w:val="en-US"/>
        </w:rPr>
        <w:br w:type="page"/>
      </w:r>
    </w:p>
    <w:p w:rsidR="004F3D6D" w:rsidRPr="006B505E" w:rsidRDefault="004F3D6D" w:rsidP="006B505E">
      <w:pPr>
        <w:spacing w:after="0" w:line="360" w:lineRule="auto"/>
        <w:rPr>
          <w:rFonts w:ascii="Book Antiqua" w:hAnsi="Book Antiqua"/>
          <w:sz w:val="24"/>
          <w:szCs w:val="24"/>
        </w:rPr>
      </w:pPr>
    </w:p>
    <w:sectPr w:rsidR="004F3D6D" w:rsidRPr="006B505E" w:rsidSect="00244A17">
      <w:footerReference w:type="default" r:id="rId1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0540" w:rsidRDefault="00410540">
      <w:pPr>
        <w:spacing w:after="0" w:line="240" w:lineRule="auto"/>
      </w:pPr>
      <w:r>
        <w:separator/>
      </w:r>
    </w:p>
  </w:endnote>
  <w:endnote w:type="continuationSeparator" w:id="0">
    <w:p w:rsidR="00410540" w:rsidRDefault="00410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45376"/>
      <w:docPartObj>
        <w:docPartGallery w:val="Page Numbers (Bottom of Page)"/>
        <w:docPartUnique/>
      </w:docPartObj>
    </w:sdtPr>
    <w:sdtEndPr/>
    <w:sdtContent>
      <w:p w:rsidR="00476955" w:rsidRDefault="00476955">
        <w:pPr>
          <w:pStyle w:val="Footer"/>
          <w:jc w:val="center"/>
        </w:pPr>
        <w:r>
          <w:fldChar w:fldCharType="begin"/>
        </w:r>
        <w:r>
          <w:instrText xml:space="preserve"> PAGE   \* MERGEFORMAT </w:instrText>
        </w:r>
        <w:r>
          <w:fldChar w:fldCharType="separate"/>
        </w:r>
        <w:r w:rsidR="001510D0">
          <w:rPr>
            <w:noProof/>
          </w:rPr>
          <w:t>46</w:t>
        </w:r>
        <w:r>
          <w:rPr>
            <w:noProof/>
          </w:rPr>
          <w:fldChar w:fldCharType="end"/>
        </w:r>
      </w:p>
    </w:sdtContent>
  </w:sdt>
  <w:p w:rsidR="00476955" w:rsidRDefault="004769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0540" w:rsidRDefault="00410540">
      <w:pPr>
        <w:spacing w:after="0" w:line="240" w:lineRule="auto"/>
      </w:pPr>
      <w:r>
        <w:separator/>
      </w:r>
    </w:p>
  </w:footnote>
  <w:footnote w:type="continuationSeparator" w:id="0">
    <w:p w:rsidR="00410540" w:rsidRDefault="004105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1B580E"/>
    <w:multiLevelType w:val="hybridMultilevel"/>
    <w:tmpl w:val="5F4EA6B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40BA58A4"/>
    <w:multiLevelType w:val="hybridMultilevel"/>
    <w:tmpl w:val="8D686FF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47154278"/>
    <w:multiLevelType w:val="hybridMultilevel"/>
    <w:tmpl w:val="00341CF2"/>
    <w:lvl w:ilvl="0" w:tplc="858608E8">
      <w:start w:val="3"/>
      <w:numFmt w:val="bullet"/>
      <w:lvlText w:val="-"/>
      <w:lvlJc w:val="left"/>
      <w:pPr>
        <w:ind w:left="720" w:hanging="360"/>
      </w:pPr>
      <w:rPr>
        <w:rFonts w:ascii="Book Antiqua" w:eastAsiaTheme="minorHAnsi" w:hAnsi="Book Antiqua"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50F228A9"/>
    <w:multiLevelType w:val="hybridMultilevel"/>
    <w:tmpl w:val="9766CA18"/>
    <w:lvl w:ilvl="0" w:tplc="39002A26">
      <w:start w:val="19"/>
      <w:numFmt w:val="bullet"/>
      <w:lvlText w:val="-"/>
      <w:lvlJc w:val="left"/>
      <w:pPr>
        <w:ind w:left="720" w:hanging="360"/>
      </w:pPr>
      <w:rPr>
        <w:rFonts w:ascii="Calibri" w:eastAsiaTheme="minorHAnsi" w:hAnsi="Calibri" w:cs="Calibri" w:hint="default"/>
      </w:rPr>
    </w:lvl>
    <w:lvl w:ilvl="1" w:tplc="B40CC46C">
      <w:start w:val="1"/>
      <w:numFmt w:val="bullet"/>
      <w:lvlText w:val="o"/>
      <w:lvlJc w:val="left"/>
      <w:pPr>
        <w:ind w:left="1440" w:hanging="360"/>
      </w:pPr>
      <w:rPr>
        <w:rFonts w:ascii="Courier New" w:hAnsi="Courier New" w:cs="Courier New" w:hint="default"/>
        <w:lang w:val="en-US"/>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512E1713"/>
    <w:multiLevelType w:val="hybridMultilevel"/>
    <w:tmpl w:val="3E745C0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7FAA0213"/>
    <w:multiLevelType w:val="hybridMultilevel"/>
    <w:tmpl w:val="C45A404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xsreee5x000f4erf23ve9dmtedepsxve0wa&quot;&gt;TYMS 201703&lt;record-ids&gt;&lt;item&gt;8&lt;/item&gt;&lt;item&gt;15&lt;/item&gt;&lt;item&gt;32&lt;/item&gt;&lt;item&gt;58&lt;/item&gt;&lt;item&gt;137&lt;/item&gt;&lt;item&gt;138&lt;/item&gt;&lt;item&gt;139&lt;/item&gt;&lt;item&gt;268&lt;/item&gt;&lt;item&gt;285&lt;/item&gt;&lt;item&gt;286&lt;/item&gt;&lt;item&gt;292&lt;/item&gt;&lt;item&gt;313&lt;/item&gt;&lt;item&gt;365&lt;/item&gt;&lt;item&gt;367&lt;/item&gt;&lt;item&gt;390&lt;/item&gt;&lt;item&gt;422&lt;/item&gt;&lt;item&gt;425&lt;/item&gt;&lt;item&gt;722&lt;/item&gt;&lt;/record-ids&gt;&lt;/item&gt;&lt;/Libraries&gt;"/>
  </w:docVars>
  <w:rsids>
    <w:rsidRoot w:val="00244A17"/>
    <w:rsid w:val="00010B7F"/>
    <w:rsid w:val="00033F8C"/>
    <w:rsid w:val="00045083"/>
    <w:rsid w:val="000474C2"/>
    <w:rsid w:val="00090B8D"/>
    <w:rsid w:val="000B0D77"/>
    <w:rsid w:val="00143BD3"/>
    <w:rsid w:val="001510D0"/>
    <w:rsid w:val="00157C10"/>
    <w:rsid w:val="00181AB3"/>
    <w:rsid w:val="00192686"/>
    <w:rsid w:val="001B0CA1"/>
    <w:rsid w:val="001D2F08"/>
    <w:rsid w:val="00215F11"/>
    <w:rsid w:val="0022295A"/>
    <w:rsid w:val="002246C7"/>
    <w:rsid w:val="00244A17"/>
    <w:rsid w:val="002732A1"/>
    <w:rsid w:val="00286CC5"/>
    <w:rsid w:val="002C7B44"/>
    <w:rsid w:val="003267EF"/>
    <w:rsid w:val="00343845"/>
    <w:rsid w:val="00353010"/>
    <w:rsid w:val="00380CFF"/>
    <w:rsid w:val="00410540"/>
    <w:rsid w:val="00413314"/>
    <w:rsid w:val="00413354"/>
    <w:rsid w:val="00417A23"/>
    <w:rsid w:val="00475792"/>
    <w:rsid w:val="00476955"/>
    <w:rsid w:val="004D21DE"/>
    <w:rsid w:val="004D5DCB"/>
    <w:rsid w:val="004E47B9"/>
    <w:rsid w:val="004F3D6D"/>
    <w:rsid w:val="00545822"/>
    <w:rsid w:val="005B2052"/>
    <w:rsid w:val="005C2B3A"/>
    <w:rsid w:val="005D537C"/>
    <w:rsid w:val="005F3097"/>
    <w:rsid w:val="00605B44"/>
    <w:rsid w:val="0063764D"/>
    <w:rsid w:val="00642018"/>
    <w:rsid w:val="006457A5"/>
    <w:rsid w:val="006468A8"/>
    <w:rsid w:val="00653C7E"/>
    <w:rsid w:val="00665EA5"/>
    <w:rsid w:val="006A3C27"/>
    <w:rsid w:val="006B1F95"/>
    <w:rsid w:val="006B505E"/>
    <w:rsid w:val="006C2F16"/>
    <w:rsid w:val="006D17F6"/>
    <w:rsid w:val="006F1DAF"/>
    <w:rsid w:val="00723A34"/>
    <w:rsid w:val="007302FE"/>
    <w:rsid w:val="00747D80"/>
    <w:rsid w:val="00757B3B"/>
    <w:rsid w:val="00773C55"/>
    <w:rsid w:val="007C2A29"/>
    <w:rsid w:val="007E2CD2"/>
    <w:rsid w:val="007F672E"/>
    <w:rsid w:val="0084307E"/>
    <w:rsid w:val="00854180"/>
    <w:rsid w:val="008955A6"/>
    <w:rsid w:val="008B4CEC"/>
    <w:rsid w:val="008B7807"/>
    <w:rsid w:val="009334F7"/>
    <w:rsid w:val="009356B0"/>
    <w:rsid w:val="009517FF"/>
    <w:rsid w:val="00956EBC"/>
    <w:rsid w:val="009634BC"/>
    <w:rsid w:val="00994B4C"/>
    <w:rsid w:val="009A69DD"/>
    <w:rsid w:val="009A79CC"/>
    <w:rsid w:val="009B2D68"/>
    <w:rsid w:val="009B594D"/>
    <w:rsid w:val="009C5007"/>
    <w:rsid w:val="009D7160"/>
    <w:rsid w:val="009F1AE2"/>
    <w:rsid w:val="00A00003"/>
    <w:rsid w:val="00A1665A"/>
    <w:rsid w:val="00A40E2F"/>
    <w:rsid w:val="00A47F61"/>
    <w:rsid w:val="00A5450F"/>
    <w:rsid w:val="00A54B12"/>
    <w:rsid w:val="00A70C9D"/>
    <w:rsid w:val="00A71280"/>
    <w:rsid w:val="00A71C8A"/>
    <w:rsid w:val="00AC6EAF"/>
    <w:rsid w:val="00AD29C9"/>
    <w:rsid w:val="00AE497F"/>
    <w:rsid w:val="00AF4FE5"/>
    <w:rsid w:val="00AF6F3F"/>
    <w:rsid w:val="00B13444"/>
    <w:rsid w:val="00B23816"/>
    <w:rsid w:val="00B44581"/>
    <w:rsid w:val="00B5077C"/>
    <w:rsid w:val="00B7648B"/>
    <w:rsid w:val="00B76C54"/>
    <w:rsid w:val="00B9015B"/>
    <w:rsid w:val="00B913F5"/>
    <w:rsid w:val="00BF30F0"/>
    <w:rsid w:val="00BF338A"/>
    <w:rsid w:val="00C02E60"/>
    <w:rsid w:val="00C04683"/>
    <w:rsid w:val="00C14A8F"/>
    <w:rsid w:val="00C63040"/>
    <w:rsid w:val="00C64435"/>
    <w:rsid w:val="00C65A76"/>
    <w:rsid w:val="00C856B8"/>
    <w:rsid w:val="00CA510A"/>
    <w:rsid w:val="00CB73E9"/>
    <w:rsid w:val="00CD3150"/>
    <w:rsid w:val="00D02735"/>
    <w:rsid w:val="00D42F70"/>
    <w:rsid w:val="00D900F9"/>
    <w:rsid w:val="00D92A79"/>
    <w:rsid w:val="00DA6AD7"/>
    <w:rsid w:val="00DB06CD"/>
    <w:rsid w:val="00DB31C4"/>
    <w:rsid w:val="00DE1D7D"/>
    <w:rsid w:val="00DF400B"/>
    <w:rsid w:val="00E3508A"/>
    <w:rsid w:val="00E355E4"/>
    <w:rsid w:val="00E471F3"/>
    <w:rsid w:val="00E55ED4"/>
    <w:rsid w:val="00EC063F"/>
    <w:rsid w:val="00EE24B0"/>
    <w:rsid w:val="00EF4D7E"/>
    <w:rsid w:val="00F05A6D"/>
    <w:rsid w:val="00F15BDD"/>
    <w:rsid w:val="00F41C7B"/>
    <w:rsid w:val="00F475BA"/>
    <w:rsid w:val="00F761EA"/>
    <w:rsid w:val="00F80E03"/>
    <w:rsid w:val="00FC3B57"/>
    <w:rsid w:val="00FD2F17"/>
    <w:rsid w:val="00FF67EA"/>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6F2F4C1-BD7A-44D9-BA45-3EE1EB03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A17"/>
    <w:pPr>
      <w:spacing w:after="160" w:line="259" w:lineRule="auto"/>
      <w:jc w:val="both"/>
    </w:pPr>
  </w:style>
  <w:style w:type="paragraph" w:styleId="Heading1">
    <w:name w:val="heading 1"/>
    <w:basedOn w:val="Normal"/>
    <w:next w:val="Normal"/>
    <w:link w:val="Heading1Char"/>
    <w:uiPriority w:val="9"/>
    <w:qFormat/>
    <w:rsid w:val="00244A17"/>
    <w:pPr>
      <w:keepNext/>
      <w:keepLines/>
      <w:spacing w:before="240" w:after="0"/>
      <w:outlineLvl w:val="0"/>
    </w:pPr>
    <w:rPr>
      <w:rFonts w:ascii="Calibri" w:eastAsiaTheme="majorEastAsia" w:hAnsi="Calibri" w:cstheme="majorBidi"/>
      <w:color w:val="365F91" w:themeColor="accent1" w:themeShade="BF"/>
      <w:sz w:val="36"/>
      <w:szCs w:val="32"/>
    </w:rPr>
  </w:style>
  <w:style w:type="paragraph" w:styleId="Heading2">
    <w:name w:val="heading 2"/>
    <w:basedOn w:val="Normal"/>
    <w:link w:val="Heading2Char"/>
    <w:uiPriority w:val="9"/>
    <w:qFormat/>
    <w:rsid w:val="00244A17"/>
    <w:pPr>
      <w:spacing w:before="100" w:beforeAutospacing="1" w:after="119" w:line="240" w:lineRule="auto"/>
      <w:outlineLvl w:val="1"/>
    </w:pPr>
    <w:rPr>
      <w:rFonts w:ascii="Calibri" w:eastAsia="Times New Roman" w:hAnsi="Calibri" w:cs="Times New Roman"/>
      <w:bCs/>
      <w:color w:val="95B3D7" w:themeColor="accent1" w:themeTint="99"/>
      <w:sz w:val="32"/>
      <w:szCs w:val="36"/>
      <w:lang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4A17"/>
    <w:rPr>
      <w:rFonts w:ascii="Calibri" w:eastAsiaTheme="majorEastAsia" w:hAnsi="Calibri" w:cstheme="majorBidi"/>
      <w:color w:val="365F91" w:themeColor="accent1" w:themeShade="BF"/>
      <w:sz w:val="36"/>
      <w:szCs w:val="32"/>
    </w:rPr>
  </w:style>
  <w:style w:type="character" w:customStyle="1" w:styleId="Heading2Char">
    <w:name w:val="Heading 2 Char"/>
    <w:basedOn w:val="DefaultParagraphFont"/>
    <w:link w:val="Heading2"/>
    <w:uiPriority w:val="9"/>
    <w:rsid w:val="00244A17"/>
    <w:rPr>
      <w:rFonts w:ascii="Calibri" w:eastAsia="Times New Roman" w:hAnsi="Calibri" w:cs="Times New Roman"/>
      <w:bCs/>
      <w:color w:val="95B3D7" w:themeColor="accent1" w:themeTint="99"/>
      <w:sz w:val="32"/>
      <w:szCs w:val="36"/>
      <w:lang w:eastAsia="el-GR"/>
    </w:rPr>
  </w:style>
  <w:style w:type="character" w:styleId="Hyperlink">
    <w:name w:val="Hyperlink"/>
    <w:basedOn w:val="DefaultParagraphFont"/>
    <w:unhideWhenUsed/>
    <w:rsid w:val="00244A17"/>
    <w:rPr>
      <w:color w:val="0000FF"/>
      <w:u w:val="single"/>
    </w:rPr>
  </w:style>
  <w:style w:type="paragraph" w:styleId="Caption">
    <w:name w:val="caption"/>
    <w:basedOn w:val="Normal"/>
    <w:next w:val="Normal"/>
    <w:uiPriority w:val="35"/>
    <w:unhideWhenUsed/>
    <w:qFormat/>
    <w:rsid w:val="00244A17"/>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244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4A17"/>
    <w:rPr>
      <w:rFonts w:ascii="Tahoma" w:hAnsi="Tahoma" w:cs="Tahoma"/>
      <w:sz w:val="16"/>
      <w:szCs w:val="16"/>
    </w:rPr>
  </w:style>
  <w:style w:type="character" w:customStyle="1" w:styleId="alt-edited">
    <w:name w:val="alt-edited"/>
    <w:basedOn w:val="DefaultParagraphFont"/>
    <w:rsid w:val="00244A17"/>
  </w:style>
  <w:style w:type="paragraph" w:styleId="ListParagraph">
    <w:name w:val="List Paragraph"/>
    <w:basedOn w:val="Normal"/>
    <w:uiPriority w:val="34"/>
    <w:qFormat/>
    <w:rsid w:val="00244A17"/>
    <w:pPr>
      <w:ind w:left="720"/>
      <w:contextualSpacing/>
    </w:pPr>
  </w:style>
  <w:style w:type="character" w:styleId="CommentReference">
    <w:name w:val="annotation reference"/>
    <w:basedOn w:val="DefaultParagraphFont"/>
    <w:uiPriority w:val="99"/>
    <w:unhideWhenUsed/>
    <w:rsid w:val="00244A17"/>
    <w:rPr>
      <w:sz w:val="16"/>
      <w:szCs w:val="16"/>
    </w:rPr>
  </w:style>
  <w:style w:type="paragraph" w:styleId="CommentText">
    <w:name w:val="annotation text"/>
    <w:basedOn w:val="Normal"/>
    <w:link w:val="CommentTextChar"/>
    <w:uiPriority w:val="99"/>
    <w:unhideWhenUsed/>
    <w:rsid w:val="00244A17"/>
    <w:pPr>
      <w:spacing w:line="240" w:lineRule="auto"/>
    </w:pPr>
    <w:rPr>
      <w:sz w:val="20"/>
      <w:szCs w:val="20"/>
    </w:rPr>
  </w:style>
  <w:style w:type="character" w:customStyle="1" w:styleId="CommentTextChar">
    <w:name w:val="Comment Text Char"/>
    <w:basedOn w:val="DefaultParagraphFont"/>
    <w:link w:val="CommentText"/>
    <w:uiPriority w:val="99"/>
    <w:rsid w:val="00244A17"/>
    <w:rPr>
      <w:sz w:val="20"/>
      <w:szCs w:val="20"/>
    </w:rPr>
  </w:style>
  <w:style w:type="character" w:customStyle="1" w:styleId="CommentSubjectChar">
    <w:name w:val="Comment Subject Char"/>
    <w:basedOn w:val="CommentTextChar"/>
    <w:link w:val="CommentSubject"/>
    <w:uiPriority w:val="99"/>
    <w:semiHidden/>
    <w:rsid w:val="00244A17"/>
    <w:rPr>
      <w:b/>
      <w:bCs/>
      <w:sz w:val="20"/>
      <w:szCs w:val="20"/>
    </w:rPr>
  </w:style>
  <w:style w:type="paragraph" w:styleId="CommentSubject">
    <w:name w:val="annotation subject"/>
    <w:basedOn w:val="CommentText"/>
    <w:next w:val="CommentText"/>
    <w:link w:val="CommentSubjectChar"/>
    <w:uiPriority w:val="99"/>
    <w:semiHidden/>
    <w:unhideWhenUsed/>
    <w:rsid w:val="00244A17"/>
    <w:rPr>
      <w:b/>
      <w:bCs/>
    </w:rPr>
  </w:style>
  <w:style w:type="character" w:customStyle="1" w:styleId="element-citation">
    <w:name w:val="element-citation"/>
    <w:basedOn w:val="DefaultParagraphFont"/>
    <w:rsid w:val="00244A17"/>
  </w:style>
  <w:style w:type="character" w:customStyle="1" w:styleId="ref-journal">
    <w:name w:val="ref-journal"/>
    <w:basedOn w:val="DefaultParagraphFont"/>
    <w:rsid w:val="00244A17"/>
  </w:style>
  <w:style w:type="character" w:customStyle="1" w:styleId="ref-vol">
    <w:name w:val="ref-vol"/>
    <w:basedOn w:val="DefaultParagraphFont"/>
    <w:rsid w:val="00244A17"/>
  </w:style>
  <w:style w:type="character" w:customStyle="1" w:styleId="nowrap">
    <w:name w:val="nowrap"/>
    <w:basedOn w:val="DefaultParagraphFont"/>
    <w:rsid w:val="00244A17"/>
  </w:style>
  <w:style w:type="character" w:customStyle="1" w:styleId="HeaderChar">
    <w:name w:val="Header Char"/>
    <w:basedOn w:val="DefaultParagraphFont"/>
    <w:link w:val="Header"/>
    <w:uiPriority w:val="99"/>
    <w:rsid w:val="00244A17"/>
  </w:style>
  <w:style w:type="paragraph" w:styleId="Header">
    <w:name w:val="header"/>
    <w:basedOn w:val="Normal"/>
    <w:link w:val="HeaderChar"/>
    <w:uiPriority w:val="99"/>
    <w:unhideWhenUsed/>
    <w:rsid w:val="00244A17"/>
    <w:pPr>
      <w:tabs>
        <w:tab w:val="center" w:pos="4680"/>
        <w:tab w:val="right" w:pos="9360"/>
      </w:tabs>
      <w:spacing w:after="0" w:line="240" w:lineRule="auto"/>
    </w:pPr>
  </w:style>
  <w:style w:type="paragraph" w:styleId="Footer">
    <w:name w:val="footer"/>
    <w:basedOn w:val="Normal"/>
    <w:link w:val="FooterChar"/>
    <w:uiPriority w:val="99"/>
    <w:unhideWhenUsed/>
    <w:rsid w:val="00244A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4A17"/>
  </w:style>
  <w:style w:type="paragraph" w:customStyle="1" w:styleId="EndNoteBibliographyTitle">
    <w:name w:val="EndNote Bibliography Title"/>
    <w:basedOn w:val="Normal"/>
    <w:link w:val="EndNoteBibliographyTitleChar"/>
    <w:rsid w:val="00244A17"/>
    <w:pPr>
      <w:spacing w:after="0"/>
      <w:jc w:val="center"/>
    </w:pPr>
    <w:rPr>
      <w:rFonts w:ascii="Book Antiqua" w:hAnsi="Book Antiqua" w:cs="Calibri"/>
      <w:noProof/>
      <w:sz w:val="24"/>
      <w:lang w:val="en-US"/>
    </w:rPr>
  </w:style>
  <w:style w:type="character" w:customStyle="1" w:styleId="EndNoteBibliographyTitleChar">
    <w:name w:val="EndNote Bibliography Title Char"/>
    <w:basedOn w:val="DefaultParagraphFont"/>
    <w:link w:val="EndNoteBibliographyTitle"/>
    <w:rsid w:val="00244A17"/>
    <w:rPr>
      <w:rFonts w:ascii="Book Antiqua" w:hAnsi="Book Antiqua" w:cs="Calibri"/>
      <w:noProof/>
      <w:sz w:val="24"/>
      <w:lang w:val="en-US"/>
    </w:rPr>
  </w:style>
  <w:style w:type="paragraph" w:customStyle="1" w:styleId="EndNoteBibliography">
    <w:name w:val="EndNote Bibliography"/>
    <w:basedOn w:val="Normal"/>
    <w:link w:val="EndNoteBibliographyChar"/>
    <w:rsid w:val="00244A17"/>
    <w:pPr>
      <w:spacing w:line="360" w:lineRule="auto"/>
    </w:pPr>
    <w:rPr>
      <w:rFonts w:ascii="Book Antiqua" w:hAnsi="Book Antiqua" w:cs="Calibri"/>
      <w:noProof/>
      <w:sz w:val="24"/>
      <w:lang w:val="en-US"/>
    </w:rPr>
  </w:style>
  <w:style w:type="character" w:customStyle="1" w:styleId="EndNoteBibliographyChar">
    <w:name w:val="EndNote Bibliography Char"/>
    <w:basedOn w:val="DefaultParagraphFont"/>
    <w:link w:val="EndNoteBibliography"/>
    <w:rsid w:val="00244A17"/>
    <w:rPr>
      <w:rFonts w:ascii="Book Antiqua" w:hAnsi="Book Antiqua" w:cs="Calibri"/>
      <w:noProof/>
      <w:sz w:val="24"/>
      <w:lang w:val="en-US"/>
    </w:rPr>
  </w:style>
  <w:style w:type="table" w:styleId="TableGrid">
    <w:name w:val="Table Grid"/>
    <w:basedOn w:val="TableNormal"/>
    <w:uiPriority w:val="59"/>
    <w:rsid w:val="00244A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44A17"/>
    <w:pPr>
      <w:spacing w:after="0" w:line="240" w:lineRule="auto"/>
    </w:pPr>
  </w:style>
  <w:style w:type="character" w:customStyle="1" w:styleId="DocumentMapChar">
    <w:name w:val="Document Map Char"/>
    <w:basedOn w:val="DefaultParagraphFont"/>
    <w:link w:val="DocumentMap"/>
    <w:uiPriority w:val="99"/>
    <w:semiHidden/>
    <w:rsid w:val="00244A17"/>
    <w:rPr>
      <w:rFonts w:ascii="Tahoma" w:hAnsi="Tahoma" w:cs="Tahoma"/>
      <w:sz w:val="16"/>
      <w:szCs w:val="16"/>
    </w:rPr>
  </w:style>
  <w:style w:type="paragraph" w:styleId="DocumentMap">
    <w:name w:val="Document Map"/>
    <w:basedOn w:val="Normal"/>
    <w:link w:val="DocumentMapChar"/>
    <w:uiPriority w:val="99"/>
    <w:semiHidden/>
    <w:unhideWhenUsed/>
    <w:rsid w:val="00244A17"/>
    <w:pPr>
      <w:spacing w:after="0" w:line="240" w:lineRule="auto"/>
    </w:pPr>
    <w:rPr>
      <w:rFonts w:ascii="Tahoma" w:hAnsi="Tahoma" w:cs="Tahoma"/>
      <w:sz w:val="16"/>
      <w:szCs w:val="16"/>
    </w:rPr>
  </w:style>
  <w:style w:type="paragraph" w:styleId="NormalWeb">
    <w:name w:val="Normal (Web)"/>
    <w:basedOn w:val="Normal"/>
    <w:uiPriority w:val="99"/>
    <w:semiHidden/>
    <w:unhideWhenUsed/>
    <w:rsid w:val="00A1665A"/>
    <w:pPr>
      <w:spacing w:before="100" w:beforeAutospacing="1" w:after="100" w:afterAutospacing="1" w:line="240" w:lineRule="auto"/>
      <w:jc w:val="left"/>
    </w:pPr>
    <w:rPr>
      <w:rFonts w:ascii="SimSun" w:eastAsia="SimSun" w:hAnsi="SimSun" w:cs="SimSun"/>
      <w:sz w:val="24"/>
      <w:szCs w:val="24"/>
      <w:lang w:val="en-US" w:eastAsia="zh-CN"/>
    </w:rPr>
  </w:style>
  <w:style w:type="character" w:customStyle="1" w:styleId="apple-converted-space">
    <w:name w:val="apple-converted-space"/>
    <w:basedOn w:val="DefaultParagraphFont"/>
    <w:rsid w:val="00A1665A"/>
  </w:style>
  <w:style w:type="character" w:styleId="Strong">
    <w:name w:val="Strong"/>
    <w:uiPriority w:val="22"/>
    <w:qFormat/>
    <w:rsid w:val="00B9015B"/>
    <w:rPr>
      <w:b/>
      <w:bCs/>
    </w:rPr>
  </w:style>
  <w:style w:type="paragraph" w:styleId="Revision">
    <w:name w:val="Revision"/>
    <w:hidden/>
    <w:uiPriority w:val="99"/>
    <w:semiHidden/>
    <w:rsid w:val="00B9015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343207">
      <w:bodyDiv w:val="1"/>
      <w:marLeft w:val="0"/>
      <w:marRight w:val="0"/>
      <w:marTop w:val="0"/>
      <w:marBottom w:val="0"/>
      <w:divBdr>
        <w:top w:val="none" w:sz="0" w:space="0" w:color="auto"/>
        <w:left w:val="none" w:sz="0" w:space="0" w:color="auto"/>
        <w:bottom w:val="none" w:sz="0" w:space="0" w:color="auto"/>
        <w:right w:val="none" w:sz="0" w:space="0" w:color="auto"/>
      </w:divBdr>
    </w:div>
    <w:div w:id="157662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dmaal2@yahoo.gr" TargetMode="External"/><Relationship Id="rId14" Type="http://schemas.openxmlformats.org/officeDocument/2006/relationships/image" Target="media/image5.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FE5A8-261A-4F7E-9FB2-69AC56555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3392</Words>
  <Characters>76341</Characters>
  <Application>Microsoft Office Word</Application>
  <DocSecurity>0</DocSecurity>
  <Lines>636</Lines>
  <Paragraphs>17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89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ywer</dc:creator>
  <cp:lastModifiedBy>Na Ma</cp:lastModifiedBy>
  <cp:revision>2</cp:revision>
  <dcterms:created xsi:type="dcterms:W3CDTF">2017-07-22T03:14:00Z</dcterms:created>
  <dcterms:modified xsi:type="dcterms:W3CDTF">2017-07-22T03:14:00Z</dcterms:modified>
</cp:coreProperties>
</file>